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A08B7C" w14:textId="6354C558" w:rsidR="00D860B4" w:rsidRDefault="00D860B4" w:rsidP="00D860B4">
      <w:pPr>
        <w:pStyle w:val="Title"/>
      </w:pPr>
      <w:r w:rsidRPr="007031D2">
        <w:t>COMP</w:t>
      </w:r>
      <w:r w:rsidR="00E36DC2">
        <w:t>997</w:t>
      </w:r>
      <w:r w:rsidRPr="007031D2">
        <w:t xml:space="preserve"> </w:t>
      </w:r>
    </w:p>
    <w:p w14:paraId="77D04F8D" w14:textId="7615102C" w:rsidR="00D860B4" w:rsidRDefault="00E36DC2" w:rsidP="00D860B4">
      <w:pPr>
        <w:pStyle w:val="Subtitle"/>
        <w:rPr>
          <w:rFonts w:asciiTheme="majorHAnsi" w:eastAsiaTheme="majorEastAsia" w:hAnsiTheme="majorHAnsi" w:cstheme="majorBidi"/>
          <w:color w:val="auto"/>
          <w:spacing w:val="-10"/>
          <w:kern w:val="28"/>
          <w:sz w:val="56"/>
          <w:szCs w:val="56"/>
          <w:lang w:val="en-NZ" w:eastAsia="en-US"/>
          <w14:ligatures w14:val="standardContextual"/>
        </w:rPr>
      </w:pPr>
      <w:r>
        <w:rPr>
          <w:rFonts w:asciiTheme="majorHAnsi" w:eastAsiaTheme="majorEastAsia" w:hAnsiTheme="majorHAnsi" w:cstheme="majorBidi"/>
          <w:color w:val="auto"/>
          <w:spacing w:val="-10"/>
          <w:kern w:val="28"/>
          <w:sz w:val="56"/>
          <w:szCs w:val="56"/>
          <w:lang w:val="en-NZ" w:eastAsia="en-US"/>
          <w14:ligatures w14:val="standardContextual"/>
        </w:rPr>
        <w:t>Dissertation</w:t>
      </w:r>
    </w:p>
    <w:p w14:paraId="1832CAD1" w14:textId="7E6EB2DA" w:rsidR="00D860B4" w:rsidRDefault="00D860B4" w:rsidP="00D860B4">
      <w:pPr>
        <w:pStyle w:val="Subtitle"/>
        <w:rPr>
          <w:lang w:val="en-NZ"/>
        </w:rPr>
      </w:pPr>
      <w:r w:rsidRPr="007031D2">
        <w:rPr>
          <w:lang w:val="en-NZ"/>
        </w:rPr>
        <w:t xml:space="preserve">Master of Cyber Security &amp; Digital Forensics </w:t>
      </w:r>
    </w:p>
    <w:p w14:paraId="6F9B6680" w14:textId="77777777" w:rsidR="00D860B4" w:rsidRDefault="00D860B4" w:rsidP="00D860B4"/>
    <w:p w14:paraId="37B82DA4" w14:textId="77777777" w:rsidR="00D860B4" w:rsidRDefault="00D860B4" w:rsidP="00D860B4"/>
    <w:p w14:paraId="5A61307B" w14:textId="77777777" w:rsidR="00D860B4" w:rsidRDefault="00D860B4" w:rsidP="00D860B4">
      <w:pPr>
        <w:spacing w:line="552" w:lineRule="exact"/>
        <w:jc w:val="both"/>
        <w:rPr>
          <w:b/>
          <w:bCs/>
        </w:rPr>
      </w:pPr>
    </w:p>
    <w:p w14:paraId="5D8DCF73" w14:textId="41E79DCF" w:rsidR="00D860B4" w:rsidRDefault="00E36DC2" w:rsidP="00D860B4">
      <w:pPr>
        <w:pStyle w:val="Title"/>
      </w:pPr>
      <w:r w:rsidRPr="00E36DC2">
        <w:rPr>
          <w:sz w:val="40"/>
          <w:szCs w:val="40"/>
        </w:rPr>
        <w:t>Utilising the Zero Knowledge Proof</w:t>
      </w:r>
      <w:r w:rsidR="00DC11C1">
        <w:rPr>
          <w:sz w:val="40"/>
          <w:szCs w:val="40"/>
        </w:rPr>
        <w:t>s</w:t>
      </w:r>
      <w:r w:rsidRPr="00E36DC2">
        <w:rPr>
          <w:sz w:val="40"/>
          <w:szCs w:val="40"/>
        </w:rPr>
        <w:t xml:space="preserve"> (ZKP</w:t>
      </w:r>
      <w:r w:rsidR="00DC11C1">
        <w:rPr>
          <w:sz w:val="40"/>
          <w:szCs w:val="40"/>
        </w:rPr>
        <w:t>s</w:t>
      </w:r>
      <w:r w:rsidRPr="00E36DC2">
        <w:rPr>
          <w:sz w:val="40"/>
          <w:szCs w:val="40"/>
        </w:rPr>
        <w:t>) technique over Hyperledger Fabric, a permissioned open-source blockchain architecture, to create an anonymous cross</w:t>
      </w:r>
      <w:r w:rsidR="00ED119D">
        <w:rPr>
          <w:sz w:val="40"/>
          <w:szCs w:val="40"/>
        </w:rPr>
        <w:t xml:space="preserve"> </w:t>
      </w:r>
      <w:r w:rsidR="007D1243">
        <w:rPr>
          <w:sz w:val="40"/>
          <w:szCs w:val="40"/>
        </w:rPr>
        <w:t>smart</w:t>
      </w:r>
      <w:r w:rsidR="00ED119D">
        <w:rPr>
          <w:sz w:val="40"/>
          <w:szCs w:val="40"/>
        </w:rPr>
        <w:t xml:space="preserve"> </w:t>
      </w:r>
      <w:r w:rsidR="007D1243">
        <w:rPr>
          <w:sz w:val="40"/>
          <w:szCs w:val="40"/>
        </w:rPr>
        <w:t>contract</w:t>
      </w:r>
      <w:r w:rsidRPr="00E36DC2">
        <w:rPr>
          <w:sz w:val="40"/>
          <w:szCs w:val="40"/>
        </w:rPr>
        <w:t xml:space="preserve"> authentication mechanism prototype, enabling </w:t>
      </w:r>
      <w:r w:rsidR="007D1243">
        <w:rPr>
          <w:sz w:val="40"/>
          <w:szCs w:val="40"/>
        </w:rPr>
        <w:t>smart contract</w:t>
      </w:r>
      <w:r w:rsidRPr="00E36DC2">
        <w:rPr>
          <w:sz w:val="40"/>
          <w:szCs w:val="40"/>
        </w:rPr>
        <w:t xml:space="preserve"> interoperability</w:t>
      </w:r>
    </w:p>
    <w:p w14:paraId="243119A0" w14:textId="459917DF" w:rsidR="003561A0" w:rsidRPr="003561A0" w:rsidRDefault="003561A0" w:rsidP="003561A0"/>
    <w:p w14:paraId="245C56C8" w14:textId="77777777" w:rsidR="00D860B4" w:rsidRDefault="00D860B4" w:rsidP="00D860B4">
      <w:pPr>
        <w:pStyle w:val="NormalWeb"/>
        <w:rPr>
          <w:rFonts w:ascii="TimesNewRomanPSMT" w:hAnsi="TimesNewRomanPSMT"/>
        </w:rPr>
      </w:pPr>
    </w:p>
    <w:p w14:paraId="0579EEA2" w14:textId="77777777" w:rsidR="00D860B4" w:rsidRPr="007031D2" w:rsidRDefault="00D860B4" w:rsidP="00D860B4">
      <w:pPr>
        <w:spacing w:line="552" w:lineRule="exact"/>
        <w:jc w:val="both"/>
        <w:rPr>
          <w:b/>
          <w:bCs/>
        </w:rPr>
      </w:pPr>
    </w:p>
    <w:p w14:paraId="31C46444" w14:textId="77777777" w:rsidR="00D860B4" w:rsidRDefault="00D860B4" w:rsidP="00D860B4">
      <w:pPr>
        <w:pStyle w:val="Subtitle"/>
        <w:rPr>
          <w:lang w:val="en-NZ"/>
        </w:rPr>
      </w:pPr>
      <w:r w:rsidRPr="007031D2">
        <w:rPr>
          <w:lang w:val="en-NZ"/>
        </w:rPr>
        <w:t>Benjamin Oholeguy</w:t>
      </w:r>
    </w:p>
    <w:p w14:paraId="258EE8D4" w14:textId="57F7FB4A" w:rsidR="00E36DC2" w:rsidRDefault="00E36DC2" w:rsidP="00E36DC2">
      <w:pPr>
        <w:pStyle w:val="Subtitle"/>
        <w:rPr>
          <w:lang w:val="en-NZ"/>
        </w:rPr>
      </w:pPr>
      <w:r>
        <w:rPr>
          <w:lang w:val="en-NZ"/>
        </w:rPr>
        <w:t>Supervisor</w:t>
      </w:r>
      <w:r w:rsidR="00D860B4">
        <w:rPr>
          <w:lang w:val="en-NZ"/>
        </w:rPr>
        <w:t>:</w:t>
      </w:r>
      <w:r w:rsidR="00FE4AC6">
        <w:rPr>
          <w:lang w:val="en-NZ"/>
        </w:rPr>
        <w:t xml:space="preserve"> </w:t>
      </w:r>
      <w:r>
        <w:rPr>
          <w:lang w:val="en-NZ"/>
        </w:rPr>
        <w:t xml:space="preserve">Shu </w:t>
      </w:r>
      <w:proofErr w:type="spellStart"/>
      <w:r>
        <w:rPr>
          <w:lang w:val="en-NZ"/>
        </w:rPr>
        <w:t>Su</w:t>
      </w:r>
      <w:proofErr w:type="spellEnd"/>
    </w:p>
    <w:p w14:paraId="6F354312" w14:textId="55D03B0D" w:rsidR="00E36DC2" w:rsidRPr="00E36DC2" w:rsidRDefault="00E36DC2" w:rsidP="00E36DC2">
      <w:pPr>
        <w:pStyle w:val="Subtitle"/>
        <w:rPr>
          <w:lang w:val="en-NZ"/>
        </w:rPr>
      </w:pPr>
      <w:r w:rsidRPr="00E36DC2">
        <w:rPr>
          <w:lang w:val="en-NZ"/>
        </w:rPr>
        <w:t xml:space="preserve">Co supervisor: Jeff </w:t>
      </w:r>
      <w:proofErr w:type="spellStart"/>
      <w:r w:rsidRPr="00E36DC2">
        <w:rPr>
          <w:lang w:val="en-NZ"/>
        </w:rPr>
        <w:t>Nijsse</w:t>
      </w:r>
      <w:proofErr w:type="spellEnd"/>
    </w:p>
    <w:p w14:paraId="08622A6F" w14:textId="77777777" w:rsidR="00D860B4" w:rsidRDefault="00D860B4" w:rsidP="00D860B4"/>
    <w:p w14:paraId="39029C99" w14:textId="77777777" w:rsidR="00D860B4" w:rsidRPr="00A43A56" w:rsidRDefault="00D860B4" w:rsidP="00D860B4"/>
    <w:p w14:paraId="343E5CDE" w14:textId="269772DC" w:rsidR="00D860B4" w:rsidRPr="007031D2" w:rsidRDefault="00D860B4" w:rsidP="00D860B4">
      <w:pPr>
        <w:pStyle w:val="Subtitle"/>
        <w:rPr>
          <w:lang w:val="en-NZ"/>
        </w:rPr>
      </w:pPr>
      <w:r w:rsidRPr="007031D2">
        <w:rPr>
          <w:lang w:val="en-NZ"/>
        </w:rPr>
        <w:t xml:space="preserve">Semester </w:t>
      </w:r>
      <w:r w:rsidR="00E36DC2">
        <w:rPr>
          <w:lang w:val="en-NZ"/>
        </w:rPr>
        <w:t>2</w:t>
      </w:r>
      <w:r w:rsidRPr="007031D2">
        <w:rPr>
          <w:lang w:val="en-NZ"/>
        </w:rPr>
        <w:t xml:space="preserve"> - 202</w:t>
      </w:r>
      <w:r>
        <w:rPr>
          <w:lang w:val="en-NZ"/>
        </w:rPr>
        <w:t>4</w:t>
      </w:r>
    </w:p>
    <w:p w14:paraId="7ADD1727" w14:textId="77777777" w:rsidR="002300B0" w:rsidRDefault="002300B0">
      <w:r>
        <w:br w:type="page"/>
      </w:r>
    </w:p>
    <w:sdt>
      <w:sdtPr>
        <w:rPr>
          <w:rFonts w:asciiTheme="minorHAnsi" w:eastAsiaTheme="minorHAnsi" w:hAnsiTheme="minorHAnsi" w:cstheme="minorBidi"/>
          <w:b w:val="0"/>
          <w:bCs w:val="0"/>
          <w:color w:val="000000" w:themeColor="text1"/>
          <w:kern w:val="2"/>
          <w:sz w:val="24"/>
          <w:szCs w:val="24"/>
          <w:lang w:val="en-NZ"/>
          <w14:ligatures w14:val="standardContextual"/>
        </w:rPr>
        <w:id w:val="290411712"/>
        <w:docPartObj>
          <w:docPartGallery w:val="Table of Contents"/>
          <w:docPartUnique/>
        </w:docPartObj>
      </w:sdtPr>
      <w:sdtEndPr>
        <w:rPr>
          <w:noProof/>
          <w:color w:val="auto"/>
        </w:rPr>
      </w:sdtEndPr>
      <w:sdtContent>
        <w:p w14:paraId="64D26CDA" w14:textId="78E8D1E1" w:rsidR="002300B0" w:rsidRPr="00F12119" w:rsidRDefault="002300B0">
          <w:pPr>
            <w:pStyle w:val="TOCHeading"/>
            <w:rPr>
              <w:color w:val="000000" w:themeColor="text1"/>
            </w:rPr>
          </w:pPr>
          <w:r w:rsidRPr="002300B0">
            <w:rPr>
              <w:color w:val="000000" w:themeColor="text1"/>
            </w:rPr>
            <w:t>Table of Contents</w:t>
          </w:r>
        </w:p>
        <w:p w14:paraId="15DEA4C3" w14:textId="4A978A6A" w:rsidR="0067217A" w:rsidRDefault="002300B0">
          <w:pPr>
            <w:pStyle w:val="TOC1"/>
            <w:tabs>
              <w:tab w:val="right" w:pos="9628"/>
            </w:tabs>
            <w:rPr>
              <w:rFonts w:eastAsiaTheme="minorEastAsia" w:cstheme="minorBidi"/>
              <w:b w:val="0"/>
              <w:bCs w:val="0"/>
              <w:i w:val="0"/>
              <w:iCs w:val="0"/>
              <w:noProof/>
              <w:lang w:eastAsia="en-GB"/>
            </w:rPr>
          </w:pPr>
          <w:r>
            <w:rPr>
              <w:b w:val="0"/>
              <w:bCs w:val="0"/>
            </w:rPr>
            <w:fldChar w:fldCharType="begin"/>
          </w:r>
          <w:r>
            <w:instrText xml:space="preserve"> TOC \o "1-3" \h \z \u </w:instrText>
          </w:r>
          <w:r>
            <w:rPr>
              <w:b w:val="0"/>
              <w:bCs w:val="0"/>
            </w:rPr>
            <w:fldChar w:fldCharType="separate"/>
          </w:r>
          <w:hyperlink w:anchor="_Toc179739451" w:history="1">
            <w:r w:rsidR="0067217A" w:rsidRPr="00AF5FC6">
              <w:rPr>
                <w:rStyle w:val="Hyperlink"/>
                <w:noProof/>
              </w:rPr>
              <w:t>Abstract</w:t>
            </w:r>
            <w:r w:rsidR="0067217A">
              <w:rPr>
                <w:noProof/>
                <w:webHidden/>
              </w:rPr>
              <w:tab/>
            </w:r>
            <w:r w:rsidR="0067217A">
              <w:rPr>
                <w:noProof/>
                <w:webHidden/>
              </w:rPr>
              <w:fldChar w:fldCharType="begin"/>
            </w:r>
            <w:r w:rsidR="0067217A">
              <w:rPr>
                <w:noProof/>
                <w:webHidden/>
              </w:rPr>
              <w:instrText xml:space="preserve"> PAGEREF _Toc179739451 \h </w:instrText>
            </w:r>
            <w:r w:rsidR="0067217A">
              <w:rPr>
                <w:noProof/>
                <w:webHidden/>
              </w:rPr>
            </w:r>
            <w:r w:rsidR="0067217A">
              <w:rPr>
                <w:noProof/>
                <w:webHidden/>
              </w:rPr>
              <w:fldChar w:fldCharType="separate"/>
            </w:r>
            <w:r w:rsidR="0067217A">
              <w:rPr>
                <w:noProof/>
                <w:webHidden/>
              </w:rPr>
              <w:t>4</w:t>
            </w:r>
            <w:r w:rsidR="0067217A">
              <w:rPr>
                <w:noProof/>
                <w:webHidden/>
              </w:rPr>
              <w:fldChar w:fldCharType="end"/>
            </w:r>
          </w:hyperlink>
        </w:p>
        <w:p w14:paraId="19639081" w14:textId="5F7B5A5A" w:rsidR="0067217A" w:rsidRDefault="0067217A">
          <w:pPr>
            <w:pStyle w:val="TOC1"/>
            <w:tabs>
              <w:tab w:val="right" w:pos="9628"/>
            </w:tabs>
            <w:rPr>
              <w:rFonts w:eastAsiaTheme="minorEastAsia" w:cstheme="minorBidi"/>
              <w:b w:val="0"/>
              <w:bCs w:val="0"/>
              <w:i w:val="0"/>
              <w:iCs w:val="0"/>
              <w:noProof/>
              <w:lang w:eastAsia="en-GB"/>
            </w:rPr>
          </w:pPr>
          <w:hyperlink w:anchor="_Toc179739452" w:history="1">
            <w:r w:rsidRPr="00AF5FC6">
              <w:rPr>
                <w:rStyle w:val="Hyperlink"/>
                <w:noProof/>
              </w:rPr>
              <w:t>Introduction</w:t>
            </w:r>
            <w:r>
              <w:rPr>
                <w:noProof/>
                <w:webHidden/>
              </w:rPr>
              <w:tab/>
            </w:r>
            <w:r>
              <w:rPr>
                <w:noProof/>
                <w:webHidden/>
              </w:rPr>
              <w:fldChar w:fldCharType="begin"/>
            </w:r>
            <w:r>
              <w:rPr>
                <w:noProof/>
                <w:webHidden/>
              </w:rPr>
              <w:instrText xml:space="preserve"> PAGEREF _Toc179739452 \h </w:instrText>
            </w:r>
            <w:r>
              <w:rPr>
                <w:noProof/>
                <w:webHidden/>
              </w:rPr>
            </w:r>
            <w:r>
              <w:rPr>
                <w:noProof/>
                <w:webHidden/>
              </w:rPr>
              <w:fldChar w:fldCharType="separate"/>
            </w:r>
            <w:r>
              <w:rPr>
                <w:noProof/>
                <w:webHidden/>
              </w:rPr>
              <w:t>4</w:t>
            </w:r>
            <w:r>
              <w:rPr>
                <w:noProof/>
                <w:webHidden/>
              </w:rPr>
              <w:fldChar w:fldCharType="end"/>
            </w:r>
          </w:hyperlink>
        </w:p>
        <w:p w14:paraId="1BAB592A" w14:textId="4F2E1760" w:rsidR="0067217A" w:rsidRDefault="0067217A">
          <w:pPr>
            <w:pStyle w:val="TOC2"/>
            <w:tabs>
              <w:tab w:val="right" w:pos="9628"/>
            </w:tabs>
            <w:rPr>
              <w:rFonts w:eastAsiaTheme="minorEastAsia" w:cstheme="minorBidi"/>
              <w:b w:val="0"/>
              <w:bCs w:val="0"/>
              <w:noProof/>
              <w:sz w:val="24"/>
              <w:szCs w:val="24"/>
              <w:lang w:eastAsia="en-GB"/>
            </w:rPr>
          </w:pPr>
          <w:hyperlink w:anchor="_Toc179739453" w:history="1">
            <w:r w:rsidRPr="00AF5FC6">
              <w:rPr>
                <w:rStyle w:val="Hyperlink"/>
                <w:noProof/>
              </w:rPr>
              <w:t>Motivation</w:t>
            </w:r>
            <w:r>
              <w:rPr>
                <w:noProof/>
                <w:webHidden/>
              </w:rPr>
              <w:tab/>
            </w:r>
            <w:r>
              <w:rPr>
                <w:noProof/>
                <w:webHidden/>
              </w:rPr>
              <w:fldChar w:fldCharType="begin"/>
            </w:r>
            <w:r>
              <w:rPr>
                <w:noProof/>
                <w:webHidden/>
              </w:rPr>
              <w:instrText xml:space="preserve"> PAGEREF _Toc179739453 \h </w:instrText>
            </w:r>
            <w:r>
              <w:rPr>
                <w:noProof/>
                <w:webHidden/>
              </w:rPr>
            </w:r>
            <w:r>
              <w:rPr>
                <w:noProof/>
                <w:webHidden/>
              </w:rPr>
              <w:fldChar w:fldCharType="separate"/>
            </w:r>
            <w:r>
              <w:rPr>
                <w:noProof/>
                <w:webHidden/>
              </w:rPr>
              <w:t>6</w:t>
            </w:r>
            <w:r>
              <w:rPr>
                <w:noProof/>
                <w:webHidden/>
              </w:rPr>
              <w:fldChar w:fldCharType="end"/>
            </w:r>
          </w:hyperlink>
        </w:p>
        <w:p w14:paraId="178871DC" w14:textId="2D8FCB22" w:rsidR="0067217A" w:rsidRDefault="0067217A">
          <w:pPr>
            <w:pStyle w:val="TOC2"/>
            <w:tabs>
              <w:tab w:val="right" w:pos="9628"/>
            </w:tabs>
            <w:rPr>
              <w:rFonts w:eastAsiaTheme="minorEastAsia" w:cstheme="minorBidi"/>
              <w:b w:val="0"/>
              <w:bCs w:val="0"/>
              <w:noProof/>
              <w:sz w:val="24"/>
              <w:szCs w:val="24"/>
              <w:lang w:eastAsia="en-GB"/>
            </w:rPr>
          </w:pPr>
          <w:hyperlink w:anchor="_Toc179739454" w:history="1">
            <w:r w:rsidRPr="00AF5FC6">
              <w:rPr>
                <w:rStyle w:val="Hyperlink"/>
                <w:noProof/>
              </w:rPr>
              <w:t>Contributions</w:t>
            </w:r>
            <w:r>
              <w:rPr>
                <w:noProof/>
                <w:webHidden/>
              </w:rPr>
              <w:tab/>
            </w:r>
            <w:r>
              <w:rPr>
                <w:noProof/>
                <w:webHidden/>
              </w:rPr>
              <w:fldChar w:fldCharType="begin"/>
            </w:r>
            <w:r>
              <w:rPr>
                <w:noProof/>
                <w:webHidden/>
              </w:rPr>
              <w:instrText xml:space="preserve"> PAGEREF _Toc179739454 \h </w:instrText>
            </w:r>
            <w:r>
              <w:rPr>
                <w:noProof/>
                <w:webHidden/>
              </w:rPr>
            </w:r>
            <w:r>
              <w:rPr>
                <w:noProof/>
                <w:webHidden/>
              </w:rPr>
              <w:fldChar w:fldCharType="separate"/>
            </w:r>
            <w:r>
              <w:rPr>
                <w:noProof/>
                <w:webHidden/>
              </w:rPr>
              <w:t>6</w:t>
            </w:r>
            <w:r>
              <w:rPr>
                <w:noProof/>
                <w:webHidden/>
              </w:rPr>
              <w:fldChar w:fldCharType="end"/>
            </w:r>
          </w:hyperlink>
        </w:p>
        <w:p w14:paraId="6884B0FA" w14:textId="74287B1C" w:rsidR="0067217A" w:rsidRDefault="0067217A">
          <w:pPr>
            <w:pStyle w:val="TOC1"/>
            <w:tabs>
              <w:tab w:val="right" w:pos="9628"/>
            </w:tabs>
            <w:rPr>
              <w:rFonts w:eastAsiaTheme="minorEastAsia" w:cstheme="minorBidi"/>
              <w:b w:val="0"/>
              <w:bCs w:val="0"/>
              <w:i w:val="0"/>
              <w:iCs w:val="0"/>
              <w:noProof/>
              <w:lang w:eastAsia="en-GB"/>
            </w:rPr>
          </w:pPr>
          <w:hyperlink w:anchor="_Toc179739455" w:history="1">
            <w:r w:rsidRPr="00AF5FC6">
              <w:rPr>
                <w:rStyle w:val="Hyperlink"/>
                <w:noProof/>
              </w:rPr>
              <w:t>Literature review</w:t>
            </w:r>
            <w:r>
              <w:rPr>
                <w:noProof/>
                <w:webHidden/>
              </w:rPr>
              <w:tab/>
            </w:r>
            <w:r>
              <w:rPr>
                <w:noProof/>
                <w:webHidden/>
              </w:rPr>
              <w:fldChar w:fldCharType="begin"/>
            </w:r>
            <w:r>
              <w:rPr>
                <w:noProof/>
                <w:webHidden/>
              </w:rPr>
              <w:instrText xml:space="preserve"> PAGEREF _Toc179739455 \h </w:instrText>
            </w:r>
            <w:r>
              <w:rPr>
                <w:noProof/>
                <w:webHidden/>
              </w:rPr>
            </w:r>
            <w:r>
              <w:rPr>
                <w:noProof/>
                <w:webHidden/>
              </w:rPr>
              <w:fldChar w:fldCharType="separate"/>
            </w:r>
            <w:r>
              <w:rPr>
                <w:noProof/>
                <w:webHidden/>
              </w:rPr>
              <w:t>6</w:t>
            </w:r>
            <w:r>
              <w:rPr>
                <w:noProof/>
                <w:webHidden/>
              </w:rPr>
              <w:fldChar w:fldCharType="end"/>
            </w:r>
          </w:hyperlink>
        </w:p>
        <w:p w14:paraId="45865F88" w14:textId="2A20000C" w:rsidR="0067217A" w:rsidRDefault="0067217A">
          <w:pPr>
            <w:pStyle w:val="TOC1"/>
            <w:tabs>
              <w:tab w:val="right" w:pos="9628"/>
            </w:tabs>
            <w:rPr>
              <w:rFonts w:eastAsiaTheme="minorEastAsia" w:cstheme="minorBidi"/>
              <w:b w:val="0"/>
              <w:bCs w:val="0"/>
              <w:i w:val="0"/>
              <w:iCs w:val="0"/>
              <w:noProof/>
              <w:lang w:eastAsia="en-GB"/>
            </w:rPr>
          </w:pPr>
          <w:hyperlink w:anchor="_Toc179739456" w:history="1">
            <w:r w:rsidRPr="00AF5FC6">
              <w:rPr>
                <w:rStyle w:val="Hyperlink"/>
                <w:noProof/>
              </w:rPr>
              <w:t>Research Design</w:t>
            </w:r>
            <w:r>
              <w:rPr>
                <w:noProof/>
                <w:webHidden/>
              </w:rPr>
              <w:tab/>
            </w:r>
            <w:r>
              <w:rPr>
                <w:noProof/>
                <w:webHidden/>
              </w:rPr>
              <w:fldChar w:fldCharType="begin"/>
            </w:r>
            <w:r>
              <w:rPr>
                <w:noProof/>
                <w:webHidden/>
              </w:rPr>
              <w:instrText xml:space="preserve"> PAGEREF _Toc179739456 \h </w:instrText>
            </w:r>
            <w:r>
              <w:rPr>
                <w:noProof/>
                <w:webHidden/>
              </w:rPr>
            </w:r>
            <w:r>
              <w:rPr>
                <w:noProof/>
                <w:webHidden/>
              </w:rPr>
              <w:fldChar w:fldCharType="separate"/>
            </w:r>
            <w:r>
              <w:rPr>
                <w:noProof/>
                <w:webHidden/>
              </w:rPr>
              <w:t>8</w:t>
            </w:r>
            <w:r>
              <w:rPr>
                <w:noProof/>
                <w:webHidden/>
              </w:rPr>
              <w:fldChar w:fldCharType="end"/>
            </w:r>
          </w:hyperlink>
        </w:p>
        <w:p w14:paraId="4F0BAFC9" w14:textId="25D5E78F" w:rsidR="0067217A" w:rsidRDefault="0067217A">
          <w:pPr>
            <w:pStyle w:val="TOC2"/>
            <w:tabs>
              <w:tab w:val="right" w:pos="9628"/>
            </w:tabs>
            <w:rPr>
              <w:rFonts w:eastAsiaTheme="minorEastAsia" w:cstheme="minorBidi"/>
              <w:b w:val="0"/>
              <w:bCs w:val="0"/>
              <w:noProof/>
              <w:sz w:val="24"/>
              <w:szCs w:val="24"/>
              <w:lang w:eastAsia="en-GB"/>
            </w:rPr>
          </w:pPr>
          <w:hyperlink w:anchor="_Toc179739457" w:history="1">
            <w:r w:rsidRPr="00AF5FC6">
              <w:rPr>
                <w:rStyle w:val="Hyperlink"/>
                <w:noProof/>
              </w:rPr>
              <w:t>Research Questions</w:t>
            </w:r>
            <w:r>
              <w:rPr>
                <w:noProof/>
                <w:webHidden/>
              </w:rPr>
              <w:tab/>
            </w:r>
            <w:r>
              <w:rPr>
                <w:noProof/>
                <w:webHidden/>
              </w:rPr>
              <w:fldChar w:fldCharType="begin"/>
            </w:r>
            <w:r>
              <w:rPr>
                <w:noProof/>
                <w:webHidden/>
              </w:rPr>
              <w:instrText xml:space="preserve"> PAGEREF _Toc179739457 \h </w:instrText>
            </w:r>
            <w:r>
              <w:rPr>
                <w:noProof/>
                <w:webHidden/>
              </w:rPr>
            </w:r>
            <w:r>
              <w:rPr>
                <w:noProof/>
                <w:webHidden/>
              </w:rPr>
              <w:fldChar w:fldCharType="separate"/>
            </w:r>
            <w:r>
              <w:rPr>
                <w:noProof/>
                <w:webHidden/>
              </w:rPr>
              <w:t>8</w:t>
            </w:r>
            <w:r>
              <w:rPr>
                <w:noProof/>
                <w:webHidden/>
              </w:rPr>
              <w:fldChar w:fldCharType="end"/>
            </w:r>
          </w:hyperlink>
        </w:p>
        <w:p w14:paraId="0E638186" w14:textId="4D689EB2" w:rsidR="0067217A" w:rsidRDefault="0067217A">
          <w:pPr>
            <w:pStyle w:val="TOC2"/>
            <w:tabs>
              <w:tab w:val="right" w:pos="9628"/>
            </w:tabs>
            <w:rPr>
              <w:rFonts w:eastAsiaTheme="minorEastAsia" w:cstheme="minorBidi"/>
              <w:b w:val="0"/>
              <w:bCs w:val="0"/>
              <w:noProof/>
              <w:sz w:val="24"/>
              <w:szCs w:val="24"/>
              <w:lang w:eastAsia="en-GB"/>
            </w:rPr>
          </w:pPr>
          <w:hyperlink w:anchor="_Toc179739458" w:history="1">
            <w:r w:rsidRPr="00AF5FC6">
              <w:rPr>
                <w:rStyle w:val="Hyperlink"/>
                <w:noProof/>
              </w:rPr>
              <w:t>Defining the prototype</w:t>
            </w:r>
            <w:r>
              <w:rPr>
                <w:noProof/>
                <w:webHidden/>
              </w:rPr>
              <w:tab/>
            </w:r>
            <w:r>
              <w:rPr>
                <w:noProof/>
                <w:webHidden/>
              </w:rPr>
              <w:fldChar w:fldCharType="begin"/>
            </w:r>
            <w:r>
              <w:rPr>
                <w:noProof/>
                <w:webHidden/>
              </w:rPr>
              <w:instrText xml:space="preserve"> PAGEREF _Toc179739458 \h </w:instrText>
            </w:r>
            <w:r>
              <w:rPr>
                <w:noProof/>
                <w:webHidden/>
              </w:rPr>
            </w:r>
            <w:r>
              <w:rPr>
                <w:noProof/>
                <w:webHidden/>
              </w:rPr>
              <w:fldChar w:fldCharType="separate"/>
            </w:r>
            <w:r>
              <w:rPr>
                <w:noProof/>
                <w:webHidden/>
              </w:rPr>
              <w:t>8</w:t>
            </w:r>
            <w:r>
              <w:rPr>
                <w:noProof/>
                <w:webHidden/>
              </w:rPr>
              <w:fldChar w:fldCharType="end"/>
            </w:r>
          </w:hyperlink>
        </w:p>
        <w:p w14:paraId="1A6C9A71" w14:textId="238A4295" w:rsidR="0067217A" w:rsidRDefault="0067217A">
          <w:pPr>
            <w:pStyle w:val="TOC1"/>
            <w:tabs>
              <w:tab w:val="right" w:pos="9628"/>
            </w:tabs>
            <w:rPr>
              <w:rFonts w:eastAsiaTheme="minorEastAsia" w:cstheme="minorBidi"/>
              <w:b w:val="0"/>
              <w:bCs w:val="0"/>
              <w:i w:val="0"/>
              <w:iCs w:val="0"/>
              <w:noProof/>
              <w:lang w:eastAsia="en-GB"/>
            </w:rPr>
          </w:pPr>
          <w:hyperlink w:anchor="_Toc179739459" w:history="1">
            <w:r w:rsidRPr="00AF5FC6">
              <w:rPr>
                <w:rStyle w:val="Hyperlink"/>
                <w:noProof/>
              </w:rPr>
              <w:t>Prototype Setup</w:t>
            </w:r>
            <w:r>
              <w:rPr>
                <w:noProof/>
                <w:webHidden/>
              </w:rPr>
              <w:tab/>
            </w:r>
            <w:r>
              <w:rPr>
                <w:noProof/>
                <w:webHidden/>
              </w:rPr>
              <w:fldChar w:fldCharType="begin"/>
            </w:r>
            <w:r>
              <w:rPr>
                <w:noProof/>
                <w:webHidden/>
              </w:rPr>
              <w:instrText xml:space="preserve"> PAGEREF _Toc179739459 \h </w:instrText>
            </w:r>
            <w:r>
              <w:rPr>
                <w:noProof/>
                <w:webHidden/>
              </w:rPr>
            </w:r>
            <w:r>
              <w:rPr>
                <w:noProof/>
                <w:webHidden/>
              </w:rPr>
              <w:fldChar w:fldCharType="separate"/>
            </w:r>
            <w:r>
              <w:rPr>
                <w:noProof/>
                <w:webHidden/>
              </w:rPr>
              <w:t>11</w:t>
            </w:r>
            <w:r>
              <w:rPr>
                <w:noProof/>
                <w:webHidden/>
              </w:rPr>
              <w:fldChar w:fldCharType="end"/>
            </w:r>
          </w:hyperlink>
        </w:p>
        <w:p w14:paraId="536DB3B2" w14:textId="101401F8" w:rsidR="0067217A" w:rsidRDefault="0067217A">
          <w:pPr>
            <w:pStyle w:val="TOC2"/>
            <w:tabs>
              <w:tab w:val="right" w:pos="9628"/>
            </w:tabs>
            <w:rPr>
              <w:rFonts w:eastAsiaTheme="minorEastAsia" w:cstheme="minorBidi"/>
              <w:b w:val="0"/>
              <w:bCs w:val="0"/>
              <w:noProof/>
              <w:sz w:val="24"/>
              <w:szCs w:val="24"/>
              <w:lang w:eastAsia="en-GB"/>
            </w:rPr>
          </w:pPr>
          <w:hyperlink w:anchor="_Toc179739460" w:history="1">
            <w:r w:rsidRPr="00AF5FC6">
              <w:rPr>
                <w:rStyle w:val="Hyperlink"/>
                <w:noProof/>
              </w:rPr>
              <w:t>Zero Knowledge Proof</w:t>
            </w:r>
            <w:r>
              <w:rPr>
                <w:noProof/>
                <w:webHidden/>
              </w:rPr>
              <w:tab/>
            </w:r>
            <w:r>
              <w:rPr>
                <w:noProof/>
                <w:webHidden/>
              </w:rPr>
              <w:fldChar w:fldCharType="begin"/>
            </w:r>
            <w:r>
              <w:rPr>
                <w:noProof/>
                <w:webHidden/>
              </w:rPr>
              <w:instrText xml:space="preserve"> PAGEREF _Toc179739460 \h </w:instrText>
            </w:r>
            <w:r>
              <w:rPr>
                <w:noProof/>
                <w:webHidden/>
              </w:rPr>
            </w:r>
            <w:r>
              <w:rPr>
                <w:noProof/>
                <w:webHidden/>
              </w:rPr>
              <w:fldChar w:fldCharType="separate"/>
            </w:r>
            <w:r>
              <w:rPr>
                <w:noProof/>
                <w:webHidden/>
              </w:rPr>
              <w:t>11</w:t>
            </w:r>
            <w:r>
              <w:rPr>
                <w:noProof/>
                <w:webHidden/>
              </w:rPr>
              <w:fldChar w:fldCharType="end"/>
            </w:r>
          </w:hyperlink>
        </w:p>
        <w:p w14:paraId="32939AEB" w14:textId="37D4E754" w:rsidR="0067217A" w:rsidRDefault="0067217A">
          <w:pPr>
            <w:pStyle w:val="TOC3"/>
            <w:tabs>
              <w:tab w:val="right" w:pos="9628"/>
            </w:tabs>
            <w:rPr>
              <w:rFonts w:eastAsiaTheme="minorEastAsia" w:cstheme="minorBidi"/>
              <w:noProof/>
              <w:sz w:val="24"/>
              <w:szCs w:val="24"/>
              <w:lang w:eastAsia="en-GB"/>
            </w:rPr>
          </w:pPr>
          <w:hyperlink w:anchor="_Toc179739461" w:history="1">
            <w:r w:rsidRPr="00AF5FC6">
              <w:rPr>
                <w:rStyle w:val="Hyperlink"/>
                <w:noProof/>
              </w:rPr>
              <w:t>Implementation</w:t>
            </w:r>
            <w:r>
              <w:rPr>
                <w:noProof/>
                <w:webHidden/>
              </w:rPr>
              <w:tab/>
            </w:r>
            <w:r>
              <w:rPr>
                <w:noProof/>
                <w:webHidden/>
              </w:rPr>
              <w:fldChar w:fldCharType="begin"/>
            </w:r>
            <w:r>
              <w:rPr>
                <w:noProof/>
                <w:webHidden/>
              </w:rPr>
              <w:instrText xml:space="preserve"> PAGEREF _Toc179739461 \h </w:instrText>
            </w:r>
            <w:r>
              <w:rPr>
                <w:noProof/>
                <w:webHidden/>
              </w:rPr>
            </w:r>
            <w:r>
              <w:rPr>
                <w:noProof/>
                <w:webHidden/>
              </w:rPr>
              <w:fldChar w:fldCharType="separate"/>
            </w:r>
            <w:r>
              <w:rPr>
                <w:noProof/>
                <w:webHidden/>
              </w:rPr>
              <w:t>11</w:t>
            </w:r>
            <w:r>
              <w:rPr>
                <w:noProof/>
                <w:webHidden/>
              </w:rPr>
              <w:fldChar w:fldCharType="end"/>
            </w:r>
          </w:hyperlink>
        </w:p>
        <w:p w14:paraId="63AAE862" w14:textId="1320CC6C" w:rsidR="0067217A" w:rsidRDefault="0067217A">
          <w:pPr>
            <w:pStyle w:val="TOC3"/>
            <w:tabs>
              <w:tab w:val="right" w:pos="9628"/>
            </w:tabs>
            <w:rPr>
              <w:rFonts w:eastAsiaTheme="minorEastAsia" w:cstheme="minorBidi"/>
              <w:noProof/>
              <w:sz w:val="24"/>
              <w:szCs w:val="24"/>
              <w:lang w:eastAsia="en-GB"/>
            </w:rPr>
          </w:pPr>
          <w:hyperlink w:anchor="_Toc179739462" w:history="1">
            <w:r w:rsidRPr="00AF5FC6">
              <w:rPr>
                <w:rStyle w:val="Hyperlink"/>
                <w:noProof/>
              </w:rPr>
              <w:t>Circuit definition</w:t>
            </w:r>
            <w:r>
              <w:rPr>
                <w:noProof/>
                <w:webHidden/>
              </w:rPr>
              <w:tab/>
            </w:r>
            <w:r>
              <w:rPr>
                <w:noProof/>
                <w:webHidden/>
              </w:rPr>
              <w:fldChar w:fldCharType="begin"/>
            </w:r>
            <w:r>
              <w:rPr>
                <w:noProof/>
                <w:webHidden/>
              </w:rPr>
              <w:instrText xml:space="preserve"> PAGEREF _Toc179739462 \h </w:instrText>
            </w:r>
            <w:r>
              <w:rPr>
                <w:noProof/>
                <w:webHidden/>
              </w:rPr>
            </w:r>
            <w:r>
              <w:rPr>
                <w:noProof/>
                <w:webHidden/>
              </w:rPr>
              <w:fldChar w:fldCharType="separate"/>
            </w:r>
            <w:r>
              <w:rPr>
                <w:noProof/>
                <w:webHidden/>
              </w:rPr>
              <w:t>12</w:t>
            </w:r>
            <w:r>
              <w:rPr>
                <w:noProof/>
                <w:webHidden/>
              </w:rPr>
              <w:fldChar w:fldCharType="end"/>
            </w:r>
          </w:hyperlink>
        </w:p>
        <w:p w14:paraId="2EA1EE97" w14:textId="53527946" w:rsidR="0067217A" w:rsidRDefault="0067217A">
          <w:pPr>
            <w:pStyle w:val="TOC2"/>
            <w:tabs>
              <w:tab w:val="right" w:pos="9628"/>
            </w:tabs>
            <w:rPr>
              <w:rFonts w:eastAsiaTheme="minorEastAsia" w:cstheme="minorBidi"/>
              <w:b w:val="0"/>
              <w:bCs w:val="0"/>
              <w:noProof/>
              <w:sz w:val="24"/>
              <w:szCs w:val="24"/>
              <w:lang w:eastAsia="en-GB"/>
            </w:rPr>
          </w:pPr>
          <w:hyperlink w:anchor="_Toc179739463" w:history="1">
            <w:r w:rsidRPr="00AF5FC6">
              <w:rPr>
                <w:rStyle w:val="Hyperlink"/>
                <w:noProof/>
              </w:rPr>
              <w:t>SnarkJS installation set-up process</w:t>
            </w:r>
            <w:r>
              <w:rPr>
                <w:noProof/>
                <w:webHidden/>
              </w:rPr>
              <w:tab/>
            </w:r>
            <w:r>
              <w:rPr>
                <w:noProof/>
                <w:webHidden/>
              </w:rPr>
              <w:fldChar w:fldCharType="begin"/>
            </w:r>
            <w:r>
              <w:rPr>
                <w:noProof/>
                <w:webHidden/>
              </w:rPr>
              <w:instrText xml:space="preserve"> PAGEREF _Toc179739463 \h </w:instrText>
            </w:r>
            <w:r>
              <w:rPr>
                <w:noProof/>
                <w:webHidden/>
              </w:rPr>
            </w:r>
            <w:r>
              <w:rPr>
                <w:noProof/>
                <w:webHidden/>
              </w:rPr>
              <w:fldChar w:fldCharType="separate"/>
            </w:r>
            <w:r>
              <w:rPr>
                <w:noProof/>
                <w:webHidden/>
              </w:rPr>
              <w:t>14</w:t>
            </w:r>
            <w:r>
              <w:rPr>
                <w:noProof/>
                <w:webHidden/>
              </w:rPr>
              <w:fldChar w:fldCharType="end"/>
            </w:r>
          </w:hyperlink>
        </w:p>
        <w:p w14:paraId="154ADB6B" w14:textId="047BC9F2" w:rsidR="0067217A" w:rsidRDefault="0067217A">
          <w:pPr>
            <w:pStyle w:val="TOC2"/>
            <w:tabs>
              <w:tab w:val="right" w:pos="9628"/>
            </w:tabs>
            <w:rPr>
              <w:rFonts w:eastAsiaTheme="minorEastAsia" w:cstheme="minorBidi"/>
              <w:b w:val="0"/>
              <w:bCs w:val="0"/>
              <w:noProof/>
              <w:sz w:val="24"/>
              <w:szCs w:val="24"/>
              <w:lang w:eastAsia="en-GB"/>
            </w:rPr>
          </w:pPr>
          <w:hyperlink w:anchor="_Toc179739464" w:history="1">
            <w:r w:rsidRPr="00AF5FC6">
              <w:rPr>
                <w:rStyle w:val="Hyperlink"/>
                <w:noProof/>
              </w:rPr>
              <w:t>Smart-contract Application</w:t>
            </w:r>
            <w:r>
              <w:rPr>
                <w:noProof/>
                <w:webHidden/>
              </w:rPr>
              <w:tab/>
            </w:r>
            <w:r>
              <w:rPr>
                <w:noProof/>
                <w:webHidden/>
              </w:rPr>
              <w:fldChar w:fldCharType="begin"/>
            </w:r>
            <w:r>
              <w:rPr>
                <w:noProof/>
                <w:webHidden/>
              </w:rPr>
              <w:instrText xml:space="preserve"> PAGEREF _Toc179739464 \h </w:instrText>
            </w:r>
            <w:r>
              <w:rPr>
                <w:noProof/>
                <w:webHidden/>
              </w:rPr>
            </w:r>
            <w:r>
              <w:rPr>
                <w:noProof/>
                <w:webHidden/>
              </w:rPr>
              <w:fldChar w:fldCharType="separate"/>
            </w:r>
            <w:r>
              <w:rPr>
                <w:noProof/>
                <w:webHidden/>
              </w:rPr>
              <w:t>14</w:t>
            </w:r>
            <w:r>
              <w:rPr>
                <w:noProof/>
                <w:webHidden/>
              </w:rPr>
              <w:fldChar w:fldCharType="end"/>
            </w:r>
          </w:hyperlink>
        </w:p>
        <w:p w14:paraId="73D05310" w14:textId="36B87FCA" w:rsidR="0067217A" w:rsidRDefault="0067217A">
          <w:pPr>
            <w:pStyle w:val="TOC3"/>
            <w:tabs>
              <w:tab w:val="right" w:pos="9628"/>
            </w:tabs>
            <w:rPr>
              <w:rFonts w:eastAsiaTheme="minorEastAsia" w:cstheme="minorBidi"/>
              <w:noProof/>
              <w:sz w:val="24"/>
              <w:szCs w:val="24"/>
              <w:lang w:eastAsia="en-GB"/>
            </w:rPr>
          </w:pPr>
          <w:hyperlink w:anchor="_Toc179739465" w:history="1">
            <w:r w:rsidRPr="00AF5FC6">
              <w:rPr>
                <w:rStyle w:val="Hyperlink"/>
                <w:noProof/>
              </w:rPr>
              <w:t>Apartment Smart Contract</w:t>
            </w:r>
            <w:r>
              <w:rPr>
                <w:noProof/>
                <w:webHidden/>
              </w:rPr>
              <w:tab/>
            </w:r>
            <w:r>
              <w:rPr>
                <w:noProof/>
                <w:webHidden/>
              </w:rPr>
              <w:fldChar w:fldCharType="begin"/>
            </w:r>
            <w:r>
              <w:rPr>
                <w:noProof/>
                <w:webHidden/>
              </w:rPr>
              <w:instrText xml:space="preserve"> PAGEREF _Toc179739465 \h </w:instrText>
            </w:r>
            <w:r>
              <w:rPr>
                <w:noProof/>
                <w:webHidden/>
              </w:rPr>
            </w:r>
            <w:r>
              <w:rPr>
                <w:noProof/>
                <w:webHidden/>
              </w:rPr>
              <w:fldChar w:fldCharType="separate"/>
            </w:r>
            <w:r>
              <w:rPr>
                <w:noProof/>
                <w:webHidden/>
              </w:rPr>
              <w:t>14</w:t>
            </w:r>
            <w:r>
              <w:rPr>
                <w:noProof/>
                <w:webHidden/>
              </w:rPr>
              <w:fldChar w:fldCharType="end"/>
            </w:r>
          </w:hyperlink>
        </w:p>
        <w:p w14:paraId="1A0F79B0" w14:textId="0DD1D99F" w:rsidR="0067217A" w:rsidRDefault="0067217A">
          <w:pPr>
            <w:pStyle w:val="TOC3"/>
            <w:tabs>
              <w:tab w:val="right" w:pos="9628"/>
            </w:tabs>
            <w:rPr>
              <w:rFonts w:eastAsiaTheme="minorEastAsia" w:cstheme="minorBidi"/>
              <w:noProof/>
              <w:sz w:val="24"/>
              <w:szCs w:val="24"/>
              <w:lang w:eastAsia="en-GB"/>
            </w:rPr>
          </w:pPr>
          <w:hyperlink w:anchor="_Toc179739466" w:history="1">
            <w:r w:rsidRPr="00AF5FC6">
              <w:rPr>
                <w:rStyle w:val="Hyperlink"/>
                <w:noProof/>
              </w:rPr>
              <w:t>Energy Smart Contract</w:t>
            </w:r>
            <w:r>
              <w:rPr>
                <w:noProof/>
                <w:webHidden/>
              </w:rPr>
              <w:tab/>
            </w:r>
            <w:r>
              <w:rPr>
                <w:noProof/>
                <w:webHidden/>
              </w:rPr>
              <w:fldChar w:fldCharType="begin"/>
            </w:r>
            <w:r>
              <w:rPr>
                <w:noProof/>
                <w:webHidden/>
              </w:rPr>
              <w:instrText xml:space="preserve"> PAGEREF _Toc179739466 \h </w:instrText>
            </w:r>
            <w:r>
              <w:rPr>
                <w:noProof/>
                <w:webHidden/>
              </w:rPr>
            </w:r>
            <w:r>
              <w:rPr>
                <w:noProof/>
                <w:webHidden/>
              </w:rPr>
              <w:fldChar w:fldCharType="separate"/>
            </w:r>
            <w:r>
              <w:rPr>
                <w:noProof/>
                <w:webHidden/>
              </w:rPr>
              <w:t>15</w:t>
            </w:r>
            <w:r>
              <w:rPr>
                <w:noProof/>
                <w:webHidden/>
              </w:rPr>
              <w:fldChar w:fldCharType="end"/>
            </w:r>
          </w:hyperlink>
        </w:p>
        <w:p w14:paraId="5EBC0590" w14:textId="42B139A4" w:rsidR="0067217A" w:rsidRDefault="0067217A">
          <w:pPr>
            <w:pStyle w:val="TOC3"/>
            <w:tabs>
              <w:tab w:val="right" w:pos="9628"/>
            </w:tabs>
            <w:rPr>
              <w:rFonts w:eastAsiaTheme="minorEastAsia" w:cstheme="minorBidi"/>
              <w:noProof/>
              <w:sz w:val="24"/>
              <w:szCs w:val="24"/>
              <w:lang w:eastAsia="en-GB"/>
            </w:rPr>
          </w:pPr>
          <w:hyperlink w:anchor="_Toc179739467" w:history="1">
            <w:r w:rsidRPr="00AF5FC6">
              <w:rPr>
                <w:rStyle w:val="Hyperlink"/>
                <w:noProof/>
              </w:rPr>
              <w:t>Common for both Smart Contract</w:t>
            </w:r>
            <w:r>
              <w:rPr>
                <w:noProof/>
                <w:webHidden/>
              </w:rPr>
              <w:tab/>
            </w:r>
            <w:r>
              <w:rPr>
                <w:noProof/>
                <w:webHidden/>
              </w:rPr>
              <w:fldChar w:fldCharType="begin"/>
            </w:r>
            <w:r>
              <w:rPr>
                <w:noProof/>
                <w:webHidden/>
              </w:rPr>
              <w:instrText xml:space="preserve"> PAGEREF _Toc179739467 \h </w:instrText>
            </w:r>
            <w:r>
              <w:rPr>
                <w:noProof/>
                <w:webHidden/>
              </w:rPr>
            </w:r>
            <w:r>
              <w:rPr>
                <w:noProof/>
                <w:webHidden/>
              </w:rPr>
              <w:fldChar w:fldCharType="separate"/>
            </w:r>
            <w:r>
              <w:rPr>
                <w:noProof/>
                <w:webHidden/>
              </w:rPr>
              <w:t>15</w:t>
            </w:r>
            <w:r>
              <w:rPr>
                <w:noProof/>
                <w:webHidden/>
              </w:rPr>
              <w:fldChar w:fldCharType="end"/>
            </w:r>
          </w:hyperlink>
        </w:p>
        <w:p w14:paraId="6E2E6117" w14:textId="73FF5436" w:rsidR="0067217A" w:rsidRDefault="0067217A">
          <w:pPr>
            <w:pStyle w:val="TOC2"/>
            <w:tabs>
              <w:tab w:val="right" w:pos="9628"/>
            </w:tabs>
            <w:rPr>
              <w:rFonts w:eastAsiaTheme="minorEastAsia" w:cstheme="minorBidi"/>
              <w:b w:val="0"/>
              <w:bCs w:val="0"/>
              <w:noProof/>
              <w:sz w:val="24"/>
              <w:szCs w:val="24"/>
              <w:lang w:eastAsia="en-GB"/>
            </w:rPr>
          </w:pPr>
          <w:hyperlink w:anchor="_Toc179739468" w:history="1">
            <w:r w:rsidRPr="00AF5FC6">
              <w:rPr>
                <w:rStyle w:val="Hyperlink"/>
                <w:noProof/>
              </w:rPr>
              <w:t>TypeScript Applications</w:t>
            </w:r>
            <w:r>
              <w:rPr>
                <w:noProof/>
                <w:webHidden/>
              </w:rPr>
              <w:tab/>
            </w:r>
            <w:r>
              <w:rPr>
                <w:noProof/>
                <w:webHidden/>
              </w:rPr>
              <w:fldChar w:fldCharType="begin"/>
            </w:r>
            <w:r>
              <w:rPr>
                <w:noProof/>
                <w:webHidden/>
              </w:rPr>
              <w:instrText xml:space="preserve"> PAGEREF _Toc179739468 \h </w:instrText>
            </w:r>
            <w:r>
              <w:rPr>
                <w:noProof/>
                <w:webHidden/>
              </w:rPr>
            </w:r>
            <w:r>
              <w:rPr>
                <w:noProof/>
                <w:webHidden/>
              </w:rPr>
              <w:fldChar w:fldCharType="separate"/>
            </w:r>
            <w:r>
              <w:rPr>
                <w:noProof/>
                <w:webHidden/>
              </w:rPr>
              <w:t>15</w:t>
            </w:r>
            <w:r>
              <w:rPr>
                <w:noProof/>
                <w:webHidden/>
              </w:rPr>
              <w:fldChar w:fldCharType="end"/>
            </w:r>
          </w:hyperlink>
        </w:p>
        <w:p w14:paraId="044FB242" w14:textId="4A857D37" w:rsidR="0067217A" w:rsidRDefault="0067217A">
          <w:pPr>
            <w:pStyle w:val="TOC3"/>
            <w:tabs>
              <w:tab w:val="right" w:pos="9628"/>
            </w:tabs>
            <w:rPr>
              <w:rFonts w:eastAsiaTheme="minorEastAsia" w:cstheme="minorBidi"/>
              <w:noProof/>
              <w:sz w:val="24"/>
              <w:szCs w:val="24"/>
              <w:lang w:eastAsia="en-GB"/>
            </w:rPr>
          </w:pPr>
          <w:hyperlink w:anchor="_Toc179739469" w:history="1">
            <w:r w:rsidRPr="00AF5FC6">
              <w:rPr>
                <w:rStyle w:val="Hyperlink"/>
                <w:noProof/>
              </w:rPr>
              <w:t>Apartment TypeScript App</w:t>
            </w:r>
            <w:r>
              <w:rPr>
                <w:noProof/>
                <w:webHidden/>
              </w:rPr>
              <w:tab/>
            </w:r>
            <w:r>
              <w:rPr>
                <w:noProof/>
                <w:webHidden/>
              </w:rPr>
              <w:fldChar w:fldCharType="begin"/>
            </w:r>
            <w:r>
              <w:rPr>
                <w:noProof/>
                <w:webHidden/>
              </w:rPr>
              <w:instrText xml:space="preserve"> PAGEREF _Toc179739469 \h </w:instrText>
            </w:r>
            <w:r>
              <w:rPr>
                <w:noProof/>
                <w:webHidden/>
              </w:rPr>
            </w:r>
            <w:r>
              <w:rPr>
                <w:noProof/>
                <w:webHidden/>
              </w:rPr>
              <w:fldChar w:fldCharType="separate"/>
            </w:r>
            <w:r>
              <w:rPr>
                <w:noProof/>
                <w:webHidden/>
              </w:rPr>
              <w:t>15</w:t>
            </w:r>
            <w:r>
              <w:rPr>
                <w:noProof/>
                <w:webHidden/>
              </w:rPr>
              <w:fldChar w:fldCharType="end"/>
            </w:r>
          </w:hyperlink>
        </w:p>
        <w:p w14:paraId="00764E0B" w14:textId="4F04D7B1" w:rsidR="0067217A" w:rsidRDefault="0067217A">
          <w:pPr>
            <w:pStyle w:val="TOC3"/>
            <w:tabs>
              <w:tab w:val="right" w:pos="9628"/>
            </w:tabs>
            <w:rPr>
              <w:rFonts w:eastAsiaTheme="minorEastAsia" w:cstheme="minorBidi"/>
              <w:noProof/>
              <w:sz w:val="24"/>
              <w:szCs w:val="24"/>
              <w:lang w:eastAsia="en-GB"/>
            </w:rPr>
          </w:pPr>
          <w:hyperlink w:anchor="_Toc179739470" w:history="1">
            <w:r w:rsidRPr="00AF5FC6">
              <w:rPr>
                <w:rStyle w:val="Hyperlink"/>
                <w:noProof/>
              </w:rPr>
              <w:t>Energy TypeScript App</w:t>
            </w:r>
            <w:r>
              <w:rPr>
                <w:noProof/>
                <w:webHidden/>
              </w:rPr>
              <w:tab/>
            </w:r>
            <w:r>
              <w:rPr>
                <w:noProof/>
                <w:webHidden/>
              </w:rPr>
              <w:fldChar w:fldCharType="begin"/>
            </w:r>
            <w:r>
              <w:rPr>
                <w:noProof/>
                <w:webHidden/>
              </w:rPr>
              <w:instrText xml:space="preserve"> PAGEREF _Toc179739470 \h </w:instrText>
            </w:r>
            <w:r>
              <w:rPr>
                <w:noProof/>
                <w:webHidden/>
              </w:rPr>
            </w:r>
            <w:r>
              <w:rPr>
                <w:noProof/>
                <w:webHidden/>
              </w:rPr>
              <w:fldChar w:fldCharType="separate"/>
            </w:r>
            <w:r>
              <w:rPr>
                <w:noProof/>
                <w:webHidden/>
              </w:rPr>
              <w:t>16</w:t>
            </w:r>
            <w:r>
              <w:rPr>
                <w:noProof/>
                <w:webHidden/>
              </w:rPr>
              <w:fldChar w:fldCharType="end"/>
            </w:r>
          </w:hyperlink>
        </w:p>
        <w:p w14:paraId="559CBB16" w14:textId="6F5506C9" w:rsidR="0067217A" w:rsidRDefault="0067217A">
          <w:pPr>
            <w:pStyle w:val="TOC2"/>
            <w:tabs>
              <w:tab w:val="right" w:pos="9628"/>
            </w:tabs>
            <w:rPr>
              <w:rFonts w:eastAsiaTheme="minorEastAsia" w:cstheme="minorBidi"/>
              <w:b w:val="0"/>
              <w:bCs w:val="0"/>
              <w:noProof/>
              <w:sz w:val="24"/>
              <w:szCs w:val="24"/>
              <w:lang w:eastAsia="en-GB"/>
            </w:rPr>
          </w:pPr>
          <w:hyperlink w:anchor="_Toc179739471" w:history="1">
            <w:r w:rsidRPr="00AF5FC6">
              <w:rPr>
                <w:rStyle w:val="Hyperlink"/>
                <w:noProof/>
              </w:rPr>
              <w:t>The Oracle</w:t>
            </w:r>
            <w:r>
              <w:rPr>
                <w:noProof/>
                <w:webHidden/>
              </w:rPr>
              <w:tab/>
            </w:r>
            <w:r>
              <w:rPr>
                <w:noProof/>
                <w:webHidden/>
              </w:rPr>
              <w:fldChar w:fldCharType="begin"/>
            </w:r>
            <w:r>
              <w:rPr>
                <w:noProof/>
                <w:webHidden/>
              </w:rPr>
              <w:instrText xml:space="preserve"> PAGEREF _Toc179739471 \h </w:instrText>
            </w:r>
            <w:r>
              <w:rPr>
                <w:noProof/>
                <w:webHidden/>
              </w:rPr>
            </w:r>
            <w:r>
              <w:rPr>
                <w:noProof/>
                <w:webHidden/>
              </w:rPr>
              <w:fldChar w:fldCharType="separate"/>
            </w:r>
            <w:r>
              <w:rPr>
                <w:noProof/>
                <w:webHidden/>
              </w:rPr>
              <w:t>16</w:t>
            </w:r>
            <w:r>
              <w:rPr>
                <w:noProof/>
                <w:webHidden/>
              </w:rPr>
              <w:fldChar w:fldCharType="end"/>
            </w:r>
          </w:hyperlink>
        </w:p>
        <w:p w14:paraId="78C21295" w14:textId="4FC287A5" w:rsidR="0067217A" w:rsidRDefault="0067217A">
          <w:pPr>
            <w:pStyle w:val="TOC1"/>
            <w:tabs>
              <w:tab w:val="right" w:pos="9628"/>
            </w:tabs>
            <w:rPr>
              <w:rFonts w:eastAsiaTheme="minorEastAsia" w:cstheme="minorBidi"/>
              <w:b w:val="0"/>
              <w:bCs w:val="0"/>
              <w:i w:val="0"/>
              <w:iCs w:val="0"/>
              <w:noProof/>
              <w:lang w:eastAsia="en-GB"/>
            </w:rPr>
          </w:pPr>
          <w:hyperlink w:anchor="_Toc179739472" w:history="1">
            <w:r w:rsidRPr="00AF5FC6">
              <w:rPr>
                <w:rStyle w:val="Hyperlink"/>
                <w:noProof/>
              </w:rPr>
              <w:t>Prototype Execution</w:t>
            </w:r>
            <w:r>
              <w:rPr>
                <w:noProof/>
                <w:webHidden/>
              </w:rPr>
              <w:tab/>
            </w:r>
            <w:r>
              <w:rPr>
                <w:noProof/>
                <w:webHidden/>
              </w:rPr>
              <w:fldChar w:fldCharType="begin"/>
            </w:r>
            <w:r>
              <w:rPr>
                <w:noProof/>
                <w:webHidden/>
              </w:rPr>
              <w:instrText xml:space="preserve"> PAGEREF _Toc179739472 \h </w:instrText>
            </w:r>
            <w:r>
              <w:rPr>
                <w:noProof/>
                <w:webHidden/>
              </w:rPr>
            </w:r>
            <w:r>
              <w:rPr>
                <w:noProof/>
                <w:webHidden/>
              </w:rPr>
              <w:fldChar w:fldCharType="separate"/>
            </w:r>
            <w:r>
              <w:rPr>
                <w:noProof/>
                <w:webHidden/>
              </w:rPr>
              <w:t>16</w:t>
            </w:r>
            <w:r>
              <w:rPr>
                <w:noProof/>
                <w:webHidden/>
              </w:rPr>
              <w:fldChar w:fldCharType="end"/>
            </w:r>
          </w:hyperlink>
        </w:p>
        <w:p w14:paraId="484FD065" w14:textId="54514FA6" w:rsidR="0067217A" w:rsidRDefault="0067217A">
          <w:pPr>
            <w:pStyle w:val="TOC2"/>
            <w:tabs>
              <w:tab w:val="right" w:pos="9628"/>
            </w:tabs>
            <w:rPr>
              <w:rFonts w:eastAsiaTheme="minorEastAsia" w:cstheme="minorBidi"/>
              <w:b w:val="0"/>
              <w:bCs w:val="0"/>
              <w:noProof/>
              <w:sz w:val="24"/>
              <w:szCs w:val="24"/>
              <w:lang w:eastAsia="en-GB"/>
            </w:rPr>
          </w:pPr>
          <w:hyperlink w:anchor="_Toc179739473" w:history="1">
            <w:r w:rsidRPr="00AF5FC6">
              <w:rPr>
                <w:rStyle w:val="Hyperlink"/>
                <w:noProof/>
              </w:rPr>
              <w:t>Explanation</w:t>
            </w:r>
            <w:r>
              <w:rPr>
                <w:noProof/>
                <w:webHidden/>
              </w:rPr>
              <w:tab/>
            </w:r>
            <w:r>
              <w:rPr>
                <w:noProof/>
                <w:webHidden/>
              </w:rPr>
              <w:fldChar w:fldCharType="begin"/>
            </w:r>
            <w:r>
              <w:rPr>
                <w:noProof/>
                <w:webHidden/>
              </w:rPr>
              <w:instrText xml:space="preserve"> PAGEREF _Toc179739473 \h </w:instrText>
            </w:r>
            <w:r>
              <w:rPr>
                <w:noProof/>
                <w:webHidden/>
              </w:rPr>
            </w:r>
            <w:r>
              <w:rPr>
                <w:noProof/>
                <w:webHidden/>
              </w:rPr>
              <w:fldChar w:fldCharType="separate"/>
            </w:r>
            <w:r>
              <w:rPr>
                <w:noProof/>
                <w:webHidden/>
              </w:rPr>
              <w:t>17</w:t>
            </w:r>
            <w:r>
              <w:rPr>
                <w:noProof/>
                <w:webHidden/>
              </w:rPr>
              <w:fldChar w:fldCharType="end"/>
            </w:r>
          </w:hyperlink>
        </w:p>
        <w:p w14:paraId="38FA8CAE" w14:textId="147DFDD9" w:rsidR="0067217A" w:rsidRDefault="0067217A">
          <w:pPr>
            <w:pStyle w:val="TOC2"/>
            <w:tabs>
              <w:tab w:val="right" w:pos="9628"/>
            </w:tabs>
            <w:rPr>
              <w:rFonts w:eastAsiaTheme="minorEastAsia" w:cstheme="minorBidi"/>
              <w:b w:val="0"/>
              <w:bCs w:val="0"/>
              <w:noProof/>
              <w:sz w:val="24"/>
              <w:szCs w:val="24"/>
              <w:lang w:eastAsia="en-GB"/>
            </w:rPr>
          </w:pPr>
          <w:hyperlink w:anchor="_Toc179739474" w:history="1">
            <w:r w:rsidRPr="00AF5FC6">
              <w:rPr>
                <w:rStyle w:val="Hyperlink"/>
                <w:noProof/>
              </w:rPr>
              <w:t>Plonk</w:t>
            </w:r>
            <w:r>
              <w:rPr>
                <w:noProof/>
                <w:webHidden/>
              </w:rPr>
              <w:tab/>
            </w:r>
            <w:r>
              <w:rPr>
                <w:noProof/>
                <w:webHidden/>
              </w:rPr>
              <w:fldChar w:fldCharType="begin"/>
            </w:r>
            <w:r>
              <w:rPr>
                <w:noProof/>
                <w:webHidden/>
              </w:rPr>
              <w:instrText xml:space="preserve"> PAGEREF _Toc179739474 \h </w:instrText>
            </w:r>
            <w:r>
              <w:rPr>
                <w:noProof/>
                <w:webHidden/>
              </w:rPr>
            </w:r>
            <w:r>
              <w:rPr>
                <w:noProof/>
                <w:webHidden/>
              </w:rPr>
              <w:fldChar w:fldCharType="separate"/>
            </w:r>
            <w:r>
              <w:rPr>
                <w:noProof/>
                <w:webHidden/>
              </w:rPr>
              <w:t>17</w:t>
            </w:r>
            <w:r>
              <w:rPr>
                <w:noProof/>
                <w:webHidden/>
              </w:rPr>
              <w:fldChar w:fldCharType="end"/>
            </w:r>
          </w:hyperlink>
        </w:p>
        <w:p w14:paraId="7EF3CED1" w14:textId="0EE8D4C7" w:rsidR="0067217A" w:rsidRDefault="0067217A">
          <w:pPr>
            <w:pStyle w:val="TOC2"/>
            <w:tabs>
              <w:tab w:val="right" w:pos="9628"/>
            </w:tabs>
            <w:rPr>
              <w:rFonts w:eastAsiaTheme="minorEastAsia" w:cstheme="minorBidi"/>
              <w:b w:val="0"/>
              <w:bCs w:val="0"/>
              <w:noProof/>
              <w:sz w:val="24"/>
              <w:szCs w:val="24"/>
              <w:lang w:eastAsia="en-GB"/>
            </w:rPr>
          </w:pPr>
          <w:hyperlink w:anchor="_Toc179739475" w:history="1">
            <w:r w:rsidRPr="00AF5FC6">
              <w:rPr>
                <w:rStyle w:val="Hyperlink"/>
                <w:noProof/>
              </w:rPr>
              <w:t>Groth16</w:t>
            </w:r>
            <w:r>
              <w:rPr>
                <w:noProof/>
                <w:webHidden/>
              </w:rPr>
              <w:tab/>
            </w:r>
            <w:r>
              <w:rPr>
                <w:noProof/>
                <w:webHidden/>
              </w:rPr>
              <w:fldChar w:fldCharType="begin"/>
            </w:r>
            <w:r>
              <w:rPr>
                <w:noProof/>
                <w:webHidden/>
              </w:rPr>
              <w:instrText xml:space="preserve"> PAGEREF _Toc179739475 \h </w:instrText>
            </w:r>
            <w:r>
              <w:rPr>
                <w:noProof/>
                <w:webHidden/>
              </w:rPr>
            </w:r>
            <w:r>
              <w:rPr>
                <w:noProof/>
                <w:webHidden/>
              </w:rPr>
              <w:fldChar w:fldCharType="separate"/>
            </w:r>
            <w:r>
              <w:rPr>
                <w:noProof/>
                <w:webHidden/>
              </w:rPr>
              <w:t>17</w:t>
            </w:r>
            <w:r>
              <w:rPr>
                <w:noProof/>
                <w:webHidden/>
              </w:rPr>
              <w:fldChar w:fldCharType="end"/>
            </w:r>
          </w:hyperlink>
        </w:p>
        <w:p w14:paraId="6A521F6F" w14:textId="29BCB9CF" w:rsidR="0067217A" w:rsidRDefault="0067217A">
          <w:pPr>
            <w:pStyle w:val="TOC2"/>
            <w:tabs>
              <w:tab w:val="right" w:pos="9628"/>
            </w:tabs>
            <w:rPr>
              <w:rFonts w:eastAsiaTheme="minorEastAsia" w:cstheme="minorBidi"/>
              <w:b w:val="0"/>
              <w:bCs w:val="0"/>
              <w:noProof/>
              <w:sz w:val="24"/>
              <w:szCs w:val="24"/>
              <w:lang w:eastAsia="en-GB"/>
            </w:rPr>
          </w:pPr>
          <w:hyperlink w:anchor="_Toc179739476" w:history="1">
            <w:r w:rsidRPr="00AF5FC6">
              <w:rPr>
                <w:rStyle w:val="Hyperlink"/>
                <w:noProof/>
              </w:rPr>
              <w:t>Fflonk</w:t>
            </w:r>
            <w:r>
              <w:rPr>
                <w:noProof/>
                <w:webHidden/>
              </w:rPr>
              <w:tab/>
            </w:r>
            <w:r>
              <w:rPr>
                <w:noProof/>
                <w:webHidden/>
              </w:rPr>
              <w:fldChar w:fldCharType="begin"/>
            </w:r>
            <w:r>
              <w:rPr>
                <w:noProof/>
                <w:webHidden/>
              </w:rPr>
              <w:instrText xml:space="preserve"> PAGEREF _Toc179739476 \h </w:instrText>
            </w:r>
            <w:r>
              <w:rPr>
                <w:noProof/>
                <w:webHidden/>
              </w:rPr>
            </w:r>
            <w:r>
              <w:rPr>
                <w:noProof/>
                <w:webHidden/>
              </w:rPr>
              <w:fldChar w:fldCharType="separate"/>
            </w:r>
            <w:r>
              <w:rPr>
                <w:noProof/>
                <w:webHidden/>
              </w:rPr>
              <w:t>18</w:t>
            </w:r>
            <w:r>
              <w:rPr>
                <w:noProof/>
                <w:webHidden/>
              </w:rPr>
              <w:fldChar w:fldCharType="end"/>
            </w:r>
          </w:hyperlink>
        </w:p>
        <w:p w14:paraId="6B8CDABC" w14:textId="2D5ECEEA" w:rsidR="0067217A" w:rsidRDefault="0067217A">
          <w:pPr>
            <w:pStyle w:val="TOC2"/>
            <w:tabs>
              <w:tab w:val="right" w:pos="9628"/>
            </w:tabs>
            <w:rPr>
              <w:rFonts w:eastAsiaTheme="minorEastAsia" w:cstheme="minorBidi"/>
              <w:b w:val="0"/>
              <w:bCs w:val="0"/>
              <w:noProof/>
              <w:sz w:val="24"/>
              <w:szCs w:val="24"/>
              <w:lang w:eastAsia="en-GB"/>
            </w:rPr>
          </w:pPr>
          <w:hyperlink w:anchor="_Toc179739477" w:history="1">
            <w:r w:rsidRPr="00AF5FC6">
              <w:rPr>
                <w:rStyle w:val="Hyperlink"/>
                <w:noProof/>
              </w:rPr>
              <w:t>The Oracle</w:t>
            </w:r>
            <w:r>
              <w:rPr>
                <w:noProof/>
                <w:webHidden/>
              </w:rPr>
              <w:tab/>
            </w:r>
            <w:r>
              <w:rPr>
                <w:noProof/>
                <w:webHidden/>
              </w:rPr>
              <w:fldChar w:fldCharType="begin"/>
            </w:r>
            <w:r>
              <w:rPr>
                <w:noProof/>
                <w:webHidden/>
              </w:rPr>
              <w:instrText xml:space="preserve"> PAGEREF _Toc179739477 \h </w:instrText>
            </w:r>
            <w:r>
              <w:rPr>
                <w:noProof/>
                <w:webHidden/>
              </w:rPr>
            </w:r>
            <w:r>
              <w:rPr>
                <w:noProof/>
                <w:webHidden/>
              </w:rPr>
              <w:fldChar w:fldCharType="separate"/>
            </w:r>
            <w:r>
              <w:rPr>
                <w:noProof/>
                <w:webHidden/>
              </w:rPr>
              <w:t>18</w:t>
            </w:r>
            <w:r>
              <w:rPr>
                <w:noProof/>
                <w:webHidden/>
              </w:rPr>
              <w:fldChar w:fldCharType="end"/>
            </w:r>
          </w:hyperlink>
        </w:p>
        <w:p w14:paraId="15B05057" w14:textId="16F4E435" w:rsidR="0067217A" w:rsidRDefault="0067217A">
          <w:pPr>
            <w:pStyle w:val="TOC1"/>
            <w:tabs>
              <w:tab w:val="right" w:pos="9628"/>
            </w:tabs>
            <w:rPr>
              <w:rFonts w:eastAsiaTheme="minorEastAsia" w:cstheme="minorBidi"/>
              <w:b w:val="0"/>
              <w:bCs w:val="0"/>
              <w:i w:val="0"/>
              <w:iCs w:val="0"/>
              <w:noProof/>
              <w:lang w:eastAsia="en-GB"/>
            </w:rPr>
          </w:pPr>
          <w:hyperlink w:anchor="_Toc179739478" w:history="1">
            <w:r w:rsidRPr="00AF5FC6">
              <w:rPr>
                <w:rStyle w:val="Hyperlink"/>
                <w:noProof/>
              </w:rPr>
              <w:t>Infrastructure</w:t>
            </w:r>
            <w:r>
              <w:rPr>
                <w:noProof/>
                <w:webHidden/>
              </w:rPr>
              <w:tab/>
            </w:r>
            <w:r>
              <w:rPr>
                <w:noProof/>
                <w:webHidden/>
              </w:rPr>
              <w:fldChar w:fldCharType="begin"/>
            </w:r>
            <w:r>
              <w:rPr>
                <w:noProof/>
                <w:webHidden/>
              </w:rPr>
              <w:instrText xml:space="preserve"> PAGEREF _Toc179739478 \h </w:instrText>
            </w:r>
            <w:r>
              <w:rPr>
                <w:noProof/>
                <w:webHidden/>
              </w:rPr>
            </w:r>
            <w:r>
              <w:rPr>
                <w:noProof/>
                <w:webHidden/>
              </w:rPr>
              <w:fldChar w:fldCharType="separate"/>
            </w:r>
            <w:r>
              <w:rPr>
                <w:noProof/>
                <w:webHidden/>
              </w:rPr>
              <w:t>18</w:t>
            </w:r>
            <w:r>
              <w:rPr>
                <w:noProof/>
                <w:webHidden/>
              </w:rPr>
              <w:fldChar w:fldCharType="end"/>
            </w:r>
          </w:hyperlink>
        </w:p>
        <w:p w14:paraId="2806DE9E" w14:textId="3CBAC983" w:rsidR="0067217A" w:rsidRDefault="0067217A">
          <w:pPr>
            <w:pStyle w:val="TOC2"/>
            <w:tabs>
              <w:tab w:val="right" w:pos="9628"/>
            </w:tabs>
            <w:rPr>
              <w:rFonts w:eastAsiaTheme="minorEastAsia" w:cstheme="minorBidi"/>
              <w:b w:val="0"/>
              <w:bCs w:val="0"/>
              <w:noProof/>
              <w:sz w:val="24"/>
              <w:szCs w:val="24"/>
              <w:lang w:eastAsia="en-GB"/>
            </w:rPr>
          </w:pPr>
          <w:hyperlink w:anchor="_Toc179739479" w:history="1">
            <w:r w:rsidRPr="00AF5FC6">
              <w:rPr>
                <w:rStyle w:val="Hyperlink"/>
                <w:noProof/>
              </w:rPr>
              <w:t>Hyperledger Fabric installation</w:t>
            </w:r>
            <w:r>
              <w:rPr>
                <w:noProof/>
                <w:webHidden/>
              </w:rPr>
              <w:tab/>
            </w:r>
            <w:r>
              <w:rPr>
                <w:noProof/>
                <w:webHidden/>
              </w:rPr>
              <w:fldChar w:fldCharType="begin"/>
            </w:r>
            <w:r>
              <w:rPr>
                <w:noProof/>
                <w:webHidden/>
              </w:rPr>
              <w:instrText xml:space="preserve"> PAGEREF _Toc179739479 \h </w:instrText>
            </w:r>
            <w:r>
              <w:rPr>
                <w:noProof/>
                <w:webHidden/>
              </w:rPr>
            </w:r>
            <w:r>
              <w:rPr>
                <w:noProof/>
                <w:webHidden/>
              </w:rPr>
              <w:fldChar w:fldCharType="separate"/>
            </w:r>
            <w:r>
              <w:rPr>
                <w:noProof/>
                <w:webHidden/>
              </w:rPr>
              <w:t>18</w:t>
            </w:r>
            <w:r>
              <w:rPr>
                <w:noProof/>
                <w:webHidden/>
              </w:rPr>
              <w:fldChar w:fldCharType="end"/>
            </w:r>
          </w:hyperlink>
        </w:p>
        <w:p w14:paraId="2A97120A" w14:textId="6B7F4A2B" w:rsidR="0067217A" w:rsidRDefault="0067217A">
          <w:pPr>
            <w:pStyle w:val="TOC2"/>
            <w:tabs>
              <w:tab w:val="right" w:pos="9628"/>
            </w:tabs>
            <w:rPr>
              <w:rFonts w:eastAsiaTheme="minorEastAsia" w:cstheme="minorBidi"/>
              <w:b w:val="0"/>
              <w:bCs w:val="0"/>
              <w:noProof/>
              <w:sz w:val="24"/>
              <w:szCs w:val="24"/>
              <w:lang w:eastAsia="en-GB"/>
            </w:rPr>
          </w:pPr>
          <w:hyperlink w:anchor="_Toc179739480" w:history="1">
            <w:r w:rsidRPr="00AF5FC6">
              <w:rPr>
                <w:rStyle w:val="Hyperlink"/>
                <w:noProof/>
              </w:rPr>
              <w:t>Smart-contract installation (deploy)</w:t>
            </w:r>
            <w:r>
              <w:rPr>
                <w:noProof/>
                <w:webHidden/>
              </w:rPr>
              <w:tab/>
            </w:r>
            <w:r>
              <w:rPr>
                <w:noProof/>
                <w:webHidden/>
              </w:rPr>
              <w:fldChar w:fldCharType="begin"/>
            </w:r>
            <w:r>
              <w:rPr>
                <w:noProof/>
                <w:webHidden/>
              </w:rPr>
              <w:instrText xml:space="preserve"> PAGEREF _Toc179739480 \h </w:instrText>
            </w:r>
            <w:r>
              <w:rPr>
                <w:noProof/>
                <w:webHidden/>
              </w:rPr>
            </w:r>
            <w:r>
              <w:rPr>
                <w:noProof/>
                <w:webHidden/>
              </w:rPr>
              <w:fldChar w:fldCharType="separate"/>
            </w:r>
            <w:r>
              <w:rPr>
                <w:noProof/>
                <w:webHidden/>
              </w:rPr>
              <w:t>19</w:t>
            </w:r>
            <w:r>
              <w:rPr>
                <w:noProof/>
                <w:webHidden/>
              </w:rPr>
              <w:fldChar w:fldCharType="end"/>
            </w:r>
          </w:hyperlink>
        </w:p>
        <w:p w14:paraId="009BDDC8" w14:textId="4B510C2C" w:rsidR="0067217A" w:rsidRDefault="0067217A">
          <w:pPr>
            <w:pStyle w:val="TOC1"/>
            <w:tabs>
              <w:tab w:val="right" w:pos="9628"/>
            </w:tabs>
            <w:rPr>
              <w:rFonts w:eastAsiaTheme="minorEastAsia" w:cstheme="minorBidi"/>
              <w:b w:val="0"/>
              <w:bCs w:val="0"/>
              <w:i w:val="0"/>
              <w:iCs w:val="0"/>
              <w:noProof/>
              <w:lang w:eastAsia="en-GB"/>
            </w:rPr>
          </w:pPr>
          <w:hyperlink w:anchor="_Toc179739481" w:history="1">
            <w:r w:rsidRPr="00AF5FC6">
              <w:rPr>
                <w:rStyle w:val="Hyperlink"/>
                <w:noProof/>
              </w:rPr>
              <w:t>Results and Discussion</w:t>
            </w:r>
            <w:r>
              <w:rPr>
                <w:noProof/>
                <w:webHidden/>
              </w:rPr>
              <w:tab/>
            </w:r>
            <w:r>
              <w:rPr>
                <w:noProof/>
                <w:webHidden/>
              </w:rPr>
              <w:fldChar w:fldCharType="begin"/>
            </w:r>
            <w:r>
              <w:rPr>
                <w:noProof/>
                <w:webHidden/>
              </w:rPr>
              <w:instrText xml:space="preserve"> PAGEREF _Toc179739481 \h </w:instrText>
            </w:r>
            <w:r>
              <w:rPr>
                <w:noProof/>
                <w:webHidden/>
              </w:rPr>
            </w:r>
            <w:r>
              <w:rPr>
                <w:noProof/>
                <w:webHidden/>
              </w:rPr>
              <w:fldChar w:fldCharType="separate"/>
            </w:r>
            <w:r>
              <w:rPr>
                <w:noProof/>
                <w:webHidden/>
              </w:rPr>
              <w:t>20</w:t>
            </w:r>
            <w:r>
              <w:rPr>
                <w:noProof/>
                <w:webHidden/>
              </w:rPr>
              <w:fldChar w:fldCharType="end"/>
            </w:r>
          </w:hyperlink>
        </w:p>
        <w:p w14:paraId="7697F474" w14:textId="5FAAAFB3" w:rsidR="0067217A" w:rsidRDefault="0067217A">
          <w:pPr>
            <w:pStyle w:val="TOC2"/>
            <w:tabs>
              <w:tab w:val="right" w:pos="9628"/>
            </w:tabs>
            <w:rPr>
              <w:rFonts w:eastAsiaTheme="minorEastAsia" w:cstheme="minorBidi"/>
              <w:b w:val="0"/>
              <w:bCs w:val="0"/>
              <w:noProof/>
              <w:sz w:val="24"/>
              <w:szCs w:val="24"/>
              <w:lang w:eastAsia="en-GB"/>
            </w:rPr>
          </w:pPr>
          <w:hyperlink w:anchor="_Toc179739482" w:history="1">
            <w:r w:rsidRPr="00AF5FC6">
              <w:rPr>
                <w:rStyle w:val="Hyperlink"/>
                <w:noProof/>
              </w:rPr>
              <w:t>Research Q2 answer</w:t>
            </w:r>
            <w:r>
              <w:rPr>
                <w:noProof/>
                <w:webHidden/>
              </w:rPr>
              <w:tab/>
            </w:r>
            <w:r>
              <w:rPr>
                <w:noProof/>
                <w:webHidden/>
              </w:rPr>
              <w:fldChar w:fldCharType="begin"/>
            </w:r>
            <w:r>
              <w:rPr>
                <w:noProof/>
                <w:webHidden/>
              </w:rPr>
              <w:instrText xml:space="preserve"> PAGEREF _Toc179739482 \h </w:instrText>
            </w:r>
            <w:r>
              <w:rPr>
                <w:noProof/>
                <w:webHidden/>
              </w:rPr>
            </w:r>
            <w:r>
              <w:rPr>
                <w:noProof/>
                <w:webHidden/>
              </w:rPr>
              <w:fldChar w:fldCharType="separate"/>
            </w:r>
            <w:r>
              <w:rPr>
                <w:noProof/>
                <w:webHidden/>
              </w:rPr>
              <w:t>20</w:t>
            </w:r>
            <w:r>
              <w:rPr>
                <w:noProof/>
                <w:webHidden/>
              </w:rPr>
              <w:fldChar w:fldCharType="end"/>
            </w:r>
          </w:hyperlink>
        </w:p>
        <w:p w14:paraId="3E8A0C30" w14:textId="716A40E9" w:rsidR="0067217A" w:rsidRDefault="0067217A">
          <w:pPr>
            <w:pStyle w:val="TOC2"/>
            <w:tabs>
              <w:tab w:val="right" w:pos="9628"/>
            </w:tabs>
            <w:rPr>
              <w:rFonts w:eastAsiaTheme="minorEastAsia" w:cstheme="minorBidi"/>
              <w:b w:val="0"/>
              <w:bCs w:val="0"/>
              <w:noProof/>
              <w:sz w:val="24"/>
              <w:szCs w:val="24"/>
              <w:lang w:eastAsia="en-GB"/>
            </w:rPr>
          </w:pPr>
          <w:hyperlink w:anchor="_Toc179739483" w:history="1">
            <w:r w:rsidRPr="00AF5FC6">
              <w:rPr>
                <w:rStyle w:val="Hyperlink"/>
                <w:noProof/>
              </w:rPr>
              <w:t>Data Analysis</w:t>
            </w:r>
            <w:r>
              <w:rPr>
                <w:noProof/>
                <w:webHidden/>
              </w:rPr>
              <w:tab/>
            </w:r>
            <w:r>
              <w:rPr>
                <w:noProof/>
                <w:webHidden/>
              </w:rPr>
              <w:fldChar w:fldCharType="begin"/>
            </w:r>
            <w:r>
              <w:rPr>
                <w:noProof/>
                <w:webHidden/>
              </w:rPr>
              <w:instrText xml:space="preserve"> PAGEREF _Toc179739483 \h </w:instrText>
            </w:r>
            <w:r>
              <w:rPr>
                <w:noProof/>
                <w:webHidden/>
              </w:rPr>
            </w:r>
            <w:r>
              <w:rPr>
                <w:noProof/>
                <w:webHidden/>
              </w:rPr>
              <w:fldChar w:fldCharType="separate"/>
            </w:r>
            <w:r>
              <w:rPr>
                <w:noProof/>
                <w:webHidden/>
              </w:rPr>
              <w:t>21</w:t>
            </w:r>
            <w:r>
              <w:rPr>
                <w:noProof/>
                <w:webHidden/>
              </w:rPr>
              <w:fldChar w:fldCharType="end"/>
            </w:r>
          </w:hyperlink>
        </w:p>
        <w:p w14:paraId="51027104" w14:textId="5FCF74BC" w:rsidR="0067217A" w:rsidRDefault="0067217A">
          <w:pPr>
            <w:pStyle w:val="TOC3"/>
            <w:tabs>
              <w:tab w:val="right" w:pos="9628"/>
            </w:tabs>
            <w:rPr>
              <w:rFonts w:eastAsiaTheme="minorEastAsia" w:cstheme="minorBidi"/>
              <w:noProof/>
              <w:sz w:val="24"/>
              <w:szCs w:val="24"/>
              <w:lang w:eastAsia="en-GB"/>
            </w:rPr>
          </w:pPr>
          <w:hyperlink w:anchor="_Toc179739484" w:history="1">
            <w:r w:rsidRPr="00AF5FC6">
              <w:rPr>
                <w:rStyle w:val="Hyperlink"/>
                <w:noProof/>
              </w:rPr>
              <w:t>Plonk</w:t>
            </w:r>
            <w:r>
              <w:rPr>
                <w:noProof/>
                <w:webHidden/>
              </w:rPr>
              <w:tab/>
            </w:r>
            <w:r>
              <w:rPr>
                <w:noProof/>
                <w:webHidden/>
              </w:rPr>
              <w:fldChar w:fldCharType="begin"/>
            </w:r>
            <w:r>
              <w:rPr>
                <w:noProof/>
                <w:webHidden/>
              </w:rPr>
              <w:instrText xml:space="preserve"> PAGEREF _Toc179739484 \h </w:instrText>
            </w:r>
            <w:r>
              <w:rPr>
                <w:noProof/>
                <w:webHidden/>
              </w:rPr>
            </w:r>
            <w:r>
              <w:rPr>
                <w:noProof/>
                <w:webHidden/>
              </w:rPr>
              <w:fldChar w:fldCharType="separate"/>
            </w:r>
            <w:r>
              <w:rPr>
                <w:noProof/>
                <w:webHidden/>
              </w:rPr>
              <w:t>21</w:t>
            </w:r>
            <w:r>
              <w:rPr>
                <w:noProof/>
                <w:webHidden/>
              </w:rPr>
              <w:fldChar w:fldCharType="end"/>
            </w:r>
          </w:hyperlink>
        </w:p>
        <w:p w14:paraId="65B68FA7" w14:textId="6FD5A576" w:rsidR="0067217A" w:rsidRDefault="0067217A">
          <w:pPr>
            <w:pStyle w:val="TOC3"/>
            <w:tabs>
              <w:tab w:val="right" w:pos="9628"/>
            </w:tabs>
            <w:rPr>
              <w:rFonts w:eastAsiaTheme="minorEastAsia" w:cstheme="minorBidi"/>
              <w:noProof/>
              <w:sz w:val="24"/>
              <w:szCs w:val="24"/>
              <w:lang w:eastAsia="en-GB"/>
            </w:rPr>
          </w:pPr>
          <w:hyperlink w:anchor="_Toc179739485" w:history="1">
            <w:r w:rsidRPr="00AF5FC6">
              <w:rPr>
                <w:rStyle w:val="Hyperlink"/>
                <w:noProof/>
              </w:rPr>
              <w:t>Groth16</w:t>
            </w:r>
            <w:r>
              <w:rPr>
                <w:noProof/>
                <w:webHidden/>
              </w:rPr>
              <w:tab/>
            </w:r>
            <w:r>
              <w:rPr>
                <w:noProof/>
                <w:webHidden/>
              </w:rPr>
              <w:fldChar w:fldCharType="begin"/>
            </w:r>
            <w:r>
              <w:rPr>
                <w:noProof/>
                <w:webHidden/>
              </w:rPr>
              <w:instrText xml:space="preserve"> PAGEREF _Toc179739485 \h </w:instrText>
            </w:r>
            <w:r>
              <w:rPr>
                <w:noProof/>
                <w:webHidden/>
              </w:rPr>
            </w:r>
            <w:r>
              <w:rPr>
                <w:noProof/>
                <w:webHidden/>
              </w:rPr>
              <w:fldChar w:fldCharType="separate"/>
            </w:r>
            <w:r>
              <w:rPr>
                <w:noProof/>
                <w:webHidden/>
              </w:rPr>
              <w:t>23</w:t>
            </w:r>
            <w:r>
              <w:rPr>
                <w:noProof/>
                <w:webHidden/>
              </w:rPr>
              <w:fldChar w:fldCharType="end"/>
            </w:r>
          </w:hyperlink>
        </w:p>
        <w:p w14:paraId="27B1D468" w14:textId="418ABCEE" w:rsidR="0067217A" w:rsidRDefault="0067217A">
          <w:pPr>
            <w:pStyle w:val="TOC3"/>
            <w:tabs>
              <w:tab w:val="right" w:pos="9628"/>
            </w:tabs>
            <w:rPr>
              <w:rFonts w:eastAsiaTheme="minorEastAsia" w:cstheme="minorBidi"/>
              <w:noProof/>
              <w:sz w:val="24"/>
              <w:szCs w:val="24"/>
              <w:lang w:eastAsia="en-GB"/>
            </w:rPr>
          </w:pPr>
          <w:hyperlink w:anchor="_Toc179739486" w:history="1">
            <w:r w:rsidRPr="00AF5FC6">
              <w:rPr>
                <w:rStyle w:val="Hyperlink"/>
                <w:noProof/>
              </w:rPr>
              <w:t>Fflonk</w:t>
            </w:r>
            <w:r>
              <w:rPr>
                <w:noProof/>
                <w:webHidden/>
              </w:rPr>
              <w:tab/>
            </w:r>
            <w:r>
              <w:rPr>
                <w:noProof/>
                <w:webHidden/>
              </w:rPr>
              <w:fldChar w:fldCharType="begin"/>
            </w:r>
            <w:r>
              <w:rPr>
                <w:noProof/>
                <w:webHidden/>
              </w:rPr>
              <w:instrText xml:space="preserve"> PAGEREF _Toc179739486 \h </w:instrText>
            </w:r>
            <w:r>
              <w:rPr>
                <w:noProof/>
                <w:webHidden/>
              </w:rPr>
            </w:r>
            <w:r>
              <w:rPr>
                <w:noProof/>
                <w:webHidden/>
              </w:rPr>
              <w:fldChar w:fldCharType="separate"/>
            </w:r>
            <w:r>
              <w:rPr>
                <w:noProof/>
                <w:webHidden/>
              </w:rPr>
              <w:t>24</w:t>
            </w:r>
            <w:r>
              <w:rPr>
                <w:noProof/>
                <w:webHidden/>
              </w:rPr>
              <w:fldChar w:fldCharType="end"/>
            </w:r>
          </w:hyperlink>
        </w:p>
        <w:p w14:paraId="6C2E7258" w14:textId="0EDAB702" w:rsidR="0067217A" w:rsidRDefault="0067217A">
          <w:pPr>
            <w:pStyle w:val="TOC2"/>
            <w:tabs>
              <w:tab w:val="right" w:pos="9628"/>
            </w:tabs>
            <w:rPr>
              <w:rFonts w:eastAsiaTheme="minorEastAsia" w:cstheme="minorBidi"/>
              <w:b w:val="0"/>
              <w:bCs w:val="0"/>
              <w:noProof/>
              <w:sz w:val="24"/>
              <w:szCs w:val="24"/>
              <w:lang w:eastAsia="en-GB"/>
            </w:rPr>
          </w:pPr>
          <w:hyperlink w:anchor="_Toc179739487" w:history="1">
            <w:r w:rsidRPr="00AF5FC6">
              <w:rPr>
                <w:rStyle w:val="Hyperlink"/>
                <w:noProof/>
              </w:rPr>
              <w:t>Research Q3 answer</w:t>
            </w:r>
            <w:r>
              <w:rPr>
                <w:noProof/>
                <w:webHidden/>
              </w:rPr>
              <w:tab/>
            </w:r>
            <w:r>
              <w:rPr>
                <w:noProof/>
                <w:webHidden/>
              </w:rPr>
              <w:fldChar w:fldCharType="begin"/>
            </w:r>
            <w:r>
              <w:rPr>
                <w:noProof/>
                <w:webHidden/>
              </w:rPr>
              <w:instrText xml:space="preserve"> PAGEREF _Toc179739487 \h </w:instrText>
            </w:r>
            <w:r>
              <w:rPr>
                <w:noProof/>
                <w:webHidden/>
              </w:rPr>
            </w:r>
            <w:r>
              <w:rPr>
                <w:noProof/>
                <w:webHidden/>
              </w:rPr>
              <w:fldChar w:fldCharType="separate"/>
            </w:r>
            <w:r>
              <w:rPr>
                <w:noProof/>
                <w:webHidden/>
              </w:rPr>
              <w:t>25</w:t>
            </w:r>
            <w:r>
              <w:rPr>
                <w:noProof/>
                <w:webHidden/>
              </w:rPr>
              <w:fldChar w:fldCharType="end"/>
            </w:r>
          </w:hyperlink>
        </w:p>
        <w:p w14:paraId="4CE58EA2" w14:textId="6D246381" w:rsidR="0067217A" w:rsidRDefault="0067217A">
          <w:pPr>
            <w:pStyle w:val="TOC1"/>
            <w:tabs>
              <w:tab w:val="right" w:pos="9628"/>
            </w:tabs>
            <w:rPr>
              <w:rFonts w:eastAsiaTheme="minorEastAsia" w:cstheme="minorBidi"/>
              <w:b w:val="0"/>
              <w:bCs w:val="0"/>
              <w:i w:val="0"/>
              <w:iCs w:val="0"/>
              <w:noProof/>
              <w:lang w:eastAsia="en-GB"/>
            </w:rPr>
          </w:pPr>
          <w:hyperlink w:anchor="_Toc179739488" w:history="1">
            <w:r w:rsidRPr="00AF5FC6">
              <w:rPr>
                <w:rStyle w:val="Hyperlink"/>
                <w:noProof/>
              </w:rPr>
              <w:t>Conclusion</w:t>
            </w:r>
            <w:r>
              <w:rPr>
                <w:noProof/>
                <w:webHidden/>
              </w:rPr>
              <w:tab/>
            </w:r>
            <w:r>
              <w:rPr>
                <w:noProof/>
                <w:webHidden/>
              </w:rPr>
              <w:fldChar w:fldCharType="begin"/>
            </w:r>
            <w:r>
              <w:rPr>
                <w:noProof/>
                <w:webHidden/>
              </w:rPr>
              <w:instrText xml:space="preserve"> PAGEREF _Toc179739488 \h </w:instrText>
            </w:r>
            <w:r>
              <w:rPr>
                <w:noProof/>
                <w:webHidden/>
              </w:rPr>
            </w:r>
            <w:r>
              <w:rPr>
                <w:noProof/>
                <w:webHidden/>
              </w:rPr>
              <w:fldChar w:fldCharType="separate"/>
            </w:r>
            <w:r>
              <w:rPr>
                <w:noProof/>
                <w:webHidden/>
              </w:rPr>
              <w:t>26</w:t>
            </w:r>
            <w:r>
              <w:rPr>
                <w:noProof/>
                <w:webHidden/>
              </w:rPr>
              <w:fldChar w:fldCharType="end"/>
            </w:r>
          </w:hyperlink>
        </w:p>
        <w:p w14:paraId="1D9DAFA6" w14:textId="451D87AA" w:rsidR="0067217A" w:rsidRDefault="0067217A">
          <w:pPr>
            <w:pStyle w:val="TOC2"/>
            <w:tabs>
              <w:tab w:val="right" w:pos="9628"/>
            </w:tabs>
            <w:rPr>
              <w:rFonts w:eastAsiaTheme="minorEastAsia" w:cstheme="minorBidi"/>
              <w:b w:val="0"/>
              <w:bCs w:val="0"/>
              <w:noProof/>
              <w:sz w:val="24"/>
              <w:szCs w:val="24"/>
              <w:lang w:eastAsia="en-GB"/>
            </w:rPr>
          </w:pPr>
          <w:hyperlink w:anchor="_Toc179739489" w:history="1">
            <w:r w:rsidRPr="00AF5FC6">
              <w:rPr>
                <w:rStyle w:val="Hyperlink"/>
                <w:noProof/>
              </w:rPr>
              <w:t>Limitations</w:t>
            </w:r>
            <w:r>
              <w:rPr>
                <w:noProof/>
                <w:webHidden/>
              </w:rPr>
              <w:tab/>
            </w:r>
            <w:r>
              <w:rPr>
                <w:noProof/>
                <w:webHidden/>
              </w:rPr>
              <w:fldChar w:fldCharType="begin"/>
            </w:r>
            <w:r>
              <w:rPr>
                <w:noProof/>
                <w:webHidden/>
              </w:rPr>
              <w:instrText xml:space="preserve"> PAGEREF _Toc179739489 \h </w:instrText>
            </w:r>
            <w:r>
              <w:rPr>
                <w:noProof/>
                <w:webHidden/>
              </w:rPr>
            </w:r>
            <w:r>
              <w:rPr>
                <w:noProof/>
                <w:webHidden/>
              </w:rPr>
              <w:fldChar w:fldCharType="separate"/>
            </w:r>
            <w:r>
              <w:rPr>
                <w:noProof/>
                <w:webHidden/>
              </w:rPr>
              <w:t>26</w:t>
            </w:r>
            <w:r>
              <w:rPr>
                <w:noProof/>
                <w:webHidden/>
              </w:rPr>
              <w:fldChar w:fldCharType="end"/>
            </w:r>
          </w:hyperlink>
        </w:p>
        <w:p w14:paraId="45684221" w14:textId="6D7A8936" w:rsidR="0067217A" w:rsidRDefault="0067217A">
          <w:pPr>
            <w:pStyle w:val="TOC2"/>
            <w:tabs>
              <w:tab w:val="right" w:pos="9628"/>
            </w:tabs>
            <w:rPr>
              <w:rFonts w:eastAsiaTheme="minorEastAsia" w:cstheme="minorBidi"/>
              <w:b w:val="0"/>
              <w:bCs w:val="0"/>
              <w:noProof/>
              <w:sz w:val="24"/>
              <w:szCs w:val="24"/>
              <w:lang w:eastAsia="en-GB"/>
            </w:rPr>
          </w:pPr>
          <w:hyperlink w:anchor="_Toc179739490" w:history="1">
            <w:r w:rsidRPr="00AF5FC6">
              <w:rPr>
                <w:rStyle w:val="Hyperlink"/>
                <w:noProof/>
              </w:rPr>
              <w:t>Further research</w:t>
            </w:r>
            <w:r>
              <w:rPr>
                <w:noProof/>
                <w:webHidden/>
              </w:rPr>
              <w:tab/>
            </w:r>
            <w:r>
              <w:rPr>
                <w:noProof/>
                <w:webHidden/>
              </w:rPr>
              <w:fldChar w:fldCharType="begin"/>
            </w:r>
            <w:r>
              <w:rPr>
                <w:noProof/>
                <w:webHidden/>
              </w:rPr>
              <w:instrText xml:space="preserve"> PAGEREF _Toc179739490 \h </w:instrText>
            </w:r>
            <w:r>
              <w:rPr>
                <w:noProof/>
                <w:webHidden/>
              </w:rPr>
            </w:r>
            <w:r>
              <w:rPr>
                <w:noProof/>
                <w:webHidden/>
              </w:rPr>
              <w:fldChar w:fldCharType="separate"/>
            </w:r>
            <w:r>
              <w:rPr>
                <w:noProof/>
                <w:webHidden/>
              </w:rPr>
              <w:t>26</w:t>
            </w:r>
            <w:r>
              <w:rPr>
                <w:noProof/>
                <w:webHidden/>
              </w:rPr>
              <w:fldChar w:fldCharType="end"/>
            </w:r>
          </w:hyperlink>
        </w:p>
        <w:p w14:paraId="4BBDC920" w14:textId="41967A90" w:rsidR="0067217A" w:rsidRDefault="0067217A">
          <w:pPr>
            <w:pStyle w:val="TOC1"/>
            <w:tabs>
              <w:tab w:val="right" w:pos="9628"/>
            </w:tabs>
            <w:rPr>
              <w:rFonts w:eastAsiaTheme="minorEastAsia" w:cstheme="minorBidi"/>
              <w:b w:val="0"/>
              <w:bCs w:val="0"/>
              <w:i w:val="0"/>
              <w:iCs w:val="0"/>
              <w:noProof/>
              <w:lang w:eastAsia="en-GB"/>
            </w:rPr>
          </w:pPr>
          <w:hyperlink w:anchor="_Toc179739491" w:history="1">
            <w:r w:rsidRPr="00AF5FC6">
              <w:rPr>
                <w:rStyle w:val="Hyperlink"/>
                <w:noProof/>
              </w:rPr>
              <w:t>Table of Figures</w:t>
            </w:r>
            <w:r>
              <w:rPr>
                <w:noProof/>
                <w:webHidden/>
              </w:rPr>
              <w:tab/>
            </w:r>
            <w:r>
              <w:rPr>
                <w:noProof/>
                <w:webHidden/>
              </w:rPr>
              <w:fldChar w:fldCharType="begin"/>
            </w:r>
            <w:r>
              <w:rPr>
                <w:noProof/>
                <w:webHidden/>
              </w:rPr>
              <w:instrText xml:space="preserve"> PAGEREF _Toc179739491 \h </w:instrText>
            </w:r>
            <w:r>
              <w:rPr>
                <w:noProof/>
                <w:webHidden/>
              </w:rPr>
            </w:r>
            <w:r>
              <w:rPr>
                <w:noProof/>
                <w:webHidden/>
              </w:rPr>
              <w:fldChar w:fldCharType="separate"/>
            </w:r>
            <w:r>
              <w:rPr>
                <w:noProof/>
                <w:webHidden/>
              </w:rPr>
              <w:t>27</w:t>
            </w:r>
            <w:r>
              <w:rPr>
                <w:noProof/>
                <w:webHidden/>
              </w:rPr>
              <w:fldChar w:fldCharType="end"/>
            </w:r>
          </w:hyperlink>
        </w:p>
        <w:p w14:paraId="4AD9A1FF" w14:textId="1C135025" w:rsidR="0067217A" w:rsidRDefault="0067217A">
          <w:pPr>
            <w:pStyle w:val="TOC1"/>
            <w:tabs>
              <w:tab w:val="right" w:pos="9628"/>
            </w:tabs>
            <w:rPr>
              <w:rFonts w:eastAsiaTheme="minorEastAsia" w:cstheme="minorBidi"/>
              <w:b w:val="0"/>
              <w:bCs w:val="0"/>
              <w:i w:val="0"/>
              <w:iCs w:val="0"/>
              <w:noProof/>
              <w:lang w:eastAsia="en-GB"/>
            </w:rPr>
          </w:pPr>
          <w:hyperlink w:anchor="_Toc179739492" w:history="1">
            <w:r w:rsidRPr="00AF5FC6">
              <w:rPr>
                <w:rStyle w:val="Hyperlink"/>
                <w:rFonts w:cs="Times New Roman (Headings CS)"/>
                <w:noProof/>
              </w:rPr>
              <w:t>References</w:t>
            </w:r>
            <w:r>
              <w:rPr>
                <w:noProof/>
                <w:webHidden/>
              </w:rPr>
              <w:tab/>
            </w:r>
            <w:r>
              <w:rPr>
                <w:noProof/>
                <w:webHidden/>
              </w:rPr>
              <w:fldChar w:fldCharType="begin"/>
            </w:r>
            <w:r>
              <w:rPr>
                <w:noProof/>
                <w:webHidden/>
              </w:rPr>
              <w:instrText xml:space="preserve"> PAGEREF _Toc179739492 \h </w:instrText>
            </w:r>
            <w:r>
              <w:rPr>
                <w:noProof/>
                <w:webHidden/>
              </w:rPr>
            </w:r>
            <w:r>
              <w:rPr>
                <w:noProof/>
                <w:webHidden/>
              </w:rPr>
              <w:fldChar w:fldCharType="separate"/>
            </w:r>
            <w:r>
              <w:rPr>
                <w:noProof/>
                <w:webHidden/>
              </w:rPr>
              <w:t>29</w:t>
            </w:r>
            <w:r>
              <w:rPr>
                <w:noProof/>
                <w:webHidden/>
              </w:rPr>
              <w:fldChar w:fldCharType="end"/>
            </w:r>
          </w:hyperlink>
        </w:p>
        <w:p w14:paraId="1A289785" w14:textId="185CBDA3" w:rsidR="0067217A" w:rsidRDefault="0067217A">
          <w:pPr>
            <w:pStyle w:val="TOC1"/>
            <w:tabs>
              <w:tab w:val="right" w:pos="9628"/>
            </w:tabs>
            <w:rPr>
              <w:rFonts w:eastAsiaTheme="minorEastAsia" w:cstheme="minorBidi"/>
              <w:b w:val="0"/>
              <w:bCs w:val="0"/>
              <w:i w:val="0"/>
              <w:iCs w:val="0"/>
              <w:noProof/>
              <w:lang w:eastAsia="en-GB"/>
            </w:rPr>
          </w:pPr>
          <w:hyperlink w:anchor="_Toc179739493" w:history="1">
            <w:r w:rsidRPr="00AF5FC6">
              <w:rPr>
                <w:rStyle w:val="Hyperlink"/>
                <w:noProof/>
              </w:rPr>
              <w:t>Acknowledgements</w:t>
            </w:r>
            <w:r>
              <w:rPr>
                <w:noProof/>
                <w:webHidden/>
              </w:rPr>
              <w:tab/>
            </w:r>
            <w:r>
              <w:rPr>
                <w:noProof/>
                <w:webHidden/>
              </w:rPr>
              <w:fldChar w:fldCharType="begin"/>
            </w:r>
            <w:r>
              <w:rPr>
                <w:noProof/>
                <w:webHidden/>
              </w:rPr>
              <w:instrText xml:space="preserve"> PAGEREF _Toc179739493 \h </w:instrText>
            </w:r>
            <w:r>
              <w:rPr>
                <w:noProof/>
                <w:webHidden/>
              </w:rPr>
            </w:r>
            <w:r>
              <w:rPr>
                <w:noProof/>
                <w:webHidden/>
              </w:rPr>
              <w:fldChar w:fldCharType="separate"/>
            </w:r>
            <w:r>
              <w:rPr>
                <w:noProof/>
                <w:webHidden/>
              </w:rPr>
              <w:t>31</w:t>
            </w:r>
            <w:r>
              <w:rPr>
                <w:noProof/>
                <w:webHidden/>
              </w:rPr>
              <w:fldChar w:fldCharType="end"/>
            </w:r>
          </w:hyperlink>
        </w:p>
        <w:p w14:paraId="224981AA" w14:textId="5541C8FB" w:rsidR="0067217A" w:rsidRDefault="0067217A">
          <w:pPr>
            <w:pStyle w:val="TOC1"/>
            <w:tabs>
              <w:tab w:val="right" w:pos="9628"/>
            </w:tabs>
            <w:rPr>
              <w:rFonts w:eastAsiaTheme="minorEastAsia" w:cstheme="minorBidi"/>
              <w:b w:val="0"/>
              <w:bCs w:val="0"/>
              <w:i w:val="0"/>
              <w:iCs w:val="0"/>
              <w:noProof/>
              <w:lang w:eastAsia="en-GB"/>
            </w:rPr>
          </w:pPr>
          <w:hyperlink w:anchor="_Toc179739494" w:history="1">
            <w:r w:rsidRPr="00AF5FC6">
              <w:rPr>
                <w:rStyle w:val="Hyperlink"/>
                <w:noProof/>
              </w:rPr>
              <w:t>Appendix</w:t>
            </w:r>
            <w:r>
              <w:rPr>
                <w:noProof/>
                <w:webHidden/>
              </w:rPr>
              <w:tab/>
            </w:r>
            <w:r>
              <w:rPr>
                <w:noProof/>
                <w:webHidden/>
              </w:rPr>
              <w:fldChar w:fldCharType="begin"/>
            </w:r>
            <w:r>
              <w:rPr>
                <w:noProof/>
                <w:webHidden/>
              </w:rPr>
              <w:instrText xml:space="preserve"> PAGEREF _Toc179739494 \h </w:instrText>
            </w:r>
            <w:r>
              <w:rPr>
                <w:noProof/>
                <w:webHidden/>
              </w:rPr>
            </w:r>
            <w:r>
              <w:rPr>
                <w:noProof/>
                <w:webHidden/>
              </w:rPr>
              <w:fldChar w:fldCharType="separate"/>
            </w:r>
            <w:r>
              <w:rPr>
                <w:noProof/>
                <w:webHidden/>
              </w:rPr>
              <w:t>31</w:t>
            </w:r>
            <w:r>
              <w:rPr>
                <w:noProof/>
                <w:webHidden/>
              </w:rPr>
              <w:fldChar w:fldCharType="end"/>
            </w:r>
          </w:hyperlink>
        </w:p>
        <w:p w14:paraId="79002102" w14:textId="011EA92C" w:rsidR="0067217A" w:rsidRDefault="0067217A">
          <w:pPr>
            <w:pStyle w:val="TOC2"/>
            <w:tabs>
              <w:tab w:val="right" w:pos="9628"/>
            </w:tabs>
            <w:rPr>
              <w:rFonts w:eastAsiaTheme="minorEastAsia" w:cstheme="minorBidi"/>
              <w:b w:val="0"/>
              <w:bCs w:val="0"/>
              <w:noProof/>
              <w:sz w:val="24"/>
              <w:szCs w:val="24"/>
              <w:lang w:eastAsia="en-GB"/>
            </w:rPr>
          </w:pPr>
          <w:hyperlink w:anchor="_Toc179739495" w:history="1">
            <w:r w:rsidRPr="00AF5FC6">
              <w:rPr>
                <w:rStyle w:val="Hyperlink"/>
                <w:noProof/>
              </w:rPr>
              <w:t>The circuit</w:t>
            </w:r>
            <w:r>
              <w:rPr>
                <w:noProof/>
                <w:webHidden/>
              </w:rPr>
              <w:tab/>
            </w:r>
            <w:r>
              <w:rPr>
                <w:noProof/>
                <w:webHidden/>
              </w:rPr>
              <w:fldChar w:fldCharType="begin"/>
            </w:r>
            <w:r>
              <w:rPr>
                <w:noProof/>
                <w:webHidden/>
              </w:rPr>
              <w:instrText xml:space="preserve"> PAGEREF _Toc179739495 \h </w:instrText>
            </w:r>
            <w:r>
              <w:rPr>
                <w:noProof/>
                <w:webHidden/>
              </w:rPr>
            </w:r>
            <w:r>
              <w:rPr>
                <w:noProof/>
                <w:webHidden/>
              </w:rPr>
              <w:fldChar w:fldCharType="separate"/>
            </w:r>
            <w:r>
              <w:rPr>
                <w:noProof/>
                <w:webHidden/>
              </w:rPr>
              <w:t>31</w:t>
            </w:r>
            <w:r>
              <w:rPr>
                <w:noProof/>
                <w:webHidden/>
              </w:rPr>
              <w:fldChar w:fldCharType="end"/>
            </w:r>
          </w:hyperlink>
        </w:p>
        <w:p w14:paraId="14FF4A28" w14:textId="14CFFADF" w:rsidR="0067217A" w:rsidRDefault="0067217A">
          <w:pPr>
            <w:pStyle w:val="TOC2"/>
            <w:tabs>
              <w:tab w:val="right" w:pos="9628"/>
            </w:tabs>
            <w:rPr>
              <w:rFonts w:eastAsiaTheme="minorEastAsia" w:cstheme="minorBidi"/>
              <w:b w:val="0"/>
              <w:bCs w:val="0"/>
              <w:noProof/>
              <w:sz w:val="24"/>
              <w:szCs w:val="24"/>
              <w:lang w:eastAsia="en-GB"/>
            </w:rPr>
          </w:pPr>
          <w:hyperlink w:anchor="_Toc179739496" w:history="1">
            <w:r w:rsidRPr="00AF5FC6">
              <w:rPr>
                <w:rStyle w:val="Hyperlink"/>
                <w:noProof/>
              </w:rPr>
              <w:t>SnarkJS</w:t>
            </w:r>
            <w:r>
              <w:rPr>
                <w:noProof/>
                <w:webHidden/>
              </w:rPr>
              <w:tab/>
            </w:r>
            <w:r>
              <w:rPr>
                <w:noProof/>
                <w:webHidden/>
              </w:rPr>
              <w:fldChar w:fldCharType="begin"/>
            </w:r>
            <w:r>
              <w:rPr>
                <w:noProof/>
                <w:webHidden/>
              </w:rPr>
              <w:instrText xml:space="preserve"> PAGEREF _Toc179739496 \h </w:instrText>
            </w:r>
            <w:r>
              <w:rPr>
                <w:noProof/>
                <w:webHidden/>
              </w:rPr>
            </w:r>
            <w:r>
              <w:rPr>
                <w:noProof/>
                <w:webHidden/>
              </w:rPr>
              <w:fldChar w:fldCharType="separate"/>
            </w:r>
            <w:r>
              <w:rPr>
                <w:noProof/>
                <w:webHidden/>
              </w:rPr>
              <w:t>32</w:t>
            </w:r>
            <w:r>
              <w:rPr>
                <w:noProof/>
                <w:webHidden/>
              </w:rPr>
              <w:fldChar w:fldCharType="end"/>
            </w:r>
          </w:hyperlink>
        </w:p>
        <w:p w14:paraId="20CCA0BF" w14:textId="5CB934C3" w:rsidR="0067217A" w:rsidRDefault="0067217A">
          <w:pPr>
            <w:pStyle w:val="TOC2"/>
            <w:tabs>
              <w:tab w:val="right" w:pos="9628"/>
            </w:tabs>
            <w:rPr>
              <w:rFonts w:eastAsiaTheme="minorEastAsia" w:cstheme="minorBidi"/>
              <w:b w:val="0"/>
              <w:bCs w:val="0"/>
              <w:noProof/>
              <w:sz w:val="24"/>
              <w:szCs w:val="24"/>
              <w:lang w:eastAsia="en-GB"/>
            </w:rPr>
          </w:pPr>
          <w:hyperlink w:anchor="_Toc179739497" w:history="1">
            <w:r w:rsidRPr="00AF5FC6">
              <w:rPr>
                <w:rStyle w:val="Hyperlink"/>
                <w:noProof/>
              </w:rPr>
              <w:t>Smart contracts</w:t>
            </w:r>
            <w:r>
              <w:rPr>
                <w:noProof/>
                <w:webHidden/>
              </w:rPr>
              <w:tab/>
            </w:r>
            <w:r>
              <w:rPr>
                <w:noProof/>
                <w:webHidden/>
              </w:rPr>
              <w:fldChar w:fldCharType="begin"/>
            </w:r>
            <w:r>
              <w:rPr>
                <w:noProof/>
                <w:webHidden/>
              </w:rPr>
              <w:instrText xml:space="preserve"> PAGEREF _Toc179739497 \h </w:instrText>
            </w:r>
            <w:r>
              <w:rPr>
                <w:noProof/>
                <w:webHidden/>
              </w:rPr>
            </w:r>
            <w:r>
              <w:rPr>
                <w:noProof/>
                <w:webHidden/>
              </w:rPr>
              <w:fldChar w:fldCharType="separate"/>
            </w:r>
            <w:r>
              <w:rPr>
                <w:noProof/>
                <w:webHidden/>
              </w:rPr>
              <w:t>33</w:t>
            </w:r>
            <w:r>
              <w:rPr>
                <w:noProof/>
                <w:webHidden/>
              </w:rPr>
              <w:fldChar w:fldCharType="end"/>
            </w:r>
          </w:hyperlink>
        </w:p>
        <w:p w14:paraId="653F8C69" w14:textId="151DC41E" w:rsidR="0067217A" w:rsidRDefault="0067217A">
          <w:pPr>
            <w:pStyle w:val="TOC2"/>
            <w:tabs>
              <w:tab w:val="right" w:pos="9628"/>
            </w:tabs>
            <w:rPr>
              <w:rFonts w:eastAsiaTheme="minorEastAsia" w:cstheme="minorBidi"/>
              <w:b w:val="0"/>
              <w:bCs w:val="0"/>
              <w:noProof/>
              <w:sz w:val="24"/>
              <w:szCs w:val="24"/>
              <w:lang w:eastAsia="en-GB"/>
            </w:rPr>
          </w:pPr>
          <w:hyperlink w:anchor="_Toc179739498" w:history="1">
            <w:r w:rsidRPr="00AF5FC6">
              <w:rPr>
                <w:rStyle w:val="Hyperlink"/>
                <w:noProof/>
              </w:rPr>
              <w:t>Node applications</w:t>
            </w:r>
            <w:r>
              <w:rPr>
                <w:noProof/>
                <w:webHidden/>
              </w:rPr>
              <w:tab/>
            </w:r>
            <w:r>
              <w:rPr>
                <w:noProof/>
                <w:webHidden/>
              </w:rPr>
              <w:fldChar w:fldCharType="begin"/>
            </w:r>
            <w:r>
              <w:rPr>
                <w:noProof/>
                <w:webHidden/>
              </w:rPr>
              <w:instrText xml:space="preserve"> PAGEREF _Toc179739498 \h </w:instrText>
            </w:r>
            <w:r>
              <w:rPr>
                <w:noProof/>
                <w:webHidden/>
              </w:rPr>
            </w:r>
            <w:r>
              <w:rPr>
                <w:noProof/>
                <w:webHidden/>
              </w:rPr>
              <w:fldChar w:fldCharType="separate"/>
            </w:r>
            <w:r>
              <w:rPr>
                <w:noProof/>
                <w:webHidden/>
              </w:rPr>
              <w:t>36</w:t>
            </w:r>
            <w:r>
              <w:rPr>
                <w:noProof/>
                <w:webHidden/>
              </w:rPr>
              <w:fldChar w:fldCharType="end"/>
            </w:r>
          </w:hyperlink>
        </w:p>
        <w:p w14:paraId="51FA8DDB" w14:textId="0C0AD657" w:rsidR="0067217A" w:rsidRDefault="0067217A">
          <w:pPr>
            <w:pStyle w:val="TOC2"/>
            <w:tabs>
              <w:tab w:val="right" w:pos="9628"/>
            </w:tabs>
            <w:rPr>
              <w:rFonts w:eastAsiaTheme="minorEastAsia" w:cstheme="minorBidi"/>
              <w:b w:val="0"/>
              <w:bCs w:val="0"/>
              <w:noProof/>
              <w:sz w:val="24"/>
              <w:szCs w:val="24"/>
              <w:lang w:eastAsia="en-GB"/>
            </w:rPr>
          </w:pPr>
          <w:hyperlink w:anchor="_Toc179739499" w:history="1">
            <w:r w:rsidRPr="00AF5FC6">
              <w:rPr>
                <w:rStyle w:val="Hyperlink"/>
                <w:noProof/>
              </w:rPr>
              <w:t>ZKPs Prototype execution</w:t>
            </w:r>
            <w:r>
              <w:rPr>
                <w:noProof/>
                <w:webHidden/>
              </w:rPr>
              <w:tab/>
            </w:r>
            <w:r>
              <w:rPr>
                <w:noProof/>
                <w:webHidden/>
              </w:rPr>
              <w:fldChar w:fldCharType="begin"/>
            </w:r>
            <w:r>
              <w:rPr>
                <w:noProof/>
                <w:webHidden/>
              </w:rPr>
              <w:instrText xml:space="preserve"> PAGEREF _Toc179739499 \h </w:instrText>
            </w:r>
            <w:r>
              <w:rPr>
                <w:noProof/>
                <w:webHidden/>
              </w:rPr>
            </w:r>
            <w:r>
              <w:rPr>
                <w:noProof/>
                <w:webHidden/>
              </w:rPr>
              <w:fldChar w:fldCharType="separate"/>
            </w:r>
            <w:r>
              <w:rPr>
                <w:noProof/>
                <w:webHidden/>
              </w:rPr>
              <w:t>38</w:t>
            </w:r>
            <w:r>
              <w:rPr>
                <w:noProof/>
                <w:webHidden/>
              </w:rPr>
              <w:fldChar w:fldCharType="end"/>
            </w:r>
          </w:hyperlink>
        </w:p>
        <w:p w14:paraId="1420F21D" w14:textId="445A2CB5" w:rsidR="0067217A" w:rsidRDefault="0067217A">
          <w:pPr>
            <w:pStyle w:val="TOC2"/>
            <w:tabs>
              <w:tab w:val="right" w:pos="9628"/>
            </w:tabs>
            <w:rPr>
              <w:rFonts w:eastAsiaTheme="minorEastAsia" w:cstheme="minorBidi"/>
              <w:b w:val="0"/>
              <w:bCs w:val="0"/>
              <w:noProof/>
              <w:sz w:val="24"/>
              <w:szCs w:val="24"/>
              <w:lang w:eastAsia="en-GB"/>
            </w:rPr>
          </w:pPr>
          <w:hyperlink w:anchor="_Toc179739500" w:history="1">
            <w:r w:rsidRPr="00AF5FC6">
              <w:rPr>
                <w:rStyle w:val="Hyperlink"/>
                <w:noProof/>
              </w:rPr>
              <w:t>The oracle. Prototype execution</w:t>
            </w:r>
            <w:r>
              <w:rPr>
                <w:noProof/>
                <w:webHidden/>
              </w:rPr>
              <w:tab/>
            </w:r>
            <w:r>
              <w:rPr>
                <w:noProof/>
                <w:webHidden/>
              </w:rPr>
              <w:fldChar w:fldCharType="begin"/>
            </w:r>
            <w:r>
              <w:rPr>
                <w:noProof/>
                <w:webHidden/>
              </w:rPr>
              <w:instrText xml:space="preserve"> PAGEREF _Toc179739500 \h </w:instrText>
            </w:r>
            <w:r>
              <w:rPr>
                <w:noProof/>
                <w:webHidden/>
              </w:rPr>
            </w:r>
            <w:r>
              <w:rPr>
                <w:noProof/>
                <w:webHidden/>
              </w:rPr>
              <w:fldChar w:fldCharType="separate"/>
            </w:r>
            <w:r>
              <w:rPr>
                <w:noProof/>
                <w:webHidden/>
              </w:rPr>
              <w:t>42</w:t>
            </w:r>
            <w:r>
              <w:rPr>
                <w:noProof/>
                <w:webHidden/>
              </w:rPr>
              <w:fldChar w:fldCharType="end"/>
            </w:r>
          </w:hyperlink>
        </w:p>
        <w:p w14:paraId="77A6D81C" w14:textId="4EF4F70F" w:rsidR="002300B0" w:rsidRDefault="002300B0">
          <w:r>
            <w:rPr>
              <w:b/>
              <w:bCs/>
              <w:noProof/>
            </w:rPr>
            <w:fldChar w:fldCharType="end"/>
          </w:r>
        </w:p>
      </w:sdtContent>
    </w:sdt>
    <w:p w14:paraId="1A9A6085" w14:textId="07E86E53" w:rsidR="00C13A9E" w:rsidRDefault="00C13A9E">
      <w:r>
        <w:br w:type="page"/>
      </w:r>
    </w:p>
    <w:p w14:paraId="500F8B1A" w14:textId="4162B649" w:rsidR="00865055" w:rsidRPr="00856E7B" w:rsidRDefault="00FE4AC6" w:rsidP="00856E7B">
      <w:pPr>
        <w:pStyle w:val="Heading1"/>
        <w:rPr>
          <w:color w:val="000000" w:themeColor="text1"/>
        </w:rPr>
      </w:pPr>
      <w:bookmarkStart w:id="0" w:name="_Toc179739451"/>
      <w:r>
        <w:rPr>
          <w:color w:val="000000" w:themeColor="text1"/>
        </w:rPr>
        <w:lastRenderedPageBreak/>
        <w:t>Abstract</w:t>
      </w:r>
      <w:bookmarkEnd w:id="0"/>
    </w:p>
    <w:p w14:paraId="7A22C046" w14:textId="14FB3A08" w:rsidR="00CE2716" w:rsidRDefault="003F6666" w:rsidP="00081BC8">
      <w:pPr>
        <w:jc w:val="both"/>
      </w:pPr>
      <w:r w:rsidRPr="003F6666">
        <w:t xml:space="preserve">As an emergent concept, a smart city represents a way to organise and improve the use of resources. Optimising time and energy or providing health services with better performance can comfort its inhabitants. Additionally, a smart city’s resource management positively impacts the environment. Internet of Things, wearable devices, and sensors create an ecosystem where data is constantly generated, shared, and analysed to make decisions. However, these benefits also represent the challenge of information management. Anonymity, confidentiality, integrity, and information availability are paramount for smart cities. </w:t>
      </w:r>
      <w:r w:rsidR="00BD41BC">
        <w:t xml:space="preserve">By testing three different proof verification protocols, Plonk, Groth16 and </w:t>
      </w:r>
      <w:proofErr w:type="spellStart"/>
      <w:r w:rsidR="00BD41BC">
        <w:t>Fflonk</w:t>
      </w:r>
      <w:proofErr w:type="spellEnd"/>
      <w:r w:rsidR="00BD41BC">
        <w:t>, t</w:t>
      </w:r>
      <w:r w:rsidRPr="003F6666">
        <w:t>his research particularly aims at practically implementing a ZKP</w:t>
      </w:r>
      <w:r w:rsidR="00B63D59">
        <w:t>s</w:t>
      </w:r>
      <w:r w:rsidRPr="003F6666">
        <w:t>-based piece of software (gateway) to interconnect more than one</w:t>
      </w:r>
      <w:r w:rsidR="00BD41BC">
        <w:t xml:space="preserve"> </w:t>
      </w:r>
      <w:proofErr w:type="spellStart"/>
      <w:r w:rsidR="00BD41BC">
        <w:t>chaincode</w:t>
      </w:r>
      <w:proofErr w:type="spellEnd"/>
      <w:r w:rsidR="00BD41BC">
        <w:t xml:space="preserve"> (smart contract) </w:t>
      </w:r>
      <w:r w:rsidR="00BD41BC" w:rsidRPr="003F6666">
        <w:t>for sharing information</w:t>
      </w:r>
      <w:r w:rsidR="00BD41BC">
        <w:t>, running on the same</w:t>
      </w:r>
      <w:r w:rsidRPr="003F6666">
        <w:t xml:space="preserve"> Hyperledger Fabric</w:t>
      </w:r>
      <w:r w:rsidR="00CD4B9A">
        <w:t xml:space="preserve"> (Fabric)</w:t>
      </w:r>
      <w:r w:rsidRPr="003F6666">
        <w:t xml:space="preserve"> blockchain. This study will also focus on unveiling the advantages and disadvantages of sharing information in a smart city environment.</w:t>
      </w:r>
    </w:p>
    <w:p w14:paraId="781CED60" w14:textId="77777777" w:rsidR="00CD4B9A" w:rsidRDefault="00CD4B9A" w:rsidP="00081BC8">
      <w:pPr>
        <w:jc w:val="both"/>
      </w:pPr>
    </w:p>
    <w:p w14:paraId="01557D97" w14:textId="2BE4B9BA" w:rsidR="00CD4B9A" w:rsidRPr="00D7143A" w:rsidRDefault="00CD4B9A" w:rsidP="00081BC8">
      <w:pPr>
        <w:jc w:val="both"/>
      </w:pPr>
      <w:r w:rsidRPr="00D7143A">
        <w:t xml:space="preserve">The Fabric blockchain smart contracts, the Node.js gateway application and the three ZKPs protocols set-up, </w:t>
      </w:r>
      <w:r w:rsidR="00D7143A">
        <w:t xml:space="preserve">Groth16, </w:t>
      </w:r>
      <w:r w:rsidRPr="00D7143A">
        <w:t>Plonk</w:t>
      </w:r>
      <w:r w:rsidR="00D7143A">
        <w:t xml:space="preserve"> and</w:t>
      </w:r>
      <w:r w:rsidRPr="00D7143A">
        <w:t xml:space="preserve"> </w:t>
      </w:r>
      <w:proofErr w:type="spellStart"/>
      <w:r w:rsidRPr="00D7143A">
        <w:t>Fflonk</w:t>
      </w:r>
      <w:proofErr w:type="spellEnd"/>
      <w:r w:rsidR="004D3A93">
        <w:t>,</w:t>
      </w:r>
      <w:r w:rsidRPr="00D7143A">
        <w:t xml:space="preserve"> used in this dissertation set-up, are version-controlled and available on GitHub (https://github.com/benjaoholeguydeveloper/dissertation)</w:t>
      </w:r>
    </w:p>
    <w:p w14:paraId="7941014C" w14:textId="1605DE02" w:rsidR="00FE4AC6" w:rsidRDefault="00FE4AC6" w:rsidP="0005586B">
      <w:pPr>
        <w:pStyle w:val="Heading1"/>
        <w:rPr>
          <w:color w:val="000000" w:themeColor="text1"/>
        </w:rPr>
      </w:pPr>
      <w:bookmarkStart w:id="1" w:name="_Toc179739452"/>
      <w:r>
        <w:rPr>
          <w:color w:val="000000" w:themeColor="text1"/>
        </w:rPr>
        <w:t>Introduc</w:t>
      </w:r>
      <w:r w:rsidR="00F90532">
        <w:rPr>
          <w:color w:val="000000" w:themeColor="text1"/>
        </w:rPr>
        <w:t>tion</w:t>
      </w:r>
      <w:bookmarkEnd w:id="1"/>
    </w:p>
    <w:p w14:paraId="14C2C1C1" w14:textId="1D38BBB5" w:rsidR="00591576" w:rsidRDefault="00591576" w:rsidP="00591576">
      <w:pPr>
        <w:jc w:val="both"/>
      </w:pPr>
      <w:r>
        <w:t>Security is paramount in a smart city environment</w:t>
      </w:r>
      <w:r w:rsidR="00DB5841">
        <w:t xml:space="preserve"> a</w:t>
      </w:r>
      <w:r>
        <w:t xml:space="preserve">s the population grows and urbanisation becomes more complex. Records generated by and for their inhabitants and all </w:t>
      </w:r>
      <w:r w:rsidR="00DB5841">
        <w:t>associated devices push the limits of data recollection and processing performance and security</w:t>
      </w:r>
      <w:r>
        <w:t xml:space="preserve">. </w:t>
      </w:r>
    </w:p>
    <w:p w14:paraId="147D6562" w14:textId="77777777" w:rsidR="00ED15C7" w:rsidRDefault="00ED15C7" w:rsidP="00591576">
      <w:pPr>
        <w:jc w:val="both"/>
      </w:pPr>
    </w:p>
    <w:p w14:paraId="22A4644A" w14:textId="433C1E6A" w:rsidR="00ED15C7" w:rsidRDefault="00DB5841" w:rsidP="00ED15C7">
      <w:pPr>
        <w:jc w:val="both"/>
      </w:pPr>
      <w:r>
        <w:t>As</w:t>
      </w:r>
      <w:r w:rsidR="00ED15C7">
        <w:t xml:space="preserve"> an advanced vision of the future, smart cities are rising in this digital era as a vision of urban development, where advanced technology and city infrastructure become integrated with the goal of improving </w:t>
      </w:r>
      <w:r w:rsidR="00164628">
        <w:t>their</w:t>
      </w:r>
      <w:r w:rsidR="00ED15C7">
        <w:t xml:space="preserve"> inhabitants’ life quality </w:t>
      </w:r>
      <w:r w:rsidR="00ED15C7">
        <w:fldChar w:fldCharType="begin"/>
      </w:r>
      <w:r w:rsidR="00ED15C7">
        <w:instrText xml:space="preserve"> ADDIN EN.CITE &lt;EndNote&gt;&lt;Cite&gt;&lt;Author&gt;Zhang&lt;/Author&gt;&lt;Year&gt;2017&lt;/Year&gt;&lt;RecNum&gt;35&lt;/RecNum&gt;&lt;DisplayText&gt;(Zhang et al., 2017)&lt;/DisplayText&gt;&lt;record&gt;&lt;rec-number&gt;35&lt;/rec-number&gt;&lt;foreign-keys&gt;&lt;key app="EN" db-id="refdsetfmxfv0xezzx0x00r2eas9wvvxsrxv" timestamp="1713771939"&gt;35&lt;/key&gt;&lt;/foreign-keys&gt;&lt;ref-type name="Journal Article"&gt;17&lt;/ref-type&gt;&lt;contributors&gt;&lt;authors&gt;&lt;author&gt;Zhang, Kuan&lt;/author&gt;&lt;author&gt;Ni, Jianbing&lt;/author&gt;&lt;author&gt;Yang, Kan&lt;/author&gt;&lt;author&gt;Liang, Xiaohui&lt;/author&gt;&lt;author&gt;Ren, Ju&lt;/author&gt;&lt;author&gt;Shen, Xuemin Sherman&lt;/author&gt;&lt;/authors&gt;&lt;/contributors&gt;&lt;titles&gt;&lt;title&gt;Security and privacy in smart city applications: Challenges and solutions&lt;/title&gt;&lt;secondary-title&gt;IEEE communications magazine&lt;/secondary-title&gt;&lt;/titles&gt;&lt;periodical&gt;&lt;full-title&gt;IEEE communications magazine&lt;/full-title&gt;&lt;/periodical&gt;&lt;pages&gt;122-129&lt;/pages&gt;&lt;volume&gt;55&lt;/volume&gt;&lt;number&gt;1&lt;/number&gt;&lt;dates&gt;&lt;year&gt;2017&lt;/year&gt;&lt;/dates&gt;&lt;isbn&gt;0163-6804&lt;/isbn&gt;&lt;urls&gt;&lt;/urls&gt;&lt;/record&gt;&lt;/Cite&gt;&lt;/EndNote&gt;</w:instrText>
      </w:r>
      <w:r w:rsidR="00ED15C7">
        <w:fldChar w:fldCharType="separate"/>
      </w:r>
      <w:r w:rsidR="00ED15C7">
        <w:rPr>
          <w:noProof/>
        </w:rPr>
        <w:t>(Zhang et al., 2017)</w:t>
      </w:r>
      <w:r w:rsidR="00ED15C7">
        <w:fldChar w:fldCharType="end"/>
      </w:r>
      <w:r w:rsidR="00ED15C7">
        <w:t xml:space="preserve">. Smart transport, sensor networks for monitoring, energy resources management, and digitalised public services are just some of these technologies </w:t>
      </w:r>
      <w:r w:rsidR="00ED15C7">
        <w:fldChar w:fldCharType="begin"/>
      </w:r>
      <w:r w:rsidR="00ED15C7">
        <w:instrText xml:space="preserve"> ADDIN EN.CITE &lt;EndNote&gt;&lt;Cite&gt;&lt;Author&gt;Eskhita&lt;/Author&gt;&lt;Year&gt;2021&lt;/Year&gt;&lt;RecNum&gt;38&lt;/RecNum&gt;&lt;DisplayText&gt;(Eskhita et al., 2021)&lt;/DisplayText&gt;&lt;record&gt;&lt;rec-number&gt;38&lt;/rec-number&gt;&lt;foreign-keys&gt;&lt;key app="EN" db-id="refdsetfmxfv0xezzx0x00r2eas9wvvxsrxv" timestamp="1714167214"&gt;38&lt;/key&gt;&lt;/foreign-keys&gt;&lt;ref-type name="Journal Article"&gt;17&lt;/ref-type&gt;&lt;contributors&gt;&lt;authors&gt;&lt;author&gt;Eskhita, Radwan&lt;/author&gt;&lt;author&gt;Manda, Vijaya Kittu&lt;/author&gt;&lt;author&gt;Hlali, Arbia&lt;/author&gt;&lt;/authors&gt;&lt;/contributors&gt;&lt;titles&gt;&lt;title&gt;Dubai and Barcelona as Smart Cities: Some Reflections on Data Protection Law and Privacy&lt;/title&gt;&lt;secondary-title&gt;Environmental Policy and Law&lt;/secondary-title&gt;&lt;/titles&gt;&lt;periodical&gt;&lt;full-title&gt;Environmental Policy and Law&lt;/full-title&gt;&lt;/periodical&gt;&lt;pages&gt;403-407&lt;/pages&gt;&lt;volume&gt;51&lt;/volume&gt;&lt;number&gt;6&lt;/number&gt;&lt;dates&gt;&lt;year&gt;2021&lt;/year&gt;&lt;/dates&gt;&lt;isbn&gt;0378-777X&lt;/isbn&gt;&lt;urls&gt;&lt;/urls&gt;&lt;/record&gt;&lt;/Cite&gt;&lt;/EndNote&gt;</w:instrText>
      </w:r>
      <w:r w:rsidR="00ED15C7">
        <w:fldChar w:fldCharType="separate"/>
      </w:r>
      <w:r w:rsidR="00ED15C7">
        <w:rPr>
          <w:noProof/>
        </w:rPr>
        <w:t>(Eskhita et al., 2021)</w:t>
      </w:r>
      <w:r w:rsidR="00ED15C7">
        <w:fldChar w:fldCharType="end"/>
      </w:r>
      <w:r w:rsidR="00ED15C7">
        <w:t xml:space="preserve">. However, identification, recollection and analysis </w:t>
      </w:r>
      <w:r w:rsidR="00ED15C7">
        <w:fldChar w:fldCharType="begin"/>
      </w:r>
      <w:r w:rsidR="00ED15C7">
        <w:instrText xml:space="preserve"> ADDIN EN.CITE &lt;EndNote&gt;&lt;Cite&gt;&lt;Author&gt;Javed&lt;/Author&gt;&lt;Year&gt;2022&lt;/Year&gt;&lt;RecNum&gt;76&lt;/RecNum&gt;&lt;DisplayText&gt;(Javed et al., 2022)&lt;/DisplayText&gt;&lt;record&gt;&lt;rec-number&gt;76&lt;/rec-number&gt;&lt;foreign-keys&gt;&lt;key app="EN" db-id="refdsetfmxfv0xezzx0x00r2eas9wvvxsrxv" timestamp="1717103872"&gt;76&lt;/key&gt;&lt;/foreign-keys&gt;&lt;ref-type name="Journal Article"&gt;17&lt;/ref-type&gt;&lt;contributors&gt;&lt;authors&gt;&lt;author&gt;Javed, Abdul Rehman&lt;/author&gt;&lt;author&gt;Ahmed, Waqas&lt;/author&gt;&lt;author&gt;Alazab, Mamoun&lt;/author&gt;&lt;author&gt;Jalil, Zunera&lt;/author&gt;&lt;author&gt;Kifayat, Kashif&lt;/author&gt;&lt;author&gt;Gadekallu, Thippa Reddy&lt;/author&gt;&lt;/authors&gt;&lt;/contributors&gt;&lt;titles&gt;&lt;title&gt;A comprehensive survey on computer forensics: State-of-the-art, tools, techniques, challenges, and future directions&lt;/title&gt;&lt;secondary-title&gt;IEEE Access&lt;/secondary-title&gt;&lt;/titles&gt;&lt;periodical&gt;&lt;full-title&gt;IEEE Access&lt;/full-title&gt;&lt;/periodical&gt;&lt;pages&gt;11065-11089&lt;/pages&gt;&lt;volume&gt;10&lt;/volume&gt;&lt;dates&gt;&lt;year&gt;2022&lt;/year&gt;&lt;/dates&gt;&lt;isbn&gt;2169-3536&lt;/isbn&gt;&lt;urls&gt;&lt;/urls&gt;&lt;/record&gt;&lt;/Cite&gt;&lt;/EndNote&gt;</w:instrText>
      </w:r>
      <w:r w:rsidR="00ED15C7">
        <w:fldChar w:fldCharType="separate"/>
      </w:r>
      <w:r w:rsidR="00ED15C7">
        <w:rPr>
          <w:noProof/>
        </w:rPr>
        <w:t>(Javed et al., 2022)</w:t>
      </w:r>
      <w:r w:rsidR="00ED15C7">
        <w:fldChar w:fldCharType="end"/>
      </w:r>
      <w:r w:rsidR="00ED15C7">
        <w:t xml:space="preserve"> of all the inhabitants’ generated data raises concerns about user privacy and the security of the information </w:t>
      </w:r>
      <w:r w:rsidR="00ED15C7">
        <w:fldChar w:fldCharType="begin"/>
      </w:r>
      <w:r w:rsidR="00ED15C7">
        <w:instrText xml:space="preserve"> ADDIN EN.CITE &lt;EndNote&gt;&lt;Cite&gt;&lt;Author&gt;Farayola&lt;/Author&gt;&lt;Year&gt;2024&lt;/Year&gt;&lt;RecNum&gt;61&lt;/RecNum&gt;&lt;DisplayText&gt;(Farayola et al., 2024)&lt;/DisplayText&gt;&lt;record&gt;&lt;rec-number&gt;61&lt;/rec-number&gt;&lt;foreign-keys&gt;&lt;key app="EN" db-id="refdsetfmxfv0xezzx0x00r2eas9wvvxsrxv" timestamp="1716495907"&gt;61&lt;/key&gt;&lt;/foreign-keys&gt;&lt;ref-type name="Journal Article"&gt;17&lt;/ref-type&gt;&lt;contributors&gt;&lt;authors&gt;&lt;author&gt;Farayola, Oluwatoyin Ajoke&lt;/author&gt;&lt;author&gt;Olorunfemi, Oluwabukunmi Latifat&lt;/author&gt;&lt;author&gt;Shoetan, Philip Olaseni&lt;/author&gt;&lt;/authors&gt;&lt;/contributors&gt;&lt;titles&gt;&lt;title&gt;Data privacy and security in IT: a review of techniques and challenges&lt;/title&gt;&lt;secondary-title&gt;Computer Science &amp;amp; IT Research Journal&lt;/secondary-title&gt;&lt;/titles&gt;&lt;periodical&gt;&lt;full-title&gt;Computer Science &amp;amp; IT Research Journal&lt;/full-title&gt;&lt;/periodical&gt;&lt;pages&gt;606-615&lt;/pages&gt;&lt;volume&gt;5&lt;/volume&gt;&lt;number&gt;3&lt;/number&gt;&lt;dates&gt;&lt;year&gt;2024&lt;/year&gt;&lt;/dates&gt;&lt;isbn&gt;2709-0051&lt;/isbn&gt;&lt;urls&gt;&lt;/urls&gt;&lt;/record&gt;&lt;/Cite&gt;&lt;/EndNote&gt;</w:instrText>
      </w:r>
      <w:r w:rsidR="00ED15C7">
        <w:fldChar w:fldCharType="separate"/>
      </w:r>
      <w:r w:rsidR="00ED15C7">
        <w:rPr>
          <w:noProof/>
        </w:rPr>
        <w:t>(Farayola et al., 2024)</w:t>
      </w:r>
      <w:r w:rsidR="00ED15C7">
        <w:fldChar w:fldCharType="end"/>
      </w:r>
      <w:r w:rsidR="00ED15C7">
        <w:t xml:space="preserve"> because of the threat of potential attacks </w:t>
      </w:r>
      <w:r w:rsidR="00ED15C7">
        <w:fldChar w:fldCharType="begin"/>
      </w:r>
      <w:r w:rsidR="00ED15C7">
        <w:instrText xml:space="preserve"> ADDIN EN.CITE &lt;EndNote&gt;&lt;Cite&gt;&lt;Author&gt;Arogundade&lt;/Author&gt;&lt;Year&gt;2023&lt;/Year&gt;&lt;RecNum&gt;32&lt;/RecNum&gt;&lt;DisplayText&gt;(Ahmid &amp;amp; Kazar, 2023; Arogundade, 2023)&lt;/DisplayText&gt;&lt;record&gt;&lt;rec-number&gt;32&lt;/rec-number&gt;&lt;foreign-keys&gt;&lt;key app="EN" db-id="refdsetfmxfv0xezzx0x00r2eas9wvvxsrxv" timestamp="1713217066"&gt;32&lt;/key&gt;&lt;/foreign-keys&gt;&lt;ref-type name="Journal Article"&gt;17&lt;/ref-type&gt;&lt;contributors&gt;&lt;authors&gt;&lt;author&gt;Arogundade, Oluwasanmi Richard&lt;/author&gt;&lt;/authors&gt;&lt;/contributors&gt;&lt;titles&gt;&lt;title&gt;Network security concepts, dangers, and defense best practical&lt;/title&gt;&lt;secondary-title&gt;Computer Engineering and Intelligent Systems&lt;/secondary-title&gt;&lt;/titles&gt;&lt;periodical&gt;&lt;full-title&gt;Computer Engineering and Intelligent Systems&lt;/full-title&gt;&lt;/periodical&gt;&lt;volume&gt;14&lt;/volume&gt;&lt;number&gt;2&lt;/number&gt;&lt;dates&gt;&lt;year&gt;2023&lt;/year&gt;&lt;/dates&gt;&lt;urls&gt;&lt;/urls&gt;&lt;/record&gt;&lt;/Cite&gt;&lt;Cite&gt;&lt;Author&gt;Ahmid&lt;/Author&gt;&lt;Year&gt;2023&lt;/Year&gt;&lt;RecNum&gt;33&lt;/RecNum&gt;&lt;record&gt;&lt;rec-number&gt;33&lt;/rec-number&gt;&lt;foreign-keys&gt;&lt;key app="EN" db-id="refdsetfmxfv0xezzx0x00r2eas9wvvxsrxv" timestamp="1713217186"&gt;33&lt;/key&gt;&lt;/foreign-keys&gt;&lt;ref-type name="Journal Article"&gt;17&lt;/ref-type&gt;&lt;contributors&gt;&lt;authors&gt;&lt;author&gt;Ahmid, Maroua&lt;/author&gt;&lt;author&gt;Kazar, Okba&lt;/author&gt;&lt;/authors&gt;&lt;/contributors&gt;&lt;titles&gt;&lt;title&gt;A comprehensive review of the internet of things security&lt;/title&gt;&lt;secondary-title&gt;Journal of Applied Security Research&lt;/secondary-title&gt;&lt;/titles&gt;&lt;periodical&gt;&lt;full-title&gt;Journal of Applied Security Research&lt;/full-title&gt;&lt;/periodical&gt;&lt;pages&gt;289-305&lt;/pages&gt;&lt;volume&gt;18&lt;/volume&gt;&lt;number&gt;3&lt;/number&gt;&lt;dates&gt;&lt;year&gt;2023&lt;/year&gt;&lt;/dates&gt;&lt;isbn&gt;1936-1610&lt;/isbn&gt;&lt;urls&gt;&lt;/urls&gt;&lt;/record&gt;&lt;/Cite&gt;&lt;/EndNote&gt;</w:instrText>
      </w:r>
      <w:r w:rsidR="00ED15C7">
        <w:fldChar w:fldCharType="separate"/>
      </w:r>
      <w:r w:rsidR="00ED15C7">
        <w:rPr>
          <w:noProof/>
        </w:rPr>
        <w:t>(Ahmid &amp; Kazar, 2023; Arogundade, 2023)</w:t>
      </w:r>
      <w:r w:rsidR="00ED15C7">
        <w:fldChar w:fldCharType="end"/>
      </w:r>
      <w:r w:rsidR="00ED15C7">
        <w:t>.</w:t>
      </w:r>
    </w:p>
    <w:p w14:paraId="0CD930FD" w14:textId="77777777" w:rsidR="00ED15C7" w:rsidRDefault="00ED15C7" w:rsidP="00591576">
      <w:pPr>
        <w:jc w:val="both"/>
      </w:pPr>
    </w:p>
    <w:p w14:paraId="1547E0C8" w14:textId="37744726" w:rsidR="00164628" w:rsidRDefault="00164628" w:rsidP="00164628">
      <w:pPr>
        <w:jc w:val="both"/>
      </w:pPr>
      <w:r>
        <w:t>Since</w:t>
      </w:r>
      <w:r>
        <w:t xml:space="preserve"> users have to share information to make the smart city ecosystem work, they have to trust the process, and that is the reason why user privacy is mandatory. Data they generate contains sensible information such as behaviour and consumption patterns, or health information. Moreover, the user’s data visibility and misuse of it by attackers would result in a loss of trust in the smart city system by the user. Consequently, it is essential to implement security and privacy data protection measures to guarantee the secure and ethical use of this information </w:t>
      </w:r>
      <w:r>
        <w:fldChar w:fldCharType="begin"/>
      </w:r>
      <w:r>
        <w:instrText xml:space="preserve"> ADDIN EN.CITE &lt;EndNote&gt;&lt;Cite&gt;&lt;Author&gt;Rao&lt;/Author&gt;&lt;Year&gt;2023&lt;/Year&gt;&lt;RecNum&gt;58&lt;/RecNum&gt;&lt;DisplayText&gt;(Rao &amp;amp; Deebak, 2023)&lt;/DisplayText&gt;&lt;record&gt;&lt;rec-number&gt;58&lt;/rec-number&gt;&lt;foreign-keys&gt;&lt;key app="EN" db-id="refdsetfmxfv0xezzx0x00r2eas9wvvxsrxv" timestamp="1715842972"&gt;58&lt;/key&gt;&lt;/foreign-keys&gt;&lt;ref-type name="Journal Article"&gt;17&lt;/ref-type&gt;&lt;contributors&gt;&lt;authors&gt;&lt;author&gt;Rao, P Muralidhara&lt;/author&gt;&lt;author&gt;Deebak, Bakkiam David&lt;/author&gt;&lt;/authors&gt;&lt;/contributors&gt;&lt;titles&gt;&lt;title&gt;Security and privacy issues in smart cities/industries: technologies, applications, and challenges&lt;/title&gt;&lt;secondary-title&gt;Journal of Ambient Intelligence and Humanized Computing&lt;/secondary-title&gt;&lt;/titles&gt;&lt;periodical&gt;&lt;full-title&gt;Journal of Ambient Intelligence and Humanized Computing&lt;/full-title&gt;&lt;/periodical&gt;&lt;pages&gt;10517-10553&lt;/pages&gt;&lt;volume&gt;14&lt;/volume&gt;&lt;number&gt;8&lt;/number&gt;&lt;dates&gt;&lt;year&gt;2023&lt;/year&gt;&lt;/dates&gt;&lt;isbn&gt;1868-5137&lt;/isbn&gt;&lt;urls&gt;&lt;/urls&gt;&lt;/record&gt;&lt;/Cite&gt;&lt;/EndNote&gt;</w:instrText>
      </w:r>
      <w:r>
        <w:fldChar w:fldCharType="separate"/>
      </w:r>
      <w:r>
        <w:rPr>
          <w:noProof/>
        </w:rPr>
        <w:t>(Rao &amp; Deebak, 2023)</w:t>
      </w:r>
      <w:r>
        <w:fldChar w:fldCharType="end"/>
      </w:r>
      <w:r>
        <w:t>.</w:t>
      </w:r>
    </w:p>
    <w:p w14:paraId="0EA0AC01" w14:textId="77777777" w:rsidR="008A1770" w:rsidRDefault="008A1770" w:rsidP="00591576">
      <w:pPr>
        <w:jc w:val="both"/>
      </w:pPr>
    </w:p>
    <w:p w14:paraId="1AD1B840" w14:textId="6642C679" w:rsidR="00164628" w:rsidRDefault="00DB5841" w:rsidP="00164628">
      <w:pPr>
        <w:jc w:val="both"/>
      </w:pPr>
      <w:r>
        <w:t xml:space="preserve">The necessity of a reliable storage mechanism for the massive amount of data generated links with the blockchain network, a </w:t>
      </w:r>
      <w:r>
        <w:t>technology</w:t>
      </w:r>
      <w:r>
        <w:t xml:space="preserve"> c</w:t>
      </w:r>
      <w:r w:rsidR="00164628">
        <w:t xml:space="preserve">onceived </w:t>
      </w:r>
      <w:r w:rsidR="00164628" w:rsidRPr="00B6390A">
        <w:t>fundamentally as a public utility aiming to create a virtual analogue to physical currency</w:t>
      </w:r>
      <w:r>
        <w:t>.</w:t>
      </w:r>
      <w:r w:rsidR="00164628">
        <w:t xml:space="preserve"> </w:t>
      </w:r>
      <w:r w:rsidR="00164628">
        <w:t>Nakamoto initially delineated the advent of blockchain technology</w:t>
      </w:r>
      <w:r w:rsidR="00164628" w:rsidRPr="00B6390A">
        <w:t xml:space="preserve"> in a pivotal manuscript entitled “Bitcoin: A Peer-to-Peer Electronic Cash System”</w:t>
      </w:r>
      <w:r w:rsidR="00164628">
        <w:t xml:space="preserve"> </w:t>
      </w:r>
      <w:r w:rsidR="00164628">
        <w:fldChar w:fldCharType="begin"/>
      </w:r>
      <w:r w:rsidR="00164628">
        <w:instrText xml:space="preserve"> ADDIN EN.CITE &lt;EndNote&gt;&lt;Cite&gt;&lt;Author&gt;Nakamoto&lt;/Author&gt;&lt;Year&gt;2008&lt;/Year&gt;&lt;RecNum&gt;108&lt;/RecNum&gt;&lt;DisplayText&gt;(Nakamoto, 2008)&lt;/DisplayText&gt;&lt;record&gt;&lt;rec-number&gt;108&lt;/rec-number&gt;&lt;foreign-keys&gt;&lt;key app="EN" db-id="refdsetfmxfv0xezzx0x00r2eas9wvvxsrxv" timestamp="1727823902"&gt;108&lt;/key&gt;&lt;/foreign-keys&gt;&lt;ref-type name="Journal Article"&gt;17&lt;/ref-type&gt;&lt;contributors&gt;&lt;authors&gt;&lt;author&gt;Nakamoto, Satoshi&lt;/author&gt;&lt;/authors&gt;&lt;/contributors&gt;&lt;titles&gt;&lt;title&gt;Bitcoin: A peer-to-peer electronic cash system&lt;/title&gt;&lt;secondary-title&gt;Satoshi Nakamoto&lt;/secondary-title&gt;&lt;/titles&gt;&lt;periodical&gt;&lt;full-title&gt;Satoshi Nakamoto&lt;/full-title&gt;&lt;/periodical&gt;&lt;dates&gt;&lt;year&gt;2008&lt;/year&gt;&lt;/dates&gt;&lt;urls&gt;&lt;/urls&gt;&lt;/record&gt;&lt;/Cite&gt;&lt;/EndNote&gt;</w:instrText>
      </w:r>
      <w:r w:rsidR="00164628">
        <w:fldChar w:fldCharType="separate"/>
      </w:r>
      <w:r w:rsidR="00164628">
        <w:t>(Nakamoto, 2008)</w:t>
      </w:r>
      <w:r w:rsidR="00164628">
        <w:fldChar w:fldCharType="end"/>
      </w:r>
      <w:r w:rsidR="00164628">
        <w:t xml:space="preserve">, </w:t>
      </w:r>
      <w:r w:rsidR="00164628" w:rsidRPr="00B6390A">
        <w:t>which introduced a transformative paradigm for the authentication of transactions. Contrasting with extant methodologies that depended on centrali</w:t>
      </w:r>
      <w:r w:rsidR="00164628">
        <w:t>s</w:t>
      </w:r>
      <w:r w:rsidR="00164628" w:rsidRPr="00B6390A">
        <w:t>ed validation mechanisms, this approach removes the necessity for a central validating authority</w:t>
      </w:r>
      <w:r w:rsidR="00164628">
        <w:t xml:space="preserve"> </w:t>
      </w:r>
      <w:r w:rsidR="00164628">
        <w:fldChar w:fldCharType="begin"/>
      </w:r>
      <w:r w:rsidR="00164628">
        <w:instrText xml:space="preserve"> ADDIN EN.CITE &lt;EndNote&gt;&lt;Cite&gt;&lt;Author&gt;Enisa&lt;/Author&gt;&lt;Year&gt;2023&lt;/Year&gt;&lt;RecNum&gt;109&lt;/RecNum&gt;&lt;DisplayText&gt;(Enisa, 2023)&lt;/DisplayText&gt;&lt;record&gt;&lt;rec-number&gt;109&lt;/rec-number&gt;&lt;foreign-keys&gt;&lt;key app="EN" db-id="refdsetfmxfv0xezzx0x00r2eas9wvvxsrxv" timestamp="1727824211"&gt;109&lt;/key&gt;&lt;/foreign-keys&gt;&lt;ref-type name="Web Page"&gt;12&lt;/ref-type&gt;&lt;contributors&gt;&lt;authors&gt;&lt;author&gt;Enisa&lt;/author&gt;&lt;/authors&gt;&lt;/contributors&gt;&lt;titles&gt;&lt;/titles&gt;&lt;dates&gt;&lt;year&gt;2023&lt;/year&gt;&lt;/dates&gt;&lt;urls&gt;&lt;related-urls&gt;&lt;url&gt;https://www.enisa.europa.eu/topics/incident-response/glossary/blockchain&lt;/url&gt;&lt;/related-urls&gt;&lt;/urls&gt;&lt;/record&gt;&lt;/Cite&gt;&lt;/EndNote&gt;</w:instrText>
      </w:r>
      <w:r w:rsidR="00164628">
        <w:fldChar w:fldCharType="separate"/>
      </w:r>
      <w:r w:rsidR="00164628">
        <w:t>(</w:t>
      </w:r>
      <w:proofErr w:type="spellStart"/>
      <w:r w:rsidR="00164628">
        <w:t>Enisa</w:t>
      </w:r>
      <w:proofErr w:type="spellEnd"/>
      <w:r w:rsidR="00164628">
        <w:t>, 2023)</w:t>
      </w:r>
      <w:r w:rsidR="00164628">
        <w:fldChar w:fldCharType="end"/>
      </w:r>
      <w:r w:rsidR="00164628">
        <w:t xml:space="preserve">. </w:t>
      </w:r>
    </w:p>
    <w:p w14:paraId="6768419B" w14:textId="77777777" w:rsidR="00856E7B" w:rsidRDefault="00856E7B" w:rsidP="00345AE1">
      <w:pPr>
        <w:jc w:val="both"/>
      </w:pPr>
    </w:p>
    <w:p w14:paraId="5176E527" w14:textId="19D67B54" w:rsidR="00B6390A" w:rsidRDefault="00164628" w:rsidP="00345AE1">
      <w:pPr>
        <w:jc w:val="both"/>
      </w:pPr>
      <w:r>
        <w:t>The</w:t>
      </w:r>
      <w:r w:rsidR="00B6390A" w:rsidRPr="00B6390A">
        <w:t xml:space="preserve"> architectural design of </w:t>
      </w:r>
      <w:r w:rsidR="00CE2716">
        <w:t>the</w:t>
      </w:r>
      <w:r w:rsidR="00B6390A" w:rsidRPr="00B6390A">
        <w:t xml:space="preserve"> blockchain</w:t>
      </w:r>
      <w:r w:rsidR="00CE2716">
        <w:t>s</w:t>
      </w:r>
      <w:r w:rsidR="00B6390A" w:rsidRPr="00B6390A">
        <w:t xml:space="preserve"> underscored the profound potential inherent in decentrali</w:t>
      </w:r>
      <w:r w:rsidR="00B6390A">
        <w:t>s</w:t>
      </w:r>
      <w:r w:rsidR="00B6390A" w:rsidRPr="00B6390A">
        <w:t xml:space="preserve">ation. The underlying tenets set forth by the Bitcoin protocol have exerted a considerable influence on the subsequent development of </w:t>
      </w:r>
      <w:r w:rsidR="00B6390A">
        <w:t>many</w:t>
      </w:r>
      <w:r w:rsidR="00B6390A" w:rsidRPr="00B6390A">
        <w:t xml:space="preserve"> alternative cryptocurrencies. One of those </w:t>
      </w:r>
      <w:r w:rsidR="00B6390A" w:rsidRPr="00B6390A">
        <w:lastRenderedPageBreak/>
        <w:t xml:space="preserve">cryptocurrencies is Ethereum, which has extended the capabilities of the blockchain infrastructure </w:t>
      </w:r>
      <w:r w:rsidR="00B6390A">
        <w:t>by using</w:t>
      </w:r>
      <w:r w:rsidR="00B6390A" w:rsidRPr="00B6390A">
        <w:t xml:space="preserve"> </w:t>
      </w:r>
      <w:r w:rsidR="00B6390A">
        <w:t>s</w:t>
      </w:r>
      <w:r w:rsidR="00B6390A" w:rsidRPr="00B6390A">
        <w:t xml:space="preserve">mart </w:t>
      </w:r>
      <w:r w:rsidR="00B6390A">
        <w:t>c</w:t>
      </w:r>
      <w:r w:rsidR="00B6390A" w:rsidRPr="00B6390A">
        <w:t>ontracts</w:t>
      </w:r>
      <w:r w:rsidR="00CE2716">
        <w:t xml:space="preserve">, also called </w:t>
      </w:r>
      <w:proofErr w:type="spellStart"/>
      <w:r w:rsidR="00CE2716">
        <w:t>chaincode</w:t>
      </w:r>
      <w:proofErr w:type="spellEnd"/>
      <w:r w:rsidR="00CE2716">
        <w:t xml:space="preserve"> in the Hyperledger Fabric blockchain context, the infrastructure used in the prototype for this dissertation</w:t>
      </w:r>
      <w:r w:rsidR="00B6390A" w:rsidRPr="00B6390A">
        <w:t>. These entities transcend mere transactional functions, serving as programmable scripts capable of autonomously enforcing predefined logical parameters and executing operations. As the parameters of decentrali</w:t>
      </w:r>
      <w:r w:rsidR="00B6390A">
        <w:t>s</w:t>
      </w:r>
      <w:r w:rsidR="00B6390A" w:rsidRPr="00B6390A">
        <w:t>ation and automation have broadened, there has been a concomitant expansion in the potential applicative domains for blockchain-enabled solutions, culminating in a substantial proliferation within this field</w:t>
      </w:r>
      <w:r w:rsidR="00B6390A">
        <w:t xml:space="preserve"> </w:t>
      </w:r>
      <w:r w:rsidR="00B6390A">
        <w:fldChar w:fldCharType="begin"/>
      </w:r>
      <w:r w:rsidR="00B6390A">
        <w:instrText xml:space="preserve"> ADDIN EN.CITE &lt;EndNote&gt;&lt;Cite&gt;&lt;Author&gt;Zarrin&lt;/Author&gt;&lt;Year&gt;2021&lt;/Year&gt;&lt;RecNum&gt;110&lt;/RecNum&gt;&lt;DisplayText&gt;(Zarrin et al., 2021)&lt;/DisplayText&gt;&lt;record&gt;&lt;rec-number&gt;110&lt;/rec-number&gt;&lt;foreign-keys&gt;&lt;key app="EN" db-id="refdsetfmxfv0xezzx0x00r2eas9wvvxsrxv" timestamp="1727824497"&gt;110&lt;/key&gt;&lt;/foreign-keys&gt;&lt;ref-type name="Journal Article"&gt;17&lt;/ref-type&gt;&lt;contributors&gt;&lt;authors&gt;&lt;author&gt;Zarrin, Javad&lt;/author&gt;&lt;author&gt;Wen Phang, Hao&lt;/author&gt;&lt;author&gt;Babu Saheer, Lakshmi&lt;/author&gt;&lt;author&gt;Zarrin, Bahram&lt;/author&gt;&lt;/authors&gt;&lt;/contributors&gt;&lt;titles&gt;&lt;title&gt;Blockchain for decentralization of internet: prospects, trends, and challenges&lt;/title&gt;&lt;secondary-title&gt;Cluster Computing&lt;/secondary-title&gt;&lt;/titles&gt;&lt;periodical&gt;&lt;full-title&gt;Cluster Computing&lt;/full-title&gt;&lt;/periodical&gt;&lt;pages&gt;2841-2866&lt;/pages&gt;&lt;volume&gt;24&lt;/volume&gt;&lt;number&gt;4&lt;/number&gt;&lt;dates&gt;&lt;year&gt;2021&lt;/year&gt;&lt;/dates&gt;&lt;isbn&gt;1386-7857&lt;/isbn&gt;&lt;urls&gt;&lt;/urls&gt;&lt;/record&gt;&lt;/Cite&gt;&lt;/EndNote&gt;</w:instrText>
      </w:r>
      <w:r w:rsidR="00B6390A">
        <w:fldChar w:fldCharType="separate"/>
      </w:r>
      <w:r w:rsidR="00B6390A">
        <w:t>(Zarrin et al., 2021)</w:t>
      </w:r>
      <w:r w:rsidR="00B6390A">
        <w:fldChar w:fldCharType="end"/>
      </w:r>
      <w:r w:rsidR="00B6390A">
        <w:t>.</w:t>
      </w:r>
    </w:p>
    <w:p w14:paraId="7A1E7429" w14:textId="77777777" w:rsidR="00856E7B" w:rsidRDefault="00856E7B" w:rsidP="00345AE1">
      <w:pPr>
        <w:jc w:val="both"/>
      </w:pPr>
    </w:p>
    <w:p w14:paraId="330761A3" w14:textId="468A2BC0" w:rsidR="00856E7B" w:rsidRPr="00B6390A" w:rsidRDefault="00856E7B" w:rsidP="00345AE1">
      <w:pPr>
        <w:jc w:val="both"/>
      </w:pPr>
      <w:r w:rsidRPr="00856E7B">
        <w:t xml:space="preserve">Despite its numerous advantages, blockchain technology is not without its limitations. Many of </w:t>
      </w:r>
      <w:r>
        <w:t>these</w:t>
      </w:r>
      <w:r w:rsidRPr="00856E7B">
        <w:t xml:space="preserve"> are inherent to the architecture</w:t>
      </w:r>
      <w:r>
        <w:t xml:space="preserve"> and</w:t>
      </w:r>
      <w:r w:rsidRPr="00856E7B">
        <w:t xml:space="preserve"> implemented to ensure alignment with the system’s fundamental requirements. Perhaps the biggest limitation is the blockchain’s inherent design as a distributed ledger system. This necessitates that each node within the network retain a complete copy of all the information held by the other nodes, a redundancy that is indispensable for maintaining the system’s decentrali</w:t>
      </w:r>
      <w:r>
        <w:t>s</w:t>
      </w:r>
      <w:r w:rsidRPr="00856E7B">
        <w:t>ed characteristics. Every node must possess the capacity to autonomously perpetuate the network’s functionality, a feature that entails a trade-off, manifesting as restrictions on the amount of data that each transaction can encompass, as well as limitations on the chain’s capacity to store only the most essential data required for transaction processing. This intrinsic data redundancy consequently imposes constraints on the functional capabilities of smart contracts, which are predominantly confined to interacting with the data available within the blockchain and the transaction, further compounded by the associated costs incurred by the storage of larger data quantities</w:t>
      </w:r>
      <w:r>
        <w:t xml:space="preserve"> </w:t>
      </w:r>
      <w:r>
        <w:fldChar w:fldCharType="begin"/>
      </w:r>
      <w:r>
        <w:instrText xml:space="preserve"> ADDIN EN.CITE &lt;EndNote&gt;&lt;Cite&gt;&lt;Author&gt;Khan&lt;/Author&gt;&lt;Year&gt;2020&lt;/Year&gt;&lt;RecNum&gt;111&lt;/RecNum&gt;&lt;DisplayText&gt;(Khan et al., 2020)&lt;/DisplayText&gt;&lt;record&gt;&lt;rec-number&gt;111&lt;/rec-number&gt;&lt;foreign-keys&gt;&lt;key app="EN" db-id="refdsetfmxfv0xezzx0x00r2eas9wvvxsrxv" timestamp="1727828873"&gt;111&lt;/key&gt;&lt;/foreign-keys&gt;&lt;ref-type name="Journal Article"&gt;17&lt;/ref-type&gt;&lt;contributors&gt;&lt;authors&gt;&lt;author&gt;Khan, Kashif Mehboob&lt;/author&gt;&lt;author&gt;Arshad, Junaid&lt;/author&gt;&lt;author&gt;Khan, Muhammad Mubashir&lt;/author&gt;&lt;/authors&gt;&lt;/contributors&gt;&lt;titles&gt;&lt;title&gt;Investigating performance constraints for blockchain based secure e-voting system&lt;/title&gt;&lt;secondary-title&gt;Future Generation Computer Systems&lt;/secondary-title&gt;&lt;/titles&gt;&lt;periodical&gt;&lt;full-title&gt;Future Generation Computer Systems&lt;/full-title&gt;&lt;/periodical&gt;&lt;pages&gt;13-26&lt;/pages&gt;&lt;volume&gt;105&lt;/volume&gt;&lt;dates&gt;&lt;year&gt;2020&lt;/year&gt;&lt;/dates&gt;&lt;isbn&gt;0167-739X&lt;/isbn&gt;&lt;urls&gt;&lt;/urls&gt;&lt;/record&gt;&lt;/Cite&gt;&lt;/EndNote&gt;</w:instrText>
      </w:r>
      <w:r>
        <w:fldChar w:fldCharType="separate"/>
      </w:r>
      <w:r>
        <w:t>(Khan et al., 2020)</w:t>
      </w:r>
      <w:r>
        <w:fldChar w:fldCharType="end"/>
      </w:r>
      <w:r w:rsidRPr="00856E7B">
        <w:t>.</w:t>
      </w:r>
    </w:p>
    <w:p w14:paraId="3C5EEB5B" w14:textId="77777777" w:rsidR="00B55D52" w:rsidRDefault="00B55D52" w:rsidP="00345AE1">
      <w:pPr>
        <w:jc w:val="both"/>
      </w:pPr>
    </w:p>
    <w:p w14:paraId="63C8AB78" w14:textId="3B484497" w:rsidR="00856E7B" w:rsidRDefault="00856E7B" w:rsidP="00345AE1">
      <w:pPr>
        <w:jc w:val="both"/>
      </w:pPr>
      <w:r>
        <w:t>One consideration to be made when adopting decentralised</w:t>
      </w:r>
      <w:r w:rsidR="008A1770">
        <w:t xml:space="preserve"> ledger</w:t>
      </w:r>
      <w:r>
        <w:t xml:space="preserve"> technology is security and privacy.  Even though </w:t>
      </w:r>
      <w:r w:rsidR="00CE2716">
        <w:t>Zero Knowledge Proofs (</w:t>
      </w:r>
      <w:r>
        <w:t>ZKP</w:t>
      </w:r>
      <w:r w:rsidR="00CE2716">
        <w:t>s), the chosen protocol for the prototype implemented in this dissertation,</w:t>
      </w:r>
      <w:r>
        <w:t xml:space="preserve"> is presented by several research papers as cutting-edge technology, while searching for information about </w:t>
      </w:r>
      <w:r w:rsidR="00CE2716">
        <w:t>it</w:t>
      </w:r>
      <w:r>
        <w:t xml:space="preserve">, new founds were made regarding user privacy-preserving techniques such as privacy-preserving identity management </w:t>
      </w:r>
      <w:r>
        <w:fldChar w:fldCharType="begin"/>
      </w:r>
      <w:r>
        <w:instrText xml:space="preserve"> ADDIN EN.CITE &lt;EndNote&gt;&lt;Cite&gt;&lt;Author&gt;Bernabe&lt;/Author&gt;&lt;Year&gt;2019&lt;/Year&gt;&lt;RecNum&gt;85&lt;/RecNum&gt;&lt;DisplayText&gt;(Bernabe et al., 2019)&lt;/DisplayText&gt;&lt;record&gt;&lt;rec-number&gt;85&lt;/rec-number&gt;&lt;foreign-keys&gt;&lt;key app="EN" db-id="refdsetfmxfv0xezzx0x00r2eas9wvvxsrxv" timestamp="1717629820"&gt;85&lt;/key&gt;&lt;/foreign-keys&gt;&lt;ref-type name="Journal Article"&gt;17&lt;/ref-type&gt;&lt;contributors&gt;&lt;authors&gt;&lt;author&gt;Bernabe, Jorge Bernal&lt;/author&gt;&lt;author&gt;Canovas, Jose Luis&lt;/author&gt;&lt;author&gt;Hernandez-Ramos, Jose L&lt;/author&gt;&lt;author&gt;Moreno, Rafael Torres&lt;/author&gt;&lt;author&gt;Skarmeta, Antonio&lt;/author&gt;&lt;/authors&gt;&lt;/contributors&gt;&lt;titles&gt;&lt;title&gt;Privacy-preserving solutions for blockchain: Review and challenges&lt;/title&gt;&lt;secondary-title&gt;IEEE Access&lt;/secondary-title&gt;&lt;/titles&gt;&lt;periodical&gt;&lt;full-title&gt;IEEE Access&lt;/full-title&gt;&lt;/periodical&gt;&lt;pages&gt;164908-164940&lt;/pages&gt;&lt;volume&gt;7&lt;/volume&gt;&lt;dates&gt;&lt;year&gt;2019&lt;/year&gt;&lt;/dates&gt;&lt;isbn&gt;2169-3536&lt;/isbn&gt;&lt;urls&gt;&lt;/urls&gt;&lt;/record&gt;&lt;/Cite&gt;&lt;/EndNote&gt;</w:instrText>
      </w:r>
      <w:r>
        <w:fldChar w:fldCharType="separate"/>
      </w:r>
      <w:r>
        <w:t>(Bernabe et al., 2019)</w:t>
      </w:r>
      <w:r>
        <w:fldChar w:fldCharType="end"/>
      </w:r>
      <w:r>
        <w:t xml:space="preserve">, privacy-preserving cross-domain authentication </w:t>
      </w:r>
      <w:r>
        <w:fldChar w:fldCharType="begin"/>
      </w:r>
      <w:r>
        <w:instrText xml:space="preserve"> ADDIN EN.CITE &lt;EndNote&gt;&lt;Cite&gt;&lt;Author&gt;Huang&lt;/Author&gt;&lt;Year&gt;2024&lt;/Year&gt;&lt;RecNum&gt;86&lt;/RecNum&gt;&lt;DisplayText&gt;(Huang &amp;amp; Shen, 2024)&lt;/DisplayText&gt;&lt;record&gt;&lt;rec-number&gt;86&lt;/rec-number&gt;&lt;foreign-keys&gt;&lt;key app="EN" db-id="refdsetfmxfv0xezzx0x00r2eas9wvvxsrxv" timestamp="1717632130"&gt;86&lt;/key&gt;&lt;/foreign-keys&gt;&lt;ref-type name="Journal Article"&gt;17&lt;/ref-type&gt;&lt;contributors&gt;&lt;authors&gt;&lt;author&gt;Huang, Cheng&lt;/author&gt;&lt;author&gt;Shen, Xuemin Sherman&lt;/author&gt;&lt;/authors&gt;&lt;/contributors&gt;&lt;titles&gt;&lt;title&gt;Decentralized Privacy Preservation in Smart Cities&lt;/title&gt;&lt;/titles&gt;&lt;dates&gt;&lt;year&gt;2024&lt;/year&gt;&lt;/dates&gt;&lt;isbn&gt;3031540751&lt;/isbn&gt;&lt;urls&gt;&lt;/urls&gt;&lt;/record&gt;&lt;/Cite&gt;&lt;/EndNote&gt;</w:instrText>
      </w:r>
      <w:r>
        <w:fldChar w:fldCharType="separate"/>
      </w:r>
      <w:r>
        <w:t>(Huang &amp; Shen, 2024)</w:t>
      </w:r>
      <w:r>
        <w:fldChar w:fldCharType="end"/>
      </w:r>
      <w:r>
        <w:t xml:space="preserve">, privacy-preserving data analytics </w:t>
      </w:r>
      <w:r>
        <w:fldChar w:fldCharType="begin"/>
      </w:r>
      <w:r>
        <w:instrText xml:space="preserve"> ADDIN EN.CITE &lt;EndNote&gt;&lt;Cite&gt;&lt;Author&gt;Zhang&lt;/Author&gt;&lt;Year&gt;2023&lt;/Year&gt;&lt;RecNum&gt;87&lt;/RecNum&gt;&lt;DisplayText&gt;(Zhang et al., 2023)&lt;/DisplayText&gt;&lt;record&gt;&lt;rec-number&gt;87&lt;/rec-number&gt;&lt;foreign-keys&gt;&lt;key app="EN" db-id="refdsetfmxfv0xezzx0x00r2eas9wvvxsrxv" timestamp="1717633485"&gt;87&lt;/key&gt;&lt;/foreign-keys&gt;&lt;ref-type name="Journal Article"&gt;17&lt;/ref-type&gt;&lt;contributors&gt;&lt;authors&gt;&lt;author&gt;Zhang, Yuping&lt;/author&gt;&lt;author&gt;Qu, Youyang&lt;/author&gt;&lt;author&gt;Gao, Longxiang&lt;/author&gt;&lt;author&gt;Luan, Tom Hao&lt;/author&gt;&lt;author&gt;Jolfaei, Alireza&lt;/author&gt;&lt;author&gt;Zheng, James Xi&lt;/author&gt;&lt;/authors&gt;&lt;/contributors&gt;&lt;titles&gt;&lt;title&gt;Privacy-preserving data analytics for smart decision-making energy systems in sustainable smart community&lt;/title&gt;&lt;secondary-title&gt;Sustainable Energy Technologies and Assessments&lt;/secondary-title&gt;&lt;/titles&gt;&lt;periodical&gt;&lt;full-title&gt;Sustainable Energy Technologies and Assessments&lt;/full-title&gt;&lt;/periodical&gt;&lt;pages&gt;103144&lt;/pages&gt;&lt;volume&gt;57&lt;/volume&gt;&lt;dates&gt;&lt;year&gt;2023&lt;/year&gt;&lt;/dates&gt;&lt;isbn&gt;2213-1388&lt;/isbn&gt;&lt;urls&gt;&lt;/urls&gt;&lt;/record&gt;&lt;/Cite&gt;&lt;/EndNote&gt;</w:instrText>
      </w:r>
      <w:r>
        <w:fldChar w:fldCharType="separate"/>
      </w:r>
      <w:r>
        <w:t>(Zhang et al., 2023)</w:t>
      </w:r>
      <w:r>
        <w:fldChar w:fldCharType="end"/>
      </w:r>
      <w:r>
        <w:t xml:space="preserve">, secure and lightweight authentication protocol </w:t>
      </w:r>
      <w:r>
        <w:fldChar w:fldCharType="begin"/>
      </w:r>
      <w:r>
        <w:instrText xml:space="preserve"> ADDIN EN.CITE &lt;EndNote&gt;&lt;Cite&gt;&lt;Author&gt;Oh&lt;/Author&gt;&lt;Year&gt;2021&lt;/Year&gt;&lt;RecNum&gt;88&lt;/RecNum&gt;&lt;DisplayText&gt;(Oh et al., 2021)&lt;/DisplayText&gt;&lt;record&gt;&lt;rec-number&gt;88&lt;/rec-number&gt;&lt;foreign-keys&gt;&lt;key app="EN" db-id="refdsetfmxfv0xezzx0x00r2eas9wvvxsrxv" timestamp="1717633799"&gt;88&lt;/key&gt;&lt;/foreign-keys&gt;&lt;ref-type name="Journal Article"&gt;17&lt;/ref-type&gt;&lt;contributors&gt;&lt;authors&gt;&lt;author&gt;Oh, JiHyeon&lt;/author&gt;&lt;author&gt;Yu, SungJin&lt;/author&gt;&lt;author&gt;Lee, JoonYoung&lt;/author&gt;&lt;author&gt;Son, SeungHwan&lt;/author&gt;&lt;author&gt;Kim, MyeongHyun&lt;/author&gt;&lt;author&gt;Park, YoungHo&lt;/author&gt;&lt;/authors&gt;&lt;/contributors&gt;&lt;titles&gt;&lt;title&gt;A secure and lightweight authentication protocol for IoT-based smart homes&lt;/title&gt;&lt;secondary-title&gt;Sensors&lt;/secondary-title&gt;&lt;/titles&gt;&lt;periodical&gt;&lt;full-title&gt;Sensors&lt;/full-title&gt;&lt;/periodical&gt;&lt;pages&gt;1488&lt;/pages&gt;&lt;volume&gt;21&lt;/volume&gt;&lt;number&gt;4&lt;/number&gt;&lt;dates&gt;&lt;year&gt;2021&lt;/year&gt;&lt;/dates&gt;&lt;isbn&gt;1424-8220&lt;/isbn&gt;&lt;urls&gt;&lt;/urls&gt;&lt;/record&gt;&lt;/Cite&gt;&lt;/EndNote&gt;</w:instrText>
      </w:r>
      <w:r>
        <w:fldChar w:fldCharType="separate"/>
      </w:r>
      <w:r>
        <w:t>(Oh et al., 2021)</w:t>
      </w:r>
      <w:r>
        <w:fldChar w:fldCharType="end"/>
      </w:r>
      <w:r>
        <w:t xml:space="preserve">, and Fully Homomorphic Encryption (FHE), presented by </w:t>
      </w:r>
      <w:r>
        <w:fldChar w:fldCharType="begin"/>
      </w:r>
      <w:r>
        <w:instrText xml:space="preserve"> ADDIN EN.CITE &lt;EndNote&gt;&lt;Cite AuthorYear="1"&gt;&lt;Author&gt;Zhang&lt;/Author&gt;&lt;Year&gt;2017&lt;/Year&gt;&lt;RecNum&gt;35&lt;/RecNum&gt;&lt;DisplayText&gt;Zhang et al. (2017)&lt;/DisplayText&gt;&lt;record&gt;&lt;rec-number&gt;35&lt;/rec-number&gt;&lt;foreign-keys&gt;&lt;key app="EN" db-id="refdsetfmxfv0xezzx0x00r2eas9wvvxsrxv" timestamp="1713771939"&gt;35&lt;/key&gt;&lt;/foreign-keys&gt;&lt;ref-type name="Journal Article"&gt;17&lt;/ref-type&gt;&lt;contributors&gt;&lt;authors&gt;&lt;author&gt;Zhang, Kuan&lt;/author&gt;&lt;author&gt;Ni, Jianbing&lt;/author&gt;&lt;author&gt;Yang, Kan&lt;/author&gt;&lt;author&gt;Liang, Xiaohui&lt;/author&gt;&lt;author&gt;Ren, Ju&lt;/author&gt;&lt;author&gt;Shen, Xuemin Sherman&lt;/author&gt;&lt;/authors&gt;&lt;/contributors&gt;&lt;titles&gt;&lt;title&gt;Security and privacy in smart city applications: Challenges and solutions&lt;/title&gt;&lt;secondary-title&gt;IEEE communications magazine&lt;/secondary-title&gt;&lt;/titles&gt;&lt;periodical&gt;&lt;full-title&gt;IEEE communications magazine&lt;/full-title&gt;&lt;/periodical&gt;&lt;pages&gt;122-129&lt;/pages&gt;&lt;volume&gt;55&lt;/volume&gt;&lt;number&gt;1&lt;/number&gt;&lt;dates&gt;&lt;year&gt;2017&lt;/year&gt;&lt;/dates&gt;&lt;isbn&gt;0163-6804&lt;/isbn&gt;&lt;urls&gt;&lt;/urls&gt;&lt;/record&gt;&lt;/Cite&gt;&lt;/EndNote&gt;</w:instrText>
      </w:r>
      <w:r>
        <w:fldChar w:fldCharType="separate"/>
      </w:r>
      <w:r>
        <w:t>Zhang et al. (2017)</w:t>
      </w:r>
      <w:r>
        <w:fldChar w:fldCharType="end"/>
      </w:r>
      <w:r>
        <w:t xml:space="preserve"> as a more efficient option to the detriment of standard encryption when data has to be processed by the device.</w:t>
      </w:r>
    </w:p>
    <w:p w14:paraId="7165A71B" w14:textId="77777777" w:rsidR="00856E7B" w:rsidRDefault="00856E7B" w:rsidP="00345AE1">
      <w:pPr>
        <w:jc w:val="both"/>
      </w:pPr>
    </w:p>
    <w:p w14:paraId="65FFFE3E" w14:textId="4292CBBC" w:rsidR="00856E7B" w:rsidRDefault="00E124FF" w:rsidP="00345AE1">
      <w:pPr>
        <w:jc w:val="both"/>
      </w:pPr>
      <w:r>
        <w:t>Despite the fact that several protocols are being used and have to be considered as an option when looking for privacy, anonymity or security, it is t</w:t>
      </w:r>
      <w:r w:rsidR="00856E7B">
        <w:t>he capacity to prove encrypted knowledge without exposing sensitive data</w:t>
      </w:r>
      <w:r>
        <w:t>,</w:t>
      </w:r>
      <w:r w:rsidR="00856E7B">
        <w:t xml:space="preserve"> one of the ZKPs characteristics that made this protocol a desired feature for all applications </w:t>
      </w:r>
      <w:r w:rsidR="00856E7B">
        <w:fldChar w:fldCharType="begin"/>
      </w:r>
      <w:r w:rsidR="00856E7B">
        <w:instrText xml:space="preserve"> ADDIN EN.CITE &lt;EndNote&gt;&lt;Cite&gt;&lt;Author&gt;Ernstberger&lt;/Author&gt;&lt;Year&gt;2024&lt;/Year&gt;&lt;RecNum&gt;112&lt;/RecNum&gt;&lt;DisplayText&gt;(Ernstberger et al., 2024)&lt;/DisplayText&gt;&lt;record&gt;&lt;rec-number&gt;112&lt;/rec-number&gt;&lt;foreign-keys&gt;&lt;key app="EN" db-id="refdsetfmxfv0xezzx0x00r2eas9wvvxsrxv" timestamp="1727849741"&gt;112&lt;/key&gt;&lt;/foreign-keys&gt;&lt;ref-type name="Journal Article"&gt;17&lt;/ref-type&gt;&lt;contributors&gt;&lt;authors&gt;&lt;author&gt;Ernstberger, Jens&lt;/author&gt;&lt;author&gt;Chaliasos, Stefanos&lt;/author&gt;&lt;author&gt;Zhou, Liyi&lt;/author&gt;&lt;author&gt;Jovanovic, Philipp&lt;/author&gt;&lt;author&gt;Gervais, Arthur&lt;/author&gt;&lt;/authors&gt;&lt;/contributors&gt;&lt;titles&gt;&lt;title&gt;Do You Need a Zero Knowledge Proof?&lt;/title&gt;&lt;secondary-title&gt;Cryptology ePrint Archive&lt;/secondary-title&gt;&lt;/titles&gt;&lt;periodical&gt;&lt;full-title&gt;Cryptology ePrint Archive&lt;/full-title&gt;&lt;/periodical&gt;&lt;dates&gt;&lt;year&gt;2024&lt;/year&gt;&lt;/dates&gt;&lt;urls&gt;&lt;/urls&gt;&lt;/record&gt;&lt;/Cite&gt;&lt;/EndNote&gt;</w:instrText>
      </w:r>
      <w:r w:rsidR="00856E7B">
        <w:fldChar w:fldCharType="separate"/>
      </w:r>
      <w:r w:rsidR="00856E7B">
        <w:t>(Ernstberger et al., 2024)</w:t>
      </w:r>
      <w:r w:rsidR="00856E7B">
        <w:fldChar w:fldCharType="end"/>
      </w:r>
      <w:r w:rsidR="00856E7B">
        <w:t>. Non-interactivity and succinctness are also</w:t>
      </w:r>
      <w:r w:rsidR="00CE2716">
        <w:t xml:space="preserve"> ZKPs</w:t>
      </w:r>
      <w:r w:rsidR="00856E7B">
        <w:t xml:space="preserve"> functionalities highlighted by the authors in their research “</w:t>
      </w:r>
      <w:r w:rsidR="00856E7B" w:rsidRPr="00345AE1">
        <w:t>Do you need a Zero Knowledge Proof?</w:t>
      </w:r>
      <w:r w:rsidR="00856E7B">
        <w:t xml:space="preserve">”. </w:t>
      </w:r>
    </w:p>
    <w:p w14:paraId="084DE336" w14:textId="77777777" w:rsidR="00E124FF" w:rsidRDefault="00E124FF" w:rsidP="00345AE1">
      <w:pPr>
        <w:jc w:val="both"/>
      </w:pPr>
    </w:p>
    <w:p w14:paraId="692CA396" w14:textId="4CE994C1" w:rsidR="00E124FF" w:rsidRDefault="00CE2716" w:rsidP="00345AE1">
      <w:pPr>
        <w:jc w:val="both"/>
      </w:pPr>
      <w:r>
        <w:t xml:space="preserve">In addition to non-interactivity, </w:t>
      </w:r>
      <w:r w:rsidR="00E124FF">
        <w:fldChar w:fldCharType="begin"/>
      </w:r>
      <w:r w:rsidR="00E124FF">
        <w:instrText xml:space="preserve"> ADDIN EN.CITE &lt;EndNote&gt;&lt;Cite&gt;&lt;Author&gt;Hasan&lt;/Author&gt;&lt;Year&gt;2019&lt;/Year&gt;&lt;RecNum&gt;121&lt;/RecNum&gt;&lt;DisplayText&gt;(Hasan, 2019)&lt;/DisplayText&gt;&lt;record&gt;&lt;rec-number&gt;121&lt;/rec-number&gt;&lt;foreign-keys&gt;&lt;key app="EN" db-id="refdsetfmxfv0xezzx0x00r2eas9wvvxsrxv" timestamp="1728519349"&gt;121&lt;/key&gt;&lt;/foreign-keys&gt;&lt;ref-type name="Journal Article"&gt;17&lt;/ref-type&gt;&lt;contributors&gt;&lt;authors&gt;&lt;author&gt;Hasan, Jahid&lt;/author&gt;&lt;/authors&gt;&lt;/contributors&gt;&lt;titles&gt;&lt;title&gt;Overview and applications of zero knowledge proof (ZKP)&lt;/title&gt;&lt;secondary-title&gt;International Journal of Computer Science and Network&lt;/secondary-title&gt;&lt;/titles&gt;&lt;periodical&gt;&lt;full-title&gt;International Journal of Computer Science and Network&lt;/full-title&gt;&lt;/periodical&gt;&lt;pages&gt;2277-5420&lt;/pages&gt;&lt;volume&gt;8&lt;/volume&gt;&lt;number&gt;5&lt;/number&gt;&lt;dates&gt;&lt;year&gt;2019&lt;/year&gt;&lt;/dates&gt;&lt;urls&gt;&lt;/urls&gt;&lt;/record&gt;&lt;/Cite&gt;&lt;/EndNote&gt;</w:instrText>
      </w:r>
      <w:r w:rsidR="00E124FF">
        <w:fldChar w:fldCharType="separate"/>
      </w:r>
      <w:r w:rsidR="00E124FF">
        <w:rPr>
          <w:noProof/>
        </w:rPr>
        <w:t>(Hasan, 2019)</w:t>
      </w:r>
      <w:r w:rsidR="00E124FF">
        <w:fldChar w:fldCharType="end"/>
      </w:r>
      <w:r w:rsidR="00E124FF">
        <w:t xml:space="preserve"> states that soundness and completeness are </w:t>
      </w:r>
      <w:r>
        <w:t>also</w:t>
      </w:r>
      <w:r w:rsidR="00E124FF">
        <w:t xml:space="preserve"> aspects that a zero-knowledge proof has to satisfy. </w:t>
      </w:r>
      <w:r>
        <w:t>S</w:t>
      </w:r>
      <w:r w:rsidR="00E124FF">
        <w:t xml:space="preserve">oundness means that there is a low chance but not 0, that if the secret is false, the verifier cannot evaded by the prover. Zero-knowledge relies on the idea that the verifier does not know anything other than the secret if it is true. Finally, completeness, if the secret is true, the prover will know it.  </w:t>
      </w:r>
    </w:p>
    <w:p w14:paraId="0D6329DD" w14:textId="77777777" w:rsidR="00CE2716" w:rsidRDefault="00CE2716" w:rsidP="00345AE1">
      <w:pPr>
        <w:jc w:val="both"/>
      </w:pPr>
    </w:p>
    <w:p w14:paraId="466F29E0" w14:textId="77777777" w:rsidR="00CE2716" w:rsidRDefault="00CE2716" w:rsidP="00CE2716">
      <w:pPr>
        <w:jc w:val="both"/>
      </w:pPr>
      <w:r>
        <w:t>Through the next sections of the dissertation, evidence of a Hyperledger Fabric</w:t>
      </w:r>
      <w:r>
        <w:t xml:space="preserve"> (Fabric)</w:t>
      </w:r>
      <w:r>
        <w:t xml:space="preserve"> implementation using </w:t>
      </w:r>
      <w:proofErr w:type="spellStart"/>
      <w:r>
        <w:t>Circom</w:t>
      </w:r>
      <w:proofErr w:type="spellEnd"/>
      <w:r>
        <w:t xml:space="preserve"> for creating the circuit and the protocols Plonk, Groth16 and </w:t>
      </w:r>
      <w:proofErr w:type="spellStart"/>
      <w:r>
        <w:t>Fflonk</w:t>
      </w:r>
      <w:proofErr w:type="spellEnd"/>
      <w:r>
        <w:t xml:space="preserve"> to do the verification will be shown. </w:t>
      </w:r>
      <w:r>
        <w:t xml:space="preserve">A prototype to test the latency of the communication between two smart contracts will be run with 10,000 assets for each protocol. </w:t>
      </w:r>
    </w:p>
    <w:p w14:paraId="57233FD6" w14:textId="77777777" w:rsidR="00CE2716" w:rsidRDefault="00CE2716" w:rsidP="00CE2716">
      <w:pPr>
        <w:jc w:val="both"/>
      </w:pPr>
    </w:p>
    <w:p w14:paraId="294C5327" w14:textId="77777777" w:rsidR="00CE2716" w:rsidRDefault="00CE2716" w:rsidP="00CE2716">
      <w:pPr>
        <w:pStyle w:val="Heading2"/>
        <w:rPr>
          <w:color w:val="000000" w:themeColor="text1"/>
        </w:rPr>
      </w:pPr>
      <w:bookmarkStart w:id="2" w:name="_Toc179739453"/>
      <w:r w:rsidRPr="00CE2716">
        <w:rPr>
          <w:color w:val="000000" w:themeColor="text1"/>
        </w:rPr>
        <w:t>Motivation</w:t>
      </w:r>
      <w:bookmarkEnd w:id="2"/>
    </w:p>
    <w:p w14:paraId="139D01B7" w14:textId="77777777" w:rsidR="00B85824" w:rsidRDefault="00B85824" w:rsidP="00B85824">
      <w:pPr>
        <w:jc w:val="both"/>
      </w:pPr>
      <w:r w:rsidRPr="0007418A">
        <w:t>Recognising the need for blockchain interconnections and understanding that not much study has been conducted, the gaps in evidential support motivated the study to contribute through this applied research project. The decision to focus on Fabric and ZKP</w:t>
      </w:r>
      <w:r>
        <w:t>s</w:t>
      </w:r>
      <w:r w:rsidRPr="0007418A">
        <w:t xml:space="preserve"> was made due to the extended worldwide use of this blockchain use and the ZKP</w:t>
      </w:r>
      <w:r>
        <w:t>s</w:t>
      </w:r>
      <w:r w:rsidRPr="0007418A">
        <w:t xml:space="preserve"> mechanism due to the information derived </w:t>
      </w:r>
      <w:r w:rsidRPr="0007418A">
        <w:fldChar w:fldCharType="begin">
          <w:fldData xml:space="preserve">PEVuZE5vdGU+PENpdGU+PEF1dGhvcj5NYXJ0aW5lejwvQXV0aG9yPjxZZWFyPjIwMjQ8L1llYXI+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</w:fldData>
        </w:fldChar>
      </w:r>
      <w:r w:rsidRPr="0007418A">
        <w:instrText xml:space="preserve"> ADDIN EN.CITE </w:instrText>
      </w:r>
      <w:r w:rsidRPr="0007418A">
        <w:fldChar w:fldCharType="begin">
          <w:fldData xml:space="preserve">PEVuZE5vdGU+PENpdGU+PEF1dGhvcj5NYXJ0aW5lejwvQXV0aG9yPjxZZWFyPjIwMjQ8L1llYXI+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</w:fldData>
        </w:fldChar>
      </w:r>
      <w:r w:rsidRPr="0007418A">
        <w:instrText xml:space="preserve"> ADDIN EN.CITE.DATA </w:instrText>
      </w:r>
      <w:r w:rsidRPr="0007418A">
        <w:fldChar w:fldCharType="end"/>
      </w:r>
      <w:r w:rsidRPr="0007418A">
        <w:fldChar w:fldCharType="separate"/>
      </w:r>
      <w:r w:rsidRPr="0007418A">
        <w:t>(Chen et al., 2023; Martinez et al., 2024; Zhou et al., 2024)</w:t>
      </w:r>
      <w:r w:rsidRPr="0007418A">
        <w:fldChar w:fldCharType="end"/>
      </w:r>
      <w:r>
        <w:t>.</w:t>
      </w:r>
    </w:p>
    <w:p w14:paraId="6767C928" w14:textId="77777777" w:rsidR="00B85824" w:rsidRPr="00B85824" w:rsidRDefault="00B85824" w:rsidP="00B85824"/>
    <w:p w14:paraId="37FA4414" w14:textId="0FED4F1E" w:rsidR="00CE2716" w:rsidRPr="00CE2716" w:rsidRDefault="003556E3" w:rsidP="00CE2716">
      <w:pPr>
        <w:jc w:val="both"/>
      </w:pPr>
      <w:r>
        <w:t xml:space="preserve">Due to the </w:t>
      </w:r>
      <w:r w:rsidR="004D6A4F">
        <w:t>large</w:t>
      </w:r>
      <w:r>
        <w:t xml:space="preserve"> amount of data generated in a smart city environment, the necessity of maintaining it secure and private but also doing it as fast as possible motivates this dissertation to test the latency in three ZKPs protocols</w:t>
      </w:r>
      <w:r w:rsidR="00037320">
        <w:t>,</w:t>
      </w:r>
      <w:r>
        <w:t xml:space="preserve"> Plonk, Groth16, and </w:t>
      </w:r>
      <w:proofErr w:type="spellStart"/>
      <w:r>
        <w:t>Fflonk</w:t>
      </w:r>
      <w:proofErr w:type="spellEnd"/>
      <w:r>
        <w:t xml:space="preserve">. </w:t>
      </w:r>
    </w:p>
    <w:p w14:paraId="66B7DE97" w14:textId="77777777" w:rsidR="00CE2716" w:rsidRDefault="00CE2716" w:rsidP="00CE2716">
      <w:pPr>
        <w:jc w:val="both"/>
      </w:pPr>
    </w:p>
    <w:p w14:paraId="3A6C5976" w14:textId="6D4100B7" w:rsidR="00CE2716" w:rsidRPr="00CE2716" w:rsidRDefault="00CE2716" w:rsidP="00CE2716">
      <w:pPr>
        <w:pStyle w:val="Heading2"/>
        <w:rPr>
          <w:color w:val="000000" w:themeColor="text1"/>
        </w:rPr>
      </w:pPr>
      <w:bookmarkStart w:id="3" w:name="_Toc179739454"/>
      <w:r w:rsidRPr="00CE2716">
        <w:rPr>
          <w:color w:val="000000" w:themeColor="text1"/>
        </w:rPr>
        <w:t>Contribution</w:t>
      </w:r>
      <w:r w:rsidR="004D6A4F">
        <w:rPr>
          <w:color w:val="000000" w:themeColor="text1"/>
        </w:rPr>
        <w:t>s</w:t>
      </w:r>
      <w:bookmarkEnd w:id="3"/>
    </w:p>
    <w:p w14:paraId="1AA6B5A6" w14:textId="413CB6EA" w:rsidR="00B20C50" w:rsidRDefault="004D6A4F" w:rsidP="00B20C50">
      <w:pPr>
        <w:jc w:val="both"/>
      </w:pPr>
      <w:r>
        <w:t>This dissertation’s principal contribution is to determine which of the three protocols mentioned above has the fastest latency in the communication between two smart contracts running on the same blockchain and the same channel</w:t>
      </w:r>
      <w:r w:rsidR="00037320">
        <w:t xml:space="preserve">, thereby determining </w:t>
      </w:r>
      <w:r w:rsidR="00037320">
        <w:t>which one is more reliable</w:t>
      </w:r>
      <w:r>
        <w:t>.</w:t>
      </w:r>
    </w:p>
    <w:p w14:paraId="102F6FD6" w14:textId="77777777" w:rsidR="00AA7844" w:rsidRDefault="00AA7844" w:rsidP="00AA7844">
      <w:pPr>
        <w:jc w:val="both"/>
      </w:pPr>
    </w:p>
    <w:p w14:paraId="0D459059" w14:textId="5E8A1029" w:rsidR="00AA7844" w:rsidRPr="00B20C50" w:rsidRDefault="00AA7844" w:rsidP="00B20C50">
      <w:pPr>
        <w:jc w:val="both"/>
      </w:pPr>
      <w:r>
        <w:t>In addition, t</w:t>
      </w:r>
      <w:r w:rsidRPr="00F45F3D">
        <w:t xml:space="preserve">he benefits of the proposed approach would be the reduction of energetic consumption and associated costs in the smart city, as well as efficiency, sustainability, and carbon footprint. </w:t>
      </w:r>
      <w:r w:rsidR="00D81D6E">
        <w:t>B</w:t>
      </w:r>
      <w:r w:rsidRPr="00F45F3D">
        <w:t xml:space="preserve">uilding residents would enjoy better living conditions </w:t>
      </w:r>
      <w:r w:rsidR="00D81D6E">
        <w:t>as they can get</w:t>
      </w:r>
      <w:r>
        <w:t xml:space="preserve"> the energy price adjusted depending on the generation cost</w:t>
      </w:r>
      <w:r w:rsidR="00D81D6E">
        <w:t>. Getting data from outside the Fabric to impact the final invoice</w:t>
      </w:r>
      <w:r>
        <w:t xml:space="preserve"> would be</w:t>
      </w:r>
      <w:r w:rsidR="00D81D6E">
        <w:t>nefit</w:t>
      </w:r>
      <w:r>
        <w:t xml:space="preserve"> the smart city population.</w:t>
      </w:r>
      <w:r w:rsidRPr="00F45F3D">
        <w:t xml:space="preserve"> Finally, energy management using blockchain will provide transparency and security.</w:t>
      </w:r>
    </w:p>
    <w:p w14:paraId="223F06D8" w14:textId="0499F586" w:rsidR="00591576" w:rsidRPr="009B2AE9" w:rsidRDefault="00FE4AC6" w:rsidP="009B2AE9">
      <w:pPr>
        <w:pStyle w:val="Heading1"/>
        <w:rPr>
          <w:color w:val="000000" w:themeColor="text1"/>
        </w:rPr>
      </w:pPr>
      <w:bookmarkStart w:id="4" w:name="_Toc179739455"/>
      <w:r>
        <w:rPr>
          <w:color w:val="000000" w:themeColor="text1"/>
        </w:rPr>
        <w:t>Literature review</w:t>
      </w:r>
      <w:bookmarkEnd w:id="4"/>
    </w:p>
    <w:p w14:paraId="27351758" w14:textId="13B26DE2" w:rsidR="003F6666" w:rsidRDefault="003F6666" w:rsidP="009A5A7C">
      <w:pPr>
        <w:jc w:val="both"/>
      </w:pPr>
      <w:r w:rsidRPr="00CB7968">
        <w:rPr>
          <w:rFonts w:eastAsia="Calibri" w:cstheme="minorHAnsi"/>
        </w:rPr>
        <w:t xml:space="preserve">The foundational paper on </w:t>
      </w:r>
      <w:r>
        <w:rPr>
          <w:rFonts w:eastAsia="Calibri" w:cstheme="minorHAnsi"/>
        </w:rPr>
        <w:t xml:space="preserve">Zero Knowledge Proof of Identity </w:t>
      </w:r>
      <w:r>
        <w:rPr>
          <w:rFonts w:eastAsia="Calibri" w:cstheme="minorHAnsi"/>
        </w:rPr>
        <w:fldChar w:fldCharType="begin"/>
      </w:r>
      <w:r>
        <w:rPr>
          <w:rFonts w:eastAsia="Calibri" w:cstheme="minorHAnsi"/>
        </w:rPr>
        <w:instrText xml:space="preserve"> ADDIN EN.CITE &lt;EndNote&gt;&lt;Cite&gt;&lt;Author&gt;Fiege&lt;/Author&gt;&lt;Year&gt;1987&lt;/Year&gt;&lt;RecNum&gt;97&lt;/RecNum&gt;&lt;DisplayText&gt;(Fiege et al., 1987)&lt;/DisplayText&gt;&lt;record&gt;&lt;rec-number&gt;97&lt;/rec-number&gt;&lt;foreign-keys&gt;&lt;key app="EN" db-id="refdsetfmxfv0xezzx0x00r2eas9wvvxsrxv" timestamp="1721162012"&gt;97&lt;/key&gt;&lt;/foreign-keys&gt;&lt;ref-type name="Conference Proceedings"&gt;10&lt;/ref-type&gt;&lt;contributors&gt;&lt;authors&gt;&lt;author&gt;Fiege, Uriel&lt;/author&gt;&lt;author&gt;Fiat, Amos&lt;/author&gt;&lt;author&gt;Shamir, Adi&lt;/author&gt;&lt;/authors&gt;&lt;/contributors&gt;&lt;titles&gt;&lt;title&gt;Zero knowledge proofs of identity&lt;/title&gt;&lt;secondary-title&gt;Proceedings of the nineteenth annual ACM symposium on Theory of computing&lt;/secondary-title&gt;&lt;/titles&gt;&lt;pages&gt;210-217&lt;/pages&gt;&lt;dates&gt;&lt;year&gt;1987&lt;/year&gt;&lt;/dates&gt;&lt;urls&gt;&lt;/urls&gt;&lt;/record&gt;&lt;/Cite&gt;&lt;/EndNote&gt;</w:instrText>
      </w:r>
      <w:r>
        <w:rPr>
          <w:rFonts w:eastAsia="Calibri" w:cstheme="minorHAnsi"/>
        </w:rPr>
        <w:fldChar w:fldCharType="separate"/>
      </w:r>
      <w:r>
        <w:rPr>
          <w:rFonts w:eastAsia="Calibri" w:cstheme="minorHAnsi"/>
          <w:noProof/>
        </w:rPr>
        <w:t>(Fiege et al., 1987)</w:t>
      </w:r>
      <w:r>
        <w:rPr>
          <w:rFonts w:eastAsia="Calibri" w:cstheme="minorHAnsi"/>
        </w:rPr>
        <w:fldChar w:fldCharType="end"/>
      </w:r>
      <w:r>
        <w:rPr>
          <w:rFonts w:eastAsia="Calibri" w:cstheme="minorHAnsi"/>
        </w:rPr>
        <w:t xml:space="preserve"> defines it as a cryptographic technique to demonstrate that a message is true without revealing anything more than the indispensable information to prove it and, consequently, keeping the rest of the data, such as personal information, unrevealed, ZKP is presented as a valid decentralised solution to solve identity theft and lack of identity.</w:t>
      </w:r>
      <w:r w:rsidRPr="00EA08E4">
        <w:t xml:space="preserve"> </w:t>
      </w:r>
    </w:p>
    <w:p w14:paraId="1E76A935" w14:textId="77777777" w:rsidR="003F6666" w:rsidRDefault="003F6666" w:rsidP="009A5A7C">
      <w:pPr>
        <w:jc w:val="both"/>
      </w:pPr>
    </w:p>
    <w:p w14:paraId="397F19AB" w14:textId="1A8DBFCE" w:rsidR="00CE2716" w:rsidRDefault="007106D1" w:rsidP="0007418A">
      <w:pPr>
        <w:jc w:val="both"/>
      </w:pPr>
      <w:r>
        <w:t xml:space="preserve">Considering the </w:t>
      </w:r>
      <w:r>
        <w:t xml:space="preserve">Internet of Things (IOT) </w:t>
      </w:r>
      <w:r>
        <w:t>as one of the most prolific data generators in a smart city context, a</w:t>
      </w:r>
      <w:r w:rsidR="003F6666">
        <w:t xml:space="preserve"> recent study by </w:t>
      </w:r>
      <w:r w:rsidR="003F6666">
        <w:fldChar w:fldCharType="begin"/>
      </w:r>
      <w:r w:rsidR="003F6666">
        <w:instrText xml:space="preserve"> ADDIN EN.CITE &lt;EndNote&gt;&lt;Cite AuthorYear="1"&gt;&lt;Author&gt;Chen&lt;/Author&gt;&lt;Year&gt;2023&lt;/Year&gt;&lt;RecNum&gt;98&lt;/RecNum&gt;&lt;DisplayText&gt;Chen et al. (2023)&lt;/DisplayText&gt;&lt;record&gt;&lt;rec-number&gt;98&lt;/rec-number&gt;&lt;foreign-keys&gt;&lt;key app="EN" db-id="refdsetfmxfv0xezzx0x00r2eas9wvvxsrxv" timestamp="1721164522"&gt;98&lt;/key&gt;&lt;/foreign-keys&gt;&lt;ref-type name="Journal Article"&gt;17&lt;/ref-type&gt;&lt;contributors&gt;&lt;authors&gt;&lt;author&gt;Chen, Zhigang&lt;/author&gt;&lt;author&gt;Jiang, Yuting&lt;/author&gt;&lt;author&gt;Song, Xinxia&lt;/author&gt;&lt;author&gt;Chen, Liqun&lt;/author&gt;&lt;/authors&gt;&lt;/contributors&gt;&lt;titles&gt;&lt;title&gt;A survey on zero-knowledge authentication for internet of things&lt;/title&gt;&lt;secondary-title&gt;Electronics&lt;/secondary-title&gt;&lt;/titles&gt;&lt;periodical&gt;&lt;full-title&gt;Electronics&lt;/full-title&gt;&lt;/periodical&gt;&lt;pages&gt;1145&lt;/pages&gt;&lt;volume&gt;12&lt;/volume&gt;&lt;number&gt;5&lt;/number&gt;&lt;dates&gt;&lt;year&gt;2023&lt;/year&gt;&lt;/dates&gt;&lt;isbn&gt;2079-9292&lt;/isbn&gt;&lt;urls&gt;&lt;/urls&gt;&lt;/record&gt;&lt;/Cite&gt;&lt;/EndNote&gt;</w:instrText>
      </w:r>
      <w:r w:rsidR="003F6666">
        <w:fldChar w:fldCharType="separate"/>
      </w:r>
      <w:r w:rsidR="003F6666">
        <w:rPr>
          <w:noProof/>
        </w:rPr>
        <w:t>Chen et al. (2023)</w:t>
      </w:r>
      <w:r w:rsidR="003F6666">
        <w:fldChar w:fldCharType="end"/>
      </w:r>
      <w:r w:rsidR="003F6666">
        <w:t xml:space="preserve"> established that in practice, ZKP</w:t>
      </w:r>
      <w:r w:rsidR="00CE2716">
        <w:t>s</w:t>
      </w:r>
      <w:r w:rsidR="003F6666">
        <w:t xml:space="preserve"> communication overload produced in the IOT context makes it useless due to the massive amount of nodes. The approach proposed by the authors is the non-interactive zero-knowledge proof (NIZK).</w:t>
      </w:r>
      <w:r w:rsidR="00CE2716">
        <w:t xml:space="preserve"> </w:t>
      </w:r>
      <w:r>
        <w:t>However, a</w:t>
      </w:r>
      <w:r w:rsidR="003F6666" w:rsidRPr="0007418A">
        <w:t xml:space="preserve"> latest study by </w:t>
      </w:r>
      <w:r w:rsidR="003F6666" w:rsidRPr="0007418A">
        <w:fldChar w:fldCharType="begin"/>
      </w:r>
      <w:r w:rsidR="003F6666" w:rsidRPr="0007418A">
        <w:instrText xml:space="preserve"> ADDIN EN.CITE &lt;EndNote&gt;&lt;Cite AuthorYear="1"&gt;&lt;Author&gt;Martinez&lt;/Author&gt;&lt;Year&gt;2024&lt;/Year&gt;&lt;RecNum&gt;99&lt;/RecNum&gt;&lt;DisplayText&gt;Martinez et al. (2024)&lt;/DisplayText&gt;&lt;record&gt;&lt;rec-number&gt;99&lt;/rec-number&gt;&lt;foreign-keys&gt;&lt;key app="EN" db-id="refdsetfmxfv0xezzx0x00r2eas9wvvxsrxv" timestamp="1721192659"&gt;99&lt;/key&gt;&lt;/foreign-keys&gt;&lt;ref-type name="Journal Article"&gt;17&lt;/ref-type&gt;&lt;contributors&gt;&lt;authors&gt;&lt;author&gt;Martinez, Santiago&lt;/author&gt;&lt;author&gt;Ameigenda, Agustín&lt;/author&gt;&lt;author&gt;De Barros, Braian&lt;/author&gt;&lt;author&gt;Llambias, Guzman&lt;/author&gt;&lt;author&gt;González, Laura&lt;/author&gt;&lt;author&gt;Ruggia, Raúl&lt;/author&gt;&lt;/authors&gt;&lt;/contributors&gt;&lt;titles&gt;&lt;title&gt;Leveraging Zero-Knowledge Proofs for Blockchain Interoperability: Experiences with Ethereum and Hyperledger Fabric&lt;/title&gt;&lt;secondary-title&gt;Authorea Preprints&lt;/secondary-title&gt;&lt;/titles&gt;&lt;periodical&gt;&lt;full-title&gt;Authorea Preprints&lt;/full-title&gt;&lt;/periodical&gt;&lt;dates&gt;&lt;year&gt;2024&lt;/year&gt;&lt;/dates&gt;&lt;urls&gt;&lt;/urls&gt;&lt;/record&gt;&lt;/Cite&gt;&lt;/EndNote&gt;</w:instrText>
      </w:r>
      <w:r w:rsidR="003F6666" w:rsidRPr="0007418A">
        <w:fldChar w:fldCharType="separate"/>
      </w:r>
      <w:r w:rsidR="003F6666" w:rsidRPr="0007418A">
        <w:t>Martinez et al. (2024)</w:t>
      </w:r>
      <w:r w:rsidR="003F6666" w:rsidRPr="0007418A">
        <w:fldChar w:fldCharType="end"/>
      </w:r>
      <w:r w:rsidR="003F6666" w:rsidRPr="0007418A">
        <w:t xml:space="preserve"> found that ZKP</w:t>
      </w:r>
      <w:r w:rsidR="00CE2716">
        <w:t>s</w:t>
      </w:r>
      <w:r w:rsidR="003F6666" w:rsidRPr="0007418A">
        <w:t xml:space="preserve"> can improve </w:t>
      </w:r>
      <w:r w:rsidR="00CE2716">
        <w:t>smart contracts</w:t>
      </w:r>
      <w:r w:rsidR="003F6666" w:rsidRPr="0007418A">
        <w:t xml:space="preserve"> interoperability.</w:t>
      </w:r>
    </w:p>
    <w:p w14:paraId="448FD00F" w14:textId="77777777" w:rsidR="00252D78" w:rsidRPr="0007418A" w:rsidRDefault="00252D78" w:rsidP="00252D78">
      <w:pPr>
        <w:jc w:val="both"/>
      </w:pPr>
    </w:p>
    <w:p w14:paraId="3BE7BECF" w14:textId="0383D258" w:rsidR="00252D78" w:rsidRDefault="00252D78" w:rsidP="009A5A7C">
      <w:pPr>
        <w:jc w:val="both"/>
      </w:pPr>
      <w:r w:rsidRPr="0007418A">
        <w:fldChar w:fldCharType="begin"/>
      </w:r>
      <w:r w:rsidRPr="0007418A">
        <w:instrText xml:space="preserve"> ADDIN EN.CITE &lt;EndNote&gt;&lt;Cite&gt;&lt;Author&gt;Ernstberger&lt;/Author&gt;&lt;Year&gt;2024&lt;/Year&gt;&lt;RecNum&gt;112&lt;/RecNum&gt;&lt;DisplayText&gt;(Ernstberger et al., 2024)&lt;/DisplayText&gt;&lt;record&gt;&lt;rec-number&gt;112&lt;/rec-number&gt;&lt;foreign-keys&gt;&lt;key app="EN" db-id="refdsetfmxfv0xezzx0x00r2eas9wvvxsrxv" timestamp="1727849741"&gt;112&lt;/key&gt;&lt;/foreign-keys&gt;&lt;ref-type name="Journal Article"&gt;17&lt;/ref-type&gt;&lt;contributors&gt;&lt;authors&gt;&lt;author&gt;Ernstberger, Jens&lt;/author&gt;&lt;author&gt;Chaliasos, Stefanos&lt;/author&gt;&lt;author&gt;Zhou, Liyi&lt;/author&gt;&lt;author&gt;Jovanovic, Philipp&lt;/author&gt;&lt;author&gt;Gervais, Arthur&lt;/author&gt;&lt;/authors&gt;&lt;/contributors&gt;&lt;titles&gt;&lt;title&gt;Do You Need a Zero Knowledge Proof?&lt;/title&gt;&lt;secondary-title&gt;Cryptology ePrint Archive&lt;/secondary-title&gt;&lt;/titles&gt;&lt;periodical&gt;&lt;full-title&gt;Cryptology ePrint Archive&lt;/full-title&gt;&lt;/periodical&gt;&lt;dates&gt;&lt;year&gt;2024&lt;/year&gt;&lt;/dates&gt;&lt;urls&gt;&lt;/urls&gt;&lt;/record&gt;&lt;/Cite&gt;&lt;/EndNote&gt;</w:instrText>
      </w:r>
      <w:r w:rsidRPr="0007418A">
        <w:fldChar w:fldCharType="separate"/>
      </w:r>
      <w:r w:rsidRPr="0007418A">
        <w:t>(</w:t>
      </w:r>
      <w:proofErr w:type="spellStart"/>
      <w:r w:rsidRPr="0007418A">
        <w:t>Ernstberger</w:t>
      </w:r>
      <w:proofErr w:type="spellEnd"/>
      <w:r w:rsidRPr="0007418A">
        <w:t xml:space="preserve"> et al., 2024)</w:t>
      </w:r>
      <w:r w:rsidRPr="0007418A">
        <w:fldChar w:fldCharType="end"/>
      </w:r>
      <w:r w:rsidRPr="0007418A">
        <w:t xml:space="preserve"> shows applications that do not use the “zero knowledge” functionality of the protocol to prove the circuit but apply its succinctness and non-interactivity. The authors stated that a non-interactive proof avoids the posterior communication between the sender and the receiver after sending the signals, establishing that interaction proofs are not exempt from a very small probability of validating an invalid proof. The research states that any interactive proof can be non-interactively validated just using a few bits of the proof randomly selected based on the probabilistically checkable proof (PCP) theorem. </w:t>
      </w:r>
    </w:p>
    <w:p w14:paraId="4B614DC5" w14:textId="77777777" w:rsidR="00252D78" w:rsidRDefault="00252D78" w:rsidP="009A5A7C">
      <w:pPr>
        <w:jc w:val="both"/>
      </w:pPr>
    </w:p>
    <w:p w14:paraId="3A77A579" w14:textId="07DC7716" w:rsidR="00DC5AE0" w:rsidRDefault="00DC5AE0" w:rsidP="009A5A7C">
      <w:pPr>
        <w:jc w:val="both"/>
      </w:pPr>
      <w:r>
        <w:t>Non-interactive Zero Knowledge Proofs (ZKP) are usually built for one purpose, for example, to know a secret</w:t>
      </w:r>
      <w:r w:rsidR="00B0237F">
        <w:t>,</w:t>
      </w:r>
      <w:r>
        <w:t xml:space="preserve"> but they can be used to prove any type of statement. </w:t>
      </w:r>
      <w:r w:rsidR="00252D78">
        <w:t xml:space="preserve">However, traditional cryptography is interactive. Hence, it requires messages to be exchanged between the sender and the receiver. Turning an interactive algorithm into a ZKPs non-interactive </w:t>
      </w:r>
      <w:r w:rsidR="00252D78">
        <w:t>algorithm</w:t>
      </w:r>
      <w:r w:rsidR="00252D78">
        <w:t xml:space="preserve"> is a procedure called the Fiat-</w:t>
      </w:r>
      <w:r w:rsidR="00252D78">
        <w:lastRenderedPageBreak/>
        <w:t xml:space="preserve">Shamir technique, proposed by </w:t>
      </w:r>
      <w:r w:rsidR="00252D78">
        <w:fldChar w:fldCharType="begin"/>
      </w:r>
      <w:r w:rsidR="00252D78">
        <w:instrText xml:space="preserve"> ADDIN EN.CITE &lt;EndNote&gt;&lt;Cite&gt;&lt;Author&gt;Dagdelen&lt;/Author&gt;&lt;Year&gt;2013&lt;/Year&gt;&lt;RecNum&gt;120&lt;/RecNum&gt;&lt;DisplayText&gt;(Dagdelen et al., 2013)&lt;/DisplayText&gt;&lt;record&gt;&lt;rec-number&gt;120&lt;/rec-number&gt;&lt;foreign-keys&gt;&lt;key app="EN" db-id="refdsetfmxfv0xezzx0x00r2eas9wvvxsrxv" timestamp="1728514610"&gt;120&lt;/key&gt;&lt;/foreign-keys&gt;&lt;ref-type name="Conference Proceedings"&gt;10&lt;/ref-type&gt;&lt;contributors&gt;&lt;authors&gt;&lt;author&gt;Dagdelen, Özgür&lt;/author&gt;&lt;author&gt;Fischlin, Marc&lt;/author&gt;&lt;author&gt;Gagliardoni, Tommaso&lt;/author&gt;&lt;/authors&gt;&lt;/contributors&gt;&lt;titles&gt;&lt;title&gt;The Fiat–Shamir transformation in a quantum world&lt;/title&gt;&lt;secondary-title&gt;Advances in Cryptology-ASIACRYPT 2013: 19th International Conference on the Theory and Application of Cryptology and Information Security, Bengaluru, India, December 1-5, 2013, Proceedings, Part II 19&lt;/secondary-title&gt;&lt;/titles&gt;&lt;pages&gt;62-81&lt;/pages&gt;&lt;dates&gt;&lt;year&gt;2013&lt;/year&gt;&lt;/dates&gt;&lt;publisher&gt;Springer&lt;/publisher&gt;&lt;isbn&gt;3642420443&lt;/isbn&gt;&lt;urls&gt;&lt;/urls&gt;&lt;/record&gt;&lt;/Cite&gt;&lt;/EndNote&gt;</w:instrText>
      </w:r>
      <w:r w:rsidR="00252D78">
        <w:fldChar w:fldCharType="separate"/>
      </w:r>
      <w:r w:rsidR="00252D78">
        <w:rPr>
          <w:noProof/>
        </w:rPr>
        <w:t>(Dagdelen et al., 2013)</w:t>
      </w:r>
      <w:r w:rsidR="00252D78">
        <w:fldChar w:fldCharType="end"/>
      </w:r>
      <w:r w:rsidR="00252D78">
        <w:t xml:space="preserve">, which turns identification into signatures schemes. </w:t>
      </w:r>
    </w:p>
    <w:p w14:paraId="6F4A49BF" w14:textId="77777777" w:rsidR="00D57659" w:rsidRDefault="00D57659" w:rsidP="009A5A7C">
      <w:pPr>
        <w:jc w:val="both"/>
      </w:pPr>
    </w:p>
    <w:p w14:paraId="5A6FF496" w14:textId="5F33C30C" w:rsidR="00D57659" w:rsidRDefault="003B1856" w:rsidP="009A5A7C">
      <w:pPr>
        <w:jc w:val="both"/>
        <w:rPr>
          <w:rFonts w:eastAsiaTheme="minorEastAsia"/>
        </w:rPr>
      </w:pPr>
      <w:r>
        <w:fldChar w:fldCharType="begin"/>
      </w:r>
      <w:r>
        <w:instrText xml:space="preserve"> ADDIN EN.CITE &lt;EndNote&gt;&lt;Cite&gt;&lt;Author&gt;Hasan&lt;/Author&gt;&lt;Year&gt;2019&lt;/Year&gt;&lt;RecNum&gt;121&lt;/RecNum&gt;&lt;DisplayText&gt;(Hasan, 2019)&lt;/DisplayText&gt;&lt;record&gt;&lt;rec-number&gt;121&lt;/rec-number&gt;&lt;foreign-keys&gt;&lt;key app="EN" db-id="refdsetfmxfv0xezzx0x00r2eas9wvvxsrxv" timestamp="1728519349"&gt;121&lt;/key&gt;&lt;/foreign-keys&gt;&lt;ref-type name="Journal Article"&gt;17&lt;/ref-type&gt;&lt;contributors&gt;&lt;authors&gt;&lt;author&gt;Hasan, Jahid&lt;/author&gt;&lt;/authors&gt;&lt;/contributors&gt;&lt;titles&gt;&lt;title&gt;Overview and applications of zero knowledge proof (ZKP)&lt;/title&gt;&lt;secondary-title&gt;International Journal of Computer Science and Network&lt;/secondary-title&gt;&lt;/titles&gt;&lt;periodical&gt;&lt;full-title&gt;International Journal of Computer Science and Network&lt;/full-title&gt;&lt;/periodical&gt;&lt;pages&gt;2277-5420&lt;/pages&gt;&lt;volume&gt;8&lt;/volume&gt;&lt;number&gt;5&lt;/number&gt;&lt;dates&gt;&lt;year&gt;2019&lt;/year&gt;&lt;/dates&gt;&lt;urls&gt;&lt;/urls&gt;&lt;/record&gt;&lt;/Cite&gt;&lt;/EndNote&gt;</w:instrText>
      </w:r>
      <w:r>
        <w:fldChar w:fldCharType="separate"/>
      </w:r>
      <w:r>
        <w:rPr>
          <w:noProof/>
        </w:rPr>
        <w:t>(Hasan, 2019)</w:t>
      </w:r>
      <w:r>
        <w:fldChar w:fldCharType="end"/>
      </w:r>
      <w:r>
        <w:t xml:space="preserve"> offers an explanation about non-interactive ZKPs verification using two actors, Alice as the sender and Bob as the receiver. On the one end of the communication, first, </w:t>
      </w:r>
      <w:r w:rsidR="00D57659">
        <w:t>A</w:t>
      </w:r>
      <w:r w:rsidR="00252D78">
        <w:t>lice</w:t>
      </w:r>
      <w:r>
        <w:t xml:space="preserve"> knows her </w:t>
      </w:r>
      <w:r w:rsidR="00D57659">
        <w:t>secret “</w:t>
      </w:r>
      <w:r w:rsidR="00D57659" w:rsidRPr="00EF5248">
        <w:rPr>
          <w:i/>
          <w:iCs/>
        </w:rPr>
        <w:t>s</w:t>
      </w:r>
      <w:r w:rsidR="00D57659">
        <w:t xml:space="preserve">” and </w:t>
      </w:r>
      <w:proofErr w:type="spellStart"/>
      <w:r w:rsidR="00D57659">
        <w:t>PK</w:t>
      </w:r>
      <w:r w:rsidR="00D57659" w:rsidRPr="00D57659">
        <w:rPr>
          <w:vertAlign w:val="subscript"/>
        </w:rPr>
        <w:t>k</w:t>
      </w:r>
      <w:proofErr w:type="spellEnd"/>
      <w:r w:rsidR="00D57659">
        <w:rPr>
          <w:rFonts w:eastAsiaTheme="minorEastAsia"/>
        </w:rPr>
        <w:t xml:space="preserve"> = </w:t>
      </w:r>
      <w:proofErr w:type="spellStart"/>
      <w:r w:rsidR="00D57659">
        <w:rPr>
          <w:rFonts w:eastAsiaTheme="minorEastAsia"/>
        </w:rPr>
        <w:t>g</w:t>
      </w:r>
      <w:r w:rsidR="00D57659">
        <w:rPr>
          <w:rFonts w:eastAsiaTheme="minorEastAsia"/>
          <w:vertAlign w:val="superscript"/>
        </w:rPr>
        <w:t>s</w:t>
      </w:r>
      <w:proofErr w:type="spellEnd"/>
      <w:r w:rsidR="00D57659">
        <w:rPr>
          <w:rFonts w:eastAsiaTheme="minorEastAsia"/>
        </w:rPr>
        <w:t xml:space="preserve"> (mod p)</w:t>
      </w:r>
      <w:r>
        <w:rPr>
          <w:rFonts w:eastAsiaTheme="minorEastAsia"/>
        </w:rPr>
        <w:t xml:space="preserve">. Second, </w:t>
      </w:r>
      <w:r w:rsidR="00D57659">
        <w:rPr>
          <w:rFonts w:eastAsiaTheme="minorEastAsia"/>
        </w:rPr>
        <w:t xml:space="preserve">a random number </w:t>
      </w:r>
      <w:r w:rsidR="00EF5248">
        <w:rPr>
          <w:rFonts w:eastAsiaTheme="minorEastAsia"/>
        </w:rPr>
        <w:t>“</w:t>
      </w:r>
      <w:proofErr w:type="spellStart"/>
      <w:r w:rsidR="00EF5248">
        <w:rPr>
          <w:rFonts w:eastAsiaTheme="minorEastAsia"/>
          <w:i/>
          <w:iCs/>
        </w:rPr>
        <w:t>rn</w:t>
      </w:r>
      <w:proofErr w:type="spellEnd"/>
      <w:r w:rsidR="00EF5248">
        <w:rPr>
          <w:rFonts w:eastAsiaTheme="minorEastAsia"/>
          <w:i/>
          <w:iCs/>
        </w:rPr>
        <w:t>”</w:t>
      </w:r>
      <w:r w:rsidR="00D57659">
        <w:rPr>
          <w:rFonts w:eastAsiaTheme="minorEastAsia"/>
        </w:rPr>
        <w:t xml:space="preserve"> </w:t>
      </w:r>
      <w:r>
        <w:rPr>
          <w:rFonts w:eastAsiaTheme="minorEastAsia"/>
        </w:rPr>
        <w:t xml:space="preserve">is selected creating the following commitment </w:t>
      </w:r>
      <w:proofErr w:type="spellStart"/>
      <w:r w:rsidR="00D57659">
        <w:rPr>
          <w:rFonts w:eastAsiaTheme="minorEastAsia"/>
        </w:rPr>
        <w:t>PK</w:t>
      </w:r>
      <w:r w:rsidR="00EF5248">
        <w:rPr>
          <w:rFonts w:eastAsiaTheme="minorEastAsia"/>
          <w:vertAlign w:val="subscript"/>
        </w:rPr>
        <w:t>rn</w:t>
      </w:r>
      <w:proofErr w:type="spellEnd"/>
      <w:r w:rsidR="00D57659">
        <w:rPr>
          <w:rFonts w:eastAsiaTheme="minorEastAsia"/>
        </w:rPr>
        <w:t xml:space="preserve"> = </w:t>
      </w:r>
      <w:proofErr w:type="spellStart"/>
      <w:r w:rsidR="00D57659">
        <w:rPr>
          <w:rFonts w:eastAsiaTheme="minorEastAsia"/>
        </w:rPr>
        <w:t>g</w:t>
      </w:r>
      <w:r w:rsidR="00EF5248">
        <w:rPr>
          <w:rFonts w:eastAsiaTheme="minorEastAsia"/>
          <w:vertAlign w:val="superscript"/>
        </w:rPr>
        <w:t>rn</w:t>
      </w:r>
      <w:proofErr w:type="spellEnd"/>
      <w:r w:rsidR="00D57659">
        <w:rPr>
          <w:rFonts w:eastAsiaTheme="minorEastAsia"/>
          <w:vertAlign w:val="superscript"/>
        </w:rPr>
        <w:t xml:space="preserve"> </w:t>
      </w:r>
      <w:r>
        <w:rPr>
          <w:rFonts w:eastAsiaTheme="minorEastAsia"/>
        </w:rPr>
        <w:t>. Third, Alice calculates her own</w:t>
      </w:r>
      <w:r w:rsidR="00D57659">
        <w:rPr>
          <w:rFonts w:eastAsiaTheme="minorEastAsia"/>
        </w:rPr>
        <w:t xml:space="preserve"> challenge c = Hash(g||s||</w:t>
      </w:r>
      <w:proofErr w:type="spellStart"/>
      <w:r w:rsidR="00D57659">
        <w:rPr>
          <w:rFonts w:eastAsiaTheme="minorEastAsia"/>
        </w:rPr>
        <w:t>PK</w:t>
      </w:r>
      <w:r w:rsidR="00D57659" w:rsidRPr="00D57659">
        <w:rPr>
          <w:rFonts w:eastAsiaTheme="minorEastAsia"/>
          <w:vertAlign w:val="subscript"/>
        </w:rPr>
        <w:t>k</w:t>
      </w:r>
      <w:proofErr w:type="spellEnd"/>
      <w:r w:rsidR="00D57659">
        <w:rPr>
          <w:rFonts w:eastAsiaTheme="minorEastAsia"/>
        </w:rPr>
        <w:t>||</w:t>
      </w:r>
      <w:proofErr w:type="spellStart"/>
      <w:r w:rsidR="00D57659">
        <w:rPr>
          <w:rFonts w:eastAsiaTheme="minorEastAsia"/>
        </w:rPr>
        <w:t>PK</w:t>
      </w:r>
      <w:r w:rsidR="00EF5248">
        <w:rPr>
          <w:rFonts w:eastAsiaTheme="minorEastAsia"/>
          <w:vertAlign w:val="subscript"/>
        </w:rPr>
        <w:t>rn</w:t>
      </w:r>
      <w:proofErr w:type="spellEnd"/>
      <w:r w:rsidR="00D57659">
        <w:rPr>
          <w:rFonts w:eastAsiaTheme="minorEastAsia"/>
        </w:rPr>
        <w:t>)</w:t>
      </w:r>
      <w:r>
        <w:rPr>
          <w:rFonts w:eastAsiaTheme="minorEastAsia"/>
        </w:rPr>
        <w:t>.</w:t>
      </w:r>
    </w:p>
    <w:p w14:paraId="6AED1CC4" w14:textId="01A5F3D9" w:rsidR="00D57659" w:rsidRDefault="003B1856" w:rsidP="009A5A7C">
      <w:pPr>
        <w:jc w:val="both"/>
        <w:rPr>
          <w:rFonts w:eastAsiaTheme="minorEastAsia"/>
        </w:rPr>
      </w:pPr>
      <w:r>
        <w:rPr>
          <w:rFonts w:eastAsiaTheme="minorEastAsia"/>
        </w:rPr>
        <w:t xml:space="preserve">In contraposition with the interactive way </w:t>
      </w:r>
      <w:r>
        <w:rPr>
          <w:rFonts w:eastAsiaTheme="minorEastAsia"/>
        </w:rPr>
        <w:t>to let Bob know that she knows the secret information “s”</w:t>
      </w:r>
      <w:r>
        <w:rPr>
          <w:rFonts w:eastAsiaTheme="minorEastAsia"/>
        </w:rPr>
        <w:t xml:space="preserve">, </w:t>
      </w:r>
      <w:r w:rsidR="00252D78">
        <w:rPr>
          <w:rFonts w:eastAsiaTheme="minorEastAsia"/>
        </w:rPr>
        <w:t xml:space="preserve">Alice is creating her own challenge but not both. </w:t>
      </w:r>
      <w:r>
        <w:rPr>
          <w:rFonts w:eastAsiaTheme="minorEastAsia"/>
        </w:rPr>
        <w:t xml:space="preserve">In the prototype developed for the dissertation, the Hash function for creating the challenge is executed when the creation of the witness in the file witness_calculator.js. Finally, Alice calculates </w:t>
      </w:r>
      <w:r w:rsidR="00D57659">
        <w:rPr>
          <w:rFonts w:eastAsiaTheme="minorEastAsia"/>
        </w:rPr>
        <w:t>r = v – c * s</w:t>
      </w:r>
      <w:r>
        <w:rPr>
          <w:rFonts w:eastAsiaTheme="minorEastAsia"/>
        </w:rPr>
        <w:t xml:space="preserve"> and s</w:t>
      </w:r>
      <w:r w:rsidR="00D57659">
        <w:rPr>
          <w:rFonts w:eastAsiaTheme="minorEastAsia"/>
        </w:rPr>
        <w:t xml:space="preserve">ends </w:t>
      </w:r>
      <w:proofErr w:type="spellStart"/>
      <w:r w:rsidR="00D57659">
        <w:rPr>
          <w:rFonts w:eastAsiaTheme="minorEastAsia"/>
        </w:rPr>
        <w:t>PK</w:t>
      </w:r>
      <w:r w:rsidR="00D57659" w:rsidRPr="00252D78">
        <w:rPr>
          <w:rFonts w:eastAsiaTheme="minorEastAsia"/>
          <w:vertAlign w:val="subscript"/>
        </w:rPr>
        <w:t>v</w:t>
      </w:r>
      <w:r w:rsidR="00D57659">
        <w:rPr>
          <w:rFonts w:eastAsiaTheme="minorEastAsia"/>
        </w:rPr>
        <w:t>,c,r</w:t>
      </w:r>
      <w:proofErr w:type="spellEnd"/>
      <w:r w:rsidR="00D57659">
        <w:rPr>
          <w:rFonts w:eastAsiaTheme="minorEastAsia"/>
        </w:rPr>
        <w:t xml:space="preserve"> to Bob</w:t>
      </w:r>
      <w:r>
        <w:rPr>
          <w:rFonts w:eastAsiaTheme="minorEastAsia"/>
        </w:rPr>
        <w:t xml:space="preserve">. When Alice sends Bob all the numbers, Bob has to save c to avoid intruders impersonating Alice. </w:t>
      </w:r>
    </w:p>
    <w:p w14:paraId="70EFDC22" w14:textId="77777777" w:rsidR="00252D78" w:rsidRDefault="00252D78" w:rsidP="009A5A7C">
      <w:pPr>
        <w:jc w:val="both"/>
        <w:rPr>
          <w:rFonts w:eastAsiaTheme="minorEastAsia"/>
        </w:rPr>
      </w:pPr>
    </w:p>
    <w:p w14:paraId="559047E6" w14:textId="581D2A9C" w:rsidR="009B2AE9" w:rsidRPr="00E55DC9" w:rsidRDefault="003B1856" w:rsidP="009A5A7C">
      <w:pPr>
        <w:jc w:val="both"/>
        <w:rPr>
          <w:rFonts w:eastAsiaTheme="minorEastAsia"/>
        </w:rPr>
      </w:pPr>
      <w:r>
        <w:rPr>
          <w:rFonts w:eastAsiaTheme="minorEastAsia"/>
        </w:rPr>
        <w:t xml:space="preserve">On the other </w:t>
      </w:r>
      <w:r w:rsidR="00E55DC9">
        <w:rPr>
          <w:rFonts w:eastAsiaTheme="minorEastAsia"/>
        </w:rPr>
        <w:t>end of the communication</w:t>
      </w:r>
      <w:r>
        <w:rPr>
          <w:rFonts w:eastAsiaTheme="minorEastAsia"/>
        </w:rPr>
        <w:t xml:space="preserve">, </w:t>
      </w:r>
      <w:r w:rsidR="00252D78">
        <w:rPr>
          <w:rFonts w:eastAsiaTheme="minorEastAsia"/>
        </w:rPr>
        <w:t>Bob</w:t>
      </w:r>
      <w:r w:rsidR="00E55DC9">
        <w:rPr>
          <w:rFonts w:eastAsiaTheme="minorEastAsia"/>
        </w:rPr>
        <w:t xml:space="preserve"> c</w:t>
      </w:r>
      <w:r w:rsidR="00252D78">
        <w:rPr>
          <w:rFonts w:eastAsiaTheme="minorEastAsia"/>
        </w:rPr>
        <w:t>alculate</w:t>
      </w:r>
      <w:r w:rsidR="00E55DC9">
        <w:rPr>
          <w:rFonts w:eastAsiaTheme="minorEastAsia"/>
        </w:rPr>
        <w:t>s</w:t>
      </w:r>
      <w:r w:rsidR="00252D78">
        <w:rPr>
          <w:rFonts w:eastAsiaTheme="minorEastAsia"/>
        </w:rPr>
        <w:t xml:space="preserve"> </w:t>
      </w:r>
      <w:proofErr w:type="spellStart"/>
      <w:r w:rsidR="00252D78">
        <w:rPr>
          <w:rFonts w:eastAsiaTheme="minorEastAsia"/>
        </w:rPr>
        <w:t>V</w:t>
      </w:r>
      <w:r w:rsidR="00252D78">
        <w:rPr>
          <w:rFonts w:eastAsiaTheme="minorEastAsia"/>
          <w:vertAlign w:val="subscript"/>
        </w:rPr>
        <w:t>verify</w:t>
      </w:r>
      <w:proofErr w:type="spellEnd"/>
      <w:r w:rsidR="00252D78">
        <w:rPr>
          <w:rFonts w:eastAsiaTheme="minorEastAsia"/>
          <w:vertAlign w:val="subscript"/>
        </w:rPr>
        <w:t xml:space="preserve">, </w:t>
      </w:r>
      <w:proofErr w:type="spellStart"/>
      <w:r w:rsidR="00252D78">
        <w:rPr>
          <w:rFonts w:eastAsiaTheme="minorEastAsia"/>
        </w:rPr>
        <w:t>V</w:t>
      </w:r>
      <w:r w:rsidR="00252D78">
        <w:rPr>
          <w:rFonts w:eastAsiaTheme="minorEastAsia"/>
          <w:vertAlign w:val="subscript"/>
        </w:rPr>
        <w:t>verify</w:t>
      </w:r>
      <w:proofErr w:type="spellEnd"/>
      <w:r w:rsidR="00252D78">
        <w:rPr>
          <w:rFonts w:eastAsiaTheme="minorEastAsia"/>
        </w:rPr>
        <w:t xml:space="preserve"> = g</w:t>
      </w:r>
      <w:r w:rsidR="00252D78" w:rsidRPr="00252D78">
        <w:rPr>
          <w:rFonts w:eastAsiaTheme="minorEastAsia"/>
          <w:vertAlign w:val="superscript"/>
        </w:rPr>
        <w:t>r</w:t>
      </w:r>
      <w:r w:rsidR="00252D78">
        <w:rPr>
          <w:rFonts w:eastAsiaTheme="minorEastAsia"/>
        </w:rPr>
        <w:t xml:space="preserve"> * (</w:t>
      </w:r>
      <w:proofErr w:type="spellStart"/>
      <w:r w:rsidR="00252D78">
        <w:rPr>
          <w:rFonts w:eastAsiaTheme="minorEastAsia"/>
        </w:rPr>
        <w:t>g</w:t>
      </w:r>
      <w:r w:rsidR="00252D78" w:rsidRPr="00252D78">
        <w:rPr>
          <w:rFonts w:eastAsiaTheme="minorEastAsia"/>
          <w:vertAlign w:val="subscript"/>
        </w:rPr>
        <w:t>s</w:t>
      </w:r>
      <w:proofErr w:type="spellEnd"/>
      <w:r w:rsidR="00252D78">
        <w:rPr>
          <w:rFonts w:eastAsiaTheme="minorEastAsia"/>
        </w:rPr>
        <w:t>)</w:t>
      </w:r>
      <w:r w:rsidR="00252D78" w:rsidRPr="00252D78">
        <w:rPr>
          <w:rFonts w:eastAsiaTheme="minorEastAsia"/>
          <w:vertAlign w:val="superscript"/>
        </w:rPr>
        <w:t>c</w:t>
      </w:r>
      <w:r w:rsidR="00E55DC9">
        <w:rPr>
          <w:rFonts w:eastAsiaTheme="minorEastAsia"/>
        </w:rPr>
        <w:t>. If Bob corroborates that</w:t>
      </w:r>
      <w:r w:rsidR="00252D78">
        <w:rPr>
          <w:rFonts w:eastAsiaTheme="minorEastAsia"/>
        </w:rPr>
        <w:t xml:space="preserve"> </w:t>
      </w:r>
      <w:proofErr w:type="spellStart"/>
      <w:r w:rsidR="00252D78">
        <w:rPr>
          <w:rFonts w:eastAsiaTheme="minorEastAsia"/>
        </w:rPr>
        <w:t>V</w:t>
      </w:r>
      <w:r w:rsidR="00252D78" w:rsidRPr="00252D78">
        <w:rPr>
          <w:rFonts w:eastAsiaTheme="minorEastAsia"/>
          <w:vertAlign w:val="subscript"/>
        </w:rPr>
        <w:t>verify</w:t>
      </w:r>
      <w:proofErr w:type="spellEnd"/>
      <w:r w:rsidR="00252D78">
        <w:rPr>
          <w:rFonts w:eastAsiaTheme="minorEastAsia"/>
        </w:rPr>
        <w:t xml:space="preserve"> = </w:t>
      </w:r>
      <w:proofErr w:type="spellStart"/>
      <w:r w:rsidR="00252D78">
        <w:rPr>
          <w:rFonts w:eastAsiaTheme="minorEastAsia"/>
        </w:rPr>
        <w:t>PK</w:t>
      </w:r>
      <w:r w:rsidR="00252D78" w:rsidRPr="00252D78">
        <w:rPr>
          <w:rFonts w:eastAsiaTheme="minorEastAsia"/>
          <w:vertAlign w:val="subscript"/>
        </w:rPr>
        <w:t>v</w:t>
      </w:r>
      <w:proofErr w:type="spellEnd"/>
      <w:r w:rsidR="003111C5">
        <w:rPr>
          <w:rFonts w:eastAsiaTheme="minorEastAsia"/>
          <w:vertAlign w:val="subscript"/>
        </w:rPr>
        <w:t>,</w:t>
      </w:r>
      <w:r w:rsidR="00252D78">
        <w:rPr>
          <w:rFonts w:eastAsiaTheme="minorEastAsia"/>
        </w:rPr>
        <w:t xml:space="preserve"> then </w:t>
      </w:r>
      <w:r w:rsidR="003111C5">
        <w:rPr>
          <w:rFonts w:eastAsiaTheme="minorEastAsia"/>
        </w:rPr>
        <w:t>it is ok</w:t>
      </w:r>
      <w:r>
        <w:rPr>
          <w:rFonts w:eastAsiaTheme="minorEastAsia"/>
        </w:rPr>
        <w:t>ay</w:t>
      </w:r>
      <w:r w:rsidR="003111C5">
        <w:rPr>
          <w:rFonts w:eastAsiaTheme="minorEastAsia"/>
        </w:rPr>
        <w:t xml:space="preserve">. </w:t>
      </w:r>
      <w:r>
        <w:rPr>
          <w:rFonts w:eastAsiaTheme="minorEastAsia"/>
        </w:rPr>
        <w:t>If the values are equal after checking the verifying equations, i</w:t>
      </w:r>
      <w:r w:rsidR="003111C5">
        <w:rPr>
          <w:rFonts w:eastAsiaTheme="minorEastAsia"/>
        </w:rPr>
        <w:t>t means that Alice knows the secret key “s”.</w:t>
      </w:r>
    </w:p>
    <w:p w14:paraId="60E6BD52" w14:textId="77777777" w:rsidR="00720146" w:rsidRDefault="00720146" w:rsidP="009A5A7C">
      <w:pPr>
        <w:jc w:val="both"/>
      </w:pPr>
    </w:p>
    <w:p w14:paraId="4ADA333C" w14:textId="5CB80524" w:rsidR="000714F8" w:rsidRDefault="000714F8" w:rsidP="009A5A7C">
      <w:pPr>
        <w:jc w:val="both"/>
      </w:pPr>
      <w:r>
        <w:fldChar w:fldCharType="begin"/>
      </w:r>
      <w:r>
        <w:instrText xml:space="preserve"> ADDIN EN.CITE &lt;EndNote&gt;&lt;Cite&gt;&lt;Author&gt;Liu&lt;/Author&gt;&lt;Year&gt;2024&lt;/Year&gt;&lt;RecNum&gt;118&lt;/RecNum&gt;&lt;DisplayText&gt;(Liu et al., 2024)&lt;/DisplayText&gt;&lt;record&gt;&lt;rec-number&gt;118&lt;/rec-number&gt;&lt;foreign-keys&gt;&lt;key app="EN" db-id="refdsetfmxfv0xezzx0x00r2eas9wvvxsrxv" timestamp="1728160831"&gt;118&lt;/key&gt;&lt;/foreign-keys&gt;&lt;ref-type name="Conference Proceedings"&gt;10&lt;/ref-type&gt;&lt;contributors&gt;&lt;authors&gt;&lt;author&gt;Liu, Tianyi&lt;/author&gt;&lt;author&gt;Xie, Tiancheng&lt;/author&gt;&lt;author&gt;Zhang, Jiaheng&lt;/author&gt;&lt;author&gt;Song, Dawn&lt;/author&gt;&lt;author&gt;Zhang, Yupeng&lt;/author&gt;&lt;/authors&gt;&lt;/contributors&gt;&lt;titles&gt;&lt;title&gt;Pianist: Scalable zkrollups via fully distributed zero-knowledge proofs&lt;/title&gt;&lt;secondary-title&gt;2024 IEEE Symposium on Security and Privacy (SP)&lt;/secondary-title&gt;&lt;/titles&gt;&lt;pages&gt;1777-1793&lt;/pages&gt;&lt;dates&gt;&lt;year&gt;2024&lt;/year&gt;&lt;/dates&gt;&lt;publisher&gt;IEEE&lt;/publisher&gt;&lt;isbn&gt;9798350331301&lt;/isbn&gt;&lt;urls&gt;&lt;/urls&gt;&lt;/record&gt;&lt;/Cite&gt;&lt;/EndNote&gt;</w:instrText>
      </w:r>
      <w:r>
        <w:fldChar w:fldCharType="separate"/>
      </w:r>
      <w:r>
        <w:rPr>
          <w:noProof/>
        </w:rPr>
        <w:t>(Liu et al., 2024)</w:t>
      </w:r>
      <w:r>
        <w:fldChar w:fldCharType="end"/>
      </w:r>
      <w:r>
        <w:t xml:space="preserve"> states that the proof generation for ZKP is still a performance problem in this context when a large amount of data has to be processed, such as </w:t>
      </w:r>
      <w:proofErr w:type="spellStart"/>
      <w:r>
        <w:t>zkRollups</w:t>
      </w:r>
      <w:proofErr w:type="spellEnd"/>
      <w:r w:rsidR="00DD3421">
        <w:t>, which can multiply by 100 times the amount of system processing</w:t>
      </w:r>
      <w:r>
        <w:t xml:space="preserve"> and </w:t>
      </w:r>
      <w:proofErr w:type="spellStart"/>
      <w:r>
        <w:t>zkEVM</w:t>
      </w:r>
      <w:proofErr w:type="spellEnd"/>
      <w:r w:rsidR="00DD3421">
        <w:t xml:space="preserve">. None of them </w:t>
      </w:r>
      <w:r>
        <w:t xml:space="preserve">were tested in this research. The authors presented data showing that the Plonk protocol can only scale a circuit to 225 inputs in a 200GB memory computer. Finally, several companies implementing powerful and expensive terabyte clusters are given in order to exemplify how costly proof generation is.  </w:t>
      </w:r>
    </w:p>
    <w:p w14:paraId="68E39A2C" w14:textId="77777777" w:rsidR="000714F8" w:rsidRDefault="000714F8" w:rsidP="009A5A7C">
      <w:pPr>
        <w:jc w:val="both"/>
      </w:pPr>
    </w:p>
    <w:p w14:paraId="52061227" w14:textId="42D4D0C4" w:rsidR="00D366EE" w:rsidRDefault="00D366EE" w:rsidP="009A5A7C">
      <w:pPr>
        <w:jc w:val="both"/>
      </w:pPr>
      <w:r>
        <w:fldChar w:fldCharType="begin"/>
      </w:r>
      <w:r>
        <w:instrText xml:space="preserve"> ADDIN EN.CITE &lt;EndNote&gt;&lt;Cite AuthorYear="1"&gt;&lt;Author&gt;Ambrona&lt;/Author&gt;&lt;Year&gt;2022&lt;/Year&gt;&lt;RecNum&gt;119&lt;/RecNum&gt;&lt;DisplayText&gt;Ambrona et al. (2022)&lt;/DisplayText&gt;&lt;record&gt;&lt;rec-number&gt;119&lt;/rec-number&gt;&lt;foreign-keys&gt;&lt;key app="EN" db-id="refdsetfmxfv0xezzx0x00r2eas9wvvxsrxv" timestamp="1728162777"&gt;119&lt;/key&gt;&lt;/foreign-keys&gt;&lt;ref-type name="Journal Article"&gt;17&lt;/ref-type&gt;&lt;contributors&gt;&lt;authors&gt;&lt;author&gt;Ambrona, Miguel&lt;/author&gt;&lt;author&gt;Schmitt, Anne-Laure&lt;/author&gt;&lt;author&gt;Toledo, Raphael R&lt;/author&gt;&lt;author&gt;Willems, Danny&lt;/author&gt;&lt;/authors&gt;&lt;/contributors&gt;&lt;titles&gt;&lt;title&gt;New optimization techniques for PlonK’s arithmetization&lt;/title&gt;&lt;secondary-title&gt;Cryptology ePrint Archive&lt;/secondary-title&gt;&lt;/titles&gt;&lt;periodical&gt;&lt;full-title&gt;Cryptology ePrint Archive&lt;/full-title&gt;&lt;/periodical&gt;&lt;dates&gt;&lt;year&gt;2022&lt;/year&gt;&lt;/dates&gt;&lt;urls&gt;&lt;/urls&gt;&lt;/record&gt;&lt;/Cite&gt;&lt;/EndNote&gt;</w:instrText>
      </w:r>
      <w:r>
        <w:fldChar w:fldCharType="separate"/>
      </w:r>
      <w:r>
        <w:rPr>
          <w:noProof/>
        </w:rPr>
        <w:t>Ambrona et al. (2022)</w:t>
      </w:r>
      <w:r>
        <w:fldChar w:fldCharType="end"/>
      </w:r>
      <w:r>
        <w:t xml:space="preserve"> in their research “</w:t>
      </w:r>
      <w:r w:rsidRPr="00D366EE">
        <w:rPr>
          <w:i/>
          <w:iCs/>
        </w:rPr>
        <w:t xml:space="preserve">New optimization techniques for Plonk’s </w:t>
      </w:r>
      <w:proofErr w:type="spellStart"/>
      <w:r w:rsidRPr="00D366EE">
        <w:rPr>
          <w:i/>
          <w:iCs/>
        </w:rPr>
        <w:t>aritmetization</w:t>
      </w:r>
      <w:proofErr w:type="spellEnd"/>
      <w:r>
        <w:t xml:space="preserve">” affirms that due to its performance, Plonk is used in several environments such as Filecoin,  an identification to storage, and </w:t>
      </w:r>
      <w:proofErr w:type="spellStart"/>
      <w:r>
        <w:t>Zcash</w:t>
      </w:r>
      <w:proofErr w:type="spellEnd"/>
      <w:r>
        <w:t xml:space="preserve"> for private transactions. In addition, the authors indicate that due to its solid proof and high-performing verification process, the protocol is appropriate for online verification in the blockchain context. </w:t>
      </w:r>
    </w:p>
    <w:p w14:paraId="0A06B091" w14:textId="77777777" w:rsidR="00A75A5C" w:rsidRDefault="00A75A5C" w:rsidP="009A5A7C">
      <w:pPr>
        <w:jc w:val="both"/>
      </w:pPr>
    </w:p>
    <w:p w14:paraId="33FC750C" w14:textId="77777777" w:rsidR="00A75A5C" w:rsidRDefault="00A75A5C" w:rsidP="00A75A5C">
      <w:pPr>
        <w:jc w:val="both"/>
      </w:pPr>
      <w:r>
        <w:t xml:space="preserve">Even though </w:t>
      </w:r>
      <w:r>
        <w:fldChar w:fldCharType="begin"/>
      </w:r>
      <w:r>
        <w:instrText xml:space="preserve"> ADDIN EN.CITE &lt;EndNote&gt;&lt;Cite&gt;&lt;Author&gt;Ballesteros-Rodríguez&lt;/Author&gt;&lt;Year&gt;2024&lt;/Year&gt;&lt;RecNum&gt;105&lt;/RecNum&gt;&lt;DisplayText&gt;(Ballesteros-Rodríguez et al., 2024)&lt;/DisplayText&gt;&lt;record&gt;&lt;rec-number&gt;105&lt;/rec-number&gt;&lt;foreign-keys&gt;&lt;key app="EN" db-id="refdsetfmxfv0xezzx0x00r2eas9wvvxsrxv" timestamp="1727132019"&gt;105&lt;/key&gt;&lt;/foreign-keys&gt;&lt;ref-type name="Journal Article"&gt;17&lt;/ref-type&gt;&lt;contributors&gt;&lt;authors&gt;&lt;author&gt;Ballesteros-Rodríguez, Alberto&lt;/author&gt;&lt;author&gt;Sánchez-Alonso, Salvador&lt;/author&gt;&lt;author&gt;Sicilia-Urbán, Miguel-Ángel&lt;/author&gt;&lt;/authors&gt;&lt;/contributors&gt;&lt;titles&gt;&lt;title&gt;Enhancing Privacy and Integrity in Computing Services Provisioning Using Blockchain and zk-SNARKs&lt;/title&gt;&lt;secondary-title&gt;IEEE Access&lt;/secondary-title&gt;&lt;/titles&gt;&lt;periodical&gt;&lt;full-title&gt;IEEE Access&lt;/full-title&gt;&lt;/periodical&gt;&lt;dates&gt;&lt;year&gt;2024&lt;/year&gt;&lt;/dates&gt;&lt;isbn&gt;2169-3536&lt;/isbn&gt;&lt;urls&gt;&lt;/urls&gt;&lt;/record&gt;&lt;/Cite&gt;&lt;/EndNote&gt;</w:instrText>
      </w:r>
      <w:r>
        <w:fldChar w:fldCharType="separate"/>
      </w:r>
      <w:r>
        <w:t>(Ballesteros-Rodríguez et al., 2024)</w:t>
      </w:r>
      <w:r>
        <w:fldChar w:fldCharType="end"/>
      </w:r>
      <w:r>
        <w:t xml:space="preserve"> in their research “</w:t>
      </w:r>
      <w:r w:rsidRPr="00345AE1">
        <w:t xml:space="preserve">Enhancing Privacy and Integrity in Computing Services Provisioning Using Blockchain and </w:t>
      </w:r>
      <w:proofErr w:type="spellStart"/>
      <w:r w:rsidRPr="00345AE1">
        <w:t>zk</w:t>
      </w:r>
      <w:proofErr w:type="spellEnd"/>
      <w:r w:rsidRPr="00345AE1">
        <w:t xml:space="preserve">-SNARKs”, established that the public signals and proof created using Plonk are slower than using other </w:t>
      </w:r>
      <w:proofErr w:type="spellStart"/>
      <w:r w:rsidRPr="00345AE1">
        <w:t>zk</w:t>
      </w:r>
      <w:proofErr w:type="spellEnd"/>
      <w:r w:rsidRPr="00345AE1">
        <w:t>-</w:t>
      </w:r>
      <w:r>
        <w:t>SNARK</w:t>
      </w:r>
      <w:r w:rsidRPr="00345AE1">
        <w:t xml:space="preserve"> scheme construction</w:t>
      </w:r>
      <w:r>
        <w:t>s</w:t>
      </w:r>
      <w:r w:rsidRPr="00345AE1">
        <w:t xml:space="preserve"> like Groth16, this dissertation started with </w:t>
      </w:r>
      <w:r>
        <w:t>testing</w:t>
      </w:r>
      <w:r w:rsidRPr="00345AE1">
        <w:t xml:space="preserve"> </w:t>
      </w:r>
      <w:r>
        <w:t>the</w:t>
      </w:r>
      <w:r w:rsidRPr="00345AE1">
        <w:t xml:space="preserve"> Plonk protocol to verify the proof. </w:t>
      </w:r>
      <w:r>
        <w:t xml:space="preserve">Afterwards, the test was conducted using Groth16 and, finally, </w:t>
      </w:r>
      <w:proofErr w:type="spellStart"/>
      <w:r>
        <w:t>Fflonk</w:t>
      </w:r>
      <w:proofErr w:type="spellEnd"/>
      <w:r>
        <w:t xml:space="preserve">. </w:t>
      </w:r>
    </w:p>
    <w:p w14:paraId="77230E18" w14:textId="77777777" w:rsidR="00A75A5C" w:rsidRDefault="00A75A5C" w:rsidP="00A75A5C">
      <w:pPr>
        <w:jc w:val="both"/>
      </w:pPr>
    </w:p>
    <w:p w14:paraId="16E0AC87" w14:textId="33134AE6" w:rsidR="00A75A5C" w:rsidRDefault="00A75A5C" w:rsidP="00A75A5C">
      <w:pPr>
        <w:jc w:val="both"/>
      </w:pPr>
      <w:r>
        <w:t>Creating the proof requires doing the hard work off-chain and sending it to someone who can verify it quickly. The first need is a problem able to be transformed into an arithmetic circuit. After that, it is needed the extraction of the polynomial from the circuit and a commitment of the polynomial. Finally, the polynomial</w:t>
      </w:r>
      <w:r>
        <w:t xml:space="preserve"> must be sent</w:t>
      </w:r>
      <w:r>
        <w:t xml:space="preserve"> to the verifier. Turning a problem into a circuit can be seen in this </w:t>
      </w:r>
      <w:proofErr w:type="spellStart"/>
      <w:r>
        <w:t>Circom</w:t>
      </w:r>
      <w:proofErr w:type="spellEnd"/>
      <w:r>
        <w:t xml:space="preserve"> circuit shown in </w:t>
      </w:r>
      <w:r>
        <w:fldChar w:fldCharType="begin"/>
      </w:r>
      <w:r>
        <w:instrText xml:space="preserve"> REF _Ref179129987 \h </w:instrText>
      </w:r>
      <w:r>
        <w:fldChar w:fldCharType="separate"/>
      </w:r>
      <w:r>
        <w:t>Figu</w:t>
      </w:r>
      <w:r>
        <w:t>r</w:t>
      </w:r>
      <w:r>
        <w:t xml:space="preserve">e </w:t>
      </w:r>
      <w:r>
        <w:rPr>
          <w:noProof/>
        </w:rPr>
        <w:t>4</w:t>
      </w:r>
      <w:r>
        <w:fldChar w:fldCharType="end"/>
      </w:r>
      <w:r>
        <w:t>.</w:t>
      </w:r>
    </w:p>
    <w:p w14:paraId="4447699F" w14:textId="77777777" w:rsidR="00A75A5C" w:rsidRDefault="00A75A5C" w:rsidP="00A75A5C">
      <w:pPr>
        <w:jc w:val="both"/>
      </w:pPr>
    </w:p>
    <w:p w14:paraId="02ABC38B" w14:textId="32A94E87" w:rsidR="00A75A5C" w:rsidRDefault="00A75A5C" w:rsidP="00A75A5C">
      <w:pPr>
        <w:jc w:val="both"/>
      </w:pPr>
      <w:r>
        <w:fldChar w:fldCharType="begin"/>
      </w:r>
      <w:r>
        <w:instrText xml:space="preserve"> ADDIN EN.CITE &lt;EndNote&gt;&lt;Cite AuthorYear="1"&gt;&lt;Author&gt;Ambrona&lt;/Author&gt;&lt;Year&gt;2022&lt;/Year&gt;&lt;RecNum&gt;119&lt;/RecNum&gt;&lt;DisplayText&gt;Ambrona et al. (2022)&lt;/DisplayText&gt;&lt;record&gt;&lt;rec-number&gt;119&lt;/rec-number&gt;&lt;foreign-keys&gt;&lt;key app="EN" db-id="refdsetfmxfv0xezzx0x00r2eas9wvvxsrxv" timestamp="1728162777"&gt;119&lt;/key&gt;&lt;/foreign-keys&gt;&lt;ref-type name="Journal Article"&gt;17&lt;/ref-type&gt;&lt;contributors&gt;&lt;authors&gt;&lt;author&gt;Ambrona, Miguel&lt;/author&gt;&lt;author&gt;Schmitt, Anne-Laure&lt;/author&gt;&lt;author&gt;Toledo, Raphael R&lt;/author&gt;&lt;author&gt;Willems, Danny&lt;/author&gt;&lt;/authors&gt;&lt;/contributors&gt;&lt;titles&gt;&lt;title&gt;New optimization techniques for PlonK’s arithmetization&lt;/title&gt;&lt;secondary-title&gt;Cryptology ePrint Archive&lt;/secondary-title&gt;&lt;/titles&gt;&lt;periodical&gt;&lt;full-title&gt;Cryptology ePrint Archive&lt;/full-title&gt;&lt;/periodical&gt;&lt;dates&gt;&lt;year&gt;2022&lt;/year&gt;&lt;/dates&gt;&lt;urls&gt;&lt;/urls&gt;&lt;/record&gt;&lt;/Cite&gt;&lt;/EndNote&gt;</w:instrText>
      </w:r>
      <w:r>
        <w:fldChar w:fldCharType="separate"/>
      </w:r>
      <w:r>
        <w:rPr>
          <w:noProof/>
        </w:rPr>
        <w:t>Ambrona et al. (2022)</w:t>
      </w:r>
      <w:r>
        <w:fldChar w:fldCharType="end"/>
      </w:r>
      <w:r>
        <w:t xml:space="preserve"> states that p</w:t>
      </w:r>
      <w:r w:rsidRPr="0070284F">
        <w:t>ermutations over Lagrange</w:t>
      </w:r>
      <w:r>
        <w:t xml:space="preserve"> </w:t>
      </w:r>
      <w:r w:rsidRPr="0070284F">
        <w:t xml:space="preserve">bases for Oecumenical Noninteractive arguments of Knowledge </w:t>
      </w:r>
      <w:r>
        <w:t>(Plonk) is a cryptographic protocol to create ZKP</w:t>
      </w:r>
      <w:r>
        <w:t>s</w:t>
      </w:r>
      <w:r>
        <w:t xml:space="preserve"> emphasising on non-interactive universal solutions for zero-knowledge proofs. These proofs are efficient in verification time, representing an advantage for decentralised systems such as smart city environments. In addition, security is also paramount. For that matter, t</w:t>
      </w:r>
      <w:r w:rsidRPr="001D6C3D">
        <w:t>he concept of computational soundness in interactive proofs ensures that the system remains resilient against attempts by a computationally powerful and malicious prover to deceive the verifier</w:t>
      </w:r>
      <w:r>
        <w:t xml:space="preserve"> </w:t>
      </w:r>
      <w:r>
        <w:fldChar w:fldCharType="begin"/>
      </w:r>
      <w:r>
        <w:instrText xml:space="preserve"> ADDIN EN.CITE &lt;EndNote&gt;&lt;Cite&gt;&lt;Author&gt;Ernstberger&lt;/Author&gt;&lt;Year&gt;2024&lt;/Year&gt;&lt;RecNum&gt;112&lt;/RecNum&gt;&lt;DisplayText&gt;(Ernstberger et al., 2024)&lt;/DisplayText&gt;&lt;record&gt;&lt;rec-number&gt;112&lt;/rec-number&gt;&lt;foreign-keys&gt;&lt;key app="EN" db-id="refdsetfmxfv0xezzx0x00r2eas9wvvxsrxv" timestamp="1727849741"&gt;112&lt;/key&gt;&lt;/foreign-keys&gt;&lt;ref-type name="Journal Article"&gt;17&lt;/ref-type&gt;&lt;contributors&gt;&lt;authors&gt;&lt;author&gt;Ernstberger, Jens&lt;/author&gt;&lt;author&gt;Chaliasos, Stefanos&lt;/author&gt;&lt;author&gt;Zhou, Liyi&lt;/author&gt;&lt;author&gt;Jovanovic, Philipp&lt;/author&gt;&lt;author&gt;Gervais, Arthur&lt;/author&gt;&lt;/authors&gt;&lt;/contributors&gt;&lt;titles&gt;&lt;title&gt;Do You Need a Zero Knowledge Proof?&lt;/title&gt;&lt;secondary-title&gt;Cryptology ePrint Archive&lt;/secondary-title&gt;&lt;/titles&gt;&lt;periodical&gt;&lt;full-title&gt;Cryptology ePrint Archive&lt;/full-title&gt;&lt;/periodical&gt;&lt;dates&gt;&lt;year&gt;2024&lt;/year&gt;&lt;/dates&gt;&lt;urls&gt;&lt;/urls&gt;&lt;/record&gt;&lt;/Cite&gt;&lt;/EndNote&gt;</w:instrText>
      </w:r>
      <w:r>
        <w:fldChar w:fldCharType="separate"/>
      </w:r>
      <w:r>
        <w:rPr>
          <w:noProof/>
        </w:rPr>
        <w:t>(Ernstberger et al., 2024)</w:t>
      </w:r>
      <w:r>
        <w:fldChar w:fldCharType="end"/>
      </w:r>
      <w:r w:rsidRPr="001D6C3D">
        <w:t>.</w:t>
      </w:r>
    </w:p>
    <w:p w14:paraId="276F5CF9" w14:textId="0051EB63" w:rsidR="00A9447E" w:rsidRDefault="00A9447E" w:rsidP="00A75A5C">
      <w:pPr>
        <w:jc w:val="both"/>
      </w:pPr>
      <w:r>
        <w:lastRenderedPageBreak/>
        <w:fldChar w:fldCharType="begin"/>
      </w:r>
      <w:r>
        <w:instrText xml:space="preserve"> ADDIN EN.CITE &lt;EndNote&gt;&lt;Cite&gt;&lt;Author&gt;Groth&lt;/Author&gt;&lt;Year&gt;2016&lt;/Year&gt;&lt;RecNum&gt;122&lt;/RecNum&gt;&lt;DisplayText&gt;(Groth, 2016)&lt;/DisplayText&gt;&lt;record&gt;&lt;rec-number&gt;122&lt;/rec-number&gt;&lt;foreign-keys&gt;&lt;key app="EN" db-id="refdsetfmxfv0xezzx0x00r2eas9wvvxsrxv" timestamp="1728775284"&gt;122&lt;/key&gt;&lt;/foreign-keys&gt;&lt;ref-type name="Conference Proceedings"&gt;10&lt;/ref-type&gt;&lt;contributors&gt;&lt;authors&gt;&lt;author&gt;Groth, Jens&lt;/author&gt;&lt;/authors&gt;&lt;/contributors&gt;&lt;titles&gt;&lt;title&gt;On the size of pairing-based non-interactive arguments&lt;/title&gt;&lt;secondary-title&gt;Advances in Cryptology–EUROCRYPT 2016: 35th Annual International Conference on the Theory and Applications of Cryptographic Techniques, Vienna, Austria, May 8-12, 2016, Proceedings, Part II 35&lt;/secondary-title&gt;&lt;/titles&gt;&lt;pages&gt;305-326&lt;/pages&gt;&lt;dates&gt;&lt;year&gt;2016&lt;/year&gt;&lt;/dates&gt;&lt;publisher&gt;Springer&lt;/publisher&gt;&lt;isbn&gt;3662498952&lt;/isbn&gt;&lt;urls&gt;&lt;/urls&gt;&lt;/record&gt;&lt;/Cite&gt;&lt;/EndNote&gt;</w:instrText>
      </w:r>
      <w:r>
        <w:fldChar w:fldCharType="separate"/>
      </w:r>
      <w:r>
        <w:rPr>
          <w:noProof/>
        </w:rPr>
        <w:t>(Groth, 2016)</w:t>
      </w:r>
      <w:r>
        <w:fldChar w:fldCharType="end"/>
      </w:r>
    </w:p>
    <w:p w14:paraId="53E298D6" w14:textId="77777777" w:rsidR="00A9447E" w:rsidRDefault="00A9447E" w:rsidP="00A75A5C">
      <w:pPr>
        <w:jc w:val="both"/>
      </w:pPr>
    </w:p>
    <w:p w14:paraId="3380A7ED" w14:textId="06A9E1CD" w:rsidR="00A9447E" w:rsidRDefault="00A9447E" w:rsidP="00A75A5C">
      <w:pPr>
        <w:jc w:val="both"/>
      </w:pPr>
      <w:r>
        <w:fldChar w:fldCharType="begin"/>
      </w:r>
      <w:r>
        <w:instrText xml:space="preserve"> ADDIN EN.CITE &lt;EndNote&gt;&lt;Cite&gt;&lt;Author&gt;Gabizon&lt;/Author&gt;&lt;Year&gt;2019&lt;/Year&gt;&lt;RecNum&gt;123&lt;/RecNum&gt;&lt;DisplayText&gt;(Gabizon et al., 2019)&lt;/DisplayText&gt;&lt;record&gt;&lt;rec-number&gt;123&lt;/rec-number&gt;&lt;foreign-keys&gt;&lt;key app="EN" db-id="refdsetfmxfv0xezzx0x00r2eas9wvvxsrxv" timestamp="1728775593"&gt;123&lt;/key&gt;&lt;/foreign-keys&gt;&lt;ref-type name="Journal Article"&gt;17&lt;/ref-type&gt;&lt;contributors&gt;&lt;authors&gt;&lt;author&gt;Gabizon, Ariel&lt;/author&gt;&lt;author&gt;Williamson, Zachary J&lt;/author&gt;&lt;author&gt;Ciobotaru, Oana&lt;/author&gt;&lt;/authors&gt;&lt;/contributors&gt;&lt;titles&gt;&lt;title&gt;Plonk: Permutations over lagrange-bases for oecumenical noninteractive arguments of knowledge&lt;/title&gt;&lt;secondary-title&gt;Cryptology ePrint Archive&lt;/secondary-title&gt;&lt;/titles&gt;&lt;periodical&gt;&lt;full-title&gt;Cryptology ePrint Archive&lt;/full-title&gt;&lt;/periodical&gt;&lt;dates&gt;&lt;year&gt;2019&lt;/year&gt;&lt;/dates&gt;&lt;urls&gt;&lt;/urls&gt;&lt;/record&gt;&lt;/Cite&gt;&lt;/EndNote&gt;</w:instrText>
      </w:r>
      <w:r>
        <w:fldChar w:fldCharType="separate"/>
      </w:r>
      <w:r>
        <w:rPr>
          <w:noProof/>
        </w:rPr>
        <w:t>(Gabizon et al., 2019)</w:t>
      </w:r>
      <w:r>
        <w:fldChar w:fldCharType="end"/>
      </w:r>
    </w:p>
    <w:p w14:paraId="58F3D529" w14:textId="77777777" w:rsidR="00573B85" w:rsidRDefault="00573B85" w:rsidP="00A75A5C">
      <w:pPr>
        <w:jc w:val="both"/>
      </w:pPr>
    </w:p>
    <w:p w14:paraId="1279699D" w14:textId="1CD180DD" w:rsidR="00A75A5C" w:rsidRDefault="00573B85" w:rsidP="00A75A5C">
      <w:pPr>
        <w:jc w:val="both"/>
      </w:pPr>
      <w:r>
        <w:fldChar w:fldCharType="begin"/>
      </w:r>
      <w:r>
        <w:instrText xml:space="preserve"> ADDIN EN.CITE &lt;EndNote&gt;&lt;Cite AuthorYear="1"&gt;&lt;Author&gt;Singh&lt;/Author&gt;&lt;Year&gt;2024&lt;/Year&gt;&lt;RecNum&gt;113&lt;/RecNum&gt;&lt;DisplayText&gt;Singh (2024)&lt;/DisplayText&gt;&lt;record&gt;&lt;rec-number&gt;113&lt;/rec-number&gt;&lt;foreign-keys&gt;&lt;key app="EN" db-id="refdsetfmxfv0xezzx0x00r2eas9wvvxsrxv" timestamp="1727927685"&gt;113&lt;/key&gt;&lt;/foreign-keys&gt;&lt;ref-type name="Conference Proceedings"&gt;10&lt;/ref-type&gt;&lt;contributors&gt;&lt;authors&gt;&lt;author&gt;Singh, Shridhar&lt;/author&gt;&lt;/authors&gt;&lt;/contributors&gt;&lt;titles&gt;&lt;title&gt;Enhancing Privacy and Security in Large-Language Models: A Zero-Knowledge Proof Approach&lt;/title&gt;&lt;secondary-title&gt;International Conference on Cyber Warfare and Security&lt;/secondary-title&gt;&lt;/titles&gt;&lt;pages&gt;574-582&lt;/pages&gt;&lt;volume&gt;19&lt;/volume&gt;&lt;number&gt;1&lt;/number&gt;&lt;dates&gt;&lt;year&gt;2024&lt;/year&gt;&lt;/dates&gt;&lt;isbn&gt;2048-9889&lt;/isbn&gt;&lt;urls&gt;&lt;/urls&gt;&lt;/record&gt;&lt;/Cite&gt;&lt;/EndNote&gt;</w:instrText>
      </w:r>
      <w:r>
        <w:fldChar w:fldCharType="separate"/>
      </w:r>
      <w:r>
        <w:t>Singh (2024)</w:t>
      </w:r>
      <w:r>
        <w:fldChar w:fldCharType="end"/>
      </w:r>
      <w:r>
        <w:t xml:space="preserve"> stated that the tool has three components. First, the circuit compiler allows the definition of rules and conditions to be verified without revealing the subjacent data. They can be one or more, and they are also utilised for proof generation. The second is the proof generation. After the circuit definition, the tool can generate a </w:t>
      </w:r>
      <w:proofErr w:type="spellStart"/>
      <w:r>
        <w:t>zk</w:t>
      </w:r>
      <w:proofErr w:type="spellEnd"/>
      <w:r>
        <w:t>-SNARK proof to verify that the input data complies with the circuit condition. Finally, proof verification provides the necessary tools to verify the proof. The verification confirms that the hidden input data follow the conditions specified in the circuit.</w:t>
      </w:r>
    </w:p>
    <w:p w14:paraId="15A9E24E" w14:textId="77777777" w:rsidR="00573B85" w:rsidRDefault="00573B85" w:rsidP="00A75A5C">
      <w:pPr>
        <w:jc w:val="both"/>
      </w:pPr>
    </w:p>
    <w:p w14:paraId="2295F38D" w14:textId="3929A940" w:rsidR="00FB6C86" w:rsidRDefault="00573B85" w:rsidP="009A5A7C">
      <w:pPr>
        <w:jc w:val="both"/>
      </w:pPr>
      <w:r>
        <w:t xml:space="preserve">Used for the implementation of the prototype in this dissertation, </w:t>
      </w:r>
      <w:proofErr w:type="spellStart"/>
      <w:r w:rsidR="00A75A5C">
        <w:t>SnarkJS</w:t>
      </w:r>
      <w:proofErr w:type="spellEnd"/>
      <w:r w:rsidR="00A75A5C">
        <w:t xml:space="preserve"> is a JavaScript-developed tool designed to work with ZKP</w:t>
      </w:r>
      <w:r>
        <w:t>s</w:t>
      </w:r>
      <w:r w:rsidR="00A75A5C">
        <w:t xml:space="preserve"> non-interactive. These proofs allow to demonstrate that an affirmation is true without revealing any additional information than the affirmation itself. This is especially useful in applications that require security and privacy, like blockchain transactions, password-less secure authentication or IoT environments where privacy and verification are paramount. Additionally, </w:t>
      </w:r>
      <w:proofErr w:type="spellStart"/>
      <w:r w:rsidR="00A75A5C">
        <w:t>SnarkJS</w:t>
      </w:r>
      <w:proofErr w:type="spellEnd"/>
      <w:r w:rsidR="00A75A5C">
        <w:t xml:space="preserve"> act</w:t>
      </w:r>
      <w:r w:rsidR="00A75A5C">
        <w:t>s</w:t>
      </w:r>
      <w:r w:rsidR="00A75A5C">
        <w:t xml:space="preserve"> as a bridge between cryptographic theory and its practical application </w:t>
      </w:r>
      <w:r w:rsidR="00A75A5C">
        <w:fldChar w:fldCharType="begin"/>
      </w:r>
      <w:r w:rsidR="00A75A5C">
        <w:instrText xml:space="preserve"> ADDIN EN.CITE &lt;EndNote&gt;&lt;Cite&gt;&lt;Author&gt;Iden3&lt;/Author&gt;&lt;Year&gt;2024&lt;/Year&gt;&lt;RecNum&gt;103&lt;/RecNum&gt;&lt;DisplayText&gt;(Iden3, 2024a)&lt;/DisplayText&gt;&lt;record&gt;&lt;rec-number&gt;103&lt;/rec-number&gt;&lt;foreign-keys&gt;&lt;key app="EN" db-id="refdsetfmxfv0xezzx0x00r2eas9wvvxsrxv" timestamp="1723260805"&gt;103&lt;/key&gt;&lt;/foreign-keys&gt;&lt;ref-type name="Web Page"&gt;12&lt;/ref-type&gt;&lt;contributors&gt;&lt;authors&gt;&lt;author&gt;Iden3&lt;/author&gt;&lt;/authors&gt;&lt;/contributors&gt;&lt;titles&gt;&lt;title&gt;Circom Circuit Compiler&lt;/title&gt;&lt;/titles&gt;&lt;dates&gt;&lt;year&gt;2024&lt;/year&gt;&lt;/dates&gt;&lt;urls&gt;&lt;related-urls&gt;&lt;url&gt;https://docs.circom.io/&lt;/url&gt;&lt;/related-urls&gt;&lt;/urls&gt;&lt;/record&gt;&lt;/Cite&gt;&lt;/EndNote&gt;</w:instrText>
      </w:r>
      <w:r w:rsidR="00A75A5C">
        <w:fldChar w:fldCharType="separate"/>
      </w:r>
      <w:r w:rsidR="00A75A5C">
        <w:rPr>
          <w:noProof/>
        </w:rPr>
        <w:t>(Iden3, 2024a)</w:t>
      </w:r>
      <w:r w:rsidR="00A75A5C">
        <w:fldChar w:fldCharType="end"/>
      </w:r>
      <w:r w:rsidR="00A75A5C">
        <w:t xml:space="preserve">. </w:t>
      </w:r>
    </w:p>
    <w:p w14:paraId="66938344" w14:textId="08611FF2" w:rsidR="003F6666" w:rsidRPr="00B67F67" w:rsidRDefault="00596D46" w:rsidP="00B67F67">
      <w:pPr>
        <w:pStyle w:val="Heading1"/>
        <w:rPr>
          <w:color w:val="000000" w:themeColor="text1"/>
        </w:rPr>
      </w:pPr>
      <w:bookmarkStart w:id="5" w:name="_Toc179739456"/>
      <w:r w:rsidRPr="00596D46">
        <w:rPr>
          <w:color w:val="000000" w:themeColor="text1"/>
        </w:rPr>
        <w:t>Research Design</w:t>
      </w:r>
      <w:bookmarkEnd w:id="5"/>
    </w:p>
    <w:p w14:paraId="1F0CEFEF" w14:textId="4BE8F793" w:rsidR="003F6666" w:rsidRPr="003F6666" w:rsidRDefault="003F6666" w:rsidP="003F6666">
      <w:pPr>
        <w:pStyle w:val="Heading2"/>
        <w:rPr>
          <w:color w:val="000000" w:themeColor="text1"/>
        </w:rPr>
      </w:pPr>
      <w:bookmarkStart w:id="6" w:name="_Toc179739457"/>
      <w:r w:rsidRPr="003F6666">
        <w:rPr>
          <w:color w:val="000000" w:themeColor="text1"/>
        </w:rPr>
        <w:t>Research Questions</w:t>
      </w:r>
      <w:bookmarkEnd w:id="6"/>
    </w:p>
    <w:p w14:paraId="4E5D62B0" w14:textId="629A43CC" w:rsidR="003F6666" w:rsidRDefault="003F6666" w:rsidP="009A5A7C">
      <w:pPr>
        <w:jc w:val="both"/>
      </w:pPr>
      <w:proofErr w:type="spellStart"/>
      <w:r>
        <w:t>i</w:t>
      </w:r>
      <w:proofErr w:type="spellEnd"/>
      <w:r>
        <w:t>.</w:t>
      </w:r>
      <w:r>
        <w:tab/>
        <w:t xml:space="preserve">How can a distributed and agnostic mechanism be created to establish connections between different blockchain types to interconnect different </w:t>
      </w:r>
      <w:r w:rsidR="004D3A93">
        <w:t>smart contracts</w:t>
      </w:r>
      <w:r>
        <w:t xml:space="preserve"> in a smart city</w:t>
      </w:r>
      <w:r w:rsidR="009A4CD0">
        <w:t>?</w:t>
      </w:r>
    </w:p>
    <w:p w14:paraId="6F9FE2FC" w14:textId="3AF54D57" w:rsidR="003F6666" w:rsidRDefault="003F6666" w:rsidP="009A5A7C">
      <w:pPr>
        <w:jc w:val="both"/>
      </w:pPr>
      <w:r>
        <w:t>ii.</w:t>
      </w:r>
      <w:r>
        <w:tab/>
        <w:t>How can ZKP</w:t>
      </w:r>
      <w:r w:rsidR="00122331">
        <w:t>s</w:t>
      </w:r>
      <w:r>
        <w:t xml:space="preserve"> achieve cross-</w:t>
      </w:r>
      <w:r w:rsidR="00D26E37">
        <w:t>smart-contract</w:t>
      </w:r>
      <w:r>
        <w:t>, anonymous and low-latency transactions in a smart city context, and how are these attributes (anonymous, low-latency) related?</w:t>
      </w:r>
    </w:p>
    <w:p w14:paraId="3B5020D7" w14:textId="6FA4E655" w:rsidR="00B67F67" w:rsidRDefault="003F6666" w:rsidP="009A5A7C">
      <w:pPr>
        <w:jc w:val="both"/>
      </w:pPr>
      <w:r>
        <w:t>iii.</w:t>
      </w:r>
      <w:r>
        <w:tab/>
        <w:t>What are the security considerations in a smart city when implementing cross</w:t>
      </w:r>
      <w:r w:rsidR="004D3A93">
        <w:t xml:space="preserve"> smart contract</w:t>
      </w:r>
      <w:r>
        <w:t xml:space="preserve"> communication?</w:t>
      </w:r>
      <w:r w:rsidR="002172C1">
        <w:t xml:space="preserve"> </w:t>
      </w:r>
    </w:p>
    <w:p w14:paraId="1825C8B8" w14:textId="77777777" w:rsidR="005B4397" w:rsidRDefault="005B4397" w:rsidP="003F6666"/>
    <w:p w14:paraId="1B8B9E31" w14:textId="5757A614" w:rsidR="007805C0" w:rsidRPr="003F6666" w:rsidRDefault="007805C0" w:rsidP="007805C0">
      <w:pPr>
        <w:pStyle w:val="Heading2"/>
        <w:rPr>
          <w:color w:val="000000" w:themeColor="text1"/>
        </w:rPr>
      </w:pPr>
      <w:bookmarkStart w:id="7" w:name="_Toc179739458"/>
      <w:r>
        <w:rPr>
          <w:color w:val="000000" w:themeColor="text1"/>
        </w:rPr>
        <w:t>Defining the prototype</w:t>
      </w:r>
      <w:bookmarkEnd w:id="7"/>
    </w:p>
    <w:p w14:paraId="0AA748F6" w14:textId="78F39D79" w:rsidR="00A001E0" w:rsidRDefault="00515325" w:rsidP="001E69D1">
      <w:pPr>
        <w:jc w:val="both"/>
      </w:pPr>
      <w:r>
        <w:t>The prototype</w:t>
      </w:r>
      <w:r w:rsidR="00A72F8E">
        <w:t xml:space="preserve"> ran over a Hyperledger Fabric blockchain. It was defined</w:t>
      </w:r>
      <w:r>
        <w:t xml:space="preserve"> </w:t>
      </w:r>
      <w:r w:rsidR="004C3298">
        <w:t>with one channel named “</w:t>
      </w:r>
      <w:proofErr w:type="spellStart"/>
      <w:r w:rsidR="004C3298">
        <w:t>mychannel</w:t>
      </w:r>
      <w:proofErr w:type="spellEnd"/>
      <w:r w:rsidR="004C3298">
        <w:t>” and two smart contracts, energy and apartment</w:t>
      </w:r>
      <w:r w:rsidR="00A72F8E">
        <w:t>, running on the channel</w:t>
      </w:r>
      <w:r w:rsidR="004C3298">
        <w:t xml:space="preserve">. </w:t>
      </w:r>
      <w:r w:rsidR="00D1718B">
        <w:t>The f</w:t>
      </w:r>
      <w:r w:rsidR="004C3298">
        <w:t xml:space="preserve">irst </w:t>
      </w:r>
      <w:r w:rsidR="00A72F8E">
        <w:t xml:space="preserve">smart contract </w:t>
      </w:r>
      <w:r w:rsidR="004C3298">
        <w:t>represents the power company</w:t>
      </w:r>
      <w:r w:rsidR="00D26E37">
        <w:t xml:space="preserve"> and the </w:t>
      </w:r>
      <w:r w:rsidR="00A001E0">
        <w:t xml:space="preserve">second smart contract represents the apartment power meter readings. </w:t>
      </w:r>
    </w:p>
    <w:p w14:paraId="7AD9D79B" w14:textId="77777777" w:rsidR="00A001E0" w:rsidRDefault="00A001E0" w:rsidP="001E69D1">
      <w:pPr>
        <w:jc w:val="both"/>
      </w:pPr>
    </w:p>
    <w:p w14:paraId="272DF570" w14:textId="0B844FCB" w:rsidR="00AD6ECC" w:rsidRDefault="00D26E37" w:rsidP="00D26E37">
      <w:pPr>
        <w:jc w:val="both"/>
      </w:pPr>
      <w:r>
        <w:t xml:space="preserve">The interaction between both is given by the necessity of the power company to fetch and store the power usage from each apartment power meter. Furthermore, </w:t>
      </w:r>
      <w:r w:rsidR="00DF3D3C">
        <w:t>after getting the power meter reading, the energy smart contract has the responsibility to get a blockchain-external</w:t>
      </w:r>
      <w:r>
        <w:t xml:space="preserve"> </w:t>
      </w:r>
      <w:r w:rsidR="00DF3D3C">
        <w:t>value to define the price of the energy usage per unit.</w:t>
      </w:r>
    </w:p>
    <w:p w14:paraId="2674CC06" w14:textId="77777777" w:rsidR="0008733A" w:rsidRDefault="0008733A" w:rsidP="001E69D1">
      <w:pPr>
        <w:jc w:val="both"/>
      </w:pPr>
    </w:p>
    <w:p w14:paraId="69D5845B" w14:textId="2492D430" w:rsidR="00C54475" w:rsidRDefault="00C54475" w:rsidP="001E69D1">
      <w:pPr>
        <w:jc w:val="both"/>
      </w:pPr>
      <w:r>
        <w:t>The following diagram</w:t>
      </w:r>
      <w:r w:rsidR="00FE21D4">
        <w:t xml:space="preserve"> shown in </w:t>
      </w:r>
      <w:r w:rsidR="00FE21D4">
        <w:fldChar w:fldCharType="begin"/>
      </w:r>
      <w:r w:rsidR="00FE21D4">
        <w:instrText xml:space="preserve"> REF _Ref179129562 \h </w:instrText>
      </w:r>
      <w:r w:rsidR="00FE21D4">
        <w:fldChar w:fldCharType="separate"/>
      </w:r>
      <w:r w:rsidR="00FE21D4">
        <w:t xml:space="preserve">Figure </w:t>
      </w:r>
      <w:r w:rsidR="00FE21D4">
        <w:rPr>
          <w:noProof/>
        </w:rPr>
        <w:t>1</w:t>
      </w:r>
      <w:r w:rsidR="00FE21D4">
        <w:fldChar w:fldCharType="end"/>
      </w:r>
      <w:r>
        <w:t xml:space="preserve"> </w:t>
      </w:r>
      <w:r w:rsidR="00FE21D4">
        <w:t>presents</w:t>
      </w:r>
      <w:r>
        <w:t xml:space="preserve"> the interaction between apartment and energy smart contracts. Additionally, it presents a zero-knowledge proof “verify” function as an entity that receives the signal from the apartment smart contract to determine whether the request is authorised. </w:t>
      </w:r>
    </w:p>
    <w:p w14:paraId="12F688CD" w14:textId="77777777" w:rsidR="00C54475" w:rsidRDefault="00C54475" w:rsidP="00C861EB"/>
    <w:p w14:paraId="317834E3" w14:textId="77777777" w:rsidR="00FE21D4" w:rsidRDefault="00C54475" w:rsidP="00FE21D4">
      <w:pPr>
        <w:keepNext/>
      </w:pPr>
      <w:r>
        <w:rPr>
          <w:noProof/>
        </w:rPr>
        <w:lastRenderedPageBreak/>
        <w:drawing>
          <wp:inline distT="0" distB="0" distL="0" distR="0" wp14:anchorId="6DB10DDE" wp14:editId="177A69A1">
            <wp:extent cx="6120130" cy="2551430"/>
            <wp:effectExtent l="0" t="0" r="1270" b="1270"/>
            <wp:docPr id="1509133298" name="Picture 29"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133298" name="Picture 29" descr="A diagram of a computer&#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120130" cy="2551430"/>
                    </a:xfrm>
                    <a:prstGeom prst="rect">
                      <a:avLst/>
                    </a:prstGeom>
                  </pic:spPr>
                </pic:pic>
              </a:graphicData>
            </a:graphic>
          </wp:inline>
        </w:drawing>
      </w:r>
    </w:p>
    <w:p w14:paraId="4CCBA0AD" w14:textId="2790AAA8" w:rsidR="00C54475" w:rsidRDefault="00FE21D4" w:rsidP="00FE21D4">
      <w:pPr>
        <w:pStyle w:val="Caption"/>
      </w:pPr>
      <w:bookmarkStart w:id="8" w:name="_Ref179129562"/>
      <w:bookmarkStart w:id="9" w:name="_Ref179534893"/>
      <w:bookmarkStart w:id="10" w:name="_Toc179535059"/>
      <w:bookmarkStart w:id="11" w:name="_Toc179659094"/>
      <w:r>
        <w:t xml:space="preserve">Figure </w:t>
      </w:r>
      <w:r>
        <w:fldChar w:fldCharType="begin"/>
      </w:r>
      <w:r>
        <w:instrText xml:space="preserve"> SEQ Figure \* ARABIC </w:instrText>
      </w:r>
      <w:r>
        <w:fldChar w:fldCharType="separate"/>
      </w:r>
      <w:r w:rsidR="00995F36">
        <w:rPr>
          <w:noProof/>
        </w:rPr>
        <w:t>1</w:t>
      </w:r>
      <w:r>
        <w:fldChar w:fldCharType="end"/>
      </w:r>
      <w:bookmarkEnd w:id="8"/>
      <w:r>
        <w:t xml:space="preserve">. </w:t>
      </w:r>
      <w:bookmarkStart w:id="12" w:name="_Ref179530096"/>
      <w:r>
        <w:t>Interaction diagram between energy and apartment smart contracts</w:t>
      </w:r>
      <w:bookmarkEnd w:id="9"/>
      <w:bookmarkEnd w:id="10"/>
      <w:bookmarkEnd w:id="11"/>
      <w:bookmarkEnd w:id="12"/>
    </w:p>
    <w:p w14:paraId="1DBE6625" w14:textId="77777777" w:rsidR="00C54475" w:rsidRDefault="00C54475" w:rsidP="001E69D1">
      <w:pPr>
        <w:jc w:val="both"/>
      </w:pPr>
    </w:p>
    <w:p w14:paraId="466974B8" w14:textId="772FC9C7" w:rsidR="00BC62E4" w:rsidRDefault="00BC62E4" w:rsidP="002E3190">
      <w:pPr>
        <w:jc w:val="both"/>
      </w:pPr>
      <w:r>
        <w:t xml:space="preserve">The </w:t>
      </w:r>
      <w:r w:rsidR="009E56CB">
        <w:t xml:space="preserve">apartment </w:t>
      </w:r>
      <w:r>
        <w:t xml:space="preserve">ledger </w:t>
      </w:r>
      <w:r w:rsidR="00087C55">
        <w:t>defines</w:t>
      </w:r>
      <w:r>
        <w:t xml:space="preserve"> </w:t>
      </w:r>
      <w:r w:rsidR="009E56CB">
        <w:t>n</w:t>
      </w:r>
      <w:r>
        <w:t xml:space="preserve"> apartments to be initialised</w:t>
      </w:r>
      <w:r w:rsidR="009E56CB">
        <w:t xml:space="preserve"> with ID and </w:t>
      </w:r>
      <w:proofErr w:type="spellStart"/>
      <w:r w:rsidR="009E56CB">
        <w:t>EnergyUsage</w:t>
      </w:r>
      <w:proofErr w:type="spellEnd"/>
      <w:r w:rsidR="009E56CB">
        <w:t xml:space="preserve"> as attributes</w:t>
      </w:r>
      <w:r>
        <w:t>.</w:t>
      </w:r>
      <w:r w:rsidR="009E56CB">
        <w:t xml:space="preserve"> First, </w:t>
      </w:r>
      <w:proofErr w:type="spellStart"/>
      <w:r w:rsidR="009E56CB">
        <w:t>EnergyUsage</w:t>
      </w:r>
      <w:proofErr w:type="spellEnd"/>
      <w:r w:rsidR="009E56CB">
        <w:t xml:space="preserve"> is defined with 0. Second, by using an external node application to trigger the prototype, this attribute is initialised with a random number representing the energy usage or the power meter of the apartment at a given moment. </w:t>
      </w:r>
      <w:r w:rsidR="00087C55">
        <w:t xml:space="preserve"> </w:t>
      </w:r>
    </w:p>
    <w:p w14:paraId="3FB08865" w14:textId="77777777" w:rsidR="009E56CB" w:rsidRDefault="009E56CB" w:rsidP="001E69D1">
      <w:pPr>
        <w:jc w:val="both"/>
      </w:pPr>
    </w:p>
    <w:p w14:paraId="6824192E" w14:textId="0DE804E0" w:rsidR="009E56CB" w:rsidRDefault="009E56CB" w:rsidP="002E3190">
      <w:pPr>
        <w:jc w:val="both"/>
      </w:pPr>
      <w:r>
        <w:t xml:space="preserve">The node application </w:t>
      </w:r>
      <w:r w:rsidR="00AD6ECC">
        <w:t>bellow</w:t>
      </w:r>
      <w:r>
        <w:t xml:space="preserve"> </w:t>
      </w:r>
      <w:r w:rsidR="0008733A">
        <w:t xml:space="preserve">arbitrarily creates </w:t>
      </w:r>
      <w:r w:rsidR="002E3190">
        <w:t>10,000</w:t>
      </w:r>
      <w:r w:rsidR="0008733A">
        <w:t xml:space="preserve"> apartments with the attribute ID equal to the string Apartment plus the apartment’s number e.g.: “Apartment3” and </w:t>
      </w:r>
      <w:proofErr w:type="spellStart"/>
      <w:r w:rsidR="0008733A">
        <w:t>EnergyUsage</w:t>
      </w:r>
      <w:proofErr w:type="spellEnd"/>
      <w:r w:rsidR="0008733A">
        <w:t xml:space="preserve"> equal to a random number between 20 and 250, which is recorded with string format. </w:t>
      </w:r>
    </w:p>
    <w:p w14:paraId="6E9CF336" w14:textId="77777777" w:rsidR="00D1718B" w:rsidRDefault="00D1718B" w:rsidP="001E69D1">
      <w:pPr>
        <w:jc w:val="both"/>
      </w:pPr>
    </w:p>
    <w:p w14:paraId="77589E2E" w14:textId="0D163F25" w:rsidR="00D1718B" w:rsidRDefault="00AD6ECC" w:rsidP="002E3190">
      <w:pPr>
        <w:jc w:val="both"/>
      </w:pPr>
      <w:r>
        <w:t xml:space="preserve">In the energy smart contract, the function </w:t>
      </w:r>
      <w:proofErr w:type="spellStart"/>
      <w:r>
        <w:t>CreateAsset</w:t>
      </w:r>
      <w:proofErr w:type="spellEnd"/>
      <w:r>
        <w:t xml:space="preserve"> was defined with a third argument, </w:t>
      </w:r>
      <w:proofErr w:type="spellStart"/>
      <w:r>
        <w:t>energyUsage</w:t>
      </w:r>
      <w:proofErr w:type="spellEnd"/>
      <w:r>
        <w:t>. The reason for this argument is to receive the power meter readings from the apartment.</w:t>
      </w:r>
    </w:p>
    <w:p w14:paraId="61B39094" w14:textId="77777777" w:rsidR="00F70EA8" w:rsidRDefault="00F70EA8" w:rsidP="001E69D1">
      <w:pPr>
        <w:jc w:val="both"/>
      </w:pPr>
    </w:p>
    <w:p w14:paraId="3E31C14F" w14:textId="59A8C9EC" w:rsidR="001C603D" w:rsidRDefault="001C603D" w:rsidP="002E3190">
      <w:pPr>
        <w:jc w:val="both"/>
      </w:pPr>
      <w:r>
        <w:t xml:space="preserve">This prototype was set with another node application to trigger the energy smart contract. </w:t>
      </w:r>
      <w:r w:rsidR="00AD6ECC">
        <w:t>From th</w:t>
      </w:r>
      <w:r>
        <w:t>e</w:t>
      </w:r>
      <w:r w:rsidR="00AD6ECC">
        <w:t xml:space="preserve"> node application </w:t>
      </w:r>
      <w:r>
        <w:t xml:space="preserve">mentioned above, the function </w:t>
      </w:r>
      <w:proofErr w:type="spellStart"/>
      <w:r>
        <w:t>updateAsset</w:t>
      </w:r>
      <w:proofErr w:type="spellEnd"/>
      <w:r>
        <w:t xml:space="preserve"> runs, calling the smart contract </w:t>
      </w:r>
      <w:proofErr w:type="spellStart"/>
      <w:r>
        <w:t>UpdateAsset</w:t>
      </w:r>
      <w:proofErr w:type="spellEnd"/>
      <w:r>
        <w:t xml:space="preserve"> to match the apartments using the apartment ID. However, one crucial element, energy usage, is fetched from the apartment smart contract to be recorded in the energy smart contract using the function </w:t>
      </w:r>
      <w:proofErr w:type="spellStart"/>
      <w:r>
        <w:t>GetEnergyUsage</w:t>
      </w:r>
      <w:proofErr w:type="spellEnd"/>
      <w:r>
        <w:t xml:space="preserve"> and sending as parameters the apartment ID and the zero knowledge proofs off-chain-generated signal. </w:t>
      </w:r>
    </w:p>
    <w:p w14:paraId="62689A48" w14:textId="77777777" w:rsidR="001C603D" w:rsidRDefault="001C603D" w:rsidP="001E69D1">
      <w:pPr>
        <w:jc w:val="both"/>
      </w:pPr>
    </w:p>
    <w:p w14:paraId="4AADC6AA" w14:textId="1DF2171C" w:rsidR="0042357A" w:rsidRDefault="00FF35E9" w:rsidP="002E3190">
      <w:pPr>
        <w:jc w:val="both"/>
      </w:pPr>
      <w:r>
        <w:t xml:space="preserve">As mentioned above, </w:t>
      </w:r>
      <w:proofErr w:type="spellStart"/>
      <w:r w:rsidR="00CF032D">
        <w:t>GetEnergyUsage</w:t>
      </w:r>
      <w:proofErr w:type="spellEnd"/>
      <w:r w:rsidR="00CF032D">
        <w:t xml:space="preserve"> is a function defined in the energy smart contract </w:t>
      </w:r>
      <w:r>
        <w:t xml:space="preserve">which has </w:t>
      </w:r>
      <w:r w:rsidR="0039695A">
        <w:t>the following</w:t>
      </w:r>
      <w:r>
        <w:t xml:space="preserve"> functionalities: </w:t>
      </w:r>
      <w:r w:rsidR="0039695A">
        <w:t xml:space="preserve">a) </w:t>
      </w:r>
      <w:r>
        <w:t xml:space="preserve">call </w:t>
      </w:r>
      <w:proofErr w:type="spellStart"/>
      <w:r>
        <w:t>QueryEnergyUsage</w:t>
      </w:r>
      <w:proofErr w:type="spellEnd"/>
      <w:r>
        <w:t xml:space="preserve"> from the apartment smart contract to know the power meter reading, </w:t>
      </w:r>
      <w:r w:rsidR="0039695A">
        <w:t xml:space="preserve">b) </w:t>
      </w:r>
      <w:r>
        <w:t xml:space="preserve">record the start and </w:t>
      </w:r>
      <w:r w:rsidR="0039695A">
        <w:t xml:space="preserve">c) </w:t>
      </w:r>
      <w:r>
        <w:t>end times before</w:t>
      </w:r>
      <w:r w:rsidR="0039695A">
        <w:t xml:space="preserve"> and after</w:t>
      </w:r>
      <w:r>
        <w:t xml:space="preserve"> the call and </w:t>
      </w:r>
      <w:r w:rsidR="0039695A">
        <w:t xml:space="preserve">d) </w:t>
      </w:r>
      <w:r>
        <w:t xml:space="preserve">calculate and </w:t>
      </w:r>
      <w:r w:rsidR="0039695A">
        <w:t xml:space="preserve">e) </w:t>
      </w:r>
      <w:r>
        <w:t>record the difference between them (latency)</w:t>
      </w:r>
      <w:r w:rsidR="00523CAE">
        <w:t xml:space="preserve"> in the asset</w:t>
      </w:r>
      <w:r>
        <w:t>.</w:t>
      </w:r>
    </w:p>
    <w:p w14:paraId="3FF94640" w14:textId="77777777" w:rsidR="001C603D" w:rsidRDefault="001C603D" w:rsidP="001E69D1">
      <w:pPr>
        <w:jc w:val="both"/>
      </w:pPr>
    </w:p>
    <w:p w14:paraId="25F0E22E" w14:textId="18F71005" w:rsidR="00523CAE" w:rsidRDefault="00523CAE" w:rsidP="00BF39D1">
      <w:pPr>
        <w:jc w:val="both"/>
      </w:pPr>
      <w:r>
        <w:t>On the other hand, the apartment smart contract</w:t>
      </w:r>
      <w:r w:rsidR="00BF39D1">
        <w:t>-</w:t>
      </w:r>
      <w:r>
        <w:t xml:space="preserve">defined function </w:t>
      </w:r>
      <w:proofErr w:type="spellStart"/>
      <w:r>
        <w:t>QueryEnergyUsage</w:t>
      </w:r>
      <w:proofErr w:type="spellEnd"/>
      <w:r w:rsidR="00241F7C">
        <w:t xml:space="preserve"> first</w:t>
      </w:r>
      <w:r>
        <w:t xml:space="preserve"> verif</w:t>
      </w:r>
      <w:r w:rsidR="00241F7C">
        <w:t>ies</w:t>
      </w:r>
      <w:r>
        <w:t xml:space="preserve"> that the received signal </w:t>
      </w:r>
      <w:proofErr w:type="spellStart"/>
      <w:r>
        <w:t>arrayArg</w:t>
      </w:r>
      <w:proofErr w:type="spellEnd"/>
      <w:r>
        <w:t xml:space="preserve"> proves that the apartment is what it says it is. </w:t>
      </w:r>
      <w:r w:rsidR="00241F7C">
        <w:t>Second, if authorised, return the asset where the energy usage is recorded.</w:t>
      </w:r>
    </w:p>
    <w:p w14:paraId="1EA4F972" w14:textId="77777777" w:rsidR="00523CAE" w:rsidRDefault="00523CAE" w:rsidP="001E69D1">
      <w:pPr>
        <w:jc w:val="both"/>
      </w:pPr>
    </w:p>
    <w:p w14:paraId="2A7AE6B9" w14:textId="77777777" w:rsidR="00E21ED7" w:rsidRDefault="00E21ED7" w:rsidP="001E69D1">
      <w:pPr>
        <w:jc w:val="both"/>
      </w:pPr>
    </w:p>
    <w:p w14:paraId="223AF5C2" w14:textId="77777777" w:rsidR="00BF39D1" w:rsidRDefault="00BF39D1" w:rsidP="001E69D1">
      <w:pPr>
        <w:jc w:val="both"/>
      </w:pPr>
    </w:p>
    <w:p w14:paraId="5FB8C573" w14:textId="77777777" w:rsidR="00BF39D1" w:rsidRDefault="00BF39D1" w:rsidP="001E69D1">
      <w:pPr>
        <w:jc w:val="both"/>
      </w:pPr>
    </w:p>
    <w:p w14:paraId="1C00FD8C" w14:textId="77777777" w:rsidR="00FE21D4" w:rsidRDefault="006579F9" w:rsidP="00FE21D4">
      <w:pPr>
        <w:keepNext/>
      </w:pPr>
      <w:r>
        <w:rPr>
          <w:noProof/>
        </w:rPr>
        <w:lastRenderedPageBreak/>
        <w:drawing>
          <wp:inline distT="0" distB="0" distL="0" distR="0" wp14:anchorId="756710BC" wp14:editId="302D5D1D">
            <wp:extent cx="5004000" cy="4262082"/>
            <wp:effectExtent l="0" t="0" r="0" b="5715"/>
            <wp:docPr id="2052794213"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794213" name="Picture 2052794213"/>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04000" cy="4262082"/>
                    </a:xfrm>
                    <a:prstGeom prst="rect">
                      <a:avLst/>
                    </a:prstGeom>
                  </pic:spPr>
                </pic:pic>
              </a:graphicData>
            </a:graphic>
          </wp:inline>
        </w:drawing>
      </w:r>
    </w:p>
    <w:p w14:paraId="1CDEF75A" w14:textId="6774DF66" w:rsidR="000A60BD" w:rsidRDefault="00FE21D4" w:rsidP="00FE21D4">
      <w:pPr>
        <w:pStyle w:val="Caption"/>
      </w:pPr>
      <w:bookmarkStart w:id="13" w:name="_Ref179129701"/>
      <w:bookmarkStart w:id="14" w:name="_Toc179535060"/>
      <w:bookmarkStart w:id="15" w:name="_Toc179659095"/>
      <w:r>
        <w:t xml:space="preserve">Figure </w:t>
      </w:r>
      <w:r>
        <w:fldChar w:fldCharType="begin"/>
      </w:r>
      <w:r>
        <w:instrText xml:space="preserve"> SEQ Figure \* ARABIC </w:instrText>
      </w:r>
      <w:r>
        <w:fldChar w:fldCharType="separate"/>
      </w:r>
      <w:r w:rsidR="00995F36">
        <w:rPr>
          <w:noProof/>
        </w:rPr>
        <w:t>2</w:t>
      </w:r>
      <w:r>
        <w:fldChar w:fldCharType="end"/>
      </w:r>
      <w:bookmarkEnd w:id="13"/>
      <w:r>
        <w:t xml:space="preserve">. </w:t>
      </w:r>
      <w:bookmarkStart w:id="16" w:name="_Ref179534516"/>
      <w:r>
        <w:t>Sequence diagram of the interaction between energy and apartment smart contracts and the verification process</w:t>
      </w:r>
      <w:bookmarkEnd w:id="14"/>
      <w:bookmarkEnd w:id="15"/>
      <w:bookmarkEnd w:id="16"/>
    </w:p>
    <w:p w14:paraId="058B3413" w14:textId="75E879E3" w:rsidR="006579F9" w:rsidRDefault="00FE21D4" w:rsidP="001E69D1">
      <w:pPr>
        <w:jc w:val="both"/>
      </w:pPr>
      <w:r>
        <w:t>The</w:t>
      </w:r>
      <w:r w:rsidR="00E15200">
        <w:t xml:space="preserve"> s</w:t>
      </w:r>
      <w:r w:rsidR="006579F9">
        <w:t>equence diagram</w:t>
      </w:r>
      <w:r>
        <w:t xml:space="preserve"> presented in </w:t>
      </w:r>
      <w:r>
        <w:fldChar w:fldCharType="begin"/>
      </w:r>
      <w:r>
        <w:instrText xml:space="preserve"> REF _Ref179129701 \h </w:instrText>
      </w:r>
      <w:r>
        <w:fldChar w:fldCharType="separate"/>
      </w:r>
      <w:r>
        <w:t xml:space="preserve">Figure </w:t>
      </w:r>
      <w:r>
        <w:rPr>
          <w:noProof/>
        </w:rPr>
        <w:t>2</w:t>
      </w:r>
      <w:r>
        <w:fldChar w:fldCharType="end"/>
      </w:r>
      <w:r w:rsidR="006579F9">
        <w:t xml:space="preserve"> of the zero-knowledge proof verification, using </w:t>
      </w:r>
      <w:r w:rsidR="00761C94">
        <w:t xml:space="preserve">the </w:t>
      </w:r>
      <w:r w:rsidR="006579F9">
        <w:t xml:space="preserve">Plonk protocol and recording </w:t>
      </w:r>
      <w:r w:rsidR="00761C94">
        <w:t xml:space="preserve">the </w:t>
      </w:r>
      <w:r w:rsidR="006579F9">
        <w:t xml:space="preserve">start and end time and </w:t>
      </w:r>
      <w:r w:rsidR="00E15200">
        <w:t>their</w:t>
      </w:r>
      <w:r w:rsidR="006579F9">
        <w:t xml:space="preserve"> difference.</w:t>
      </w:r>
    </w:p>
    <w:p w14:paraId="602CDB2B" w14:textId="77777777" w:rsidR="00BA4078" w:rsidRDefault="00BA4078" w:rsidP="001E69D1">
      <w:pPr>
        <w:jc w:val="both"/>
      </w:pPr>
    </w:p>
    <w:p w14:paraId="1B76CF37" w14:textId="554B24D7" w:rsidR="00BA4078" w:rsidRDefault="00BA4078" w:rsidP="00BA4078">
      <w:pPr>
        <w:jc w:val="both"/>
      </w:pPr>
      <w:r>
        <w:t>Finally, t</w:t>
      </w:r>
      <w:r w:rsidRPr="00F45F3D">
        <w:t>he Oracle sequence diagram</w:t>
      </w:r>
      <w:r w:rsidR="00FE21D4">
        <w:t xml:space="preserve"> shown in </w:t>
      </w:r>
      <w:r w:rsidR="00FE21D4">
        <w:fldChar w:fldCharType="begin"/>
      </w:r>
      <w:r w:rsidR="00FE21D4">
        <w:instrText xml:space="preserve"> REF _Ref179129835 \h </w:instrText>
      </w:r>
      <w:r w:rsidR="00FE21D4">
        <w:fldChar w:fldCharType="separate"/>
      </w:r>
      <w:r w:rsidR="00FE21D4">
        <w:t xml:space="preserve">Figure </w:t>
      </w:r>
      <w:r w:rsidR="00FE21D4">
        <w:rPr>
          <w:noProof/>
        </w:rPr>
        <w:t>3</w:t>
      </w:r>
      <w:r w:rsidR="00FE21D4">
        <w:fldChar w:fldCharType="end"/>
      </w:r>
      <w:r w:rsidRPr="00F45F3D">
        <w:t xml:space="preserve"> clarifies the process of fetching data from outside the blockchain to decide the energy price</w:t>
      </w:r>
      <w:r>
        <w:t xml:space="preserve"> and do the total amount to pay calculations</w:t>
      </w:r>
      <w:r w:rsidRPr="00F45F3D">
        <w:t>.</w:t>
      </w:r>
    </w:p>
    <w:p w14:paraId="54632FF4" w14:textId="37F82A14" w:rsidR="00BA4078" w:rsidRDefault="00BA4078" w:rsidP="001E69D1">
      <w:pPr>
        <w:jc w:val="both"/>
      </w:pPr>
    </w:p>
    <w:p w14:paraId="13EEDB30" w14:textId="77777777" w:rsidR="00FE21D4" w:rsidRDefault="00BA4078" w:rsidP="00FE21D4">
      <w:pPr>
        <w:keepNext/>
      </w:pPr>
      <w:r>
        <w:t xml:space="preserve"> </w:t>
      </w:r>
      <w:r>
        <w:rPr>
          <w:noProof/>
        </w:rPr>
        <w:drawing>
          <wp:inline distT="0" distB="0" distL="0" distR="0" wp14:anchorId="7DB5A981" wp14:editId="790E220E">
            <wp:extent cx="4068000" cy="3057536"/>
            <wp:effectExtent l="0" t="0" r="0" b="3175"/>
            <wp:docPr id="1254021118"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021118" name="Picture 1254021118"/>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068000" cy="3057536"/>
                    </a:xfrm>
                    <a:prstGeom prst="rect">
                      <a:avLst/>
                    </a:prstGeom>
                  </pic:spPr>
                </pic:pic>
              </a:graphicData>
            </a:graphic>
          </wp:inline>
        </w:drawing>
      </w:r>
    </w:p>
    <w:p w14:paraId="7FD01F97" w14:textId="0A8904D6" w:rsidR="00BA4078" w:rsidRPr="00EC23DC" w:rsidRDefault="00FE21D4" w:rsidP="00FE21D4">
      <w:pPr>
        <w:pStyle w:val="Caption"/>
      </w:pPr>
      <w:bookmarkStart w:id="17" w:name="_Ref179129835"/>
      <w:bookmarkStart w:id="18" w:name="_Toc179535061"/>
      <w:bookmarkStart w:id="19" w:name="_Toc179659096"/>
      <w:r>
        <w:t xml:space="preserve">Figure </w:t>
      </w:r>
      <w:r>
        <w:fldChar w:fldCharType="begin"/>
      </w:r>
      <w:r>
        <w:instrText xml:space="preserve"> SEQ Figure \* ARABIC </w:instrText>
      </w:r>
      <w:r>
        <w:fldChar w:fldCharType="separate"/>
      </w:r>
      <w:r w:rsidR="00995F36">
        <w:rPr>
          <w:noProof/>
        </w:rPr>
        <w:t>3</w:t>
      </w:r>
      <w:r>
        <w:fldChar w:fldCharType="end"/>
      </w:r>
      <w:bookmarkEnd w:id="17"/>
      <w:r>
        <w:t xml:space="preserve">. </w:t>
      </w:r>
      <w:bookmarkStart w:id="20" w:name="_Ref179534548"/>
      <w:r>
        <w:t xml:space="preserve">Sequence diagram interaction between the energy smart contract, the energy node application and the </w:t>
      </w:r>
      <w:proofErr w:type="spellStart"/>
      <w:r>
        <w:t>Accuweather</w:t>
      </w:r>
      <w:proofErr w:type="spellEnd"/>
      <w:r>
        <w:t xml:space="preserve"> API</w:t>
      </w:r>
      <w:bookmarkEnd w:id="18"/>
      <w:bookmarkEnd w:id="19"/>
      <w:bookmarkEnd w:id="20"/>
    </w:p>
    <w:p w14:paraId="6E58D538" w14:textId="77777777" w:rsidR="00BA4078" w:rsidRDefault="00BA4078" w:rsidP="00BA4078">
      <w:pPr>
        <w:jc w:val="both"/>
      </w:pPr>
    </w:p>
    <w:p w14:paraId="57098220" w14:textId="092A96A4" w:rsidR="009307EE" w:rsidRDefault="008A3D7C" w:rsidP="008A3D7C">
      <w:pPr>
        <w:pStyle w:val="Heading1"/>
        <w:rPr>
          <w:color w:val="000000" w:themeColor="text1"/>
        </w:rPr>
      </w:pPr>
      <w:bookmarkStart w:id="21" w:name="_Toc179739459"/>
      <w:r>
        <w:rPr>
          <w:color w:val="000000" w:themeColor="text1"/>
        </w:rPr>
        <w:lastRenderedPageBreak/>
        <w:t>Prototype Setup</w:t>
      </w:r>
      <w:bookmarkEnd w:id="21"/>
    </w:p>
    <w:p w14:paraId="4136FFB8" w14:textId="39B065CE" w:rsidR="0024790E" w:rsidRPr="00F45F3D" w:rsidRDefault="0024790E" w:rsidP="0024790E">
      <w:pPr>
        <w:jc w:val="both"/>
      </w:pPr>
      <w:r w:rsidRPr="00F45F3D">
        <w:t xml:space="preserve">The goal </w:t>
      </w:r>
      <w:r w:rsidR="00E0061F">
        <w:t xml:space="preserve">of this prototype </w:t>
      </w:r>
      <w:r w:rsidRPr="00F45F3D">
        <w:t xml:space="preserve">is to optimise electricity usage in a smart city using forecast weather as input and efficiently using the energy and blockchain to assure and verify energy </w:t>
      </w:r>
      <w:r>
        <w:t>power meter readings</w:t>
      </w:r>
      <w:r w:rsidRPr="00F45F3D">
        <w:t xml:space="preserve">.  </w:t>
      </w:r>
    </w:p>
    <w:p w14:paraId="318B679E" w14:textId="550F6DBD" w:rsidR="0024790E" w:rsidRPr="00F45F3D" w:rsidRDefault="0024790E" w:rsidP="0024790E">
      <w:pPr>
        <w:jc w:val="both"/>
      </w:pPr>
      <w:r>
        <w:t>The prototype’s a</w:t>
      </w:r>
      <w:r w:rsidRPr="00F45F3D">
        <w:t>ctors</w:t>
      </w:r>
      <w:r>
        <w:t xml:space="preserve"> are A) the </w:t>
      </w:r>
      <w:r w:rsidRPr="00F45F3D">
        <w:t>Energy Grid Network System</w:t>
      </w:r>
      <w:r>
        <w:t xml:space="preserve">, represented by the energy smart contract, </w:t>
      </w:r>
      <w:r w:rsidRPr="00F45F3D">
        <w:t xml:space="preserve">to manage energy transactions inside the energy network, obtaining real-time consumption. </w:t>
      </w:r>
      <w:r>
        <w:t xml:space="preserve">B) The </w:t>
      </w:r>
      <w:r w:rsidRPr="00F45F3D">
        <w:t>Building Management System</w:t>
      </w:r>
      <w:r>
        <w:t xml:space="preserve">, represented by the </w:t>
      </w:r>
      <w:r>
        <w:t xml:space="preserve">apartment </w:t>
      </w:r>
      <w:r>
        <w:t xml:space="preserve">smart contract energy, </w:t>
      </w:r>
      <w:r>
        <w:t xml:space="preserve">generates and stores the energy usage, which would be read by the energy smart contract. C) Apartment NodeJS application to trigger the generation of the apartments and its power meter value to be read, and D) Energy NodeJS application to update the apartments in the energy smart contract reading the energy usage in the apartment smart contract. E) This NodeJS application also sets an event which triggers a request for an external value to </w:t>
      </w:r>
      <w:proofErr w:type="spellStart"/>
      <w:r>
        <w:t>Accuweather</w:t>
      </w:r>
      <w:proofErr w:type="spellEnd"/>
      <w:r>
        <w:t xml:space="preserve"> API, called the oracle, anytime the update asset is called.</w:t>
      </w:r>
    </w:p>
    <w:p w14:paraId="58AB008B" w14:textId="77777777" w:rsidR="00E0061F" w:rsidRDefault="0024790E" w:rsidP="0024790E">
      <w:pPr>
        <w:jc w:val="both"/>
      </w:pPr>
      <w:r>
        <w:t>The a</w:t>
      </w:r>
      <w:r w:rsidRPr="00F45F3D">
        <w:t>partment</w:t>
      </w:r>
      <w:r>
        <w:t xml:space="preserve"> attributes in the apartment smart contract are </w:t>
      </w:r>
      <w:proofErr w:type="spellStart"/>
      <w:r>
        <w:t>ApartmentID</w:t>
      </w:r>
      <w:proofErr w:type="spellEnd"/>
      <w:r>
        <w:t xml:space="preserve"> and </w:t>
      </w:r>
      <w:proofErr w:type="spellStart"/>
      <w:r>
        <w:t>EnergyUsage</w:t>
      </w:r>
      <w:proofErr w:type="spellEnd"/>
      <w:r>
        <w:t xml:space="preserve">. </w:t>
      </w:r>
    </w:p>
    <w:p w14:paraId="24082952" w14:textId="6825F9CA" w:rsidR="00AD447F" w:rsidRPr="00F45F3D" w:rsidRDefault="0024790E" w:rsidP="0024790E">
      <w:pPr>
        <w:jc w:val="both"/>
      </w:pPr>
      <w:r>
        <w:t xml:space="preserve">The apartment attributes in the energy smart contract are </w:t>
      </w:r>
      <w:proofErr w:type="spellStart"/>
      <w:r>
        <w:t>ApartmentID</w:t>
      </w:r>
      <w:proofErr w:type="spellEnd"/>
      <w:r>
        <w:t xml:space="preserve">, </w:t>
      </w:r>
      <w:proofErr w:type="spellStart"/>
      <w:r>
        <w:t>EnergyUsage</w:t>
      </w:r>
      <w:proofErr w:type="spellEnd"/>
      <w:r>
        <w:t xml:space="preserve">, </w:t>
      </w:r>
      <w:proofErr w:type="spellStart"/>
      <w:r>
        <w:t>StartTime</w:t>
      </w:r>
      <w:proofErr w:type="spellEnd"/>
      <w:r>
        <w:t xml:space="preserve">, </w:t>
      </w:r>
      <w:proofErr w:type="spellStart"/>
      <w:r>
        <w:t>EndTime</w:t>
      </w:r>
      <w:proofErr w:type="spellEnd"/>
      <w:r>
        <w:t xml:space="preserve">, Latency, Price, Phrase, </w:t>
      </w:r>
      <w:proofErr w:type="spellStart"/>
      <w:r>
        <w:t>TypeID</w:t>
      </w:r>
      <w:proofErr w:type="spellEnd"/>
      <w:r>
        <w:t xml:space="preserve"> and Invoice.</w:t>
      </w:r>
    </w:p>
    <w:p w14:paraId="0EBE9A6D" w14:textId="77777777" w:rsidR="0024790E" w:rsidRPr="0024790E" w:rsidRDefault="0024790E" w:rsidP="0024790E"/>
    <w:p w14:paraId="6B6323FF" w14:textId="77777777" w:rsidR="00DF1AF9" w:rsidRPr="00B67F67" w:rsidRDefault="00DF1AF9" w:rsidP="00DF1AF9">
      <w:pPr>
        <w:pStyle w:val="Heading2"/>
        <w:rPr>
          <w:color w:val="000000" w:themeColor="text1"/>
        </w:rPr>
      </w:pPr>
      <w:bookmarkStart w:id="22" w:name="_Toc179037742"/>
      <w:bookmarkStart w:id="23" w:name="_Toc179739460"/>
      <w:r>
        <w:rPr>
          <w:color w:val="000000" w:themeColor="text1"/>
        </w:rPr>
        <w:t>Zero Knowledge Proof</w:t>
      </w:r>
      <w:bookmarkEnd w:id="22"/>
      <w:bookmarkEnd w:id="23"/>
    </w:p>
    <w:p w14:paraId="5568E213" w14:textId="77777777" w:rsidR="00DF1AF9" w:rsidRPr="004475A8" w:rsidRDefault="00DF1AF9" w:rsidP="00DF1AF9">
      <w:pPr>
        <w:pStyle w:val="Heading3"/>
        <w:rPr>
          <w:color w:val="000000" w:themeColor="text1"/>
        </w:rPr>
      </w:pPr>
      <w:bookmarkStart w:id="24" w:name="_Toc179037743"/>
      <w:bookmarkStart w:id="25" w:name="_Toc179739461"/>
      <w:r>
        <w:rPr>
          <w:color w:val="000000" w:themeColor="text1"/>
        </w:rPr>
        <w:t>I</w:t>
      </w:r>
      <w:r w:rsidRPr="00C861EB">
        <w:rPr>
          <w:color w:val="000000" w:themeColor="text1"/>
        </w:rPr>
        <w:t>mplementation</w:t>
      </w:r>
      <w:bookmarkEnd w:id="24"/>
      <w:bookmarkEnd w:id="25"/>
    </w:p>
    <w:p w14:paraId="33B5D715" w14:textId="22E5308E" w:rsidR="00DF1AF9" w:rsidRDefault="00DF1AF9" w:rsidP="00DF1AF9">
      <w:pPr>
        <w:jc w:val="both"/>
      </w:pPr>
      <w:r>
        <w:t xml:space="preserve">The protocol implementation was done using the library snarkjs.js </w:t>
      </w:r>
      <w:r>
        <w:fldChar w:fldCharType="begin"/>
      </w:r>
      <w:r>
        <w:instrText xml:space="preserve"> ADDIN EN.CITE &lt;EndNote&gt;&lt;Cite&gt;&lt;Author&gt;Iden3&lt;/Author&gt;&lt;Year&gt;2024&lt;/Year&gt;&lt;RecNum&gt;104&lt;/RecNum&gt;&lt;DisplayText&gt;(Iden3, 2024b)&lt;/DisplayText&gt;&lt;record&gt;&lt;rec-number&gt;104&lt;/rec-number&gt;&lt;foreign-keys&gt;&lt;key app="EN" db-id="refdsetfmxfv0xezzx0x00r2eas9wvvxsrxv" timestamp="1723262212"&gt;104&lt;/key&gt;&lt;/foreign-keys&gt;&lt;ref-type name="Web Page"&gt;12&lt;/ref-type&gt;&lt;contributors&gt;&lt;authors&gt;&lt;author&gt;Iden3&lt;/author&gt;&lt;/authors&gt;&lt;/contributors&gt;&lt;titles&gt;&lt;title&gt;SnarkJs&lt;/title&gt;&lt;/titles&gt;&lt;dates&gt;&lt;year&gt;2024&lt;/year&gt;&lt;/dates&gt;&lt;urls&gt;&lt;related-urls&gt;&lt;url&gt;https://github.com/iden3/snarkjs&lt;/url&gt;&lt;/related-urls&gt;&lt;/urls&gt;&lt;/record&gt;&lt;/Cite&gt;&lt;/EndNote&gt;</w:instrText>
      </w:r>
      <w:r>
        <w:fldChar w:fldCharType="separate"/>
      </w:r>
      <w:r>
        <w:t>(Iden3, 2024b)</w:t>
      </w:r>
      <w:r>
        <w:fldChar w:fldCharType="end"/>
      </w:r>
      <w:r>
        <w:t xml:space="preserve">, a JavaScript implementation of the </w:t>
      </w:r>
      <w:proofErr w:type="spellStart"/>
      <w:r>
        <w:t>zk</w:t>
      </w:r>
      <w:proofErr w:type="spellEnd"/>
      <w:r>
        <w:t>-S</w:t>
      </w:r>
      <w:r w:rsidR="005357EE">
        <w:t>NARK</w:t>
      </w:r>
      <w:r>
        <w:t xml:space="preserve"> protocol that can use several schemes such as Groth16, plonk and </w:t>
      </w:r>
      <w:proofErr w:type="spellStart"/>
      <w:r>
        <w:t>fflonk</w:t>
      </w:r>
      <w:proofErr w:type="spellEnd"/>
      <w:r>
        <w:t xml:space="preserve"> protocols. Additionally, a domain-specific language (DSL) named </w:t>
      </w:r>
      <w:proofErr w:type="spellStart"/>
      <w:r>
        <w:t>Circom</w:t>
      </w:r>
      <w:proofErr w:type="spellEnd"/>
      <w:r>
        <w:t xml:space="preserve"> </w:t>
      </w:r>
      <w:r>
        <w:fldChar w:fldCharType="begin"/>
      </w:r>
      <w:r>
        <w:instrText xml:space="preserve"> ADDIN EN.CITE &lt;EndNote&gt;&lt;Cite&gt;&lt;Author&gt;Iden3&lt;/Author&gt;&lt;Year&gt;2024&lt;/Year&gt;&lt;RecNum&gt;103&lt;/RecNum&gt;&lt;DisplayText&gt;(Iden3, 2024a)&lt;/DisplayText&gt;&lt;record&gt;&lt;rec-number&gt;103&lt;/rec-number&gt;&lt;foreign-keys&gt;&lt;key app="EN" db-id="refdsetfmxfv0xezzx0x00r2eas9wvvxsrxv" timestamp="1723260805"&gt;103&lt;/key&gt;&lt;/foreign-keys&gt;&lt;ref-type name="Web Page"&gt;12&lt;/ref-type&gt;&lt;contributors&gt;&lt;authors&gt;&lt;author&gt;Iden3&lt;/author&gt;&lt;/authors&gt;&lt;/contributors&gt;&lt;titles&gt;&lt;title&gt;Circom Circuit Compiler&lt;/title&gt;&lt;/titles&gt;&lt;dates&gt;&lt;year&gt;2024&lt;/year&gt;&lt;/dates&gt;&lt;urls&gt;&lt;related-urls&gt;&lt;url&gt;https://docs.circom.io/&lt;/url&gt;&lt;/related-urls&gt;&lt;/urls&gt;&lt;/record&gt;&lt;/Cite&gt;&lt;/EndNote&gt;</w:instrText>
      </w:r>
      <w:r>
        <w:fldChar w:fldCharType="separate"/>
      </w:r>
      <w:r>
        <w:t>(Iden3, 2024a)</w:t>
      </w:r>
      <w:r>
        <w:fldChar w:fldCharType="end"/>
      </w:r>
      <w:r>
        <w:t xml:space="preserve"> was used for creating the ZKPs circuit. This compiler defines arithmetic circuits and constraints to portray computational calculations to be proven and verified without revealing the inputs. </w:t>
      </w:r>
    </w:p>
    <w:p w14:paraId="620914D9" w14:textId="77777777" w:rsidR="00DF1AF9" w:rsidRDefault="00DF1AF9" w:rsidP="00DF1AF9"/>
    <w:p w14:paraId="1171A8F8" w14:textId="77777777" w:rsidR="00DF1AF9" w:rsidRDefault="00DF1AF9" w:rsidP="00DF1AF9">
      <w:pPr>
        <w:jc w:val="both"/>
      </w:pPr>
      <w:r>
        <w:t xml:space="preserve">Plonk, Groth16 and </w:t>
      </w:r>
      <w:proofErr w:type="spellStart"/>
      <w:r>
        <w:t>Fflonk</w:t>
      </w:r>
      <w:proofErr w:type="spellEnd"/>
      <w:r>
        <w:t xml:space="preserve"> verification keys and proofs were generated off-chain for this proof of concept. Further, the witness was computed off-chain. Once those processes were ended, the verification keys and the proofs of each protocol were hard-coded to the Hyperledger Fabric smart contracts to be used in the transactions.</w:t>
      </w:r>
    </w:p>
    <w:p w14:paraId="506BE74B" w14:textId="77777777" w:rsidR="00DF1AF9" w:rsidRDefault="00DF1AF9" w:rsidP="00DF1AF9">
      <w:pPr>
        <w:jc w:val="both"/>
      </w:pPr>
    </w:p>
    <w:p w14:paraId="7F075A4B" w14:textId="77777777" w:rsidR="00312004" w:rsidRDefault="00DF1AF9" w:rsidP="00DF1AF9">
      <w:pPr>
        <w:jc w:val="both"/>
      </w:pPr>
      <w:r>
        <w:t xml:space="preserve">The process was similar for the three protocols </w:t>
      </w:r>
      <w:r>
        <w:fldChar w:fldCharType="begin"/>
      </w:r>
      <w:r>
        <w:instrText xml:space="preserve"> ADDIN EN.CITE &lt;EndNote&gt;&lt;Cite&gt;&lt;Author&gt;Circom&lt;/Author&gt;&lt;Year&gt;2023&lt;/Year&gt;&lt;RecNum&gt;117&lt;/RecNum&gt;&lt;DisplayText&gt;(Circom, 2023)&lt;/DisplayText&gt;&lt;record&gt;&lt;rec-number&gt;117&lt;/rec-number&gt;&lt;foreign-keys&gt;&lt;key app="EN" db-id="refdsetfmxfv0xezzx0x00r2eas9wvvxsrxv" timestamp="1728073315"&gt;117&lt;/key&gt;&lt;/foreign-keys&gt;&lt;ref-type name="Web Page"&gt;12&lt;/ref-type&gt;&lt;contributors&gt;&lt;authors&gt;&lt;author&gt;Circom&lt;/author&gt;&lt;/authors&gt;&lt;/contributors&gt;&lt;titles&gt;&lt;title&gt;Proving circuits with ZK&lt;/title&gt;&lt;/titles&gt;&lt;dates&gt;&lt;year&gt;2023&lt;/year&gt;&lt;/dates&gt;&lt;urls&gt;&lt;related-urls&gt;&lt;url&gt;https://docs.circom.io/getting-started/proving-circuits/&lt;/url&gt;&lt;/related-urls&gt;&lt;/urls&gt;&lt;/record&gt;&lt;/Cite&gt;&lt;/EndNote&gt;</w:instrText>
      </w:r>
      <w:r>
        <w:fldChar w:fldCharType="separate"/>
      </w:r>
      <w:r>
        <w:rPr>
          <w:noProof/>
        </w:rPr>
        <w:t>(Circom, 2023)</w:t>
      </w:r>
      <w:r>
        <w:fldChar w:fldCharType="end"/>
      </w:r>
      <w:r>
        <w:t xml:space="preserve">. First, the arithmetic circuit using </w:t>
      </w:r>
      <w:proofErr w:type="spellStart"/>
      <w:r>
        <w:t>circom</w:t>
      </w:r>
      <w:proofErr w:type="spellEnd"/>
      <w:r>
        <w:t xml:space="preserve"> was defined. Second, the circuit is compiled to get a low-level representation (R1CS) using the following command: </w:t>
      </w:r>
    </w:p>
    <w:p w14:paraId="5B68A993" w14:textId="77777777" w:rsidR="00312004" w:rsidRDefault="00312004" w:rsidP="00DF1AF9">
      <w:pPr>
        <w:jc w:val="both"/>
      </w:pPr>
    </w:p>
    <w:p w14:paraId="569500BC" w14:textId="581FEA34" w:rsidR="00DF1AF9" w:rsidRPr="00A57C34" w:rsidRDefault="00DF1AF9" w:rsidP="00DF1AF9">
      <w:pPr>
        <w:jc w:val="both"/>
      </w:pPr>
      <w:proofErr w:type="spellStart"/>
      <w:r w:rsidRPr="003D5335">
        <w:rPr>
          <w:b/>
          <w:bCs/>
        </w:rPr>
        <w:t>circom</w:t>
      </w:r>
      <w:proofErr w:type="spellEnd"/>
      <w:r>
        <w:rPr>
          <w:b/>
          <w:bCs/>
        </w:rPr>
        <w:t xml:space="preserve"> </w:t>
      </w:r>
      <w:r w:rsidRPr="003D5335">
        <w:rPr>
          <w:b/>
          <w:bCs/>
        </w:rPr>
        <w:t>Multiplier2.circom</w:t>
      </w:r>
      <w:r>
        <w:rPr>
          <w:b/>
          <w:bCs/>
        </w:rPr>
        <w:t xml:space="preserve"> --</w:t>
      </w:r>
      <w:r w:rsidRPr="003D5335">
        <w:rPr>
          <w:b/>
          <w:bCs/>
        </w:rPr>
        <w:t xml:space="preserve">r1cs </w:t>
      </w:r>
      <w:r>
        <w:rPr>
          <w:b/>
          <w:bCs/>
        </w:rPr>
        <w:t>--</w:t>
      </w:r>
      <w:proofErr w:type="spellStart"/>
      <w:r w:rsidRPr="003D5335">
        <w:rPr>
          <w:b/>
          <w:bCs/>
        </w:rPr>
        <w:t>wasm</w:t>
      </w:r>
      <w:proofErr w:type="spellEnd"/>
      <w:r w:rsidRPr="003D5335">
        <w:rPr>
          <w:b/>
          <w:bCs/>
        </w:rPr>
        <w:t xml:space="preserve"> --</w:t>
      </w:r>
      <w:proofErr w:type="spellStart"/>
      <w:r w:rsidRPr="003D5335">
        <w:rPr>
          <w:b/>
          <w:bCs/>
        </w:rPr>
        <w:t>sym</w:t>
      </w:r>
      <w:proofErr w:type="spellEnd"/>
    </w:p>
    <w:p w14:paraId="2D4A19FE" w14:textId="77777777" w:rsidR="00DF1AF9" w:rsidRDefault="00DF1AF9" w:rsidP="00DF1AF9">
      <w:pPr>
        <w:jc w:val="both"/>
      </w:pPr>
    </w:p>
    <w:p w14:paraId="0ED3FC1E" w14:textId="0B46238D" w:rsidR="00DF1AF9" w:rsidRDefault="00DF1AF9" w:rsidP="00DF1AF9">
      <w:pPr>
        <w:jc w:val="both"/>
      </w:pPr>
      <w:r>
        <w:t>Third, after compiling the circuit, the next step is computing the witness using the script witness_calculator.js. The output of this execution is</w:t>
      </w:r>
      <w:r w:rsidR="00D03285">
        <w:t xml:space="preserve"> the binary file</w:t>
      </w:r>
      <w:r>
        <w:t xml:space="preserve"> </w:t>
      </w:r>
      <w:proofErr w:type="spellStart"/>
      <w:r>
        <w:t>witness.wtns</w:t>
      </w:r>
      <w:proofErr w:type="spellEnd"/>
      <w:r>
        <w:t xml:space="preserve"> containing the computed signals and MultiplierX.r1cs having the defined circuit constraints. These files are mandatory for creating the proof. </w:t>
      </w:r>
    </w:p>
    <w:p w14:paraId="757BD261" w14:textId="77777777" w:rsidR="00DF1AF9" w:rsidRDefault="00DF1AF9" w:rsidP="00DF1AF9">
      <w:pPr>
        <w:jc w:val="both"/>
      </w:pPr>
    </w:p>
    <w:p w14:paraId="2A42B805" w14:textId="29555914" w:rsidR="00DF1AF9" w:rsidRDefault="00DF1AF9" w:rsidP="00DF1AF9">
      <w:pPr>
        <w:jc w:val="both"/>
      </w:pPr>
      <w:r>
        <w:t xml:space="preserve">Fourth, generate a trusted setup and get a </w:t>
      </w:r>
      <w:proofErr w:type="spellStart"/>
      <w:r>
        <w:t>zk</w:t>
      </w:r>
      <w:proofErr w:type="spellEnd"/>
      <w:r>
        <w:t xml:space="preserve">-SNARK proof. The trusted setup has two steps, one independent of the circuit called phase one, the powers of tau, and another that is circuit-dependent, named phase two. </w:t>
      </w:r>
      <w:r w:rsidR="00A90FC0">
        <w:t>By using the power of tau ceremony, the trusted setup becomes more decentralised. T</w:t>
      </w:r>
      <w:r>
        <w:t>he ceremony starts with the execution of the following command:</w:t>
      </w:r>
    </w:p>
    <w:p w14:paraId="5C9A5721" w14:textId="77777777" w:rsidR="00DF1AF9" w:rsidRDefault="00DF1AF9" w:rsidP="00DF1AF9">
      <w:pPr>
        <w:jc w:val="both"/>
      </w:pPr>
    </w:p>
    <w:p w14:paraId="280D797C" w14:textId="77777777" w:rsidR="00DF1AF9" w:rsidRPr="00A57C34" w:rsidRDefault="00DF1AF9" w:rsidP="00DF1AF9">
      <w:pPr>
        <w:jc w:val="both"/>
        <w:rPr>
          <w:b/>
          <w:bCs/>
        </w:rPr>
      </w:pPr>
      <w:proofErr w:type="spellStart"/>
      <w:r w:rsidRPr="00A57C34">
        <w:rPr>
          <w:b/>
          <w:bCs/>
        </w:rPr>
        <w:t>snarkjs</w:t>
      </w:r>
      <w:proofErr w:type="spellEnd"/>
      <w:r w:rsidRPr="00A57C34">
        <w:rPr>
          <w:b/>
          <w:bCs/>
        </w:rPr>
        <w:t xml:space="preserve"> </w:t>
      </w:r>
      <w:proofErr w:type="spellStart"/>
      <w:r w:rsidRPr="00A57C34">
        <w:rPr>
          <w:b/>
          <w:bCs/>
        </w:rPr>
        <w:t>powersoftau</w:t>
      </w:r>
      <w:proofErr w:type="spellEnd"/>
      <w:r w:rsidRPr="00A57C34">
        <w:rPr>
          <w:b/>
          <w:bCs/>
        </w:rPr>
        <w:t xml:space="preserve"> new bn128 12 pot12_0000.ptau -v</w:t>
      </w:r>
    </w:p>
    <w:p w14:paraId="27FA647D" w14:textId="77777777" w:rsidR="00DF1AF9" w:rsidRDefault="00DF1AF9" w:rsidP="00DF1AF9">
      <w:pPr>
        <w:jc w:val="both"/>
      </w:pPr>
    </w:p>
    <w:p w14:paraId="27DD5230" w14:textId="4502C529" w:rsidR="00A90FC0" w:rsidRDefault="00A90FC0" w:rsidP="00DF1AF9">
      <w:pPr>
        <w:jc w:val="both"/>
      </w:pPr>
      <w:r>
        <w:lastRenderedPageBreak/>
        <w:t xml:space="preserve">In this case, the creation of the secret using the power of tau ceremony allows multiple actors to contribute to the creation of the random secret. </w:t>
      </w:r>
    </w:p>
    <w:p w14:paraId="4AD25C28" w14:textId="77777777" w:rsidR="00A90FC0" w:rsidRDefault="00A90FC0" w:rsidP="00DF1AF9">
      <w:pPr>
        <w:jc w:val="both"/>
      </w:pPr>
    </w:p>
    <w:p w14:paraId="4BEDCC1A" w14:textId="70A6D1FA" w:rsidR="00DF1AF9" w:rsidRDefault="00DF1AF9" w:rsidP="00DF1AF9">
      <w:pPr>
        <w:jc w:val="both"/>
      </w:pPr>
      <w:r>
        <w:t>After that comes the contribution to the ceremony:</w:t>
      </w:r>
    </w:p>
    <w:p w14:paraId="7CBBE03A" w14:textId="77777777" w:rsidR="00DF1AF9" w:rsidRDefault="00DF1AF9" w:rsidP="00DF1AF9">
      <w:pPr>
        <w:jc w:val="both"/>
      </w:pPr>
    </w:p>
    <w:p w14:paraId="4E9608A8" w14:textId="77777777" w:rsidR="00DF1AF9" w:rsidRPr="00A57C34" w:rsidRDefault="00DF1AF9" w:rsidP="00DF1AF9">
      <w:pPr>
        <w:jc w:val="both"/>
        <w:rPr>
          <w:b/>
          <w:bCs/>
          <w:sz w:val="22"/>
          <w:szCs w:val="22"/>
        </w:rPr>
      </w:pPr>
      <w:proofErr w:type="spellStart"/>
      <w:r w:rsidRPr="00A57C34">
        <w:rPr>
          <w:b/>
          <w:bCs/>
          <w:sz w:val="22"/>
          <w:szCs w:val="22"/>
        </w:rPr>
        <w:t>snarkjs</w:t>
      </w:r>
      <w:proofErr w:type="spellEnd"/>
      <w:r w:rsidRPr="00A57C34">
        <w:rPr>
          <w:b/>
          <w:bCs/>
          <w:sz w:val="22"/>
          <w:szCs w:val="22"/>
        </w:rPr>
        <w:t xml:space="preserve"> </w:t>
      </w:r>
      <w:proofErr w:type="spellStart"/>
      <w:r w:rsidRPr="00A57C34">
        <w:rPr>
          <w:b/>
          <w:bCs/>
          <w:sz w:val="22"/>
          <w:szCs w:val="22"/>
        </w:rPr>
        <w:t>powersoftau</w:t>
      </w:r>
      <w:proofErr w:type="spellEnd"/>
      <w:r w:rsidRPr="00A57C34">
        <w:rPr>
          <w:b/>
          <w:bCs/>
          <w:sz w:val="22"/>
          <w:szCs w:val="22"/>
        </w:rPr>
        <w:t xml:space="preserve"> contribute pot12_0000.ptau pot12_0001.ptau --name="First contribution" -v</w:t>
      </w:r>
    </w:p>
    <w:p w14:paraId="6CD6EAF9" w14:textId="77777777" w:rsidR="00DF1AF9" w:rsidRDefault="00DF1AF9" w:rsidP="00DF1AF9">
      <w:pPr>
        <w:jc w:val="both"/>
      </w:pPr>
    </w:p>
    <w:p w14:paraId="0C013969" w14:textId="77777777" w:rsidR="00DF1AF9" w:rsidRDefault="00DF1AF9" w:rsidP="00DF1AF9">
      <w:pPr>
        <w:jc w:val="both"/>
      </w:pPr>
      <w:r>
        <w:t>The trusted setup of phase two starts with the execution of the following command:</w:t>
      </w:r>
    </w:p>
    <w:p w14:paraId="26043AA7" w14:textId="77777777" w:rsidR="00DF1AF9" w:rsidRDefault="00DF1AF9" w:rsidP="00DF1AF9">
      <w:pPr>
        <w:jc w:val="both"/>
      </w:pPr>
    </w:p>
    <w:p w14:paraId="0B4AD36A" w14:textId="77777777" w:rsidR="00DF1AF9" w:rsidRPr="00A57C34" w:rsidRDefault="00DF1AF9" w:rsidP="00DF1AF9">
      <w:pPr>
        <w:jc w:val="both"/>
        <w:rPr>
          <w:b/>
          <w:bCs/>
        </w:rPr>
      </w:pPr>
      <w:proofErr w:type="spellStart"/>
      <w:r w:rsidRPr="00A57C34">
        <w:rPr>
          <w:b/>
          <w:bCs/>
        </w:rPr>
        <w:t>snarkjs</w:t>
      </w:r>
      <w:proofErr w:type="spellEnd"/>
      <w:r w:rsidRPr="00A57C34">
        <w:rPr>
          <w:b/>
          <w:bCs/>
        </w:rPr>
        <w:t xml:space="preserve"> </w:t>
      </w:r>
      <w:proofErr w:type="spellStart"/>
      <w:r w:rsidRPr="00A57C34">
        <w:rPr>
          <w:b/>
          <w:bCs/>
        </w:rPr>
        <w:t>powersoftau</w:t>
      </w:r>
      <w:proofErr w:type="spellEnd"/>
      <w:r w:rsidRPr="00A57C34">
        <w:rPr>
          <w:b/>
          <w:bCs/>
        </w:rPr>
        <w:t xml:space="preserve"> prepare phase2 pot12_0001.ptau pot12_final.ptau -v</w:t>
      </w:r>
    </w:p>
    <w:p w14:paraId="509D4C91" w14:textId="77777777" w:rsidR="00DF1AF9" w:rsidRDefault="00DF1AF9" w:rsidP="00DF1AF9">
      <w:pPr>
        <w:jc w:val="both"/>
      </w:pPr>
    </w:p>
    <w:p w14:paraId="7E5F103F" w14:textId="3CD904C3" w:rsidR="006A3E6F" w:rsidRDefault="006A3E6F" w:rsidP="00DF1AF9">
      <w:pPr>
        <w:jc w:val="both"/>
      </w:pPr>
      <w:r>
        <w:t xml:space="preserve">The function </w:t>
      </w:r>
      <w:proofErr w:type="spellStart"/>
      <w:r>
        <w:t>poweroftau</w:t>
      </w:r>
      <w:proofErr w:type="spellEnd"/>
      <w:r>
        <w:t xml:space="preserve"> included in the </w:t>
      </w:r>
      <w:proofErr w:type="spellStart"/>
      <w:r>
        <w:t>snarkjs</w:t>
      </w:r>
      <w:proofErr w:type="spellEnd"/>
      <w:r>
        <w:t xml:space="preserve"> library contains a series of functions related with the ceremony. Contribute and preparePhase2 are two of those. The first one</w:t>
      </w:r>
      <w:r w:rsidR="005606A7">
        <w:t>, contribute,</w:t>
      </w:r>
      <w:r>
        <w:t xml:space="preserve"> receives as parameters a) the existing power of tau file, b) the new file that would be generated, c) the contribution id, d) a randomness value used in the contribution (entropy). Finally, e) an optional logger. </w:t>
      </w:r>
      <w:r w:rsidR="005606A7">
        <w:t>Second, preparePhase2, receives as parameters a) the existing power of tau file name, b) the new power of tau file name and c) the optional logger. Both functions returns a void promise.</w:t>
      </w:r>
    </w:p>
    <w:p w14:paraId="731DC3AD" w14:textId="77777777" w:rsidR="006A3E6F" w:rsidRDefault="006A3E6F" w:rsidP="00DF1AF9">
      <w:pPr>
        <w:jc w:val="both"/>
      </w:pPr>
    </w:p>
    <w:p w14:paraId="3D8F4652" w14:textId="77777777" w:rsidR="00DF1AF9" w:rsidRDefault="00DF1AF9" w:rsidP="00DF1AF9">
      <w:pPr>
        <w:jc w:val="both"/>
      </w:pPr>
      <w:r>
        <w:t>Followed by the generation of the .</w:t>
      </w:r>
      <w:proofErr w:type="spellStart"/>
      <w:r>
        <w:t>zkey</w:t>
      </w:r>
      <w:proofErr w:type="spellEnd"/>
      <w:r>
        <w:t xml:space="preserve"> file containing the proving and keys for verification plus phase two contributions all together after the execution of the following command:</w:t>
      </w:r>
    </w:p>
    <w:p w14:paraId="3C8983FE" w14:textId="77777777" w:rsidR="00DF1AF9" w:rsidRDefault="00DF1AF9" w:rsidP="00DF1AF9">
      <w:pPr>
        <w:jc w:val="both"/>
      </w:pPr>
    </w:p>
    <w:p w14:paraId="029976B4" w14:textId="77777777" w:rsidR="00DF1AF9" w:rsidRPr="00A57C34" w:rsidRDefault="00DF1AF9" w:rsidP="00DF1AF9">
      <w:pPr>
        <w:jc w:val="both"/>
        <w:rPr>
          <w:b/>
          <w:bCs/>
        </w:rPr>
      </w:pPr>
      <w:proofErr w:type="spellStart"/>
      <w:r w:rsidRPr="00A57C34">
        <w:rPr>
          <w:b/>
          <w:bCs/>
        </w:rPr>
        <w:t>snarkjs</w:t>
      </w:r>
      <w:proofErr w:type="spellEnd"/>
      <w:r w:rsidRPr="00A57C34">
        <w:rPr>
          <w:b/>
          <w:bCs/>
        </w:rPr>
        <w:t xml:space="preserve"> </w:t>
      </w:r>
      <w:proofErr w:type="spellStart"/>
      <w:r w:rsidRPr="00A57C34">
        <w:rPr>
          <w:b/>
          <w:bCs/>
        </w:rPr>
        <w:t>fflonk</w:t>
      </w:r>
      <w:proofErr w:type="spellEnd"/>
      <w:r w:rsidRPr="00A57C34">
        <w:rPr>
          <w:b/>
          <w:bCs/>
        </w:rPr>
        <w:t xml:space="preserve"> setup Multiplier3.r1cs pot12_final.ptau Multiplier3_final.zkey</w:t>
      </w:r>
    </w:p>
    <w:p w14:paraId="546B792F" w14:textId="77777777" w:rsidR="00DF1AF9" w:rsidRDefault="00DF1AF9" w:rsidP="00DF1AF9">
      <w:pPr>
        <w:jc w:val="both"/>
      </w:pPr>
    </w:p>
    <w:p w14:paraId="3A14D6D8" w14:textId="77777777" w:rsidR="00DF1AF9" w:rsidRDefault="00DF1AF9" w:rsidP="00DF1AF9">
      <w:pPr>
        <w:jc w:val="both"/>
      </w:pPr>
      <w:r>
        <w:t>Once the .</w:t>
      </w:r>
      <w:proofErr w:type="spellStart"/>
      <w:r>
        <w:t>zkey</w:t>
      </w:r>
      <w:proofErr w:type="spellEnd"/>
      <w:r>
        <w:t xml:space="preserve"> file is created, the verification key was exported:</w:t>
      </w:r>
    </w:p>
    <w:p w14:paraId="4C82F3FC" w14:textId="77777777" w:rsidR="00DF1AF9" w:rsidRDefault="00DF1AF9" w:rsidP="00DF1AF9">
      <w:pPr>
        <w:jc w:val="both"/>
      </w:pPr>
    </w:p>
    <w:p w14:paraId="56D6EA61" w14:textId="77777777" w:rsidR="00DF1AF9" w:rsidRPr="00A57C34" w:rsidRDefault="00DF1AF9" w:rsidP="00DF1AF9">
      <w:pPr>
        <w:jc w:val="both"/>
        <w:rPr>
          <w:b/>
          <w:bCs/>
        </w:rPr>
      </w:pPr>
      <w:proofErr w:type="spellStart"/>
      <w:r w:rsidRPr="00A57C34">
        <w:rPr>
          <w:b/>
          <w:bCs/>
        </w:rPr>
        <w:t>snarkjs</w:t>
      </w:r>
      <w:proofErr w:type="spellEnd"/>
      <w:r w:rsidRPr="00A57C34">
        <w:rPr>
          <w:b/>
          <w:bCs/>
        </w:rPr>
        <w:t xml:space="preserve"> </w:t>
      </w:r>
      <w:proofErr w:type="spellStart"/>
      <w:r w:rsidRPr="00A57C34">
        <w:rPr>
          <w:b/>
          <w:bCs/>
        </w:rPr>
        <w:t>zkey</w:t>
      </w:r>
      <w:proofErr w:type="spellEnd"/>
      <w:r w:rsidRPr="00A57C34">
        <w:rPr>
          <w:b/>
          <w:bCs/>
        </w:rPr>
        <w:t xml:space="preserve"> export </w:t>
      </w:r>
      <w:proofErr w:type="spellStart"/>
      <w:r w:rsidRPr="00A57C34">
        <w:rPr>
          <w:b/>
          <w:bCs/>
        </w:rPr>
        <w:t>verificationkey</w:t>
      </w:r>
      <w:proofErr w:type="spellEnd"/>
      <w:r w:rsidRPr="00A57C34">
        <w:rPr>
          <w:b/>
          <w:bCs/>
        </w:rPr>
        <w:t xml:space="preserve"> Multiplier3_final.zkey </w:t>
      </w:r>
      <w:proofErr w:type="spellStart"/>
      <w:r w:rsidRPr="00A57C34">
        <w:rPr>
          <w:b/>
          <w:bCs/>
        </w:rPr>
        <w:t>verification_key.json</w:t>
      </w:r>
      <w:proofErr w:type="spellEnd"/>
    </w:p>
    <w:p w14:paraId="0DEA714B" w14:textId="77777777" w:rsidR="00DF1AF9" w:rsidRDefault="00DF1AF9" w:rsidP="00DF1AF9">
      <w:pPr>
        <w:jc w:val="both"/>
        <w:rPr>
          <w:b/>
          <w:bCs/>
        </w:rPr>
      </w:pPr>
    </w:p>
    <w:p w14:paraId="76090CDB" w14:textId="77777777" w:rsidR="00DF1AF9" w:rsidRDefault="00DF1AF9" w:rsidP="00DF1AF9">
      <w:pPr>
        <w:jc w:val="both"/>
      </w:pPr>
      <w:r>
        <w:t>Finally, create and validate the proof with the following commands:</w:t>
      </w:r>
    </w:p>
    <w:p w14:paraId="543F19C1" w14:textId="77777777" w:rsidR="00DF1AF9" w:rsidRDefault="00DF1AF9" w:rsidP="00DF1AF9">
      <w:pPr>
        <w:jc w:val="both"/>
      </w:pPr>
    </w:p>
    <w:p w14:paraId="13CBE60B" w14:textId="77777777" w:rsidR="00DF1AF9" w:rsidRPr="00A57C34" w:rsidRDefault="00DF1AF9" w:rsidP="00DF1AF9">
      <w:pPr>
        <w:jc w:val="both"/>
        <w:rPr>
          <w:b/>
          <w:bCs/>
        </w:rPr>
      </w:pPr>
      <w:proofErr w:type="spellStart"/>
      <w:r w:rsidRPr="00A57C34">
        <w:rPr>
          <w:b/>
          <w:bCs/>
        </w:rPr>
        <w:t>snarkjs</w:t>
      </w:r>
      <w:proofErr w:type="spellEnd"/>
      <w:r w:rsidRPr="00A57C34">
        <w:rPr>
          <w:b/>
          <w:bCs/>
        </w:rPr>
        <w:t xml:space="preserve"> </w:t>
      </w:r>
      <w:proofErr w:type="spellStart"/>
      <w:r w:rsidRPr="00A57C34">
        <w:rPr>
          <w:b/>
          <w:bCs/>
        </w:rPr>
        <w:t>fflonk</w:t>
      </w:r>
      <w:proofErr w:type="spellEnd"/>
      <w:r w:rsidRPr="00A57C34">
        <w:rPr>
          <w:b/>
          <w:bCs/>
        </w:rPr>
        <w:t xml:space="preserve"> prove Multiplier3_final.zkey </w:t>
      </w:r>
      <w:proofErr w:type="spellStart"/>
      <w:r w:rsidRPr="00A57C34">
        <w:rPr>
          <w:b/>
          <w:bCs/>
        </w:rPr>
        <w:t>witness.wtns</w:t>
      </w:r>
      <w:proofErr w:type="spellEnd"/>
      <w:r w:rsidRPr="00A57C34">
        <w:rPr>
          <w:b/>
          <w:bCs/>
        </w:rPr>
        <w:t xml:space="preserve"> </w:t>
      </w:r>
      <w:proofErr w:type="spellStart"/>
      <w:r w:rsidRPr="00A57C34">
        <w:rPr>
          <w:b/>
          <w:bCs/>
        </w:rPr>
        <w:t>proof.json</w:t>
      </w:r>
      <w:proofErr w:type="spellEnd"/>
      <w:r w:rsidRPr="00A57C34">
        <w:rPr>
          <w:b/>
          <w:bCs/>
        </w:rPr>
        <w:t xml:space="preserve"> </w:t>
      </w:r>
      <w:proofErr w:type="spellStart"/>
      <w:r w:rsidRPr="00A57C34">
        <w:rPr>
          <w:b/>
          <w:bCs/>
        </w:rPr>
        <w:t>public.json</w:t>
      </w:r>
      <w:proofErr w:type="spellEnd"/>
    </w:p>
    <w:p w14:paraId="1045012D" w14:textId="77777777" w:rsidR="00DF1AF9" w:rsidRDefault="00DF1AF9" w:rsidP="00DF1AF9">
      <w:pPr>
        <w:jc w:val="both"/>
      </w:pPr>
    </w:p>
    <w:p w14:paraId="424AD245" w14:textId="77777777" w:rsidR="00DF1AF9" w:rsidRPr="00A57C34" w:rsidRDefault="00DF1AF9" w:rsidP="00DF1AF9">
      <w:pPr>
        <w:jc w:val="both"/>
        <w:rPr>
          <w:b/>
          <w:bCs/>
        </w:rPr>
      </w:pPr>
      <w:proofErr w:type="spellStart"/>
      <w:r w:rsidRPr="00A57C34">
        <w:rPr>
          <w:b/>
          <w:bCs/>
        </w:rPr>
        <w:t>snarkjs</w:t>
      </w:r>
      <w:proofErr w:type="spellEnd"/>
      <w:r w:rsidRPr="00A57C34">
        <w:rPr>
          <w:b/>
          <w:bCs/>
        </w:rPr>
        <w:t xml:space="preserve"> </w:t>
      </w:r>
      <w:proofErr w:type="spellStart"/>
      <w:r w:rsidRPr="00A57C34">
        <w:rPr>
          <w:b/>
          <w:bCs/>
        </w:rPr>
        <w:t>fflonk</w:t>
      </w:r>
      <w:proofErr w:type="spellEnd"/>
      <w:r w:rsidRPr="00A57C34">
        <w:rPr>
          <w:b/>
          <w:bCs/>
        </w:rPr>
        <w:t xml:space="preserve"> verify </w:t>
      </w:r>
      <w:proofErr w:type="spellStart"/>
      <w:r w:rsidRPr="00A57C34">
        <w:rPr>
          <w:b/>
          <w:bCs/>
        </w:rPr>
        <w:t>verification_key.json</w:t>
      </w:r>
      <w:proofErr w:type="spellEnd"/>
      <w:r w:rsidRPr="00A57C34">
        <w:rPr>
          <w:b/>
          <w:bCs/>
        </w:rPr>
        <w:t xml:space="preserve"> </w:t>
      </w:r>
      <w:proofErr w:type="spellStart"/>
      <w:r w:rsidRPr="00A57C34">
        <w:rPr>
          <w:b/>
          <w:bCs/>
        </w:rPr>
        <w:t>public.json</w:t>
      </w:r>
      <w:proofErr w:type="spellEnd"/>
      <w:r w:rsidRPr="00A57C34">
        <w:rPr>
          <w:b/>
          <w:bCs/>
        </w:rPr>
        <w:t xml:space="preserve"> </w:t>
      </w:r>
      <w:proofErr w:type="spellStart"/>
      <w:r w:rsidRPr="00A57C34">
        <w:rPr>
          <w:b/>
          <w:bCs/>
        </w:rPr>
        <w:t>proof.json</w:t>
      </w:r>
      <w:proofErr w:type="spellEnd"/>
    </w:p>
    <w:p w14:paraId="75048659" w14:textId="77777777" w:rsidR="006A3E6F" w:rsidRDefault="006A3E6F" w:rsidP="00DF1AF9">
      <w:pPr>
        <w:jc w:val="both"/>
      </w:pPr>
    </w:p>
    <w:p w14:paraId="5C56BE83" w14:textId="77777777" w:rsidR="00DF1AF9" w:rsidRPr="00A57C34" w:rsidRDefault="00DF1AF9" w:rsidP="00DF1AF9">
      <w:pPr>
        <w:pStyle w:val="Heading3"/>
        <w:rPr>
          <w:color w:val="000000" w:themeColor="text1"/>
        </w:rPr>
      </w:pPr>
      <w:bookmarkStart w:id="26" w:name="_Toc179037744"/>
      <w:bookmarkStart w:id="27" w:name="_Toc179739462"/>
      <w:r w:rsidRPr="00A57C34">
        <w:rPr>
          <w:color w:val="000000" w:themeColor="text1"/>
        </w:rPr>
        <w:t>Circuit definition</w:t>
      </w:r>
      <w:bookmarkEnd w:id="26"/>
      <w:bookmarkEnd w:id="27"/>
    </w:p>
    <w:p w14:paraId="06D7870D" w14:textId="77777777" w:rsidR="00DF1AF9" w:rsidRDefault="00DF1AF9" w:rsidP="00DF1AF9">
      <w:pPr>
        <w:jc w:val="both"/>
      </w:pPr>
      <w:r>
        <w:t xml:space="preserve">This simple circuit is defined with </w:t>
      </w:r>
      <w:proofErr w:type="spellStart"/>
      <w:r>
        <w:t>circom</w:t>
      </w:r>
      <w:proofErr w:type="spellEnd"/>
      <w:r>
        <w:t xml:space="preserve"> zksnark.js library to prove that the prime numbers multiplication plus the </w:t>
      </w:r>
      <w:proofErr w:type="spellStart"/>
      <w:r>
        <w:t>the</w:t>
      </w:r>
      <w:proofErr w:type="spellEnd"/>
      <w:r>
        <w:t xml:space="preserve"> cube of the result is known without revealing the number. </w:t>
      </w:r>
    </w:p>
    <w:p w14:paraId="1564C0F0" w14:textId="77777777" w:rsidR="00DF1AF9" w:rsidRDefault="00DF1AF9" w:rsidP="00DF1AF9">
      <w:pPr>
        <w:jc w:val="both"/>
      </w:pPr>
    </w:p>
    <w:p w14:paraId="1137542E" w14:textId="74F6DC8D" w:rsidR="00DF1AF9" w:rsidRDefault="00DF1AF9" w:rsidP="00890045">
      <w:pPr>
        <w:jc w:val="both"/>
      </w:pPr>
      <w:r>
        <w:t>Firstly, input and output circuits were defined using two arbitrarily selected prime numbers (7,3), obtaining their product and the cube of that product (9261)</w:t>
      </w:r>
      <w:r w:rsidR="00890045">
        <w:t xml:space="preserve"> as shown</w:t>
      </w:r>
      <w:r w:rsidR="00C4584E">
        <w:t xml:space="preserve"> below</w:t>
      </w:r>
      <w:r w:rsidR="00890045">
        <w:t xml:space="preserve"> in </w:t>
      </w:r>
      <w:r w:rsidR="00513187">
        <w:fldChar w:fldCharType="begin"/>
      </w:r>
      <w:r w:rsidR="00513187">
        <w:instrText xml:space="preserve"> REF _Ref179129987 \h </w:instrText>
      </w:r>
      <w:r w:rsidR="00513187">
        <w:fldChar w:fldCharType="separate"/>
      </w:r>
      <w:r w:rsidR="00513187">
        <w:t>Figu</w:t>
      </w:r>
      <w:r w:rsidR="00513187">
        <w:t>r</w:t>
      </w:r>
      <w:r w:rsidR="00513187">
        <w:t xml:space="preserve">e </w:t>
      </w:r>
      <w:r w:rsidR="00513187">
        <w:rPr>
          <w:noProof/>
        </w:rPr>
        <w:t>4</w:t>
      </w:r>
      <w:r w:rsidR="00513187">
        <w:fldChar w:fldCharType="end"/>
      </w:r>
      <w:r>
        <w:t xml:space="preserve">. </w:t>
      </w:r>
    </w:p>
    <w:p w14:paraId="10385840" w14:textId="77777777" w:rsidR="005A4AEA" w:rsidRDefault="005A4AEA" w:rsidP="00890045">
      <w:pPr>
        <w:jc w:val="both"/>
      </w:pPr>
    </w:p>
    <w:p w14:paraId="2F78FD03" w14:textId="4F8F3B40" w:rsidR="005A4AEA" w:rsidRDefault="005A4AEA" w:rsidP="00890045">
      <w:pPr>
        <w:jc w:val="both"/>
      </w:pPr>
      <w:r>
        <w:rPr>
          <w:noProof/>
        </w:rPr>
        <w:lastRenderedPageBreak/>
        <w:drawing>
          <wp:inline distT="0" distB="0" distL="0" distR="0" wp14:anchorId="44E0D3F3" wp14:editId="002FF8FB">
            <wp:extent cx="3382267" cy="2844000"/>
            <wp:effectExtent l="0" t="0" r="0" b="1270"/>
            <wp:docPr id="880824295" name="Picture 2"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824295" name="Picture 2" descr="A screen shot of a computer pro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382267" cy="2844000"/>
                    </a:xfrm>
                    <a:prstGeom prst="rect">
                      <a:avLst/>
                    </a:prstGeom>
                  </pic:spPr>
                </pic:pic>
              </a:graphicData>
            </a:graphic>
          </wp:inline>
        </w:drawing>
      </w:r>
    </w:p>
    <w:p w14:paraId="12A529D4" w14:textId="574C4A5B" w:rsidR="00DF1AF9" w:rsidRDefault="005A4AEA" w:rsidP="005A4AEA">
      <w:pPr>
        <w:pStyle w:val="Caption"/>
      </w:pPr>
      <w:bookmarkStart w:id="28" w:name="_Ref179129987"/>
      <w:bookmarkStart w:id="29" w:name="_Toc179535062"/>
      <w:bookmarkStart w:id="30" w:name="_Toc179659097"/>
      <w:r>
        <w:t xml:space="preserve">Figure </w:t>
      </w:r>
      <w:r>
        <w:fldChar w:fldCharType="begin"/>
      </w:r>
      <w:r>
        <w:instrText xml:space="preserve"> SEQ Figure \* ARABIC </w:instrText>
      </w:r>
      <w:r>
        <w:fldChar w:fldCharType="separate"/>
      </w:r>
      <w:r w:rsidR="00995F36">
        <w:rPr>
          <w:noProof/>
        </w:rPr>
        <w:t>4</w:t>
      </w:r>
      <w:r>
        <w:fldChar w:fldCharType="end"/>
      </w:r>
      <w:bookmarkEnd w:id="28"/>
      <w:r>
        <w:t xml:space="preserve">. </w:t>
      </w:r>
      <w:r w:rsidRPr="00597EC8">
        <w:t xml:space="preserve">Circuit definition using </w:t>
      </w:r>
      <w:proofErr w:type="spellStart"/>
      <w:r w:rsidRPr="00597EC8">
        <w:t>circom</w:t>
      </w:r>
      <w:proofErr w:type="spellEnd"/>
      <w:r w:rsidRPr="00597EC8">
        <w:t xml:space="preserve"> for the prototype.</w:t>
      </w:r>
      <w:bookmarkEnd w:id="29"/>
      <w:bookmarkEnd w:id="30"/>
    </w:p>
    <w:p w14:paraId="323DDE6A" w14:textId="710F43D0" w:rsidR="00DF1AF9" w:rsidRDefault="00DF1AF9" w:rsidP="00DF1AF9">
      <w:pPr>
        <w:jc w:val="both"/>
      </w:pPr>
      <w:r>
        <w:t>Additionally, the computational model for the proof of concept</w:t>
      </w:r>
      <w:r w:rsidR="00D03285">
        <w:t xml:space="preserve"> as shown in </w:t>
      </w:r>
      <w:r w:rsidR="00513187">
        <w:fldChar w:fldCharType="begin"/>
      </w:r>
      <w:r w:rsidR="00513187">
        <w:instrText xml:space="preserve"> REF _Ref179129987 \h </w:instrText>
      </w:r>
      <w:r w:rsidR="00513187">
        <w:fldChar w:fldCharType="separate"/>
      </w:r>
      <w:r w:rsidR="00513187">
        <w:t xml:space="preserve">Figure </w:t>
      </w:r>
      <w:r w:rsidR="00513187">
        <w:rPr>
          <w:noProof/>
        </w:rPr>
        <w:t>4</w:t>
      </w:r>
      <w:r w:rsidR="00513187">
        <w:fldChar w:fldCharType="end"/>
      </w:r>
      <w:r>
        <w:t>. In this case, the verification consists of knowing the cube (9261) of the product without knowing the original factors (7,3).</w:t>
      </w:r>
      <w:r w:rsidR="00513187">
        <w:t xml:space="preserve"> </w:t>
      </w:r>
      <w:r>
        <w:t xml:space="preserve">Finally, the public input </w:t>
      </w:r>
      <w:proofErr w:type="spellStart"/>
      <w:r>
        <w:t>expectedCube</w:t>
      </w:r>
      <w:proofErr w:type="spellEnd"/>
      <w:r>
        <w:t xml:space="preserve"> is returned and published</w:t>
      </w:r>
      <w:r w:rsidR="00513187">
        <w:t xml:space="preserve"> as it is presented in </w:t>
      </w:r>
      <w:r w:rsidR="004D7690">
        <w:fldChar w:fldCharType="begin"/>
      </w:r>
      <w:r w:rsidR="004D7690">
        <w:instrText xml:space="preserve"> REF _Ref179130312 \h </w:instrText>
      </w:r>
      <w:r w:rsidR="004D7690">
        <w:fldChar w:fldCharType="separate"/>
      </w:r>
      <w:r w:rsidR="004D7690">
        <w:t xml:space="preserve">Figure </w:t>
      </w:r>
      <w:r w:rsidR="004D7690">
        <w:rPr>
          <w:noProof/>
        </w:rPr>
        <w:t>13</w:t>
      </w:r>
      <w:r w:rsidR="004D7690">
        <w:fldChar w:fldCharType="end"/>
      </w:r>
      <w:r w:rsidR="004D7690">
        <w:t>.</w:t>
      </w:r>
    </w:p>
    <w:p w14:paraId="0A8A650C" w14:textId="77777777" w:rsidR="00DF1AF9" w:rsidRDefault="00DF1AF9" w:rsidP="00DF1AF9">
      <w:pPr>
        <w:jc w:val="both"/>
      </w:pPr>
    </w:p>
    <w:p w14:paraId="59CCF6B6" w14:textId="5B3C5C67" w:rsidR="00DF1AF9" w:rsidRDefault="00DF1AF9" w:rsidP="00DF1AF9">
      <w:pPr>
        <w:jc w:val="both"/>
      </w:pPr>
      <w:r>
        <w:t xml:space="preserve">Set up is made by the powers of the tau ceremony, assuring it is random. The randomness of powers of tau is defined at </w:t>
      </w:r>
      <w:r>
        <w:fldChar w:fldCharType="begin"/>
      </w:r>
      <w:r>
        <w:instrText xml:space="preserve"> ADDIN EN.CITE &lt;EndNote&gt;&lt;Cite&gt;&lt;Author&gt;Ethereum&lt;/Author&gt;&lt;Year&gt;2022&lt;/Year&gt;&lt;RecNum&gt;107&lt;/RecNum&gt;&lt;DisplayText&gt;(Ethereum, 2022)&lt;/DisplayText&gt;&lt;record&gt;&lt;rec-number&gt;107&lt;/rec-number&gt;&lt;foreign-keys&gt;&lt;key app="EN" db-id="refdsetfmxfv0xezzx0x00r2eas9wvvxsrxv" timestamp="1727241572"&gt;107&lt;/key&gt;&lt;/foreign-keys&gt;&lt;ref-type name="Web Page"&gt;12&lt;/ref-type&gt;&lt;contributors&gt;&lt;authors&gt;&lt;author&gt;Ethereum&lt;/author&gt;&lt;/authors&gt;&lt;/contributors&gt;&lt;titles&gt;&lt;title&gt;Powers of tau specification&lt;/title&gt;&lt;/titles&gt;&lt;dates&gt;&lt;year&gt;2022&lt;/year&gt;&lt;/dates&gt;&lt;urls&gt;&lt;related-urls&gt;&lt;url&gt;https://github.com/ethereum/kzg-ceremony-specs&lt;/url&gt;&lt;/related-urls&gt;&lt;/urls&gt;&lt;/record&gt;&lt;/Cite&gt;&lt;/EndNote&gt;</w:instrText>
      </w:r>
      <w:r>
        <w:fldChar w:fldCharType="separate"/>
      </w:r>
      <w:r>
        <w:t>(Ethereum, 2022)</w:t>
      </w:r>
      <w:r>
        <w:fldChar w:fldCharType="end"/>
      </w:r>
      <w:r>
        <w:t xml:space="preserve"> as a key in the </w:t>
      </w:r>
      <w:proofErr w:type="spellStart"/>
      <w:r>
        <w:t>zk</w:t>
      </w:r>
      <w:proofErr w:type="spellEnd"/>
      <w:r>
        <w:t>-S</w:t>
      </w:r>
      <w:r w:rsidR="005357EE">
        <w:t>NARK</w:t>
      </w:r>
      <w:r>
        <w:t xml:space="preserve"> context. Its proposal complies with two requirements: first, creating a public parameter set to be used at the verification, also called secret randomness. Second, involving several rounds of contributions, where each round adds randomness to the parameter. This way, there is no single contributor controlling the outcome. The verification key, public signals and the proof will be used for verification. </w:t>
      </w:r>
    </w:p>
    <w:p w14:paraId="27219184" w14:textId="77777777" w:rsidR="00DF1AF9" w:rsidRDefault="00DF1AF9" w:rsidP="00DF1AF9"/>
    <w:p w14:paraId="4DD82FEC" w14:textId="77777777" w:rsidR="00DF1AF9" w:rsidRDefault="00DF1AF9" w:rsidP="00DF1AF9">
      <w:pPr>
        <w:jc w:val="both"/>
      </w:pPr>
      <w:r>
        <w:t xml:space="preserve">To verify the proof, three files are passed as parameters: </w:t>
      </w:r>
      <w:proofErr w:type="spellStart"/>
      <w:r>
        <w:t>verification_key.json</w:t>
      </w:r>
      <w:proofErr w:type="spellEnd"/>
      <w:r>
        <w:t xml:space="preserve">, </w:t>
      </w:r>
      <w:proofErr w:type="spellStart"/>
      <w:r>
        <w:t>publicSignals.json</w:t>
      </w:r>
      <w:proofErr w:type="spellEnd"/>
      <w:r>
        <w:t xml:space="preserve"> and </w:t>
      </w:r>
      <w:proofErr w:type="spellStart"/>
      <w:r>
        <w:t>proof.json</w:t>
      </w:r>
      <w:proofErr w:type="spellEnd"/>
    </w:p>
    <w:p w14:paraId="79B348B2" w14:textId="77777777" w:rsidR="00DF1AF9" w:rsidRDefault="00DF1AF9" w:rsidP="00DF1AF9">
      <w:pPr>
        <w:jc w:val="both"/>
      </w:pPr>
    </w:p>
    <w:p w14:paraId="6DF8DE4E" w14:textId="450A7667" w:rsidR="00DF1AF9" w:rsidRDefault="00DF1AF9" w:rsidP="00DF1AF9">
      <w:pPr>
        <w:jc w:val="both"/>
      </w:pPr>
      <w:r>
        <w:t>Using ZKP</w:t>
      </w:r>
      <w:r w:rsidR="00DC11C1">
        <w:t>s</w:t>
      </w:r>
      <w:r>
        <w:t xml:space="preserve"> to test that the secret is known, the proof and the verification keys created off-chain were manually added to the smart contract. This is not a normal process. However, it was done to simplify the validation process. This proof should have been sent from the back end in a real application. </w:t>
      </w:r>
    </w:p>
    <w:p w14:paraId="7F754A19" w14:textId="77777777" w:rsidR="00DF1AF9" w:rsidRDefault="00DF1AF9" w:rsidP="00DF1AF9">
      <w:pPr>
        <w:jc w:val="both"/>
      </w:pPr>
    </w:p>
    <w:p w14:paraId="7BF42FDD" w14:textId="26155F48" w:rsidR="00DF1AF9" w:rsidRDefault="00DF1AF9" w:rsidP="00DF1AF9">
      <w:pPr>
        <w:jc w:val="both"/>
      </w:pPr>
      <w:r>
        <w:t>As part of the same process, verification keys were added to energy and apartment smart contracts as well</w:t>
      </w:r>
      <w:r w:rsidR="00513187">
        <w:t xml:space="preserve"> as appeared in</w:t>
      </w:r>
      <w:r w:rsidR="00895BD9">
        <w:t xml:space="preserve"> </w:t>
      </w:r>
      <w:r w:rsidR="004D7690">
        <w:fldChar w:fldCharType="begin"/>
      </w:r>
      <w:r w:rsidR="004D7690">
        <w:instrText xml:space="preserve"> REF _Ref179130546 \h </w:instrText>
      </w:r>
      <w:r w:rsidR="004D7690">
        <w:fldChar w:fldCharType="separate"/>
      </w:r>
      <w:r w:rsidR="004D7690">
        <w:t xml:space="preserve">Figure </w:t>
      </w:r>
      <w:r w:rsidR="004D7690">
        <w:rPr>
          <w:noProof/>
        </w:rPr>
        <w:t>14</w:t>
      </w:r>
      <w:r w:rsidR="004D7690">
        <w:fldChar w:fldCharType="end"/>
      </w:r>
      <w:r w:rsidR="004D7690">
        <w:t xml:space="preserve">. </w:t>
      </w:r>
      <w:r w:rsidR="00513187">
        <w:t>Additionally, t</w:t>
      </w:r>
      <w:r>
        <w:t xml:space="preserve">he file </w:t>
      </w:r>
      <w:proofErr w:type="spellStart"/>
      <w:r>
        <w:t>public.json</w:t>
      </w:r>
      <w:proofErr w:type="spellEnd"/>
      <w:r>
        <w:t>, as its name suggests, contains the public input values for the circuit</w:t>
      </w:r>
      <w:r w:rsidR="00513187">
        <w:t>, called signals</w:t>
      </w:r>
      <w:r w:rsidR="00D14BF1">
        <w:t xml:space="preserve"> as illustrated in</w:t>
      </w:r>
      <w:r w:rsidR="004D7690">
        <w:t xml:space="preserve"> </w:t>
      </w:r>
      <w:r w:rsidR="004D7690">
        <w:fldChar w:fldCharType="begin"/>
      </w:r>
      <w:r w:rsidR="004D7690">
        <w:instrText xml:space="preserve"> REF _Ref179130873 \h </w:instrText>
      </w:r>
      <w:r w:rsidR="004D7690">
        <w:fldChar w:fldCharType="separate"/>
      </w:r>
      <w:r w:rsidR="004D7690">
        <w:t xml:space="preserve">Figure </w:t>
      </w:r>
      <w:r w:rsidR="004D7690">
        <w:rPr>
          <w:noProof/>
        </w:rPr>
        <w:t>15</w:t>
      </w:r>
      <w:r w:rsidR="004D7690">
        <w:fldChar w:fldCharType="end"/>
      </w:r>
      <w:r w:rsidR="00895BD9">
        <w:t>.</w:t>
      </w:r>
    </w:p>
    <w:p w14:paraId="5DBEEBB8" w14:textId="77777777" w:rsidR="00DF1AF9" w:rsidRDefault="00DF1AF9" w:rsidP="00DF1AF9"/>
    <w:p w14:paraId="0065EBC2" w14:textId="347383CF" w:rsidR="00DF1AF9" w:rsidRDefault="00DF1AF9" w:rsidP="00DF1AF9">
      <w:pPr>
        <w:jc w:val="both"/>
      </w:pPr>
      <w:r>
        <w:t xml:space="preserve">The file </w:t>
      </w:r>
      <w:proofErr w:type="spellStart"/>
      <w:r>
        <w:t>proof.json</w:t>
      </w:r>
      <w:proofErr w:type="spellEnd"/>
      <w:r>
        <w:t xml:space="preserve"> </w:t>
      </w:r>
      <w:r w:rsidR="00043EBF">
        <w:t xml:space="preserve">in </w:t>
      </w:r>
      <w:r w:rsidR="004D7690">
        <w:fldChar w:fldCharType="begin"/>
      </w:r>
      <w:r w:rsidR="004D7690">
        <w:instrText xml:space="preserve"> REF _Ref179131017 \h </w:instrText>
      </w:r>
      <w:r w:rsidR="004D7690">
        <w:fldChar w:fldCharType="separate"/>
      </w:r>
      <w:r w:rsidR="004D7690">
        <w:t xml:space="preserve">Figure </w:t>
      </w:r>
      <w:r w:rsidR="004D7690">
        <w:rPr>
          <w:noProof/>
        </w:rPr>
        <w:t>16</w:t>
      </w:r>
      <w:r w:rsidR="004D7690">
        <w:fldChar w:fldCharType="end"/>
      </w:r>
      <w:r w:rsidR="004D7690">
        <w:t xml:space="preserve"> </w:t>
      </w:r>
      <w:r>
        <w:t xml:space="preserve">contains the proof itself generated by </w:t>
      </w:r>
      <w:proofErr w:type="spellStart"/>
      <w:r>
        <w:t>snarkjs</w:t>
      </w:r>
      <w:proofErr w:type="spellEnd"/>
      <w:r>
        <w:t xml:space="preserve">. These numbers, the cube of the result of the product of 7 x 3, are the signal that will be passed as parameter. </w:t>
      </w:r>
    </w:p>
    <w:p w14:paraId="611212E5" w14:textId="77777777" w:rsidR="00DF1AF9" w:rsidRDefault="00DF1AF9" w:rsidP="00DF1AF9">
      <w:pPr>
        <w:jc w:val="both"/>
      </w:pPr>
    </w:p>
    <w:p w14:paraId="34D2FAAB" w14:textId="77777777" w:rsidR="00DF1AF9" w:rsidRDefault="00DF1AF9" w:rsidP="00DF1AF9">
      <w:pPr>
        <w:jc w:val="both"/>
      </w:pPr>
      <w:r>
        <w:t xml:space="preserve">To make the proof of concept easy to use, </w:t>
      </w:r>
      <w:proofErr w:type="spellStart"/>
      <w:r>
        <w:t>verification_key</w:t>
      </w:r>
      <w:proofErr w:type="spellEnd"/>
      <w:r>
        <w:t xml:space="preserve"> and proof were copied into Hyperledger Fabric inside assetTransfer.js and stored as variables. </w:t>
      </w:r>
    </w:p>
    <w:p w14:paraId="1CE7510F" w14:textId="77777777" w:rsidR="00DF1AF9" w:rsidRDefault="00DF1AF9" w:rsidP="00DF1AF9">
      <w:pPr>
        <w:jc w:val="both"/>
      </w:pPr>
    </w:p>
    <w:p w14:paraId="711D653E" w14:textId="3D6D23D0" w:rsidR="00DF1AF9" w:rsidRDefault="00DF1AF9" w:rsidP="00DF1AF9">
      <w:pPr>
        <w:jc w:val="both"/>
      </w:pPr>
      <w:r>
        <w:t xml:space="preserve">Finally, the verifier method, which needed to verify the sender, was extended with the new function verify. The verification process uses three different functions depending on the protocol needed: plonk, groth16 or </w:t>
      </w:r>
      <w:proofErr w:type="spellStart"/>
      <w:r>
        <w:t>fflonk</w:t>
      </w:r>
      <w:proofErr w:type="spellEnd"/>
      <w:r>
        <w:t>, the three of them being ZKP</w:t>
      </w:r>
      <w:r w:rsidR="00DC11C1">
        <w:t>s</w:t>
      </w:r>
      <w:r>
        <w:t xml:space="preserve"> system verification functionality from </w:t>
      </w:r>
      <w:proofErr w:type="spellStart"/>
      <w:r>
        <w:t>snarkjs</w:t>
      </w:r>
      <w:proofErr w:type="spellEnd"/>
      <w:r>
        <w:t xml:space="preserve">, which receives the verification keys, input JSON and the proof as parameters. </w:t>
      </w:r>
    </w:p>
    <w:p w14:paraId="0FC1EF97" w14:textId="77777777" w:rsidR="00DF1AF9" w:rsidRDefault="00DF1AF9" w:rsidP="00DF1AF9"/>
    <w:p w14:paraId="3BEA1F47" w14:textId="394A07F3" w:rsidR="00DF1AF9" w:rsidRDefault="00DF1AF9" w:rsidP="006475CD">
      <w:pPr>
        <w:jc w:val="both"/>
      </w:pPr>
      <w:r>
        <w:t xml:space="preserve">In the three cases, as the generated keys were small, the off-chain process of generating them finished in less than a minute. As said above, this process uses the powers of the tau ceremony, a component that creates the public argument to be used in the cryptographic proof. </w:t>
      </w:r>
    </w:p>
    <w:p w14:paraId="1FBEADFA" w14:textId="77777777" w:rsidR="00DF1AF9" w:rsidRDefault="00DF1AF9" w:rsidP="00DF1AF9"/>
    <w:p w14:paraId="712518B9" w14:textId="69C16D59" w:rsidR="00DF1AF9" w:rsidRDefault="00DF1AF9" w:rsidP="00DF1AF9">
      <w:pPr>
        <w:jc w:val="both"/>
      </w:pPr>
      <w:r>
        <w:t>The</w:t>
      </w:r>
      <w:r w:rsidR="006475CD">
        <w:t xml:space="preserve"> file</w:t>
      </w:r>
      <w:r>
        <w:t xml:space="preserve"> </w:t>
      </w:r>
      <w:proofErr w:type="spellStart"/>
      <w:r>
        <w:t>input.json</w:t>
      </w:r>
      <w:proofErr w:type="spellEnd"/>
      <w:r w:rsidR="006475CD">
        <w:t xml:space="preserve"> displayed in </w:t>
      </w:r>
      <w:r w:rsidR="004D7690">
        <w:fldChar w:fldCharType="begin"/>
      </w:r>
      <w:r w:rsidR="004D7690">
        <w:instrText xml:space="preserve"> REF _Ref179131478 \h </w:instrText>
      </w:r>
      <w:r w:rsidR="004D7690">
        <w:fldChar w:fldCharType="separate"/>
      </w:r>
      <w:r w:rsidR="004D7690">
        <w:t xml:space="preserve">Figure </w:t>
      </w:r>
      <w:r w:rsidR="004D7690">
        <w:rPr>
          <w:noProof/>
        </w:rPr>
        <w:t>17</w:t>
      </w:r>
      <w:r w:rsidR="004D7690">
        <w:fldChar w:fldCharType="end"/>
      </w:r>
      <w:r w:rsidR="004D7690">
        <w:t xml:space="preserve"> </w:t>
      </w:r>
      <w:r>
        <w:t>contains the input values and the public signal’s value, whether public or private. In this case, 7 and 3 are private inputs, and 9261 is a public input, the signal to be sent for verification.</w:t>
      </w:r>
    </w:p>
    <w:p w14:paraId="6D5F4613" w14:textId="647FAF37" w:rsidR="00DF1AF9" w:rsidRDefault="00DF1AF9" w:rsidP="006475CD"/>
    <w:p w14:paraId="7B102F46" w14:textId="534DEDF5" w:rsidR="00DF1AF9" w:rsidRDefault="00DF1AF9" w:rsidP="00DF1AF9">
      <w:pPr>
        <w:jc w:val="both"/>
      </w:pPr>
      <w:r>
        <w:t xml:space="preserve">In both energy and apartment smart contracts, the Verify function was implemented for each protocol, Plonk, Groth16 and </w:t>
      </w:r>
      <w:proofErr w:type="spellStart"/>
      <w:r>
        <w:t>Fflonk</w:t>
      </w:r>
      <w:proofErr w:type="spellEnd"/>
      <w:r>
        <w:t xml:space="preserve">. In this function, inputs are received as a parameter to validate that the secret is known and, most importantly, that the function </w:t>
      </w:r>
      <w:proofErr w:type="spellStart"/>
      <w:r>
        <w:t>snarkjs.plonk.verify</w:t>
      </w:r>
      <w:proofErr w:type="spellEnd"/>
      <w:r>
        <w:t xml:space="preserve"> can prove it. For example, if the secret is validated, the function running on the energy smart contract can read the power meter energy usage from the apartment smart contract, fetch that data and update its asset by recording the energy usage at the energy smart contract. </w:t>
      </w:r>
    </w:p>
    <w:p w14:paraId="41C6316E" w14:textId="77777777" w:rsidR="00DF1AF9" w:rsidRPr="00DF1AF9" w:rsidRDefault="00DF1AF9" w:rsidP="00DF1AF9"/>
    <w:p w14:paraId="6B7F4ACD" w14:textId="77777777" w:rsidR="000961A0" w:rsidRDefault="000961A0" w:rsidP="000961A0">
      <w:pPr>
        <w:pStyle w:val="Heading2"/>
        <w:rPr>
          <w:color w:val="000000" w:themeColor="text1"/>
        </w:rPr>
      </w:pPr>
      <w:bookmarkStart w:id="31" w:name="_Toc179739463"/>
      <w:proofErr w:type="spellStart"/>
      <w:r>
        <w:rPr>
          <w:color w:val="000000" w:themeColor="text1"/>
        </w:rPr>
        <w:t>SnarkJS</w:t>
      </w:r>
      <w:proofErr w:type="spellEnd"/>
      <w:r>
        <w:rPr>
          <w:color w:val="000000" w:themeColor="text1"/>
        </w:rPr>
        <w:t xml:space="preserve"> i</w:t>
      </w:r>
      <w:r w:rsidRPr="00F91FD6">
        <w:rPr>
          <w:color w:val="000000" w:themeColor="text1"/>
        </w:rPr>
        <w:t xml:space="preserve">nstallation </w:t>
      </w:r>
      <w:r>
        <w:rPr>
          <w:color w:val="000000" w:themeColor="text1"/>
        </w:rPr>
        <w:t>set-up p</w:t>
      </w:r>
      <w:r w:rsidRPr="00F91FD6">
        <w:rPr>
          <w:color w:val="000000" w:themeColor="text1"/>
        </w:rPr>
        <w:t>rocess</w:t>
      </w:r>
      <w:bookmarkEnd w:id="31"/>
    </w:p>
    <w:p w14:paraId="0D6596A2" w14:textId="1FB640B2" w:rsidR="000961A0" w:rsidRDefault="000961A0" w:rsidP="000961A0">
      <w:pPr>
        <w:jc w:val="both"/>
      </w:pPr>
      <w:r>
        <w:t xml:space="preserve">This research used </w:t>
      </w:r>
      <w:proofErr w:type="spellStart"/>
      <w:r>
        <w:t>zk</w:t>
      </w:r>
      <w:proofErr w:type="spellEnd"/>
      <w:r>
        <w:t>-</w:t>
      </w:r>
      <w:r w:rsidR="005357EE">
        <w:t>SNARK</w:t>
      </w:r>
      <w:r>
        <w:t xml:space="preserve"> for the validation, proofing, and key generation processes to validate the two different smart contracts. As Hyperledger Fabric doesn’t support this protocol by default, the JavaScript library </w:t>
      </w:r>
      <w:proofErr w:type="spellStart"/>
      <w:r>
        <w:t>SnarkJS</w:t>
      </w:r>
      <w:proofErr w:type="spellEnd"/>
      <w:r>
        <w:t xml:space="preserve"> was added to the blockchain </w:t>
      </w:r>
      <w:r>
        <w:fldChar w:fldCharType="begin"/>
      </w:r>
      <w:r>
        <w:instrText xml:space="preserve"> ADDIN EN.CITE &lt;EndNote&gt;&lt;Cite&gt;&lt;Author&gt;Szego&lt;/Author&gt;&lt;Year&gt;2024&lt;/Year&gt;&lt;RecNum&gt;114&lt;/RecNum&gt;&lt;DisplayText&gt;(Szego, 2024)&lt;/DisplayText&gt;&lt;record&gt;&lt;rec-number&gt;114&lt;/rec-number&gt;&lt;foreign-keys&gt;&lt;key app="EN" db-id="refdsetfmxfv0xezzx0x00r2eas9wvvxsrxv" timestamp="1728000973"&gt;114&lt;/key&gt;&lt;/foreign-keys&gt;&lt;ref-type name="Web Page"&gt;12&lt;/ref-type&gt;&lt;contributors&gt;&lt;authors&gt;&lt;author&gt;Daniel Szego&lt;/author&gt;&lt;/authors&gt;&lt;/contributors&gt;&lt;titles&gt;&lt;title&gt;Zero Knowledge Proof Workshop&lt;/title&gt;&lt;/titles&gt;&lt;dates&gt;&lt;year&gt;2024&lt;/year&gt;&lt;/dates&gt;&lt;urls&gt;&lt;related-urls&gt;&lt;url&gt;https://github.com/Daniel-Szego/Zeroknowledgeworkshop&lt;/url&gt;&lt;/related-urls&gt;&lt;/urls&gt;&lt;/record&gt;&lt;/Cite&gt;&lt;/EndNote&gt;</w:instrText>
      </w:r>
      <w:r>
        <w:fldChar w:fldCharType="separate"/>
      </w:r>
      <w:r>
        <w:rPr>
          <w:noProof/>
        </w:rPr>
        <w:t>(Szego, 2024)</w:t>
      </w:r>
      <w:r>
        <w:fldChar w:fldCharType="end"/>
      </w:r>
      <w:r>
        <w:t xml:space="preserve">. </w:t>
      </w:r>
    </w:p>
    <w:p w14:paraId="0D507795" w14:textId="4C96989E" w:rsidR="000961A0" w:rsidRDefault="000961A0" w:rsidP="000961A0">
      <w:pPr>
        <w:jc w:val="both"/>
      </w:pPr>
      <w:r>
        <w:t xml:space="preserve">The process of installing the library started with the command </w:t>
      </w:r>
      <w:proofErr w:type="spellStart"/>
      <w:r w:rsidRPr="0016057E">
        <w:rPr>
          <w:b/>
          <w:bCs/>
        </w:rPr>
        <w:t>npm</w:t>
      </w:r>
      <w:proofErr w:type="spellEnd"/>
      <w:r w:rsidRPr="0016057E">
        <w:rPr>
          <w:b/>
          <w:bCs/>
        </w:rPr>
        <w:t xml:space="preserve"> install </w:t>
      </w:r>
      <w:proofErr w:type="spellStart"/>
      <w:r w:rsidRPr="0016057E">
        <w:rPr>
          <w:b/>
          <w:bCs/>
        </w:rPr>
        <w:t>snarkjs@latest</w:t>
      </w:r>
      <w:proofErr w:type="spellEnd"/>
      <w:r>
        <w:t>. Second, by using the language functionality “require” to add modules, as shown in</w:t>
      </w:r>
      <w:r w:rsidR="004D7690">
        <w:t xml:space="preserve"> </w:t>
      </w:r>
      <w:r w:rsidR="004D7690">
        <w:fldChar w:fldCharType="begin"/>
      </w:r>
      <w:r w:rsidR="004D7690">
        <w:instrText xml:space="preserve"> REF _Ref179132123 \h </w:instrText>
      </w:r>
      <w:r w:rsidR="004D7690">
        <w:fldChar w:fldCharType="separate"/>
      </w:r>
      <w:r w:rsidR="004D7690">
        <w:t xml:space="preserve">Figure </w:t>
      </w:r>
      <w:r w:rsidR="004D7690">
        <w:rPr>
          <w:noProof/>
        </w:rPr>
        <w:t>18</w:t>
      </w:r>
      <w:r w:rsidR="004D7690">
        <w:fldChar w:fldCharType="end"/>
      </w:r>
      <w:r w:rsidR="00895BD9">
        <w:t xml:space="preserve">, </w:t>
      </w:r>
      <w:r>
        <w:t xml:space="preserve">the </w:t>
      </w:r>
      <w:proofErr w:type="spellStart"/>
      <w:r>
        <w:t>SnarkJS</w:t>
      </w:r>
      <w:proofErr w:type="spellEnd"/>
      <w:r>
        <w:t xml:space="preserve"> library was added to the Hyperledger Fabric smart contracts, energy and apartment, to use the protocols, plonk, groth16 and </w:t>
      </w:r>
      <w:proofErr w:type="spellStart"/>
      <w:r>
        <w:t>fflonk</w:t>
      </w:r>
      <w:proofErr w:type="spellEnd"/>
      <w:r>
        <w:t>, all features provided by the library to verify the input data complies with the defined circuit.</w:t>
      </w:r>
    </w:p>
    <w:p w14:paraId="6308417B" w14:textId="77777777" w:rsidR="000961A0" w:rsidRDefault="000961A0" w:rsidP="000961A0">
      <w:pPr>
        <w:jc w:val="both"/>
      </w:pPr>
    </w:p>
    <w:p w14:paraId="4EC4E7EB" w14:textId="5371C2DC" w:rsidR="000961A0" w:rsidRDefault="004D7690" w:rsidP="000961A0">
      <w:pPr>
        <w:jc w:val="both"/>
      </w:pPr>
      <w:r>
        <w:fldChar w:fldCharType="begin"/>
      </w:r>
      <w:r>
        <w:instrText xml:space="preserve"> REF _Ref179132311 \h </w:instrText>
      </w:r>
      <w:r>
        <w:fldChar w:fldCharType="separate"/>
      </w:r>
      <w:r>
        <w:t xml:space="preserve">Figure </w:t>
      </w:r>
      <w:r>
        <w:rPr>
          <w:noProof/>
        </w:rPr>
        <w:t>19</w:t>
      </w:r>
      <w:r>
        <w:fldChar w:fldCharType="end"/>
      </w:r>
      <w:r>
        <w:t xml:space="preserve"> </w:t>
      </w:r>
      <w:r w:rsidR="00AD1286">
        <w:t>reveals</w:t>
      </w:r>
      <w:r w:rsidR="000961A0">
        <w:t xml:space="preserve"> that the </w:t>
      </w:r>
      <w:proofErr w:type="spellStart"/>
      <w:r w:rsidR="000961A0">
        <w:t>SnarkJS</w:t>
      </w:r>
      <w:proofErr w:type="spellEnd"/>
      <w:r w:rsidR="000961A0">
        <w:t xml:space="preserve"> library was correctly added to the Fabric environment as a dependency,  hence allowing the verification proof in the energy and apartment smart</w:t>
      </w:r>
      <w:r w:rsidR="0037428D">
        <w:t xml:space="preserve"> </w:t>
      </w:r>
      <w:r w:rsidR="000961A0">
        <w:t xml:space="preserve">contracts. The smart-contracts configuration file </w:t>
      </w:r>
      <w:proofErr w:type="spellStart"/>
      <w:r w:rsidR="000961A0">
        <w:t>package.json</w:t>
      </w:r>
      <w:proofErr w:type="spellEnd"/>
      <w:r w:rsidR="000961A0">
        <w:t xml:space="preserve"> is shown </w:t>
      </w:r>
      <w:r w:rsidR="009536F4">
        <w:t>on</w:t>
      </w:r>
      <w:r w:rsidR="000961A0">
        <w:t xml:space="preserve"> the above</w:t>
      </w:r>
      <w:r w:rsidR="0037428D">
        <w:t xml:space="preserve"> library</w:t>
      </w:r>
      <w:r w:rsidR="000961A0">
        <w:t xml:space="preserve"> as a dependency.</w:t>
      </w:r>
    </w:p>
    <w:p w14:paraId="78DAAA5A" w14:textId="77777777" w:rsidR="00D03285" w:rsidRPr="00D03285" w:rsidRDefault="00D03285" w:rsidP="00D03285"/>
    <w:p w14:paraId="07343A04" w14:textId="510E1750" w:rsidR="009307EE" w:rsidRDefault="009307EE" w:rsidP="009307EE">
      <w:pPr>
        <w:pStyle w:val="Heading2"/>
        <w:rPr>
          <w:color w:val="000000" w:themeColor="text1"/>
        </w:rPr>
      </w:pPr>
      <w:bookmarkStart w:id="32" w:name="_Toc179739464"/>
      <w:r w:rsidRPr="009307EE">
        <w:rPr>
          <w:color w:val="000000" w:themeColor="text1"/>
        </w:rPr>
        <w:t>Smart-contract Application</w:t>
      </w:r>
      <w:bookmarkEnd w:id="32"/>
    </w:p>
    <w:p w14:paraId="02EFDD7C" w14:textId="7DC6584B" w:rsidR="001E69D1" w:rsidRDefault="001E69D1" w:rsidP="001E69D1">
      <w:pPr>
        <w:jc w:val="both"/>
      </w:pPr>
      <w:r>
        <w:t xml:space="preserve">Running the prototype for </w:t>
      </w:r>
      <w:r w:rsidR="00074DC8">
        <w:t>the</w:t>
      </w:r>
      <w:r>
        <w:t xml:space="preserve"> dissertation required the setup of two smart contracts: apartment and energy.</w:t>
      </w:r>
    </w:p>
    <w:p w14:paraId="7B0E7E2D" w14:textId="77777777" w:rsidR="00365E6C" w:rsidRPr="001E69D1" w:rsidRDefault="00365E6C" w:rsidP="001E69D1">
      <w:pPr>
        <w:jc w:val="both"/>
      </w:pPr>
    </w:p>
    <w:p w14:paraId="5E10BB19" w14:textId="29CB96CF" w:rsidR="007925B1" w:rsidRDefault="007925B1" w:rsidP="007925B1">
      <w:pPr>
        <w:pStyle w:val="Heading3"/>
        <w:rPr>
          <w:color w:val="000000" w:themeColor="text1"/>
        </w:rPr>
      </w:pPr>
      <w:bookmarkStart w:id="33" w:name="_Toc179739465"/>
      <w:r>
        <w:rPr>
          <w:color w:val="000000" w:themeColor="text1"/>
        </w:rPr>
        <w:t>Apartment Smart Contract</w:t>
      </w:r>
      <w:bookmarkEnd w:id="33"/>
    </w:p>
    <w:p w14:paraId="742A2F2D" w14:textId="011D4EA9" w:rsidR="00187183" w:rsidRPr="00187183" w:rsidRDefault="00187183" w:rsidP="00187183">
      <w:pPr>
        <w:pStyle w:val="Heading4"/>
        <w:rPr>
          <w:color w:val="000000" w:themeColor="text1"/>
        </w:rPr>
      </w:pPr>
      <w:proofErr w:type="spellStart"/>
      <w:r>
        <w:rPr>
          <w:color w:val="000000" w:themeColor="text1"/>
        </w:rPr>
        <w:t>CreateAsset</w:t>
      </w:r>
      <w:proofErr w:type="spellEnd"/>
    </w:p>
    <w:p w14:paraId="7E627CCA" w14:textId="2F4141BE" w:rsidR="00187183" w:rsidRDefault="00D62F27" w:rsidP="00C468E1">
      <w:pPr>
        <w:jc w:val="both"/>
      </w:pPr>
      <w:r w:rsidRPr="001E69D1">
        <w:t xml:space="preserve">On the one hand, the apartment smart contract </w:t>
      </w:r>
      <w:r w:rsidR="002111A0" w:rsidRPr="001E69D1">
        <w:t>is responsible for creating</w:t>
      </w:r>
      <w:r w:rsidRPr="001E69D1">
        <w:t xml:space="preserve"> apartments through the </w:t>
      </w:r>
      <w:proofErr w:type="spellStart"/>
      <w:r w:rsidRPr="001E69D1">
        <w:t>CreateAsset</w:t>
      </w:r>
      <w:proofErr w:type="spellEnd"/>
      <w:r w:rsidRPr="001E69D1">
        <w:t xml:space="preserve"> function</w:t>
      </w:r>
      <w:r w:rsidR="00DE5C43">
        <w:t xml:space="preserve"> as displayed in </w:t>
      </w:r>
      <w:r w:rsidR="004D7690">
        <w:fldChar w:fldCharType="begin"/>
      </w:r>
      <w:r w:rsidR="004D7690">
        <w:instrText xml:space="preserve"> REF _Ref179132530 \h </w:instrText>
      </w:r>
      <w:r w:rsidR="004D7690">
        <w:fldChar w:fldCharType="separate"/>
      </w:r>
      <w:r w:rsidR="004D7690">
        <w:t xml:space="preserve">Figure </w:t>
      </w:r>
      <w:r w:rsidR="004D7690">
        <w:rPr>
          <w:noProof/>
        </w:rPr>
        <w:t>20</w:t>
      </w:r>
      <w:r w:rsidR="004D7690">
        <w:fldChar w:fldCharType="end"/>
      </w:r>
      <w:r w:rsidR="004D7690">
        <w:t xml:space="preserve">. </w:t>
      </w:r>
      <w:r w:rsidRPr="001E69D1">
        <w:t xml:space="preserve">This function receives the context, </w:t>
      </w:r>
      <w:proofErr w:type="spellStart"/>
      <w:r w:rsidRPr="001E69D1">
        <w:t>aparmentId</w:t>
      </w:r>
      <w:proofErr w:type="spellEnd"/>
      <w:r w:rsidRPr="001E69D1">
        <w:t xml:space="preserve"> and </w:t>
      </w:r>
      <w:proofErr w:type="spellStart"/>
      <w:r w:rsidRPr="001E69D1">
        <w:t>energyUsage</w:t>
      </w:r>
      <w:proofErr w:type="spellEnd"/>
      <w:r w:rsidRPr="001E69D1">
        <w:t xml:space="preserve"> as parameters and creates assets with two attributes, </w:t>
      </w:r>
      <w:proofErr w:type="spellStart"/>
      <w:r w:rsidRPr="001E69D1">
        <w:t>ApartmentID</w:t>
      </w:r>
      <w:proofErr w:type="spellEnd"/>
      <w:r w:rsidRPr="001E69D1">
        <w:t xml:space="preserve"> and </w:t>
      </w:r>
      <w:proofErr w:type="spellStart"/>
      <w:r w:rsidRPr="001E69D1">
        <w:t>EnergyUsage</w:t>
      </w:r>
      <w:proofErr w:type="spellEnd"/>
      <w:r w:rsidRPr="001E69D1">
        <w:t>.</w:t>
      </w:r>
    </w:p>
    <w:p w14:paraId="259148D0" w14:textId="77777777" w:rsidR="00C468E1" w:rsidRPr="00C468E1" w:rsidRDefault="00C468E1" w:rsidP="00C468E1">
      <w:pPr>
        <w:jc w:val="both"/>
      </w:pPr>
    </w:p>
    <w:p w14:paraId="43322F1C" w14:textId="6FB7ED4C" w:rsidR="00187183" w:rsidRPr="00187183" w:rsidRDefault="00187183" w:rsidP="00187183">
      <w:pPr>
        <w:pStyle w:val="Heading4"/>
        <w:rPr>
          <w:color w:val="000000" w:themeColor="text1"/>
        </w:rPr>
      </w:pPr>
      <w:proofErr w:type="spellStart"/>
      <w:r>
        <w:rPr>
          <w:color w:val="000000" w:themeColor="text1"/>
        </w:rPr>
        <w:t>QueryEnergyUsage</w:t>
      </w:r>
      <w:proofErr w:type="spellEnd"/>
    </w:p>
    <w:p w14:paraId="070D5575" w14:textId="5161E886" w:rsidR="00CF1429" w:rsidRPr="001E69D1" w:rsidRDefault="00CF1429" w:rsidP="001E69D1">
      <w:pPr>
        <w:jc w:val="both"/>
      </w:pPr>
      <w:r w:rsidRPr="001E69D1">
        <w:t>This function return an asset depending on the apartment ID passed as a parameter</w:t>
      </w:r>
      <w:r w:rsidR="009E11A1">
        <w:t xml:space="preserve"> as exposed in   </w:t>
      </w:r>
      <w:r w:rsidR="004D7690">
        <w:fldChar w:fldCharType="begin"/>
      </w:r>
      <w:r w:rsidR="004D7690">
        <w:instrText xml:space="preserve"> REF _Ref179132702 \h </w:instrText>
      </w:r>
      <w:r w:rsidR="004D7690">
        <w:fldChar w:fldCharType="separate"/>
      </w:r>
      <w:r w:rsidR="004D7690">
        <w:t xml:space="preserve">Figure </w:t>
      </w:r>
      <w:r w:rsidR="004D7690">
        <w:rPr>
          <w:noProof/>
        </w:rPr>
        <w:t>21</w:t>
      </w:r>
      <w:r w:rsidR="004D7690">
        <w:fldChar w:fldCharType="end"/>
      </w:r>
      <w:r w:rsidRPr="001E69D1">
        <w:t xml:space="preserve">. To do so, the function calls the function Verify, which does the zero-knowledge proof verification of the signal passed as parameter. </w:t>
      </w:r>
    </w:p>
    <w:p w14:paraId="6F73A99F" w14:textId="2660A595" w:rsidR="00CF1429" w:rsidRPr="001E69D1" w:rsidRDefault="00CF1429" w:rsidP="001E69D1">
      <w:pPr>
        <w:jc w:val="both"/>
      </w:pPr>
      <w:r w:rsidRPr="001E69D1">
        <w:t xml:space="preserve">As the prototype was run with three different protocols, Plonk, Groth16 and </w:t>
      </w:r>
      <w:proofErr w:type="spellStart"/>
      <w:r w:rsidRPr="001E69D1">
        <w:t>Fflonk</w:t>
      </w:r>
      <w:proofErr w:type="spellEnd"/>
      <w:r w:rsidRPr="001E69D1">
        <w:t xml:space="preserve">, three different functions were coded to comply with the requirement. </w:t>
      </w:r>
    </w:p>
    <w:p w14:paraId="52F9B7CC" w14:textId="77777777" w:rsidR="009E11A1" w:rsidRDefault="009E11A1" w:rsidP="003F6666">
      <w:pPr>
        <w:spacing w:line="276" w:lineRule="auto"/>
        <w:ind w:right="176"/>
        <w:jc w:val="both"/>
        <w:rPr>
          <w:rFonts w:ascii="Calibri" w:eastAsia="Calibri" w:hAnsi="Calibri" w:cs="Calibri"/>
          <w:bCs/>
          <w:lang w:val="en-GB"/>
        </w:rPr>
      </w:pPr>
    </w:p>
    <w:p w14:paraId="1F7CFD1B" w14:textId="5595EBC3" w:rsidR="007925B1" w:rsidRDefault="007925B1" w:rsidP="007925B1">
      <w:pPr>
        <w:pStyle w:val="Heading3"/>
        <w:rPr>
          <w:color w:val="000000" w:themeColor="text1"/>
        </w:rPr>
      </w:pPr>
      <w:bookmarkStart w:id="34" w:name="_Toc179739466"/>
      <w:r>
        <w:rPr>
          <w:color w:val="000000" w:themeColor="text1"/>
        </w:rPr>
        <w:lastRenderedPageBreak/>
        <w:t>Energy Smart Contract</w:t>
      </w:r>
      <w:bookmarkEnd w:id="34"/>
    </w:p>
    <w:p w14:paraId="650255FB" w14:textId="70A7C18D" w:rsidR="00187183" w:rsidRPr="00187183" w:rsidRDefault="00187183" w:rsidP="00187183">
      <w:pPr>
        <w:pStyle w:val="Heading4"/>
        <w:rPr>
          <w:color w:val="000000" w:themeColor="text1"/>
        </w:rPr>
      </w:pPr>
      <w:proofErr w:type="spellStart"/>
      <w:r>
        <w:rPr>
          <w:color w:val="000000" w:themeColor="text1"/>
        </w:rPr>
        <w:t>CreateAsset</w:t>
      </w:r>
      <w:proofErr w:type="spellEnd"/>
    </w:p>
    <w:p w14:paraId="0206DEDC" w14:textId="648755C2" w:rsidR="00D62F27" w:rsidRPr="001E69D1" w:rsidRDefault="00D62F27" w:rsidP="001E69D1">
      <w:pPr>
        <w:jc w:val="both"/>
      </w:pPr>
      <w:r w:rsidRPr="001E69D1">
        <w:t>On the other hand, the energy smart contract also creates apartments</w:t>
      </w:r>
      <w:r w:rsidR="00FE4862" w:rsidRPr="001E69D1">
        <w:t xml:space="preserve"> that</w:t>
      </w:r>
      <w:r w:rsidRPr="001E69D1">
        <w:t xml:space="preserve"> mirror</w:t>
      </w:r>
      <w:r w:rsidR="00FE4862" w:rsidRPr="001E69D1">
        <w:t xml:space="preserve"> those </w:t>
      </w:r>
      <w:r w:rsidRPr="001E69D1">
        <w:t xml:space="preserve">in the apartment smart contract. However, apartments in </w:t>
      </w:r>
      <w:r w:rsidR="004061A2">
        <w:t xml:space="preserve">the </w:t>
      </w:r>
      <w:r w:rsidR="00FE4862" w:rsidRPr="001E69D1">
        <w:t xml:space="preserve">energy smart contract </w:t>
      </w:r>
      <w:r w:rsidRPr="001E69D1">
        <w:t xml:space="preserve">will be created with </w:t>
      </w:r>
      <w:r w:rsidR="004061A2">
        <w:t xml:space="preserve">the attribute </w:t>
      </w:r>
      <w:proofErr w:type="spellStart"/>
      <w:r w:rsidRPr="001E69D1">
        <w:t>EnergyUsage</w:t>
      </w:r>
      <w:proofErr w:type="spellEnd"/>
      <w:r w:rsidRPr="001E69D1">
        <w:t xml:space="preserve"> equal 0</w:t>
      </w:r>
      <w:r w:rsidR="004061A2">
        <w:t xml:space="preserve"> as it is shown in</w:t>
      </w:r>
      <w:r w:rsidR="004D7690">
        <w:t xml:space="preserve"> </w:t>
      </w:r>
      <w:r w:rsidR="004D7690">
        <w:fldChar w:fldCharType="begin"/>
      </w:r>
      <w:r w:rsidR="004D7690">
        <w:instrText xml:space="preserve"> REF _Ref179300177 \h </w:instrText>
      </w:r>
      <w:r w:rsidR="004D7690">
        <w:fldChar w:fldCharType="separate"/>
      </w:r>
      <w:r w:rsidR="004D7690">
        <w:t xml:space="preserve">Figure </w:t>
      </w:r>
      <w:r w:rsidR="004D7690">
        <w:rPr>
          <w:noProof/>
        </w:rPr>
        <w:t>22</w:t>
      </w:r>
      <w:r w:rsidR="004D7690">
        <w:fldChar w:fldCharType="end"/>
      </w:r>
      <w:r w:rsidR="00435995">
        <w:t>.</w:t>
      </w:r>
      <w:r w:rsidR="00187183" w:rsidRPr="001E69D1">
        <w:t xml:space="preserve"> </w:t>
      </w:r>
      <w:r w:rsidR="00435995">
        <w:t>T</w:t>
      </w:r>
      <w:r w:rsidR="00187183" w:rsidRPr="001E69D1">
        <w:t>his value</w:t>
      </w:r>
      <w:r w:rsidR="00435995">
        <w:t xml:space="preserve"> is meant</w:t>
      </w:r>
      <w:r w:rsidR="00187183" w:rsidRPr="001E69D1">
        <w:t xml:space="preserve"> to be updated by querying the energy usage for each apartment in the apartment smart contract</w:t>
      </w:r>
      <w:r w:rsidRPr="001E69D1">
        <w:t>.</w:t>
      </w:r>
      <w:r w:rsidR="00FE4862" w:rsidRPr="001E69D1">
        <w:t xml:space="preserve"> </w:t>
      </w:r>
    </w:p>
    <w:p w14:paraId="5688FDE5" w14:textId="44D30060" w:rsidR="00D62F27" w:rsidRDefault="00D62F27" w:rsidP="003F6666">
      <w:pPr>
        <w:spacing w:line="276" w:lineRule="auto"/>
        <w:ind w:right="176"/>
        <w:jc w:val="both"/>
        <w:rPr>
          <w:rFonts w:ascii="Calibri" w:eastAsia="Calibri" w:hAnsi="Calibri" w:cs="Calibri"/>
          <w:bCs/>
          <w:lang w:val="en-GB"/>
        </w:rPr>
      </w:pPr>
    </w:p>
    <w:p w14:paraId="727D540A" w14:textId="48D9B756" w:rsidR="00F12119" w:rsidRPr="00187183" w:rsidRDefault="00187183" w:rsidP="00187183">
      <w:pPr>
        <w:pStyle w:val="Heading4"/>
        <w:rPr>
          <w:color w:val="000000" w:themeColor="text1"/>
        </w:rPr>
      </w:pPr>
      <w:proofErr w:type="spellStart"/>
      <w:r>
        <w:rPr>
          <w:color w:val="000000" w:themeColor="text1"/>
        </w:rPr>
        <w:t>GetEnergyUsage</w:t>
      </w:r>
      <w:proofErr w:type="spellEnd"/>
    </w:p>
    <w:p w14:paraId="73498878" w14:textId="637B9A5D" w:rsidR="002111A0" w:rsidRPr="001E69D1" w:rsidRDefault="00187183" w:rsidP="001E69D1">
      <w:pPr>
        <w:jc w:val="both"/>
      </w:pPr>
      <w:r w:rsidRPr="001E69D1">
        <w:t>The second function described</w:t>
      </w:r>
      <w:r w:rsidR="007B4CE9">
        <w:t xml:space="preserve"> in this smart contract</w:t>
      </w:r>
      <w:r w:rsidRPr="001E69D1">
        <w:t xml:space="preserve"> is </w:t>
      </w:r>
      <w:proofErr w:type="spellStart"/>
      <w:r w:rsidRPr="001E69D1">
        <w:t>GetEnergyUsage</w:t>
      </w:r>
      <w:proofErr w:type="spellEnd"/>
      <w:r w:rsidR="004D7690">
        <w:t xml:space="preserve"> </w:t>
      </w:r>
      <w:r w:rsidR="004D7690">
        <w:fldChar w:fldCharType="begin"/>
      </w:r>
      <w:r w:rsidR="004D7690">
        <w:instrText xml:space="preserve"> REF _Ref179300436 \h </w:instrText>
      </w:r>
      <w:r w:rsidR="004D7690">
        <w:fldChar w:fldCharType="separate"/>
      </w:r>
      <w:r w:rsidR="004D7690">
        <w:t xml:space="preserve">Figure </w:t>
      </w:r>
      <w:r w:rsidR="004D7690">
        <w:rPr>
          <w:noProof/>
        </w:rPr>
        <w:t>23</w:t>
      </w:r>
      <w:r w:rsidR="004D7690">
        <w:fldChar w:fldCharType="end"/>
      </w:r>
      <w:r w:rsidRPr="001E69D1">
        <w:t xml:space="preserve">. This function is responsible for connecting both smart contracts. To do </w:t>
      </w:r>
      <w:r w:rsidR="007B4CE9">
        <w:t>so</w:t>
      </w:r>
      <w:r w:rsidRPr="001E69D1">
        <w:t xml:space="preserve"> </w:t>
      </w:r>
      <w:r w:rsidR="002111A0" w:rsidRPr="001E69D1">
        <w:t xml:space="preserve">requires </w:t>
      </w:r>
      <w:r w:rsidRPr="001E69D1">
        <w:t>using</w:t>
      </w:r>
      <w:r w:rsidR="002111A0" w:rsidRPr="001E69D1">
        <w:t xml:space="preserve"> the function </w:t>
      </w:r>
      <w:proofErr w:type="spellStart"/>
      <w:r w:rsidR="002111A0" w:rsidRPr="001E69D1">
        <w:t>invokeChaincode</w:t>
      </w:r>
      <w:proofErr w:type="spellEnd"/>
      <w:r w:rsidR="007B4CE9">
        <w:t>,</w:t>
      </w:r>
      <w:r w:rsidRPr="001E69D1">
        <w:t xml:space="preserve"> which receives the name of the smart contract as the first parameter, an array with the name of the apartment smart contract function to be used as well as the parameters that i</w:t>
      </w:r>
      <w:r w:rsidR="007B4CE9">
        <w:t>t</w:t>
      </w:r>
      <w:r w:rsidRPr="001E69D1">
        <w:t xml:space="preserve"> would use, and, the name of the channel where the smart contract resides as the third parameter</w:t>
      </w:r>
      <w:r w:rsidR="002111A0" w:rsidRPr="001E69D1">
        <w:t xml:space="preserve">. </w:t>
      </w:r>
    </w:p>
    <w:p w14:paraId="5D1A9160" w14:textId="77777777" w:rsidR="002111A0" w:rsidRDefault="002111A0" w:rsidP="003F6666">
      <w:pPr>
        <w:spacing w:line="276" w:lineRule="auto"/>
        <w:ind w:right="176"/>
        <w:jc w:val="both"/>
        <w:rPr>
          <w:rFonts w:ascii="Calibri" w:eastAsia="Calibri" w:hAnsi="Calibri" w:cs="Calibri"/>
          <w:bCs/>
          <w:lang w:val="en-GB"/>
        </w:rPr>
      </w:pPr>
    </w:p>
    <w:p w14:paraId="51B30E6A" w14:textId="46EC6EAA" w:rsidR="00074DC8" w:rsidRDefault="00074DC8" w:rsidP="00074DC8">
      <w:pPr>
        <w:pStyle w:val="Heading3"/>
        <w:rPr>
          <w:color w:val="000000" w:themeColor="text1"/>
        </w:rPr>
      </w:pPr>
      <w:bookmarkStart w:id="35" w:name="_Toc179739467"/>
      <w:r>
        <w:rPr>
          <w:color w:val="000000" w:themeColor="text1"/>
        </w:rPr>
        <w:t>Common for both Smart Contract</w:t>
      </w:r>
      <w:bookmarkEnd w:id="35"/>
    </w:p>
    <w:p w14:paraId="6299F679" w14:textId="1E844C03" w:rsidR="007B514C" w:rsidRPr="007B514C" w:rsidRDefault="007B514C" w:rsidP="007B514C">
      <w:r>
        <w:t xml:space="preserve">Both smart contracts implements three different functions to verify the received request is from a valid source. Each of them uses a different protocol to do so, Plonk, Groth16 and </w:t>
      </w:r>
      <w:proofErr w:type="spellStart"/>
      <w:r>
        <w:t>Fflonk</w:t>
      </w:r>
      <w:proofErr w:type="spellEnd"/>
      <w:r>
        <w:t xml:space="preserve">.  </w:t>
      </w:r>
    </w:p>
    <w:p w14:paraId="2E47ACDD" w14:textId="77777777" w:rsidR="00074DC8" w:rsidRDefault="00074DC8" w:rsidP="00074DC8">
      <w:pPr>
        <w:pStyle w:val="Heading4"/>
        <w:rPr>
          <w:color w:val="000000" w:themeColor="text1"/>
        </w:rPr>
      </w:pPr>
      <w:proofErr w:type="spellStart"/>
      <w:r>
        <w:rPr>
          <w:color w:val="000000" w:themeColor="text1"/>
        </w:rPr>
        <w:t>VerifyPlonk</w:t>
      </w:r>
      <w:proofErr w:type="spellEnd"/>
    </w:p>
    <w:p w14:paraId="0EBF6943" w14:textId="6D45A0C5" w:rsidR="00074DC8" w:rsidRPr="00CF1429" w:rsidRDefault="00074DC8" w:rsidP="00074DC8">
      <w:pPr>
        <w:jc w:val="both"/>
      </w:pPr>
      <w:proofErr w:type="spellStart"/>
      <w:r>
        <w:t>VerifyPlonk</w:t>
      </w:r>
      <w:proofErr w:type="spellEnd"/>
      <w:r>
        <w:t xml:space="preserve"> uses </w:t>
      </w:r>
      <w:proofErr w:type="spellStart"/>
      <w:r>
        <w:t>snarkjs.plonk.verify</w:t>
      </w:r>
      <w:proofErr w:type="spellEnd"/>
      <w:r>
        <w:t xml:space="preserve"> functionality from </w:t>
      </w:r>
      <w:proofErr w:type="spellStart"/>
      <w:r>
        <w:t>snarkjs</w:t>
      </w:r>
      <w:proofErr w:type="spellEnd"/>
      <w:r>
        <w:t xml:space="preserve"> library to validate the sender. It receives the verification keys, the signal and the proof as parameters, returning a Boolean value</w:t>
      </w:r>
      <w:r w:rsidR="007B514C">
        <w:t xml:space="preserve"> as shown in</w:t>
      </w:r>
      <w:r w:rsidR="004D7690">
        <w:t xml:space="preserve"> </w:t>
      </w:r>
      <w:r w:rsidR="004D7690">
        <w:fldChar w:fldCharType="begin"/>
      </w:r>
      <w:r w:rsidR="004D7690">
        <w:instrText xml:space="preserve"> REF _Ref179357773 \h </w:instrText>
      </w:r>
      <w:r w:rsidR="004D7690">
        <w:fldChar w:fldCharType="separate"/>
      </w:r>
      <w:r w:rsidR="004D7690">
        <w:t xml:space="preserve">Figure </w:t>
      </w:r>
      <w:r w:rsidR="004D7690">
        <w:rPr>
          <w:noProof/>
        </w:rPr>
        <w:t>24</w:t>
      </w:r>
      <w:r w:rsidR="004D7690">
        <w:fldChar w:fldCharType="end"/>
      </w:r>
      <w:r>
        <w:t xml:space="preserve">. </w:t>
      </w:r>
    </w:p>
    <w:p w14:paraId="6035F40C" w14:textId="6F815079" w:rsidR="00074DC8" w:rsidRPr="00CF1429" w:rsidRDefault="00074DC8" w:rsidP="00074DC8"/>
    <w:p w14:paraId="10E05FDB" w14:textId="77777777" w:rsidR="00074DC8" w:rsidRPr="00CF1429" w:rsidRDefault="00074DC8" w:rsidP="00074DC8">
      <w:pPr>
        <w:pStyle w:val="Heading4"/>
        <w:rPr>
          <w:color w:val="000000" w:themeColor="text1"/>
        </w:rPr>
      </w:pPr>
      <w:r>
        <w:rPr>
          <w:color w:val="000000" w:themeColor="text1"/>
        </w:rPr>
        <w:t>VerifyGroth16</w:t>
      </w:r>
    </w:p>
    <w:p w14:paraId="0ACA12D4" w14:textId="2524FC48" w:rsidR="00074DC8" w:rsidRPr="00CF1429" w:rsidRDefault="00074DC8" w:rsidP="00074DC8">
      <w:pPr>
        <w:jc w:val="both"/>
      </w:pPr>
      <w:r>
        <w:t xml:space="preserve">VerifyGroth16 uses snarkjs.groth16.verify functionality from </w:t>
      </w:r>
      <w:proofErr w:type="spellStart"/>
      <w:r>
        <w:t>snarkjs</w:t>
      </w:r>
      <w:proofErr w:type="spellEnd"/>
      <w:r>
        <w:t xml:space="preserve"> library to validate the sender. It receives the verification keys, the signal and the proof as parameters, returning a Boolean value</w:t>
      </w:r>
      <w:r w:rsidR="007B514C">
        <w:t xml:space="preserve"> as shown in </w:t>
      </w:r>
      <w:r w:rsidR="004D7690">
        <w:fldChar w:fldCharType="begin"/>
      </w:r>
      <w:r w:rsidR="004D7690">
        <w:instrText xml:space="preserve"> REF _Ref179357866 \h </w:instrText>
      </w:r>
      <w:r w:rsidR="004D7690">
        <w:fldChar w:fldCharType="separate"/>
      </w:r>
      <w:r w:rsidR="004D7690">
        <w:t xml:space="preserve">Figure </w:t>
      </w:r>
      <w:r w:rsidR="004D7690">
        <w:rPr>
          <w:noProof/>
        </w:rPr>
        <w:t>25</w:t>
      </w:r>
      <w:r w:rsidR="004D7690">
        <w:fldChar w:fldCharType="end"/>
      </w:r>
      <w:r>
        <w:t xml:space="preserve">. </w:t>
      </w:r>
    </w:p>
    <w:p w14:paraId="29B61133" w14:textId="77777777" w:rsidR="00074DC8" w:rsidRPr="00CF1429" w:rsidRDefault="00074DC8" w:rsidP="00074DC8"/>
    <w:p w14:paraId="48BE88F9" w14:textId="77777777" w:rsidR="00074DC8" w:rsidRDefault="00074DC8" w:rsidP="00074DC8">
      <w:pPr>
        <w:pStyle w:val="Heading4"/>
        <w:rPr>
          <w:color w:val="000000" w:themeColor="text1"/>
        </w:rPr>
      </w:pPr>
      <w:proofErr w:type="spellStart"/>
      <w:r>
        <w:rPr>
          <w:color w:val="000000" w:themeColor="text1"/>
        </w:rPr>
        <w:t>VerifyFflonk</w:t>
      </w:r>
      <w:proofErr w:type="spellEnd"/>
    </w:p>
    <w:p w14:paraId="5099A22E" w14:textId="08D648DD" w:rsidR="00074DC8" w:rsidRPr="00CF1429" w:rsidRDefault="00074DC8" w:rsidP="00074DC8">
      <w:pPr>
        <w:jc w:val="both"/>
      </w:pPr>
      <w:proofErr w:type="spellStart"/>
      <w:r>
        <w:t>VerifyFflonk</w:t>
      </w:r>
      <w:proofErr w:type="spellEnd"/>
      <w:r>
        <w:t xml:space="preserve"> uses </w:t>
      </w:r>
      <w:proofErr w:type="spellStart"/>
      <w:r>
        <w:t>snarkjs.fflonk.verify</w:t>
      </w:r>
      <w:proofErr w:type="spellEnd"/>
      <w:r>
        <w:t xml:space="preserve"> functionality from </w:t>
      </w:r>
      <w:proofErr w:type="spellStart"/>
      <w:r>
        <w:t>snarkjs</w:t>
      </w:r>
      <w:proofErr w:type="spellEnd"/>
      <w:r>
        <w:t xml:space="preserve"> library to validate the sender. It receives the verification keys, the signal and the proof as parameters, returning a Boolean value</w:t>
      </w:r>
      <w:r w:rsidR="00EE3F17">
        <w:t xml:space="preserve"> as shown in </w:t>
      </w:r>
      <w:r w:rsidR="004D7690">
        <w:fldChar w:fldCharType="begin"/>
      </w:r>
      <w:r w:rsidR="004D7690">
        <w:instrText xml:space="preserve"> REF _Ref179357965 \h </w:instrText>
      </w:r>
      <w:r w:rsidR="004D7690">
        <w:fldChar w:fldCharType="separate"/>
      </w:r>
      <w:r w:rsidR="004D7690">
        <w:t xml:space="preserve">Figure </w:t>
      </w:r>
      <w:r w:rsidR="004D7690">
        <w:rPr>
          <w:noProof/>
        </w:rPr>
        <w:t>26</w:t>
      </w:r>
      <w:r w:rsidR="004D7690">
        <w:fldChar w:fldCharType="end"/>
      </w:r>
      <w:r>
        <w:t xml:space="preserve">. </w:t>
      </w:r>
    </w:p>
    <w:p w14:paraId="26A324AA" w14:textId="77777777" w:rsidR="00074DC8" w:rsidRDefault="00074DC8" w:rsidP="003F6666">
      <w:pPr>
        <w:spacing w:line="276" w:lineRule="auto"/>
        <w:ind w:right="176"/>
        <w:jc w:val="both"/>
        <w:rPr>
          <w:rFonts w:ascii="Calibri" w:eastAsia="Calibri" w:hAnsi="Calibri" w:cs="Calibri"/>
          <w:bCs/>
          <w:lang w:val="en-GB"/>
        </w:rPr>
      </w:pPr>
    </w:p>
    <w:p w14:paraId="73DA9988" w14:textId="2719EC10" w:rsidR="009307EE" w:rsidRDefault="009307EE" w:rsidP="009307EE">
      <w:pPr>
        <w:pStyle w:val="Heading2"/>
        <w:rPr>
          <w:color w:val="000000" w:themeColor="text1"/>
        </w:rPr>
      </w:pPr>
      <w:bookmarkStart w:id="36" w:name="_Toc179739468"/>
      <w:r>
        <w:rPr>
          <w:color w:val="000000" w:themeColor="text1"/>
        </w:rPr>
        <w:t>TypeScript</w:t>
      </w:r>
      <w:r w:rsidRPr="009307EE">
        <w:rPr>
          <w:color w:val="000000" w:themeColor="text1"/>
        </w:rPr>
        <w:t xml:space="preserve"> Application</w:t>
      </w:r>
      <w:r>
        <w:rPr>
          <w:color w:val="000000" w:themeColor="text1"/>
        </w:rPr>
        <w:t>s</w:t>
      </w:r>
      <w:bookmarkEnd w:id="36"/>
    </w:p>
    <w:p w14:paraId="460303B8" w14:textId="010C5BBE" w:rsidR="009307EE" w:rsidRDefault="009307EE" w:rsidP="009307EE">
      <w:pPr>
        <w:pStyle w:val="Heading3"/>
        <w:rPr>
          <w:color w:val="000000" w:themeColor="text1"/>
        </w:rPr>
      </w:pPr>
      <w:bookmarkStart w:id="37" w:name="_Toc179739469"/>
      <w:r>
        <w:rPr>
          <w:color w:val="000000" w:themeColor="text1"/>
        </w:rPr>
        <w:t>Apartment TypeScript App</w:t>
      </w:r>
      <w:bookmarkEnd w:id="37"/>
    </w:p>
    <w:p w14:paraId="447B2919" w14:textId="749580F3" w:rsidR="00DC7627" w:rsidRPr="00DC7627" w:rsidRDefault="00DC7627" w:rsidP="00DC7627">
      <w:pPr>
        <w:pStyle w:val="Heading4"/>
        <w:rPr>
          <w:color w:val="000000" w:themeColor="text1"/>
        </w:rPr>
      </w:pPr>
      <w:proofErr w:type="spellStart"/>
      <w:r>
        <w:rPr>
          <w:color w:val="000000" w:themeColor="text1"/>
        </w:rPr>
        <w:t>createAsset</w:t>
      </w:r>
      <w:proofErr w:type="spellEnd"/>
    </w:p>
    <w:p w14:paraId="76F28610" w14:textId="1C9383BF" w:rsidR="009307EE" w:rsidRPr="001E69D1" w:rsidRDefault="009307EE" w:rsidP="001E69D1">
      <w:pPr>
        <w:jc w:val="both"/>
      </w:pPr>
      <w:r w:rsidRPr="001E69D1">
        <w:t xml:space="preserve">Once deployed, the smart contracts are ready to execute when called. In this prototype, two Node.js applications are responsible for calling them. The first application is responsible for telling the apartment smart contract how many apartments should be created running its </w:t>
      </w:r>
      <w:proofErr w:type="spellStart"/>
      <w:r w:rsidRPr="001E69D1">
        <w:t>createAsset</w:t>
      </w:r>
      <w:proofErr w:type="spellEnd"/>
      <w:r w:rsidRPr="001E69D1">
        <w:t xml:space="preserve"> function</w:t>
      </w:r>
      <w:r w:rsidR="00200A55">
        <w:t xml:space="preserve"> as shown in </w:t>
      </w:r>
      <w:r w:rsidR="004D7690">
        <w:fldChar w:fldCharType="begin"/>
      </w:r>
      <w:r w:rsidR="004D7690">
        <w:instrText xml:space="preserve"> REF _Ref179361096 \h </w:instrText>
      </w:r>
      <w:r w:rsidR="004D7690">
        <w:fldChar w:fldCharType="separate"/>
      </w:r>
      <w:r w:rsidR="004D7690">
        <w:t xml:space="preserve">Figure </w:t>
      </w:r>
      <w:r w:rsidR="004D7690">
        <w:rPr>
          <w:noProof/>
        </w:rPr>
        <w:t>27</w:t>
      </w:r>
      <w:r w:rsidR="004D7690">
        <w:fldChar w:fldCharType="end"/>
      </w:r>
      <w:r w:rsidRPr="001E69D1">
        <w:t xml:space="preserve">. </w:t>
      </w:r>
    </w:p>
    <w:p w14:paraId="16BB5254" w14:textId="77777777" w:rsidR="009307EE" w:rsidRDefault="009307EE" w:rsidP="009307EE">
      <w:pPr>
        <w:spacing w:line="276" w:lineRule="auto"/>
        <w:ind w:right="176"/>
        <w:jc w:val="both"/>
        <w:rPr>
          <w:rFonts w:ascii="Calibri" w:eastAsia="Calibri" w:hAnsi="Calibri" w:cs="Calibri"/>
          <w:bCs/>
          <w:lang w:val="en-GB"/>
        </w:rPr>
      </w:pPr>
    </w:p>
    <w:p w14:paraId="450EFD7A" w14:textId="24650537" w:rsidR="009307EE" w:rsidRDefault="009307EE" w:rsidP="001E69D1">
      <w:pPr>
        <w:jc w:val="both"/>
      </w:pPr>
      <w:r w:rsidRPr="001E69D1">
        <w:t xml:space="preserve">Even though </w:t>
      </w:r>
      <w:r w:rsidR="00200A55">
        <w:t xml:space="preserve">the </w:t>
      </w:r>
      <w:r w:rsidRPr="001E69D1">
        <w:t xml:space="preserve">typescript application </w:t>
      </w:r>
      <w:proofErr w:type="spellStart"/>
      <w:r w:rsidRPr="001E69D1">
        <w:t>createAsset</w:t>
      </w:r>
      <w:proofErr w:type="spellEnd"/>
      <w:r w:rsidRPr="001E69D1">
        <w:t xml:space="preserve"> function</w:t>
      </w:r>
      <w:r w:rsidR="00200A55">
        <w:t>’s</w:t>
      </w:r>
      <w:r w:rsidRPr="001E69D1">
        <w:t xml:space="preserve"> first responsibility is calling the apartment smart contract</w:t>
      </w:r>
      <w:r w:rsidR="00200A55">
        <w:t xml:space="preserve"> function</w:t>
      </w:r>
      <w:r w:rsidRPr="001E69D1">
        <w:t xml:space="preserve"> </w:t>
      </w:r>
      <w:proofErr w:type="spellStart"/>
      <w:r w:rsidRPr="001E69D1">
        <w:t>CreateAsset</w:t>
      </w:r>
      <w:proofErr w:type="spellEnd"/>
      <w:r w:rsidRPr="001E69D1">
        <w:t xml:space="preserve"> to create the apartment, it also generates the </w:t>
      </w:r>
      <w:proofErr w:type="spellStart"/>
      <w:r w:rsidRPr="001E69D1">
        <w:t>ApartmentID</w:t>
      </w:r>
      <w:proofErr w:type="spellEnd"/>
      <w:r w:rsidRPr="001E69D1">
        <w:t xml:space="preserve"> and a random integer, used as the energy usage value, to be passed as parameters to initialise the apartment asset.</w:t>
      </w:r>
    </w:p>
    <w:p w14:paraId="761F1383" w14:textId="77777777" w:rsidR="00200A55" w:rsidRPr="001E69D1" w:rsidRDefault="00200A55" w:rsidP="001E69D1">
      <w:pPr>
        <w:jc w:val="both"/>
      </w:pPr>
    </w:p>
    <w:p w14:paraId="696332FE" w14:textId="6DEE618E" w:rsidR="009307EE" w:rsidRDefault="009307EE" w:rsidP="009307EE">
      <w:pPr>
        <w:pStyle w:val="Heading3"/>
        <w:rPr>
          <w:color w:val="000000" w:themeColor="text1"/>
        </w:rPr>
      </w:pPr>
      <w:bookmarkStart w:id="38" w:name="_Toc179739470"/>
      <w:r>
        <w:rPr>
          <w:color w:val="000000" w:themeColor="text1"/>
        </w:rPr>
        <w:lastRenderedPageBreak/>
        <w:t>Energy TypeScript App</w:t>
      </w:r>
      <w:bookmarkEnd w:id="38"/>
    </w:p>
    <w:p w14:paraId="37B3A4D5" w14:textId="15E0C623" w:rsidR="00DC7627" w:rsidRPr="00DC7627" w:rsidRDefault="00DC7627" w:rsidP="00DC7627">
      <w:pPr>
        <w:pStyle w:val="Heading4"/>
        <w:rPr>
          <w:color w:val="000000" w:themeColor="text1"/>
        </w:rPr>
      </w:pPr>
      <w:proofErr w:type="spellStart"/>
      <w:r>
        <w:rPr>
          <w:color w:val="000000" w:themeColor="text1"/>
        </w:rPr>
        <w:t>createAsset</w:t>
      </w:r>
      <w:proofErr w:type="spellEnd"/>
    </w:p>
    <w:p w14:paraId="4D987706" w14:textId="34F4C5FF" w:rsidR="003F6666" w:rsidRPr="001E69D1" w:rsidRDefault="00187183" w:rsidP="001E69D1">
      <w:pPr>
        <w:jc w:val="both"/>
      </w:pPr>
      <w:r w:rsidRPr="001E69D1">
        <w:t xml:space="preserve">The first responsibility for this application is to create apartments for the energy smart contract, generating an </w:t>
      </w:r>
      <w:proofErr w:type="spellStart"/>
      <w:r w:rsidRPr="001E69D1">
        <w:t>ApartmentID</w:t>
      </w:r>
      <w:proofErr w:type="spellEnd"/>
      <w:r w:rsidRPr="001E69D1">
        <w:t xml:space="preserve"> for each apartment, which has to match the apartments in the apartment smart contract</w:t>
      </w:r>
      <w:r w:rsidR="001D0BFE">
        <w:t xml:space="preserve"> as shown in </w:t>
      </w:r>
      <w:r w:rsidR="004D7690">
        <w:fldChar w:fldCharType="begin"/>
      </w:r>
      <w:r w:rsidR="004D7690">
        <w:instrText xml:space="preserve"> REF _Ref179361682 \h </w:instrText>
      </w:r>
      <w:r w:rsidR="004D7690">
        <w:fldChar w:fldCharType="separate"/>
      </w:r>
      <w:r w:rsidR="004D7690">
        <w:t xml:space="preserve">Figure </w:t>
      </w:r>
      <w:r w:rsidR="004D7690">
        <w:rPr>
          <w:noProof/>
        </w:rPr>
        <w:t>28</w:t>
      </w:r>
      <w:r w:rsidR="004D7690">
        <w:fldChar w:fldCharType="end"/>
      </w:r>
      <w:r w:rsidRPr="001E69D1">
        <w:t xml:space="preserve">. </w:t>
      </w:r>
    </w:p>
    <w:p w14:paraId="6D1AFD44" w14:textId="77777777" w:rsidR="003F6666" w:rsidRDefault="003F6666" w:rsidP="003F6666">
      <w:pPr>
        <w:spacing w:line="276" w:lineRule="auto"/>
        <w:ind w:right="176"/>
        <w:jc w:val="both"/>
        <w:rPr>
          <w:rFonts w:ascii="Calibri" w:eastAsia="Calibri" w:hAnsi="Calibri" w:cs="Calibri"/>
          <w:bCs/>
          <w:lang w:val="en-GB"/>
        </w:rPr>
      </w:pPr>
    </w:p>
    <w:p w14:paraId="2F91EDB8" w14:textId="6F333475" w:rsidR="009306B9" w:rsidRPr="009306B9" w:rsidRDefault="009306B9" w:rsidP="009306B9">
      <w:pPr>
        <w:pStyle w:val="Heading4"/>
        <w:rPr>
          <w:color w:val="000000" w:themeColor="text1"/>
        </w:rPr>
      </w:pPr>
      <w:proofErr w:type="spellStart"/>
      <w:r>
        <w:rPr>
          <w:color w:val="000000" w:themeColor="text1"/>
        </w:rPr>
        <w:t>updateAsset</w:t>
      </w:r>
      <w:proofErr w:type="spellEnd"/>
    </w:p>
    <w:p w14:paraId="79DFE2B3" w14:textId="4AA552D6" w:rsidR="00187183" w:rsidRDefault="00187183" w:rsidP="001D0BFE">
      <w:pPr>
        <w:jc w:val="both"/>
      </w:pPr>
      <w:r w:rsidRPr="001E69D1">
        <w:t xml:space="preserve">Additionally, this app implemented the </w:t>
      </w:r>
      <w:proofErr w:type="spellStart"/>
      <w:r w:rsidRPr="001E69D1">
        <w:t>updateAsset</w:t>
      </w:r>
      <w:proofErr w:type="spellEnd"/>
      <w:r w:rsidRPr="001E69D1">
        <w:t xml:space="preserve"> function, having the responsibility to invoke the </w:t>
      </w:r>
      <w:proofErr w:type="spellStart"/>
      <w:r w:rsidRPr="001E69D1">
        <w:t>UpdateAsset</w:t>
      </w:r>
      <w:proofErr w:type="spellEnd"/>
      <w:r w:rsidRPr="001E69D1">
        <w:t xml:space="preserve"> in the energy smart contract</w:t>
      </w:r>
      <w:r w:rsidR="00BB7A6D">
        <w:t>. It</w:t>
      </w:r>
      <w:r w:rsidRPr="001E69D1">
        <w:t xml:space="preserve"> also </w:t>
      </w:r>
      <w:r w:rsidR="006C3541" w:rsidRPr="001E69D1">
        <w:t>records</w:t>
      </w:r>
      <w:r w:rsidRPr="001E69D1">
        <w:t xml:space="preserve"> the asset</w:t>
      </w:r>
      <w:r w:rsidR="006C3541" w:rsidRPr="001E69D1">
        <w:t>s</w:t>
      </w:r>
      <w:r w:rsidRPr="001E69D1">
        <w:t xml:space="preserve"> with more and less latency and</w:t>
      </w:r>
      <w:r w:rsidR="006C3541" w:rsidRPr="001E69D1">
        <w:t xml:space="preserve"> calculates</w:t>
      </w:r>
      <w:r w:rsidRPr="001E69D1">
        <w:t xml:space="preserve"> the latency average</w:t>
      </w:r>
      <w:r w:rsidR="00B326BE">
        <w:t>,</w:t>
      </w:r>
      <w:r w:rsidR="001D0BFE">
        <w:t xml:space="preserve"> as shown in</w:t>
      </w:r>
      <w:r w:rsidR="007E592D">
        <w:t xml:space="preserve"> </w:t>
      </w:r>
      <w:r w:rsidR="004D7690">
        <w:fldChar w:fldCharType="begin"/>
      </w:r>
      <w:r w:rsidR="004D7690">
        <w:instrText xml:space="preserve"> REF _Ref179362149 \h </w:instrText>
      </w:r>
      <w:r w:rsidR="004D7690">
        <w:fldChar w:fldCharType="separate"/>
      </w:r>
      <w:r w:rsidR="004D7690">
        <w:t xml:space="preserve">Figure </w:t>
      </w:r>
      <w:r w:rsidR="004D7690">
        <w:rPr>
          <w:noProof/>
        </w:rPr>
        <w:t>29</w:t>
      </w:r>
      <w:r w:rsidR="004D7690">
        <w:fldChar w:fldCharType="end"/>
      </w:r>
      <w:r w:rsidR="007E592D">
        <w:t xml:space="preserve">. </w:t>
      </w:r>
      <w:r w:rsidRPr="001E69D1">
        <w:t xml:space="preserve">Finally, </w:t>
      </w:r>
      <w:r w:rsidR="00B326BE">
        <w:t xml:space="preserve">it </w:t>
      </w:r>
      <w:r w:rsidRPr="001E69D1">
        <w:t xml:space="preserve">saves all the latency values in an array to be exported and analysed. </w:t>
      </w:r>
    </w:p>
    <w:p w14:paraId="47033ABE" w14:textId="77777777" w:rsidR="00D2491D" w:rsidRDefault="00D2491D" w:rsidP="00F45F3D">
      <w:pPr>
        <w:jc w:val="both"/>
      </w:pPr>
    </w:p>
    <w:p w14:paraId="49CB3602" w14:textId="3E119607" w:rsidR="006F4B95" w:rsidRDefault="006F4B95" w:rsidP="006F4B95">
      <w:pPr>
        <w:pStyle w:val="Heading2"/>
        <w:rPr>
          <w:color w:val="000000" w:themeColor="text1"/>
        </w:rPr>
      </w:pPr>
      <w:bookmarkStart w:id="39" w:name="_Toc179739471"/>
      <w:r>
        <w:rPr>
          <w:color w:val="000000" w:themeColor="text1"/>
        </w:rPr>
        <w:t>The Oracle</w:t>
      </w:r>
      <w:bookmarkEnd w:id="39"/>
      <w:r w:rsidRPr="00C861EB">
        <w:rPr>
          <w:color w:val="000000" w:themeColor="text1"/>
        </w:rPr>
        <w:t xml:space="preserve"> </w:t>
      </w:r>
    </w:p>
    <w:p w14:paraId="13E3CE02" w14:textId="73FD9666" w:rsidR="006F4B95" w:rsidRPr="00F45F3D" w:rsidRDefault="006F4B95" w:rsidP="00F45F3D">
      <w:pPr>
        <w:jc w:val="both"/>
      </w:pPr>
      <w:r w:rsidRPr="00F45F3D">
        <w:t xml:space="preserve">In addition to the latency calculation after fetching the energy usage, the </w:t>
      </w:r>
      <w:proofErr w:type="spellStart"/>
      <w:r w:rsidRPr="00F45F3D">
        <w:t>UpdateAsset</w:t>
      </w:r>
      <w:proofErr w:type="spellEnd"/>
      <w:r w:rsidRPr="00F45F3D">
        <w:t xml:space="preserve"> function triggers the </w:t>
      </w:r>
      <w:proofErr w:type="spellStart"/>
      <w:r w:rsidRPr="00F45F3D">
        <w:t>oracleUpdateAsset</w:t>
      </w:r>
      <w:proofErr w:type="spellEnd"/>
      <w:r w:rsidR="009C52F9">
        <w:t xml:space="preserve"> presented in </w:t>
      </w:r>
      <w:r w:rsidR="004D7690">
        <w:fldChar w:fldCharType="begin"/>
      </w:r>
      <w:r w:rsidR="004D7690">
        <w:instrText xml:space="preserve"> REF _Ref179362164 \h </w:instrText>
      </w:r>
      <w:r w:rsidR="004D7690">
        <w:fldChar w:fldCharType="separate"/>
      </w:r>
      <w:r w:rsidR="004D7690">
        <w:t xml:space="preserve">Figure </w:t>
      </w:r>
      <w:r w:rsidR="004D7690">
        <w:rPr>
          <w:noProof/>
        </w:rPr>
        <w:t>30</w:t>
      </w:r>
      <w:r w:rsidR="004D7690">
        <w:fldChar w:fldCharType="end"/>
      </w:r>
      <w:r w:rsidR="007E592D">
        <w:t xml:space="preserve">. </w:t>
      </w:r>
    </w:p>
    <w:p w14:paraId="2562F00E" w14:textId="77777777" w:rsidR="006F4B95" w:rsidRPr="00F45F3D" w:rsidRDefault="006F4B95" w:rsidP="00F45F3D">
      <w:pPr>
        <w:jc w:val="both"/>
      </w:pPr>
    </w:p>
    <w:p w14:paraId="5FA00DF2" w14:textId="3BBA1DDC" w:rsidR="006F4B95" w:rsidRDefault="006F4B95" w:rsidP="00F45F3D">
      <w:pPr>
        <w:jc w:val="both"/>
      </w:pPr>
      <w:r w:rsidRPr="00F45F3D">
        <w:fldChar w:fldCharType="begin"/>
      </w:r>
      <w:r w:rsidRPr="00F45F3D">
        <w:instrText xml:space="preserve"> ADDIN EN.CITE &lt;EndNote&gt;&lt;Cite AuthorYear="1"&gt;&lt;Author&gt;Beniiche&lt;/Author&gt;&lt;Year&gt;2020&lt;/Year&gt;&lt;RecNum&gt;106&lt;/RecNum&gt;&lt;DisplayText&gt;Beniiche (2020)&lt;/DisplayText&gt;&lt;record&gt;&lt;rec-number&gt;106&lt;/rec-number&gt;&lt;foreign-keys&gt;&lt;key app="EN" db-id="refdsetfmxfv0xezzx0x00r2eas9wvvxsrxv" timestamp="1727232391"&gt;106&lt;/key&gt;&lt;/foreign-keys&gt;&lt;ref-type name="Journal Article"&gt;17&lt;/ref-type&gt;&lt;contributors&gt;&lt;authors&gt;&lt;author&gt;Beniiche, Abdeljalil&lt;/author&gt;&lt;/authors&gt;&lt;/contributors&gt;&lt;titles&gt;&lt;title&gt;A study of blockchain oracles&lt;/title&gt;&lt;secondary-title&gt;arXiv preprint arXiv:2004.07140&lt;/secondary-title&gt;&lt;/titles&gt;&lt;periodical&gt;&lt;full-title&gt;arXiv preprint arXiv:2004.07140&lt;/full-title&gt;&lt;/periodical&gt;&lt;dates&gt;&lt;year&gt;2020&lt;/year&gt;&lt;/dates&gt;&lt;urls&gt;&lt;/urls&gt;&lt;/record&gt;&lt;/Cite&gt;&lt;/EndNote&gt;</w:instrText>
      </w:r>
      <w:r w:rsidRPr="00F45F3D">
        <w:fldChar w:fldCharType="separate"/>
      </w:r>
      <w:r w:rsidRPr="00F45F3D">
        <w:t>Beniiche (2020)</w:t>
      </w:r>
      <w:r w:rsidRPr="00F45F3D">
        <w:fldChar w:fldCharType="end"/>
      </w:r>
      <w:r w:rsidRPr="00F45F3D">
        <w:t xml:space="preserve"> defines a b</w:t>
      </w:r>
      <w:r w:rsidRPr="004D13A2">
        <w:t>lockchain oracle</w:t>
      </w:r>
      <w:r w:rsidRPr="00F45F3D">
        <w:t xml:space="preserve"> as a</w:t>
      </w:r>
      <w:r w:rsidRPr="004D13A2">
        <w:t xml:space="preserve"> conceptuali</w:t>
      </w:r>
      <w:r w:rsidRPr="00F45F3D">
        <w:t>s</w:t>
      </w:r>
      <w:r w:rsidRPr="004D13A2">
        <w:t>ed</w:t>
      </w:r>
      <w:r w:rsidRPr="00F45F3D">
        <w:t xml:space="preserve"> representation</w:t>
      </w:r>
      <w:r w:rsidRPr="004D13A2">
        <w:t xml:space="preserve"> mechanism enabling blockchain networks to interact with external data, </w:t>
      </w:r>
      <w:r w:rsidRPr="00F45F3D">
        <w:t>called</w:t>
      </w:r>
      <w:r w:rsidRPr="004D13A2">
        <w:t xml:space="preserve"> “off-chain” data. This data </w:t>
      </w:r>
      <w:r w:rsidR="007E592D">
        <w:t>must</w:t>
      </w:r>
      <w:r w:rsidRPr="004D13A2">
        <w:t xml:space="preserve"> originat</w:t>
      </w:r>
      <w:r w:rsidR="007E592D">
        <w:t>e</w:t>
      </w:r>
      <w:r w:rsidRPr="004D13A2">
        <w:t xml:space="preserve"> from a credible source and must be accessible to the blockchain network</w:t>
      </w:r>
      <w:r w:rsidRPr="00F45F3D">
        <w:t xml:space="preserve">. The author explains oracles function as an Application Programming Interface (API) accessible via the public internet. They offer an endpoint that can be programmatically invoked from a Smart Contract, returning the requested data. The software hosting the required information can take various forms, while the API delivers a structured response in accordance with the user’s specifications. For example, a weather application on a smartphone may initiate an API request to a meteorological service, retrieving data in a specified format, which it subsequently processes to generate a visual representation. In the realm of smart contracts, the procedure is analogous; the contract requests data in a particular format and validates the received response based on its internal logic, thereby determining subsequent actions. In this prototype, the Oracle API functionality is defined at the energy node application. </w:t>
      </w:r>
    </w:p>
    <w:p w14:paraId="37282092" w14:textId="77777777" w:rsidR="006F4B95" w:rsidRDefault="006F4B95" w:rsidP="006F4B95"/>
    <w:p w14:paraId="19765975" w14:textId="3A28E130" w:rsidR="006F4B95" w:rsidRDefault="006F4B95" w:rsidP="00F45F3D">
      <w:pPr>
        <w:jc w:val="both"/>
      </w:pPr>
      <w:r>
        <w:t xml:space="preserve">Officiating as the Oracle API, </w:t>
      </w:r>
      <w:proofErr w:type="spellStart"/>
      <w:r>
        <w:t>oracleUpdateAsset</w:t>
      </w:r>
      <w:proofErr w:type="spellEnd"/>
      <w:r w:rsidR="00E65621">
        <w:t xml:space="preserve">, </w:t>
      </w:r>
      <w:r>
        <w:t xml:space="preserve">function is declared on the energy node application and calls the </w:t>
      </w:r>
      <w:proofErr w:type="spellStart"/>
      <w:r>
        <w:t>CallOracle</w:t>
      </w:r>
      <w:proofErr w:type="spellEnd"/>
      <w:r>
        <w:t xml:space="preserve"> function</w:t>
      </w:r>
      <w:r w:rsidR="00E65621">
        <w:t xml:space="preserve">, </w:t>
      </w:r>
      <w:r w:rsidR="00E65621">
        <w:t xml:space="preserve">exhibited in </w:t>
      </w:r>
      <w:r w:rsidR="004D7690">
        <w:fldChar w:fldCharType="begin"/>
      </w:r>
      <w:r w:rsidR="004D7690">
        <w:instrText xml:space="preserve"> REF _Ref179362376 \h </w:instrText>
      </w:r>
      <w:r w:rsidR="004D7690">
        <w:fldChar w:fldCharType="separate"/>
      </w:r>
      <w:r w:rsidR="004D7690">
        <w:t xml:space="preserve">Figure </w:t>
      </w:r>
      <w:r w:rsidR="004D7690">
        <w:rPr>
          <w:noProof/>
        </w:rPr>
        <w:t>31</w:t>
      </w:r>
      <w:r w:rsidR="004D7690">
        <w:fldChar w:fldCharType="end"/>
      </w:r>
      <w:r w:rsidR="00E65621">
        <w:t>,</w:t>
      </w:r>
      <w:r>
        <w:t xml:space="preserve"> getting in return an </w:t>
      </w:r>
      <w:proofErr w:type="spellStart"/>
      <w:r>
        <w:t>Accuweather</w:t>
      </w:r>
      <w:proofErr w:type="spellEnd"/>
      <w:r>
        <w:t xml:space="preserve"> API object. </w:t>
      </w:r>
    </w:p>
    <w:p w14:paraId="0145D625" w14:textId="77777777" w:rsidR="006F4B95" w:rsidRDefault="006F4B95" w:rsidP="00F45F3D">
      <w:pPr>
        <w:jc w:val="both"/>
      </w:pPr>
    </w:p>
    <w:p w14:paraId="6F350B60" w14:textId="29522AA2" w:rsidR="006F4B95" w:rsidRDefault="006F4B95" w:rsidP="00F45F3D">
      <w:pPr>
        <w:jc w:val="both"/>
      </w:pPr>
      <w:r>
        <w:t xml:space="preserve">After fetching the object, </w:t>
      </w:r>
      <w:proofErr w:type="spellStart"/>
      <w:r>
        <w:t>oracleUpdateAsset</w:t>
      </w:r>
      <w:proofErr w:type="spellEnd"/>
      <w:r>
        <w:t xml:space="preserve"> calls the function </w:t>
      </w:r>
      <w:proofErr w:type="spellStart"/>
      <w:r>
        <w:t>OracleUpdateAsset</w:t>
      </w:r>
      <w:proofErr w:type="spellEnd"/>
      <w:r>
        <w:t xml:space="preserve"> declared in the energy smart contract</w:t>
      </w:r>
      <w:r w:rsidR="00863ECA">
        <w:t xml:space="preserve"> exposed in</w:t>
      </w:r>
      <w:r w:rsidR="00E65621">
        <w:t xml:space="preserve"> </w:t>
      </w:r>
      <w:r w:rsidR="004D7690">
        <w:fldChar w:fldCharType="begin"/>
      </w:r>
      <w:r w:rsidR="004D7690">
        <w:instrText xml:space="preserve"> REF _Ref179362963 \h </w:instrText>
      </w:r>
      <w:r w:rsidR="004D7690">
        <w:fldChar w:fldCharType="separate"/>
      </w:r>
      <w:r w:rsidR="004D7690">
        <w:t xml:space="preserve">Figure </w:t>
      </w:r>
      <w:r w:rsidR="004D7690">
        <w:rPr>
          <w:noProof/>
        </w:rPr>
        <w:t>32</w:t>
      </w:r>
      <w:r w:rsidR="004D7690">
        <w:fldChar w:fldCharType="end"/>
      </w:r>
      <w:r>
        <w:t xml:space="preserve">. The following arguments are sent: the apartment id, the phrase and the type ID retrieved from the </w:t>
      </w:r>
      <w:proofErr w:type="spellStart"/>
      <w:r>
        <w:t>Accuweather</w:t>
      </w:r>
      <w:proofErr w:type="spellEnd"/>
      <w:r>
        <w:t xml:space="preserve"> object. </w:t>
      </w:r>
    </w:p>
    <w:p w14:paraId="2C05ECB5" w14:textId="7E4BF8C4" w:rsidR="0099738F" w:rsidRPr="0099738F" w:rsidRDefault="00291C06" w:rsidP="0099738F">
      <w:pPr>
        <w:pStyle w:val="Heading1"/>
        <w:rPr>
          <w:color w:val="000000" w:themeColor="text1"/>
        </w:rPr>
      </w:pPr>
      <w:bookmarkStart w:id="40" w:name="_Toc179739472"/>
      <w:r>
        <w:rPr>
          <w:color w:val="000000" w:themeColor="text1"/>
        </w:rPr>
        <w:t>Prototype Execution</w:t>
      </w:r>
      <w:bookmarkEnd w:id="40"/>
    </w:p>
    <w:p w14:paraId="7A56A422" w14:textId="163AEEAF" w:rsidR="0099738F" w:rsidRDefault="0099738F" w:rsidP="0099738F">
      <w:pPr>
        <w:jc w:val="both"/>
      </w:pPr>
      <w:r>
        <w:t>T</w:t>
      </w:r>
      <w:r>
        <w:t>he planification of the testing was done</w:t>
      </w:r>
      <w:r>
        <w:t xml:space="preserve"> considering</w:t>
      </w:r>
      <w:r w:rsidRPr="00F45F3D">
        <w:t xml:space="preserve"> twenty execution tests with ten requests, with the expected result of more than 0.65 requests per second. Due to the papers consulted, it is also expected that most of the time would happen during ZKP</w:t>
      </w:r>
      <w:r>
        <w:t>s</w:t>
      </w:r>
      <w:r w:rsidRPr="00F45F3D">
        <w:t xml:space="preserve"> generation.  </w:t>
      </w:r>
    </w:p>
    <w:p w14:paraId="4880EE34" w14:textId="77777777" w:rsidR="0099738F" w:rsidRDefault="0099738F" w:rsidP="0099738F">
      <w:pPr>
        <w:jc w:val="both"/>
      </w:pPr>
    </w:p>
    <w:p w14:paraId="311F478A" w14:textId="443B4FB6" w:rsidR="0099738F" w:rsidRPr="00DF348C" w:rsidRDefault="0099738F" w:rsidP="0099738F">
      <w:pPr>
        <w:jc w:val="both"/>
      </w:pPr>
      <w:r>
        <w:t xml:space="preserve">However, in view of the massive amount of data that a smart city has to manage, the setup of the test was changed as follows. </w:t>
      </w:r>
    </w:p>
    <w:p w14:paraId="4A7600B5" w14:textId="77777777" w:rsidR="0099738F" w:rsidRPr="0099738F" w:rsidRDefault="0099738F" w:rsidP="0099738F"/>
    <w:p w14:paraId="42EAD1F4" w14:textId="79E4DDF4" w:rsidR="000C68DB" w:rsidRPr="000C68DB" w:rsidRDefault="000C68DB" w:rsidP="000C68DB">
      <w:pPr>
        <w:pStyle w:val="Heading2"/>
        <w:rPr>
          <w:color w:val="000000" w:themeColor="text1"/>
        </w:rPr>
      </w:pPr>
      <w:bookmarkStart w:id="41" w:name="_Toc179739473"/>
      <w:r>
        <w:rPr>
          <w:color w:val="000000" w:themeColor="text1"/>
        </w:rPr>
        <w:lastRenderedPageBreak/>
        <w:t>Explanation</w:t>
      </w:r>
      <w:bookmarkEnd w:id="41"/>
    </w:p>
    <w:p w14:paraId="41A19337" w14:textId="6A1B12B9" w:rsidR="00105C7E" w:rsidRDefault="00105C7E" w:rsidP="00105C7E">
      <w:pPr>
        <w:jc w:val="both"/>
      </w:pPr>
      <w:r>
        <w:t>The test was defined to run 10,000 times sequentially for each protocol to provide the ZKP</w:t>
      </w:r>
      <w:r w:rsidR="00DC11C1">
        <w:t>s</w:t>
      </w:r>
      <w:r>
        <w:t xml:space="preserve"> verification. The goal was </w:t>
      </w:r>
      <w:r w:rsidR="00D00727">
        <w:t>to calculate</w:t>
      </w:r>
      <w:r>
        <w:t xml:space="preserve"> the time needed to get the energy usage in the apartment smart contract from the energy smart contract.</w:t>
      </w:r>
    </w:p>
    <w:p w14:paraId="78800F65" w14:textId="77777777" w:rsidR="00BF39D1" w:rsidRDefault="00BF39D1" w:rsidP="00105C7E">
      <w:pPr>
        <w:jc w:val="both"/>
      </w:pPr>
    </w:p>
    <w:p w14:paraId="72DEC925" w14:textId="45FD66E0" w:rsidR="00BF39D1" w:rsidRDefault="00BF39D1" w:rsidP="00BF39D1">
      <w:pPr>
        <w:jc w:val="both"/>
      </w:pPr>
      <w:r>
        <w:t xml:space="preserve">To run the prototype, the apartments first have to be created. To do so, the code from the </w:t>
      </w:r>
      <w:proofErr w:type="spellStart"/>
      <w:r>
        <w:t>createAsset</w:t>
      </w:r>
      <w:proofErr w:type="spellEnd"/>
      <w:r>
        <w:t xml:space="preserve"> function is installed from the apartment node application using </w:t>
      </w:r>
      <w:proofErr w:type="spellStart"/>
      <w:r>
        <w:t>npm</w:t>
      </w:r>
      <w:proofErr w:type="spellEnd"/>
      <w:r>
        <w:t xml:space="preserve"> install. After the installation, the script is started using</w:t>
      </w:r>
      <w:r w:rsidR="001A7C58">
        <w:t xml:space="preserve"> the command</w:t>
      </w:r>
      <w:r>
        <w:t xml:space="preserve"> </w:t>
      </w:r>
      <w:proofErr w:type="spellStart"/>
      <w:r>
        <w:t>npm</w:t>
      </w:r>
      <w:proofErr w:type="spellEnd"/>
      <w:r>
        <w:t xml:space="preserve"> start.</w:t>
      </w:r>
      <w:r w:rsidR="006C5F77">
        <w:t xml:space="preserve"> The terminal output of the </w:t>
      </w:r>
      <w:proofErr w:type="spellStart"/>
      <w:r w:rsidR="006C5F77">
        <w:t>createAsset</w:t>
      </w:r>
      <w:proofErr w:type="spellEnd"/>
      <w:r w:rsidR="006C5F77">
        <w:t xml:space="preserve"> function execution is displayed in </w:t>
      </w:r>
      <w:r w:rsidR="004D7690">
        <w:fldChar w:fldCharType="begin"/>
      </w:r>
      <w:r w:rsidR="004D7690">
        <w:instrText xml:space="preserve"> REF _Ref179363199 \h </w:instrText>
      </w:r>
      <w:r w:rsidR="004D7690">
        <w:fldChar w:fldCharType="separate"/>
      </w:r>
      <w:r w:rsidR="004D7690">
        <w:t xml:space="preserve">Figure </w:t>
      </w:r>
      <w:r w:rsidR="004D7690">
        <w:rPr>
          <w:noProof/>
        </w:rPr>
        <w:t>33</w:t>
      </w:r>
      <w:r w:rsidR="004D7690">
        <w:fldChar w:fldCharType="end"/>
      </w:r>
      <w:r>
        <w:t>.</w:t>
      </w:r>
    </w:p>
    <w:p w14:paraId="67D77DC2" w14:textId="77777777" w:rsidR="00BF39D1" w:rsidRDefault="00BF39D1" w:rsidP="00BF39D1">
      <w:pPr>
        <w:jc w:val="both"/>
      </w:pPr>
    </w:p>
    <w:p w14:paraId="698A6D9D" w14:textId="6C1FF7D1" w:rsidR="00BF39D1" w:rsidRDefault="00BF39D1" w:rsidP="00BF39D1">
      <w:pPr>
        <w:jc w:val="both"/>
      </w:pPr>
      <w:r>
        <w:t xml:space="preserve">Even though Apartment0 is created and an </w:t>
      </w:r>
      <w:proofErr w:type="spellStart"/>
      <w:r>
        <w:t>EnergyUsage</w:t>
      </w:r>
      <w:proofErr w:type="spellEnd"/>
      <w:r>
        <w:t xml:space="preserve"> value assigned, its reading was not used in the prototype</w:t>
      </w:r>
      <w:r w:rsidR="006C5F77">
        <w:t xml:space="preserve"> to fetch the energy usage from energy smart contract</w:t>
      </w:r>
      <w:r>
        <w:t xml:space="preserve">. </w:t>
      </w:r>
    </w:p>
    <w:p w14:paraId="2D9BFC45" w14:textId="77777777" w:rsidR="00BF39D1" w:rsidRDefault="00BF39D1" w:rsidP="00BF39D1">
      <w:pPr>
        <w:jc w:val="both"/>
      </w:pPr>
    </w:p>
    <w:p w14:paraId="59F35C08" w14:textId="1B732533" w:rsidR="00BF39D1" w:rsidRDefault="00BF39D1" w:rsidP="00FA4B27">
      <w:pPr>
        <w:jc w:val="both"/>
      </w:pPr>
      <w:r>
        <w:t>After the apartment’s power meter creation</w:t>
      </w:r>
      <w:r w:rsidR="006C5F77">
        <w:t xml:space="preserve"> (</w:t>
      </w:r>
      <w:proofErr w:type="spellStart"/>
      <w:r w:rsidR="006C5F77">
        <w:t>energyUsage</w:t>
      </w:r>
      <w:proofErr w:type="spellEnd"/>
      <w:r w:rsidR="006C5F77">
        <w:t>)</w:t>
      </w:r>
      <w:r>
        <w:t xml:space="preserve">, the energy node application will be installed and executed to create the apartments in the energy smart contract, following a similar process </w:t>
      </w:r>
      <w:r w:rsidR="006C5F77">
        <w:t>to</w:t>
      </w:r>
      <w:r>
        <w:t xml:space="preserve"> the one executed for the apartments but from _application-gateway-typescript-energy folder. First, the script installation using</w:t>
      </w:r>
      <w:r w:rsidR="001A7C58">
        <w:t xml:space="preserve"> the</w:t>
      </w:r>
      <w:r>
        <w:t xml:space="preserve"> </w:t>
      </w:r>
      <w:proofErr w:type="spellStart"/>
      <w:r>
        <w:t>npm</w:t>
      </w:r>
      <w:proofErr w:type="spellEnd"/>
      <w:r>
        <w:t xml:space="preserve"> install command. Second, start the script using </w:t>
      </w:r>
      <w:proofErr w:type="spellStart"/>
      <w:r>
        <w:t>npm</w:t>
      </w:r>
      <w:proofErr w:type="spellEnd"/>
      <w:r>
        <w:t xml:space="preserve"> start command to create the apartments with </w:t>
      </w:r>
      <w:proofErr w:type="spellStart"/>
      <w:r>
        <w:t>EnergyUsage</w:t>
      </w:r>
      <w:proofErr w:type="spellEnd"/>
      <w:r>
        <w:t xml:space="preserve"> equal to 0. </w:t>
      </w:r>
      <w:r w:rsidR="00FA4B27">
        <w:t xml:space="preserve">The terminal output after running the script is shown in </w:t>
      </w:r>
      <w:r w:rsidR="004D7690">
        <w:fldChar w:fldCharType="begin"/>
      </w:r>
      <w:r w:rsidR="004D7690">
        <w:instrText xml:space="preserve"> REF _Ref179363756 \h </w:instrText>
      </w:r>
      <w:r w:rsidR="004D7690">
        <w:fldChar w:fldCharType="separate"/>
      </w:r>
      <w:r w:rsidR="004D7690">
        <w:t xml:space="preserve">Figure </w:t>
      </w:r>
      <w:r w:rsidR="004D7690">
        <w:rPr>
          <w:noProof/>
        </w:rPr>
        <w:t>34</w:t>
      </w:r>
      <w:r w:rsidR="004D7690">
        <w:fldChar w:fldCharType="end"/>
      </w:r>
      <w:r w:rsidR="00FA4B27">
        <w:t>.</w:t>
      </w:r>
    </w:p>
    <w:p w14:paraId="1D9A2157" w14:textId="77777777" w:rsidR="00BF39D1" w:rsidRDefault="00BF39D1" w:rsidP="00BF39D1">
      <w:pPr>
        <w:jc w:val="both"/>
      </w:pPr>
    </w:p>
    <w:p w14:paraId="3CFDC8EB" w14:textId="2BAA2690" w:rsidR="00BF39D1" w:rsidRDefault="00BF39D1" w:rsidP="00BF39D1">
      <w:pPr>
        <w:jc w:val="both"/>
      </w:pPr>
      <w:r>
        <w:t xml:space="preserve">The apartments represented in the energy smart contract will be updated </w:t>
      </w:r>
      <w:r w:rsidR="00FA4B27">
        <w:t>immediately</w:t>
      </w:r>
      <w:r>
        <w:t xml:space="preserve"> after its creation by fetching the energy usage from the apartment smart contract validating its identity by using ZKP</w:t>
      </w:r>
      <w:r w:rsidR="00DC11C1">
        <w:t>s</w:t>
      </w:r>
      <w:r w:rsidR="00FA4B27">
        <w:t xml:space="preserve">, with the execution of the energy smart contract </w:t>
      </w:r>
      <w:proofErr w:type="spellStart"/>
      <w:r w:rsidR="00FA4B27">
        <w:t>UpdateAsset</w:t>
      </w:r>
      <w:proofErr w:type="spellEnd"/>
      <w:r>
        <w:t>.</w:t>
      </w:r>
      <w:r w:rsidR="00FA4B27">
        <w:t xml:space="preserve"> The terminal output can be seen in </w:t>
      </w:r>
      <w:r w:rsidR="004D7690">
        <w:fldChar w:fldCharType="begin"/>
      </w:r>
      <w:r w:rsidR="004D7690">
        <w:instrText xml:space="preserve"> REF _Ref179364039 \h </w:instrText>
      </w:r>
      <w:r w:rsidR="004D7690">
        <w:fldChar w:fldCharType="separate"/>
      </w:r>
      <w:r w:rsidR="004D7690">
        <w:t xml:space="preserve">Figure </w:t>
      </w:r>
      <w:r w:rsidR="004D7690">
        <w:rPr>
          <w:noProof/>
        </w:rPr>
        <w:t>35</w:t>
      </w:r>
      <w:r w:rsidR="004D7690">
        <w:fldChar w:fldCharType="end"/>
      </w:r>
    </w:p>
    <w:p w14:paraId="6F11AFB1" w14:textId="77777777" w:rsidR="00BF39D1" w:rsidRDefault="00BF39D1" w:rsidP="00BF39D1">
      <w:pPr>
        <w:jc w:val="both"/>
      </w:pPr>
    </w:p>
    <w:p w14:paraId="66E11FC6" w14:textId="0FD845F5" w:rsidR="00BF39D1" w:rsidRDefault="00BF39D1" w:rsidP="00BF39D1">
      <w:pPr>
        <w:jc w:val="both"/>
      </w:pPr>
      <w:r>
        <w:t>As stated above, before triggering the function to retrieve the energy usage, a timer is started and finished when the data is retrieved. The difference is calculated, and the three pieces of information are recorded at the asset with the attribute name</w:t>
      </w:r>
      <w:r w:rsidR="00F1274B">
        <w:t>s</w:t>
      </w:r>
      <w:r w:rsidR="00372A79">
        <w:t xml:space="preserve"> </w:t>
      </w:r>
      <w:proofErr w:type="spellStart"/>
      <w:r w:rsidR="00372A79">
        <w:t>StartTime</w:t>
      </w:r>
      <w:proofErr w:type="spellEnd"/>
      <w:r w:rsidR="00372A79">
        <w:t xml:space="preserve">, </w:t>
      </w:r>
      <w:proofErr w:type="spellStart"/>
      <w:r w:rsidR="00372A79">
        <w:t>EndTime</w:t>
      </w:r>
      <w:proofErr w:type="spellEnd"/>
      <w:r w:rsidR="00372A79">
        <w:t xml:space="preserve"> and</w:t>
      </w:r>
      <w:r>
        <w:t xml:space="preserve"> Latency.</w:t>
      </w:r>
    </w:p>
    <w:p w14:paraId="0FEF4129" w14:textId="77777777" w:rsidR="00105C7E" w:rsidRPr="00105C7E" w:rsidRDefault="00105C7E" w:rsidP="00105C7E"/>
    <w:p w14:paraId="37716776" w14:textId="6A9F2E30" w:rsidR="004556F2" w:rsidRDefault="004556F2" w:rsidP="004556F2">
      <w:pPr>
        <w:pStyle w:val="Heading2"/>
        <w:rPr>
          <w:color w:val="000000" w:themeColor="text1"/>
        </w:rPr>
      </w:pPr>
      <w:bookmarkStart w:id="42" w:name="_Toc179739474"/>
      <w:r>
        <w:rPr>
          <w:color w:val="000000" w:themeColor="text1"/>
        </w:rPr>
        <w:t>Plonk</w:t>
      </w:r>
      <w:bookmarkEnd w:id="42"/>
    </w:p>
    <w:p w14:paraId="0E19034E" w14:textId="5CAD3E1C" w:rsidR="00105C7E" w:rsidRDefault="00105C7E" w:rsidP="00105C7E">
      <w:pPr>
        <w:jc w:val="both"/>
      </w:pPr>
      <w:r>
        <w:t xml:space="preserve">The first </w:t>
      </w:r>
      <w:r w:rsidR="0060006B">
        <w:t>test used</w:t>
      </w:r>
      <w:r w:rsidR="00346B1F">
        <w:t xml:space="preserve"> the</w:t>
      </w:r>
      <w:r>
        <w:t xml:space="preserve"> Plonk</w:t>
      </w:r>
      <w:r w:rsidR="0060006B">
        <w:t xml:space="preserve"> protocol to </w:t>
      </w:r>
      <w:r>
        <w:t>fetch the energy usage value from each apartment smart-contract power meter. After 10,000 queries, the average</w:t>
      </w:r>
      <w:r w:rsidR="00AF695A">
        <w:t xml:space="preserve"> mean</w:t>
      </w:r>
      <w:r>
        <w:t xml:space="preserve"> latency was 24.354 milliseconds per query. </w:t>
      </w:r>
    </w:p>
    <w:p w14:paraId="70A08E97" w14:textId="77777777" w:rsidR="00105C7E" w:rsidRDefault="00105C7E" w:rsidP="00105C7E">
      <w:pPr>
        <w:jc w:val="both"/>
      </w:pPr>
    </w:p>
    <w:p w14:paraId="3D2AC43E" w14:textId="76E3BE3C" w:rsidR="00105C7E" w:rsidRDefault="00105C7E" w:rsidP="00105C7E">
      <w:pPr>
        <w:jc w:val="both"/>
      </w:pPr>
      <w:r>
        <w:t>The lowest time to gather the data from the apartment smart contract was 17 milliseconds for Apartment 580</w:t>
      </w:r>
      <w:r w:rsidR="00D00727">
        <w:t>,</w:t>
      </w:r>
      <w:r>
        <w:t xml:space="preserve"> and the highest latency was </w:t>
      </w:r>
      <w:r w:rsidR="00D00727">
        <w:t xml:space="preserve">for </w:t>
      </w:r>
      <w:r>
        <w:t xml:space="preserve">Apartment 9955, </w:t>
      </w:r>
      <w:r w:rsidR="00D00727">
        <w:t xml:space="preserve">which spent </w:t>
      </w:r>
      <w:r>
        <w:t xml:space="preserve">59 milliseconds </w:t>
      </w:r>
      <w:r w:rsidR="00D00727">
        <w:t>running</w:t>
      </w:r>
      <w:r>
        <w:t xml:space="preserve"> the query.</w:t>
      </w:r>
      <w:r w:rsidR="00481F3F">
        <w:t xml:space="preserve"> The terminal output for both assets </w:t>
      </w:r>
      <w:r w:rsidR="00DD2BF6">
        <w:t>is</w:t>
      </w:r>
      <w:r w:rsidR="00481F3F">
        <w:t xml:space="preserve"> shown in</w:t>
      </w:r>
      <w:r>
        <w:t xml:space="preserve"> </w:t>
      </w:r>
      <w:r w:rsidR="004D7690">
        <w:fldChar w:fldCharType="begin"/>
      </w:r>
      <w:r w:rsidR="004D7690">
        <w:instrText xml:space="preserve"> REF _Ref179365323 \h </w:instrText>
      </w:r>
      <w:r w:rsidR="004D7690">
        <w:fldChar w:fldCharType="separate"/>
      </w:r>
      <w:r w:rsidR="004D7690">
        <w:t xml:space="preserve">Figure </w:t>
      </w:r>
      <w:r w:rsidR="004D7690">
        <w:rPr>
          <w:noProof/>
        </w:rPr>
        <w:t>36</w:t>
      </w:r>
      <w:r w:rsidR="004D7690">
        <w:fldChar w:fldCharType="end"/>
      </w:r>
      <w:r w:rsidR="00DD2BF6">
        <w:t xml:space="preserve"> and </w:t>
      </w:r>
      <w:r w:rsidR="004D7690">
        <w:fldChar w:fldCharType="begin"/>
      </w:r>
      <w:r w:rsidR="004D7690">
        <w:instrText xml:space="preserve"> REF _Ref179365342 \h </w:instrText>
      </w:r>
      <w:r w:rsidR="004D7690">
        <w:fldChar w:fldCharType="separate"/>
      </w:r>
      <w:r w:rsidR="004D7690">
        <w:t xml:space="preserve">Figure </w:t>
      </w:r>
      <w:r w:rsidR="004D7690">
        <w:rPr>
          <w:noProof/>
        </w:rPr>
        <w:t>37</w:t>
      </w:r>
      <w:r w:rsidR="004D7690">
        <w:fldChar w:fldCharType="end"/>
      </w:r>
      <w:r w:rsidR="00DD2BF6">
        <w:t>.</w:t>
      </w:r>
    </w:p>
    <w:p w14:paraId="341632F6" w14:textId="77777777" w:rsidR="00AF695A" w:rsidRDefault="00AF695A" w:rsidP="00105C7E">
      <w:pPr>
        <w:jc w:val="both"/>
      </w:pPr>
    </w:p>
    <w:p w14:paraId="6FD14C06" w14:textId="1593BC2D" w:rsidR="00AF695A" w:rsidRDefault="009A519C" w:rsidP="00105C7E">
      <w:pPr>
        <w:jc w:val="both"/>
      </w:pPr>
      <w:r>
        <w:t>The</w:t>
      </w:r>
      <w:r w:rsidR="00F62BD6">
        <w:t xml:space="preserve"> terminal output for the</w:t>
      </w:r>
      <w:r>
        <w:t xml:space="preserve"> Plonk protocol summary test execution is presented in </w:t>
      </w:r>
      <w:r w:rsidR="004D7690">
        <w:fldChar w:fldCharType="begin"/>
      </w:r>
      <w:r w:rsidR="004D7690">
        <w:instrText xml:space="preserve"> REF _Ref179365885 \h </w:instrText>
      </w:r>
      <w:r w:rsidR="004D7690">
        <w:fldChar w:fldCharType="separate"/>
      </w:r>
      <w:r w:rsidR="004D7690">
        <w:t xml:space="preserve">Figure </w:t>
      </w:r>
      <w:r w:rsidR="004D7690">
        <w:rPr>
          <w:noProof/>
        </w:rPr>
        <w:t>38</w:t>
      </w:r>
      <w:r w:rsidR="004D7690">
        <w:fldChar w:fldCharType="end"/>
      </w:r>
      <w:r>
        <w:t>.</w:t>
      </w:r>
    </w:p>
    <w:p w14:paraId="7DA41C67" w14:textId="77777777" w:rsidR="004556F2" w:rsidRDefault="004556F2" w:rsidP="004556F2"/>
    <w:p w14:paraId="326332C6" w14:textId="6E3E9F01" w:rsidR="004556F2" w:rsidRDefault="004556F2" w:rsidP="004556F2">
      <w:pPr>
        <w:pStyle w:val="Heading2"/>
        <w:rPr>
          <w:color w:val="000000" w:themeColor="text1"/>
        </w:rPr>
      </w:pPr>
      <w:bookmarkStart w:id="43" w:name="_Toc179739475"/>
      <w:r>
        <w:rPr>
          <w:color w:val="000000" w:themeColor="text1"/>
        </w:rPr>
        <w:t>Groth16</w:t>
      </w:r>
      <w:bookmarkEnd w:id="43"/>
    </w:p>
    <w:p w14:paraId="471CBA0C" w14:textId="72C212AB" w:rsidR="00AF695A" w:rsidRDefault="00AF695A" w:rsidP="00AF695A">
      <w:pPr>
        <w:jc w:val="both"/>
      </w:pPr>
      <w:r>
        <w:t xml:space="preserve">The second out of three tests used Groth16 fetched the energy usage value from each apartment smart-contract power meter. After 10,000 queries, the average mean latency was 22.523 milliseconds per query. </w:t>
      </w:r>
    </w:p>
    <w:p w14:paraId="341A338E" w14:textId="77777777" w:rsidR="00AF695A" w:rsidRDefault="00AF695A" w:rsidP="00AF695A">
      <w:pPr>
        <w:jc w:val="both"/>
      </w:pPr>
    </w:p>
    <w:p w14:paraId="6C389637" w14:textId="786AE292" w:rsidR="00AF695A" w:rsidRDefault="00AF695A" w:rsidP="00AF695A">
      <w:pPr>
        <w:jc w:val="both"/>
      </w:pPr>
      <w:r>
        <w:t>The lowest time to gather the data from the apartment smart contract was 16 milliseconds for Apartment 1963, and the highest latency was for Apartment 1, which ran the query for an extraordinary 394 milliseconds</w:t>
      </w:r>
      <w:r w:rsidR="009A519C">
        <w:t xml:space="preserve">, both terminal outputs shown in </w:t>
      </w:r>
      <w:r w:rsidR="004D7690">
        <w:fldChar w:fldCharType="begin"/>
      </w:r>
      <w:r w:rsidR="004D7690">
        <w:instrText xml:space="preserve"> REF _Ref179366006 \h </w:instrText>
      </w:r>
      <w:r w:rsidR="004D7690">
        <w:fldChar w:fldCharType="separate"/>
      </w:r>
      <w:r w:rsidR="004D7690">
        <w:t xml:space="preserve">Figure </w:t>
      </w:r>
      <w:r w:rsidR="004D7690">
        <w:rPr>
          <w:noProof/>
        </w:rPr>
        <w:t>39</w:t>
      </w:r>
      <w:r w:rsidR="004D7690">
        <w:fldChar w:fldCharType="end"/>
      </w:r>
      <w:r w:rsidR="009A519C">
        <w:t xml:space="preserve"> and </w:t>
      </w:r>
      <w:r w:rsidR="004D7690">
        <w:fldChar w:fldCharType="begin"/>
      </w:r>
      <w:r w:rsidR="004D7690">
        <w:instrText xml:space="preserve"> REF _Ref179366024 \h </w:instrText>
      </w:r>
      <w:r w:rsidR="004D7690">
        <w:fldChar w:fldCharType="separate"/>
      </w:r>
      <w:r w:rsidR="004D7690">
        <w:t xml:space="preserve">Figure </w:t>
      </w:r>
      <w:r w:rsidR="004D7690">
        <w:rPr>
          <w:noProof/>
        </w:rPr>
        <w:t>40</w:t>
      </w:r>
      <w:r w:rsidR="004D7690">
        <w:fldChar w:fldCharType="end"/>
      </w:r>
      <w:r>
        <w:t xml:space="preserve">. </w:t>
      </w:r>
    </w:p>
    <w:p w14:paraId="51E7AEB2" w14:textId="77777777" w:rsidR="00AF695A" w:rsidRDefault="00AF695A" w:rsidP="00AF695A">
      <w:pPr>
        <w:jc w:val="both"/>
      </w:pPr>
    </w:p>
    <w:p w14:paraId="46BD003E" w14:textId="3D97A7BC" w:rsidR="00AF695A" w:rsidRDefault="00F62BD6" w:rsidP="00AF695A">
      <w:r>
        <w:lastRenderedPageBreak/>
        <w:t>The</w:t>
      </w:r>
      <w:r>
        <w:t xml:space="preserve"> terminal output for the</w:t>
      </w:r>
      <w:r>
        <w:t xml:space="preserve"> </w:t>
      </w:r>
      <w:r>
        <w:t>Groth16</w:t>
      </w:r>
      <w:r>
        <w:t xml:space="preserve"> protocol summary test execution is presented in</w:t>
      </w:r>
      <w:r>
        <w:t xml:space="preserve"> </w:t>
      </w:r>
      <w:r w:rsidR="004D7690">
        <w:fldChar w:fldCharType="begin"/>
      </w:r>
      <w:r w:rsidR="004D7690">
        <w:instrText xml:space="preserve"> REF _Ref179366112 \h </w:instrText>
      </w:r>
      <w:r w:rsidR="004D7690">
        <w:fldChar w:fldCharType="separate"/>
      </w:r>
      <w:r w:rsidR="004D7690">
        <w:t xml:space="preserve">Figure </w:t>
      </w:r>
      <w:r w:rsidR="004D7690">
        <w:rPr>
          <w:noProof/>
        </w:rPr>
        <w:t>41</w:t>
      </w:r>
      <w:r w:rsidR="004D7690">
        <w:fldChar w:fldCharType="end"/>
      </w:r>
      <w:r>
        <w:t>.</w:t>
      </w:r>
    </w:p>
    <w:p w14:paraId="5FF76ED1" w14:textId="77777777" w:rsidR="004556F2" w:rsidRDefault="004556F2" w:rsidP="004556F2"/>
    <w:p w14:paraId="35B52275" w14:textId="4548B07E" w:rsidR="004556F2" w:rsidRDefault="004556F2" w:rsidP="004556F2">
      <w:pPr>
        <w:pStyle w:val="Heading2"/>
        <w:rPr>
          <w:color w:val="000000" w:themeColor="text1"/>
        </w:rPr>
      </w:pPr>
      <w:bookmarkStart w:id="44" w:name="_Toc179739476"/>
      <w:proofErr w:type="spellStart"/>
      <w:r>
        <w:rPr>
          <w:color w:val="000000" w:themeColor="text1"/>
        </w:rPr>
        <w:t>Fflonk</w:t>
      </w:r>
      <w:bookmarkEnd w:id="44"/>
      <w:proofErr w:type="spellEnd"/>
      <w:r w:rsidRPr="00C861EB">
        <w:rPr>
          <w:color w:val="000000" w:themeColor="text1"/>
        </w:rPr>
        <w:t xml:space="preserve"> </w:t>
      </w:r>
    </w:p>
    <w:p w14:paraId="2369DBFE" w14:textId="486947E9" w:rsidR="00F06F29" w:rsidRDefault="00F06F29" w:rsidP="00F06F29">
      <w:pPr>
        <w:jc w:val="both"/>
      </w:pPr>
      <w:r>
        <w:t xml:space="preserve">The last test used to fetch the energy usage value from each apartment smart-contract power meter was </w:t>
      </w:r>
      <w:proofErr w:type="spellStart"/>
      <w:r>
        <w:t>Fflonk</w:t>
      </w:r>
      <w:proofErr w:type="spellEnd"/>
      <w:r>
        <w:t xml:space="preserve">. After 10,000 queries, the average mean latency was 20.5358 milliseconds per query. </w:t>
      </w:r>
    </w:p>
    <w:p w14:paraId="2F2951C7" w14:textId="77777777" w:rsidR="00F06F29" w:rsidRDefault="00F06F29" w:rsidP="00F06F29">
      <w:pPr>
        <w:jc w:val="both"/>
      </w:pPr>
    </w:p>
    <w:p w14:paraId="5F33031A" w14:textId="3B35CFA7" w:rsidR="00F06F29" w:rsidRDefault="00F06F29" w:rsidP="00F06F29">
      <w:pPr>
        <w:jc w:val="both"/>
      </w:pPr>
      <w:r>
        <w:t xml:space="preserve">The lowest time to gather the data from the apartment smart contract was 12 milliseconds for Apartment 2092, and the highest latency was for Apartment 9986, which spent 44 milliseconds running the query. </w:t>
      </w:r>
      <w:r w:rsidR="00031EE4">
        <w:t>The terminal output for both assets is shown in</w:t>
      </w:r>
      <w:r w:rsidR="00031EE4">
        <w:t xml:space="preserve"> </w:t>
      </w:r>
      <w:r w:rsidR="004D7690">
        <w:fldChar w:fldCharType="begin"/>
      </w:r>
      <w:r w:rsidR="004D7690">
        <w:instrText xml:space="preserve"> REF _Ref179366675 \h </w:instrText>
      </w:r>
      <w:r w:rsidR="004D7690">
        <w:fldChar w:fldCharType="separate"/>
      </w:r>
      <w:r w:rsidR="004D7690">
        <w:t xml:space="preserve">Figure </w:t>
      </w:r>
      <w:r w:rsidR="004D7690">
        <w:rPr>
          <w:noProof/>
        </w:rPr>
        <w:t>42</w:t>
      </w:r>
      <w:r w:rsidR="004D7690">
        <w:fldChar w:fldCharType="end"/>
      </w:r>
      <w:r w:rsidR="00031EE4">
        <w:t xml:space="preserve"> and </w:t>
      </w:r>
      <w:r w:rsidR="004D7690">
        <w:fldChar w:fldCharType="begin"/>
      </w:r>
      <w:r w:rsidR="004D7690">
        <w:instrText xml:space="preserve"> REF _Ref179366686 \h </w:instrText>
      </w:r>
      <w:r w:rsidR="004D7690">
        <w:fldChar w:fldCharType="separate"/>
      </w:r>
      <w:r w:rsidR="004D7690">
        <w:t xml:space="preserve">Figure </w:t>
      </w:r>
      <w:r w:rsidR="004D7690">
        <w:rPr>
          <w:noProof/>
        </w:rPr>
        <w:t>43</w:t>
      </w:r>
      <w:r w:rsidR="004D7690">
        <w:fldChar w:fldCharType="end"/>
      </w:r>
      <w:r w:rsidR="00031EE4">
        <w:t>.</w:t>
      </w:r>
    </w:p>
    <w:p w14:paraId="430AE50C" w14:textId="77777777" w:rsidR="00F06F29" w:rsidRDefault="00F06F29" w:rsidP="00F06F29">
      <w:pPr>
        <w:jc w:val="both"/>
      </w:pPr>
    </w:p>
    <w:p w14:paraId="6343A8F1" w14:textId="0A2623FD" w:rsidR="004556F2" w:rsidRDefault="00031EE4" w:rsidP="004556F2">
      <w:r>
        <w:t>The terminal output for the Plonk protocol summary test execution is presented in</w:t>
      </w:r>
      <w:r>
        <w:t xml:space="preserve"> </w:t>
      </w:r>
      <w:r w:rsidR="004D7690">
        <w:fldChar w:fldCharType="begin"/>
      </w:r>
      <w:r w:rsidR="004D7690">
        <w:instrText xml:space="preserve"> REF _Ref179366731 \h </w:instrText>
      </w:r>
      <w:r w:rsidR="004D7690">
        <w:fldChar w:fldCharType="separate"/>
      </w:r>
      <w:r w:rsidR="004D7690">
        <w:t xml:space="preserve">Figure </w:t>
      </w:r>
      <w:r w:rsidR="004D7690">
        <w:rPr>
          <w:noProof/>
        </w:rPr>
        <w:t>44</w:t>
      </w:r>
      <w:r w:rsidR="004D7690">
        <w:fldChar w:fldCharType="end"/>
      </w:r>
      <w:r>
        <w:t>.</w:t>
      </w:r>
    </w:p>
    <w:p w14:paraId="397FF4B9" w14:textId="77777777" w:rsidR="004556F2" w:rsidRPr="004556F2" w:rsidRDefault="004556F2" w:rsidP="004556F2"/>
    <w:p w14:paraId="7B5939CD" w14:textId="208207C9" w:rsidR="00291C06" w:rsidRPr="004556F2" w:rsidRDefault="004556F2" w:rsidP="004556F2">
      <w:pPr>
        <w:pStyle w:val="Heading2"/>
        <w:rPr>
          <w:color w:val="000000" w:themeColor="text1"/>
        </w:rPr>
      </w:pPr>
      <w:bookmarkStart w:id="45" w:name="_Toc179739477"/>
      <w:r>
        <w:rPr>
          <w:color w:val="000000" w:themeColor="text1"/>
        </w:rPr>
        <w:t>The Oracle</w:t>
      </w:r>
      <w:bookmarkEnd w:id="45"/>
      <w:r w:rsidRPr="00C861EB">
        <w:rPr>
          <w:color w:val="000000" w:themeColor="text1"/>
        </w:rPr>
        <w:t xml:space="preserve"> </w:t>
      </w:r>
    </w:p>
    <w:p w14:paraId="3E90FF0B" w14:textId="2238C1B6" w:rsidR="006F4B95" w:rsidRDefault="006F4B95" w:rsidP="00F45F3D">
      <w:pPr>
        <w:jc w:val="both"/>
      </w:pPr>
      <w:r>
        <w:t xml:space="preserve">The </w:t>
      </w:r>
      <w:proofErr w:type="spellStart"/>
      <w:r>
        <w:t>OracleUpdateAsset</w:t>
      </w:r>
      <w:proofErr w:type="spellEnd"/>
      <w:r>
        <w:t xml:space="preserve"> declared at the energy smart contract uses the type </w:t>
      </w:r>
      <w:r w:rsidR="00400370">
        <w:t>ID attribute</w:t>
      </w:r>
      <w:r>
        <w:t xml:space="preserve"> received as a parameter to decide the energy cost. On the one hand, when the API answers </w:t>
      </w:r>
      <w:proofErr w:type="spellStart"/>
      <w:r>
        <w:t>TypeID</w:t>
      </w:r>
      <w:proofErr w:type="spellEnd"/>
      <w:r>
        <w:t xml:space="preserve"> equals 0, it represents that it is not raining. It is assumed that hydroelectric energy generation would be more expensive (23 per energy usage unit)</w:t>
      </w:r>
      <w:r w:rsidR="00400370">
        <w:t xml:space="preserve">. As it is shown in </w:t>
      </w:r>
      <w:r w:rsidR="004D7690">
        <w:fldChar w:fldCharType="begin"/>
      </w:r>
      <w:r w:rsidR="004D7690">
        <w:instrText xml:space="preserve"> REF _Ref179367495 \h </w:instrText>
      </w:r>
      <w:r w:rsidR="004D7690">
        <w:fldChar w:fldCharType="separate"/>
      </w:r>
      <w:r w:rsidR="004D7690">
        <w:t xml:space="preserve">Figure </w:t>
      </w:r>
      <w:r w:rsidR="004D7690">
        <w:rPr>
          <w:noProof/>
        </w:rPr>
        <w:t>45</w:t>
      </w:r>
      <w:r w:rsidR="004D7690">
        <w:fldChar w:fldCharType="end"/>
      </w:r>
      <w:r w:rsidR="00400370">
        <w:t xml:space="preserve">, the retrieved data from </w:t>
      </w:r>
      <w:proofErr w:type="spellStart"/>
      <w:r w:rsidR="00400370">
        <w:t>Accuweather</w:t>
      </w:r>
      <w:proofErr w:type="spellEnd"/>
      <w:r w:rsidR="00400370">
        <w:t xml:space="preserve"> API, </w:t>
      </w:r>
      <w:proofErr w:type="spellStart"/>
      <w:r w:rsidR="00400370">
        <w:t>TypeID</w:t>
      </w:r>
      <w:proofErr w:type="spellEnd"/>
      <w:r w:rsidR="00400370">
        <w:t xml:space="preserve"> and Phrase, are recorded in the asset for clarification. In addition, the price and the calculated invoice are stored too. </w:t>
      </w:r>
    </w:p>
    <w:p w14:paraId="5B950E87" w14:textId="77777777" w:rsidR="006F4B95" w:rsidRDefault="006F4B95" w:rsidP="00F45F3D">
      <w:pPr>
        <w:jc w:val="both"/>
      </w:pPr>
    </w:p>
    <w:p w14:paraId="54B7504B" w14:textId="665998C3" w:rsidR="006F4B95" w:rsidRDefault="006F4B95" w:rsidP="001F7B2A">
      <w:pPr>
        <w:jc w:val="both"/>
      </w:pPr>
      <w:r>
        <w:t xml:space="preserve">On the other hand, when the API answers </w:t>
      </w:r>
      <w:proofErr w:type="spellStart"/>
      <w:r>
        <w:t>TypeID</w:t>
      </w:r>
      <w:proofErr w:type="spellEnd"/>
      <w:r>
        <w:t xml:space="preserve"> equals 1, it means it is raining or it will be in the next two hours, and the hydroelectric energy generation would be cheaper (19 per energy usage unit). Finally, all the values received and calculated are recorded in the asset</w:t>
      </w:r>
      <w:r w:rsidR="004D7690">
        <w:t xml:space="preserve"> as presented in </w:t>
      </w:r>
      <w:r w:rsidR="004D7690">
        <w:fldChar w:fldCharType="begin"/>
      </w:r>
      <w:r w:rsidR="004D7690">
        <w:instrText xml:space="preserve"> REF _Ref179378082 \h </w:instrText>
      </w:r>
      <w:r w:rsidR="004D7690">
        <w:fldChar w:fldCharType="separate"/>
      </w:r>
      <w:r w:rsidR="004D7690">
        <w:t xml:space="preserve">Figure </w:t>
      </w:r>
      <w:r w:rsidR="004D7690">
        <w:rPr>
          <w:noProof/>
        </w:rPr>
        <w:t>46</w:t>
      </w:r>
      <w:r w:rsidR="004D7690">
        <w:fldChar w:fldCharType="end"/>
      </w:r>
      <w:r>
        <w:t>.</w:t>
      </w:r>
    </w:p>
    <w:p w14:paraId="4095FF71" w14:textId="55756A17" w:rsidR="00DB499D" w:rsidRPr="0020177C" w:rsidRDefault="006F4B95" w:rsidP="0020177C">
      <w:pPr>
        <w:pStyle w:val="Heading1"/>
        <w:rPr>
          <w:color w:val="000000" w:themeColor="text1"/>
        </w:rPr>
      </w:pPr>
      <w:bookmarkStart w:id="46" w:name="_Toc179739478"/>
      <w:r w:rsidRPr="0020177C">
        <w:rPr>
          <w:color w:val="000000" w:themeColor="text1"/>
        </w:rPr>
        <w:t>Infrastructure</w:t>
      </w:r>
      <w:bookmarkEnd w:id="46"/>
      <w:r w:rsidRPr="0020177C">
        <w:rPr>
          <w:color w:val="000000" w:themeColor="text1"/>
        </w:rPr>
        <w:t xml:space="preserve"> </w:t>
      </w:r>
    </w:p>
    <w:p w14:paraId="3A3C80A6" w14:textId="78FDEDBA" w:rsidR="006F4B95" w:rsidRPr="00A718F9" w:rsidRDefault="006F4B95" w:rsidP="006F4B95">
      <w:pPr>
        <w:pStyle w:val="Heading2"/>
        <w:rPr>
          <w:color w:val="000000" w:themeColor="text1"/>
        </w:rPr>
      </w:pPr>
      <w:bookmarkStart w:id="47" w:name="_Toc179739479"/>
      <w:r>
        <w:rPr>
          <w:color w:val="000000" w:themeColor="text1"/>
        </w:rPr>
        <w:t>Hyperledger Fabric installation</w:t>
      </w:r>
      <w:bookmarkEnd w:id="47"/>
      <w:r>
        <w:rPr>
          <w:color w:val="000000" w:themeColor="text1"/>
        </w:rPr>
        <w:t xml:space="preserve"> </w:t>
      </w:r>
    </w:p>
    <w:p w14:paraId="3E2022EB" w14:textId="77777777" w:rsidR="006F4B95" w:rsidRPr="00F45F3D" w:rsidRDefault="006F4B95" w:rsidP="00F45F3D">
      <w:pPr>
        <w:jc w:val="both"/>
      </w:pPr>
      <w:r w:rsidRPr="00F45F3D">
        <w:t xml:space="preserve">The prototype implemented in the dissertation began defining one local Hyperledger Fabric blockchain network running over the MacOS Sonoma operating system with Apple M1 Max Chip.  </w:t>
      </w:r>
    </w:p>
    <w:p w14:paraId="71E85734" w14:textId="77777777" w:rsidR="006F4B95" w:rsidRPr="00F45F3D" w:rsidRDefault="006F4B95" w:rsidP="00F45F3D">
      <w:pPr>
        <w:jc w:val="both"/>
      </w:pPr>
      <w:r w:rsidRPr="00F45F3D">
        <w:t>The Fabric installation consisted of, first, downloading the Fabric files using the following command:</w:t>
      </w:r>
    </w:p>
    <w:p w14:paraId="79664AD1" w14:textId="77777777" w:rsidR="006F4B95" w:rsidRPr="00F45F3D" w:rsidRDefault="006F4B95" w:rsidP="00F45F3D">
      <w:pPr>
        <w:jc w:val="both"/>
      </w:pPr>
    </w:p>
    <w:p w14:paraId="6451278A" w14:textId="77777777" w:rsidR="006F4B95" w:rsidRPr="00F45F3D" w:rsidRDefault="006F4B95" w:rsidP="00F45F3D">
      <w:pPr>
        <w:jc w:val="both"/>
        <w:rPr>
          <w:b/>
          <w:bCs/>
          <w:sz w:val="22"/>
          <w:szCs w:val="22"/>
        </w:rPr>
      </w:pPr>
      <w:r w:rsidRPr="00F45F3D">
        <w:rPr>
          <w:b/>
          <w:bCs/>
          <w:sz w:val="22"/>
          <w:szCs w:val="22"/>
        </w:rPr>
        <w:t>curl -</w:t>
      </w:r>
      <w:proofErr w:type="spellStart"/>
      <w:r w:rsidRPr="00F45F3D">
        <w:rPr>
          <w:b/>
          <w:bCs/>
          <w:sz w:val="22"/>
          <w:szCs w:val="22"/>
        </w:rPr>
        <w:t>sSL</w:t>
      </w:r>
      <w:proofErr w:type="spellEnd"/>
      <w:r w:rsidRPr="00F45F3D">
        <w:rPr>
          <w:b/>
          <w:bCs/>
          <w:sz w:val="22"/>
          <w:szCs w:val="22"/>
        </w:rPr>
        <w:t xml:space="preserve"> https://raw.githubusercontent.com/hyperledger/fabric/main/scripts/bootstrap.sh| bash -s</w:t>
      </w:r>
    </w:p>
    <w:p w14:paraId="1866BD77" w14:textId="77777777" w:rsidR="006F4B95" w:rsidRPr="00F45F3D" w:rsidRDefault="006F4B95" w:rsidP="00F45F3D">
      <w:pPr>
        <w:jc w:val="both"/>
      </w:pPr>
    </w:p>
    <w:p w14:paraId="387F3A06" w14:textId="77777777" w:rsidR="006F4B95" w:rsidRPr="00F45F3D" w:rsidRDefault="006F4B95" w:rsidP="00F45F3D">
      <w:pPr>
        <w:jc w:val="both"/>
      </w:pPr>
      <w:r w:rsidRPr="00F45F3D">
        <w:t>After the files are downloaded and copied to the folder fabric-samples, move to fabric-samples/test-network to execute the following command to run the Fabric and create the channel.</w:t>
      </w:r>
    </w:p>
    <w:p w14:paraId="03E1D013" w14:textId="77777777" w:rsidR="006F4B95" w:rsidRPr="00F45F3D" w:rsidRDefault="006F4B95" w:rsidP="00F45F3D">
      <w:pPr>
        <w:jc w:val="both"/>
      </w:pPr>
    </w:p>
    <w:p w14:paraId="08F81EDB" w14:textId="77777777" w:rsidR="006F4B95" w:rsidRPr="00F45F3D" w:rsidRDefault="006F4B95" w:rsidP="00F45F3D">
      <w:pPr>
        <w:jc w:val="both"/>
        <w:rPr>
          <w:b/>
          <w:bCs/>
        </w:rPr>
      </w:pPr>
      <w:r w:rsidRPr="00F45F3D">
        <w:rPr>
          <w:b/>
          <w:bCs/>
        </w:rPr>
        <w:t xml:space="preserve">./network.sh up </w:t>
      </w:r>
      <w:proofErr w:type="spellStart"/>
      <w:r w:rsidRPr="00F45F3D">
        <w:rPr>
          <w:b/>
          <w:bCs/>
        </w:rPr>
        <w:t>createChannel</w:t>
      </w:r>
      <w:proofErr w:type="spellEnd"/>
      <w:r w:rsidRPr="00F45F3D">
        <w:rPr>
          <w:b/>
          <w:bCs/>
        </w:rPr>
        <w:t xml:space="preserve"> -c </w:t>
      </w:r>
      <w:proofErr w:type="spellStart"/>
      <w:r w:rsidRPr="00F45F3D">
        <w:rPr>
          <w:b/>
          <w:bCs/>
        </w:rPr>
        <w:t>mychannel</w:t>
      </w:r>
      <w:proofErr w:type="spellEnd"/>
      <w:r w:rsidRPr="00F45F3D">
        <w:rPr>
          <w:b/>
          <w:bCs/>
        </w:rPr>
        <w:t xml:space="preserve"> -ca</w:t>
      </w:r>
    </w:p>
    <w:p w14:paraId="31C462A5" w14:textId="77777777" w:rsidR="006F4B95" w:rsidRPr="00F45F3D" w:rsidRDefault="006F4B95" w:rsidP="00F45F3D">
      <w:pPr>
        <w:jc w:val="both"/>
      </w:pPr>
    </w:p>
    <w:p w14:paraId="5609186D" w14:textId="4AC05DD9" w:rsidR="006F4B95" w:rsidRPr="00F45F3D" w:rsidRDefault="006F4B95" w:rsidP="00F45F3D">
      <w:pPr>
        <w:jc w:val="both"/>
      </w:pPr>
      <w:r w:rsidRPr="00F45F3D">
        <w:t xml:space="preserve">The Hyperledger Fabric has a test network to be executed, and nodes are run on a local machine. In this case, the script network.sh executes the test-network and creates the channel </w:t>
      </w:r>
      <w:proofErr w:type="spellStart"/>
      <w:r w:rsidRPr="00F45F3D">
        <w:t>mychannel</w:t>
      </w:r>
      <w:proofErr w:type="spellEnd"/>
      <w:r w:rsidRPr="00F45F3D">
        <w:t>. These nodes are one ordering and two peers’ organizations and all certificates are issued by the root CA’s</w:t>
      </w:r>
      <w:r w:rsidR="001126AF">
        <w:t xml:space="preserve"> as shown in </w:t>
      </w:r>
      <w:r w:rsidR="008D3AC9">
        <w:fldChar w:fldCharType="begin"/>
      </w:r>
      <w:r w:rsidR="008D3AC9">
        <w:instrText xml:space="preserve"> REF _Ref179368654 \h </w:instrText>
      </w:r>
      <w:r w:rsidR="008D3AC9">
        <w:fldChar w:fldCharType="separate"/>
      </w:r>
      <w:r w:rsidR="008D3AC9">
        <w:t xml:space="preserve">Figure </w:t>
      </w:r>
      <w:r w:rsidR="008D3AC9">
        <w:rPr>
          <w:noProof/>
        </w:rPr>
        <w:t>5</w:t>
      </w:r>
      <w:r w:rsidR="008D3AC9">
        <w:fldChar w:fldCharType="end"/>
      </w:r>
      <w:r w:rsidRPr="00F45F3D">
        <w:t>.</w:t>
      </w:r>
    </w:p>
    <w:p w14:paraId="35FAE830" w14:textId="77777777" w:rsidR="006F4B95" w:rsidRPr="00F45F3D" w:rsidRDefault="006F4B95" w:rsidP="00F45F3D">
      <w:pPr>
        <w:jc w:val="both"/>
      </w:pPr>
    </w:p>
    <w:p w14:paraId="5B4DEB94" w14:textId="77777777" w:rsidR="001126AF" w:rsidRDefault="006F4B95" w:rsidP="001126AF">
      <w:pPr>
        <w:keepNext/>
        <w:spacing w:line="276" w:lineRule="auto"/>
        <w:ind w:right="176"/>
        <w:jc w:val="both"/>
      </w:pPr>
      <w:r>
        <w:rPr>
          <w:rFonts w:ascii="Calibri" w:eastAsia="Calibri" w:hAnsi="Calibri" w:cs="Calibri"/>
          <w:bCs/>
          <w:noProof/>
          <w:lang w:val="en-GB"/>
        </w:rPr>
        <w:drawing>
          <wp:inline distT="0" distB="0" distL="0" distR="0" wp14:anchorId="34417990" wp14:editId="4EE15CC8">
            <wp:extent cx="5004000" cy="482332"/>
            <wp:effectExtent l="0" t="0" r="0" b="635"/>
            <wp:docPr id="1867620227"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620227" name="Picture 186762022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04000" cy="482332"/>
                    </a:xfrm>
                    <a:prstGeom prst="rect">
                      <a:avLst/>
                    </a:prstGeom>
                  </pic:spPr>
                </pic:pic>
              </a:graphicData>
            </a:graphic>
          </wp:inline>
        </w:drawing>
      </w:r>
    </w:p>
    <w:p w14:paraId="200216B8" w14:textId="77B6449E" w:rsidR="006F4B95" w:rsidRDefault="001126AF" w:rsidP="001126AF">
      <w:pPr>
        <w:pStyle w:val="Caption"/>
        <w:jc w:val="both"/>
        <w:rPr>
          <w:rFonts w:ascii="Calibri" w:eastAsia="Calibri" w:hAnsi="Calibri" w:cs="Calibri"/>
          <w:bCs/>
          <w:lang w:val="en-GB"/>
        </w:rPr>
      </w:pPr>
      <w:bookmarkStart w:id="48" w:name="_Ref179368654"/>
      <w:bookmarkStart w:id="49" w:name="_Toc179535063"/>
      <w:bookmarkStart w:id="50" w:name="_Toc179659098"/>
      <w:r>
        <w:t xml:space="preserve">Figure </w:t>
      </w:r>
      <w:r>
        <w:fldChar w:fldCharType="begin"/>
      </w:r>
      <w:r>
        <w:instrText xml:space="preserve"> SEQ Figure \* ARABIC </w:instrText>
      </w:r>
      <w:r>
        <w:fldChar w:fldCharType="separate"/>
      </w:r>
      <w:r w:rsidR="00995F36">
        <w:rPr>
          <w:noProof/>
        </w:rPr>
        <w:t>5</w:t>
      </w:r>
      <w:r>
        <w:fldChar w:fldCharType="end"/>
      </w:r>
      <w:bookmarkEnd w:id="48"/>
      <w:r>
        <w:t>. Hyperledger Fabric entities to support the dissertation prototype.</w:t>
      </w:r>
      <w:bookmarkEnd w:id="49"/>
      <w:bookmarkEnd w:id="50"/>
    </w:p>
    <w:p w14:paraId="0B2E62E5" w14:textId="77777777" w:rsidR="006F4B95" w:rsidRDefault="006F4B95" w:rsidP="006F4B95">
      <w:pPr>
        <w:pStyle w:val="Heading2"/>
        <w:rPr>
          <w:color w:val="000000" w:themeColor="text1"/>
        </w:rPr>
      </w:pPr>
      <w:bookmarkStart w:id="51" w:name="_Toc179739480"/>
      <w:r>
        <w:rPr>
          <w:color w:val="000000" w:themeColor="text1"/>
        </w:rPr>
        <w:lastRenderedPageBreak/>
        <w:t>Smart-contract installation (deploy)</w:t>
      </w:r>
      <w:bookmarkEnd w:id="51"/>
    </w:p>
    <w:p w14:paraId="0D949AB3" w14:textId="77777777" w:rsidR="006F4B95" w:rsidRPr="00F45F3D" w:rsidRDefault="006F4B95" w:rsidP="00F45F3D">
      <w:pPr>
        <w:jc w:val="both"/>
      </w:pPr>
      <w:r w:rsidRPr="00F45F3D">
        <w:t xml:space="preserve">A smart contract is a piece of code, accepted by the members of the network, to manage the logic. Although the name smart contract is the term widely accepted in the blockchain context, Hyperledger Fabric names them as </w:t>
      </w:r>
      <w:proofErr w:type="spellStart"/>
      <w:r w:rsidRPr="00F45F3D">
        <w:t>chaincode</w:t>
      </w:r>
      <w:proofErr w:type="spellEnd"/>
      <w:r w:rsidRPr="00F45F3D">
        <w:t xml:space="preserve">. It is the same thing, nevertheless </w:t>
      </w:r>
      <w:r w:rsidRPr="00F45F3D">
        <w:fldChar w:fldCharType="begin"/>
      </w:r>
      <w:r w:rsidRPr="00F45F3D">
        <w:instrText xml:space="preserve"> ADDIN EN.CITE &lt;EndNote&gt;&lt;Cite&gt;&lt;Author&gt;Fabric&lt;/Author&gt;&lt;Year&gt;2023&lt;/Year&gt;&lt;RecNum&gt;115&lt;/RecNum&gt;&lt;DisplayText&gt;(Fabric, 2023)&lt;/DisplayText&gt;&lt;record&gt;&lt;rec-number&gt;115&lt;/rec-number&gt;&lt;foreign-keys&gt;&lt;key app="EN" db-id="refdsetfmxfv0xezzx0x00r2eas9wvvxsrxv" timestamp="1728005581"&gt;115&lt;/key&gt;&lt;/foreign-keys&gt;&lt;ref-type name="Web Page"&gt;12&lt;/ref-type&gt;&lt;contributors&gt;&lt;authors&gt;&lt;author&gt;Hyperledger Fabric&lt;/author&gt;&lt;/authors&gt;&lt;/contributors&gt;&lt;titles&gt;&lt;title&gt;Fabric chaincode lifecycle&lt;/title&gt;&lt;/titles&gt;&lt;dates&gt;&lt;year&gt;2023&lt;/year&gt;&lt;/dates&gt;&lt;urls&gt;&lt;related-urls&gt;&lt;url&gt;https://hyperledger-fabric.readthedocs.io/en/release-2.5/chaincode_lifecycle.html&lt;/url&gt;&lt;/related-urls&gt;&lt;/urls&gt;&lt;/record&gt;&lt;/Cite&gt;&lt;/EndNote&gt;</w:instrText>
      </w:r>
      <w:r w:rsidRPr="00F45F3D">
        <w:fldChar w:fldCharType="separate"/>
      </w:r>
      <w:r w:rsidRPr="00F45F3D">
        <w:t>(Fabric, 2023)</w:t>
      </w:r>
      <w:r w:rsidRPr="00F45F3D">
        <w:fldChar w:fldCharType="end"/>
      </w:r>
      <w:r w:rsidRPr="00F45F3D">
        <w:t xml:space="preserve">. </w:t>
      </w:r>
    </w:p>
    <w:p w14:paraId="18FF7EA6" w14:textId="77777777" w:rsidR="006F4B95" w:rsidRPr="00F45F3D" w:rsidRDefault="006F4B95" w:rsidP="00F45F3D">
      <w:pPr>
        <w:jc w:val="both"/>
      </w:pPr>
      <w:r w:rsidRPr="00F45F3D">
        <w:t xml:space="preserve">Both smart contracts, energy and apartment, were deployed to the channel </w:t>
      </w:r>
      <w:proofErr w:type="spellStart"/>
      <w:r w:rsidRPr="00F45F3D">
        <w:t>mychannel</w:t>
      </w:r>
      <w:proofErr w:type="spellEnd"/>
      <w:r w:rsidRPr="00F45F3D">
        <w:t xml:space="preserve"> using </w:t>
      </w:r>
      <w:proofErr w:type="spellStart"/>
      <w:r w:rsidRPr="00F45F3D">
        <w:t>deployCC</w:t>
      </w:r>
      <w:proofErr w:type="spellEnd"/>
      <w:r w:rsidRPr="00F45F3D">
        <w:t xml:space="preserve"> subcommand from the test-network directory as follows:</w:t>
      </w:r>
    </w:p>
    <w:p w14:paraId="1CAA73EF" w14:textId="77777777" w:rsidR="006F4B95" w:rsidRPr="00F45F3D" w:rsidRDefault="006F4B95" w:rsidP="00F45F3D">
      <w:pPr>
        <w:jc w:val="both"/>
      </w:pPr>
    </w:p>
    <w:p w14:paraId="522E5231" w14:textId="77777777" w:rsidR="006F4B95" w:rsidRPr="00B67F67" w:rsidRDefault="006F4B95" w:rsidP="006F4B95">
      <w:pPr>
        <w:pStyle w:val="NormalWeb"/>
        <w:shd w:val="clear" w:color="auto" w:fill="FFFFFF"/>
        <w:spacing w:before="0" w:beforeAutospacing="0"/>
        <w:rPr>
          <w:rFonts w:asciiTheme="minorHAnsi" w:eastAsiaTheme="minorHAnsi" w:hAnsiTheme="minorHAnsi" w:cstheme="minorBidi"/>
          <w:b/>
          <w:bCs/>
          <w:kern w:val="2"/>
          <w:sz w:val="15"/>
          <w:szCs w:val="15"/>
          <w:lang w:val="en-GB" w:eastAsia="en-US"/>
          <w14:ligatures w14:val="standardContextual"/>
        </w:rPr>
      </w:pPr>
      <w:r w:rsidRPr="00B67F67">
        <w:rPr>
          <w:rFonts w:asciiTheme="minorHAnsi" w:eastAsiaTheme="minorHAnsi" w:hAnsiTheme="minorHAnsi" w:cstheme="minorBidi"/>
          <w:b/>
          <w:bCs/>
          <w:kern w:val="2"/>
          <w:sz w:val="15"/>
          <w:szCs w:val="15"/>
          <w:lang w:val="en-GB" w:eastAsia="en-US"/>
          <w14:ligatures w14:val="standardContextual"/>
        </w:rPr>
        <w:t xml:space="preserve">./network.sh </w:t>
      </w:r>
      <w:proofErr w:type="spellStart"/>
      <w:r w:rsidRPr="00B67F67">
        <w:rPr>
          <w:rFonts w:asciiTheme="minorHAnsi" w:eastAsiaTheme="minorHAnsi" w:hAnsiTheme="minorHAnsi" w:cstheme="minorBidi"/>
          <w:b/>
          <w:bCs/>
          <w:kern w:val="2"/>
          <w:sz w:val="15"/>
          <w:szCs w:val="15"/>
          <w:lang w:val="en-GB" w:eastAsia="en-US"/>
          <w14:ligatures w14:val="standardContextual"/>
        </w:rPr>
        <w:t>deployCC</w:t>
      </w:r>
      <w:proofErr w:type="spellEnd"/>
      <w:r w:rsidRPr="00B67F67">
        <w:rPr>
          <w:rFonts w:asciiTheme="minorHAnsi" w:eastAsiaTheme="minorHAnsi" w:hAnsiTheme="minorHAnsi" w:cstheme="minorBidi"/>
          <w:b/>
          <w:bCs/>
          <w:kern w:val="2"/>
          <w:sz w:val="15"/>
          <w:szCs w:val="15"/>
          <w:lang w:val="en-GB" w:eastAsia="en-US"/>
          <w14:ligatures w14:val="standardContextual"/>
        </w:rPr>
        <w:t xml:space="preserve"> -</w:t>
      </w:r>
      <w:proofErr w:type="spellStart"/>
      <w:r w:rsidRPr="00B67F67">
        <w:rPr>
          <w:rFonts w:asciiTheme="minorHAnsi" w:eastAsiaTheme="minorHAnsi" w:hAnsiTheme="minorHAnsi" w:cstheme="minorBidi"/>
          <w:b/>
          <w:bCs/>
          <w:kern w:val="2"/>
          <w:sz w:val="15"/>
          <w:szCs w:val="15"/>
          <w:lang w:val="en-GB" w:eastAsia="en-US"/>
          <w14:ligatures w14:val="standardContextual"/>
        </w:rPr>
        <w:t>ccn</w:t>
      </w:r>
      <w:proofErr w:type="spellEnd"/>
      <w:r w:rsidRPr="00B67F67">
        <w:rPr>
          <w:rFonts w:asciiTheme="minorHAnsi" w:eastAsiaTheme="minorHAnsi" w:hAnsiTheme="minorHAnsi" w:cstheme="minorBidi"/>
          <w:b/>
          <w:bCs/>
          <w:kern w:val="2"/>
          <w:sz w:val="15"/>
          <w:szCs w:val="15"/>
          <w:lang w:val="en-GB" w:eastAsia="en-US"/>
          <w14:ligatures w14:val="standardContextual"/>
        </w:rPr>
        <w:t xml:space="preserve"> energy -</w:t>
      </w:r>
      <w:proofErr w:type="spellStart"/>
      <w:r w:rsidRPr="00B67F67">
        <w:rPr>
          <w:rFonts w:asciiTheme="minorHAnsi" w:eastAsiaTheme="minorHAnsi" w:hAnsiTheme="minorHAnsi" w:cstheme="minorBidi"/>
          <w:b/>
          <w:bCs/>
          <w:kern w:val="2"/>
          <w:sz w:val="15"/>
          <w:szCs w:val="15"/>
          <w:lang w:val="en-GB" w:eastAsia="en-US"/>
          <w14:ligatures w14:val="standardContextual"/>
        </w:rPr>
        <w:t>ccp</w:t>
      </w:r>
      <w:proofErr w:type="spellEnd"/>
      <w:proofErr w:type="gramStart"/>
      <w:r w:rsidRPr="00B67F67">
        <w:rPr>
          <w:rFonts w:asciiTheme="minorHAnsi" w:eastAsiaTheme="minorHAnsi" w:hAnsiTheme="minorHAnsi" w:cstheme="minorBidi"/>
          <w:b/>
          <w:bCs/>
          <w:kern w:val="2"/>
          <w:sz w:val="15"/>
          <w:szCs w:val="15"/>
          <w:lang w:val="en-GB" w:eastAsia="en-US"/>
          <w14:ligatures w14:val="standardContextual"/>
        </w:rPr>
        <w:t xml:space="preserve"> ..</w:t>
      </w:r>
      <w:proofErr w:type="gramEnd"/>
      <w:r w:rsidRPr="00B67F67">
        <w:rPr>
          <w:rFonts w:asciiTheme="minorHAnsi" w:eastAsiaTheme="minorHAnsi" w:hAnsiTheme="minorHAnsi" w:cstheme="minorBidi"/>
          <w:b/>
          <w:bCs/>
          <w:kern w:val="2"/>
          <w:sz w:val="15"/>
          <w:szCs w:val="15"/>
          <w:lang w:val="en-GB" w:eastAsia="en-US"/>
          <w14:ligatures w14:val="standardContextual"/>
        </w:rPr>
        <w:t>/asset-transfer-events/_</w:t>
      </w:r>
      <w:proofErr w:type="spellStart"/>
      <w:r w:rsidRPr="00B67F67">
        <w:rPr>
          <w:rFonts w:asciiTheme="minorHAnsi" w:eastAsiaTheme="minorHAnsi" w:hAnsiTheme="minorHAnsi" w:cstheme="minorBidi"/>
          <w:b/>
          <w:bCs/>
          <w:kern w:val="2"/>
          <w:sz w:val="15"/>
          <w:szCs w:val="15"/>
          <w:lang w:val="en-GB" w:eastAsia="en-US"/>
          <w14:ligatures w14:val="standardContextual"/>
        </w:rPr>
        <w:t>chaincode</w:t>
      </w:r>
      <w:proofErr w:type="spellEnd"/>
      <w:r w:rsidRPr="00B67F67">
        <w:rPr>
          <w:rFonts w:asciiTheme="minorHAnsi" w:eastAsiaTheme="minorHAnsi" w:hAnsiTheme="minorHAnsi" w:cstheme="minorBidi"/>
          <w:b/>
          <w:bCs/>
          <w:kern w:val="2"/>
          <w:sz w:val="15"/>
          <w:szCs w:val="15"/>
          <w:lang w:val="en-GB" w:eastAsia="en-US"/>
          <w14:ligatures w14:val="standardContextual"/>
        </w:rPr>
        <w:t>-</w:t>
      </w:r>
      <w:proofErr w:type="spellStart"/>
      <w:r w:rsidRPr="00B67F67">
        <w:rPr>
          <w:rFonts w:asciiTheme="minorHAnsi" w:eastAsiaTheme="minorHAnsi" w:hAnsiTheme="minorHAnsi" w:cstheme="minorBidi"/>
          <w:b/>
          <w:bCs/>
          <w:kern w:val="2"/>
          <w:sz w:val="15"/>
          <w:szCs w:val="15"/>
          <w:lang w:val="en-GB" w:eastAsia="en-US"/>
          <w14:ligatures w14:val="standardContextual"/>
        </w:rPr>
        <w:t>javascript</w:t>
      </w:r>
      <w:proofErr w:type="spellEnd"/>
      <w:r w:rsidRPr="00B67F67">
        <w:rPr>
          <w:rFonts w:asciiTheme="minorHAnsi" w:eastAsiaTheme="minorHAnsi" w:hAnsiTheme="minorHAnsi" w:cstheme="minorBidi"/>
          <w:b/>
          <w:bCs/>
          <w:kern w:val="2"/>
          <w:sz w:val="15"/>
          <w:szCs w:val="15"/>
          <w:lang w:val="en-GB" w:eastAsia="en-US"/>
          <w14:ligatures w14:val="standardContextual"/>
        </w:rPr>
        <w:t xml:space="preserve">-energy -ccl </w:t>
      </w:r>
      <w:proofErr w:type="spellStart"/>
      <w:r w:rsidRPr="00B67F67">
        <w:rPr>
          <w:rFonts w:asciiTheme="minorHAnsi" w:eastAsiaTheme="minorHAnsi" w:hAnsiTheme="minorHAnsi" w:cstheme="minorBidi"/>
          <w:b/>
          <w:bCs/>
          <w:kern w:val="2"/>
          <w:sz w:val="15"/>
          <w:szCs w:val="15"/>
          <w:lang w:val="en-GB" w:eastAsia="en-US"/>
          <w14:ligatures w14:val="standardContextual"/>
        </w:rPr>
        <w:t>javascript</w:t>
      </w:r>
      <w:proofErr w:type="spellEnd"/>
      <w:r w:rsidRPr="00B67F67">
        <w:rPr>
          <w:rFonts w:asciiTheme="minorHAnsi" w:eastAsiaTheme="minorHAnsi" w:hAnsiTheme="minorHAnsi" w:cstheme="minorBidi"/>
          <w:b/>
          <w:bCs/>
          <w:kern w:val="2"/>
          <w:sz w:val="15"/>
          <w:szCs w:val="15"/>
          <w:lang w:val="en-GB" w:eastAsia="en-US"/>
          <w14:ligatures w14:val="standardContextual"/>
        </w:rPr>
        <w:t xml:space="preserve"> -</w:t>
      </w:r>
      <w:proofErr w:type="spellStart"/>
      <w:r w:rsidRPr="00B67F67">
        <w:rPr>
          <w:rFonts w:asciiTheme="minorHAnsi" w:eastAsiaTheme="minorHAnsi" w:hAnsiTheme="minorHAnsi" w:cstheme="minorBidi"/>
          <w:b/>
          <w:bCs/>
          <w:kern w:val="2"/>
          <w:sz w:val="15"/>
          <w:szCs w:val="15"/>
          <w:lang w:val="en-GB" w:eastAsia="en-US"/>
          <w14:ligatures w14:val="standardContextual"/>
        </w:rPr>
        <w:t>ccep</w:t>
      </w:r>
      <w:proofErr w:type="spellEnd"/>
      <w:r w:rsidRPr="00B67F67">
        <w:rPr>
          <w:rFonts w:asciiTheme="minorHAnsi" w:eastAsiaTheme="minorHAnsi" w:hAnsiTheme="minorHAnsi" w:cstheme="minorBidi"/>
          <w:b/>
          <w:bCs/>
          <w:kern w:val="2"/>
          <w:sz w:val="15"/>
          <w:szCs w:val="15"/>
          <w:lang w:val="en-GB" w:eastAsia="en-US"/>
          <w14:ligatures w14:val="standardContextual"/>
        </w:rPr>
        <w:t xml:space="preserve"> "OR('Org1MSP.peer','Org2MSP.peer')"</w:t>
      </w:r>
    </w:p>
    <w:p w14:paraId="56140EBF" w14:textId="77777777" w:rsidR="006F4B95" w:rsidRPr="009307EE" w:rsidRDefault="006F4B95" w:rsidP="006F4B95">
      <w:pPr>
        <w:rPr>
          <w:rFonts w:ascii="Calibri" w:eastAsia="Calibri" w:hAnsi="Calibri" w:cs="Calibri"/>
          <w:b/>
          <w:sz w:val="14"/>
          <w:szCs w:val="14"/>
          <w:lang w:val="en-GB"/>
        </w:rPr>
      </w:pPr>
      <w:r w:rsidRPr="009307EE">
        <w:rPr>
          <w:rFonts w:ascii="Calibri" w:eastAsia="Calibri" w:hAnsi="Calibri" w:cs="Calibri"/>
          <w:b/>
          <w:sz w:val="14"/>
          <w:szCs w:val="14"/>
          <w:lang w:val="en-GB"/>
        </w:rPr>
        <w:t xml:space="preserve">./network.sh </w:t>
      </w:r>
      <w:proofErr w:type="spellStart"/>
      <w:r w:rsidRPr="009307EE">
        <w:rPr>
          <w:rFonts w:ascii="Calibri" w:eastAsia="Calibri" w:hAnsi="Calibri" w:cs="Calibri"/>
          <w:b/>
          <w:sz w:val="14"/>
          <w:szCs w:val="14"/>
          <w:lang w:val="en-GB"/>
        </w:rPr>
        <w:t>deployCC</w:t>
      </w:r>
      <w:proofErr w:type="spellEnd"/>
      <w:r w:rsidRPr="009307EE">
        <w:rPr>
          <w:rFonts w:ascii="Calibri" w:eastAsia="Calibri" w:hAnsi="Calibri" w:cs="Calibri"/>
          <w:b/>
          <w:sz w:val="14"/>
          <w:szCs w:val="14"/>
          <w:lang w:val="en-GB"/>
        </w:rPr>
        <w:t xml:space="preserve"> -</w:t>
      </w:r>
      <w:proofErr w:type="spellStart"/>
      <w:r w:rsidRPr="009307EE">
        <w:rPr>
          <w:rFonts w:ascii="Calibri" w:eastAsia="Calibri" w:hAnsi="Calibri" w:cs="Calibri"/>
          <w:b/>
          <w:sz w:val="14"/>
          <w:szCs w:val="14"/>
          <w:lang w:val="en-GB"/>
        </w:rPr>
        <w:t>ccn</w:t>
      </w:r>
      <w:proofErr w:type="spellEnd"/>
      <w:r w:rsidRPr="009307EE">
        <w:rPr>
          <w:rFonts w:ascii="Calibri" w:eastAsia="Calibri" w:hAnsi="Calibri" w:cs="Calibri"/>
          <w:b/>
          <w:sz w:val="14"/>
          <w:szCs w:val="14"/>
          <w:lang w:val="en-GB"/>
        </w:rPr>
        <w:t xml:space="preserve"> apartment -</w:t>
      </w:r>
      <w:proofErr w:type="spellStart"/>
      <w:r w:rsidRPr="009307EE">
        <w:rPr>
          <w:rFonts w:ascii="Calibri" w:eastAsia="Calibri" w:hAnsi="Calibri" w:cs="Calibri"/>
          <w:b/>
          <w:sz w:val="14"/>
          <w:szCs w:val="14"/>
          <w:lang w:val="en-GB"/>
        </w:rPr>
        <w:t>ccp</w:t>
      </w:r>
      <w:proofErr w:type="spellEnd"/>
      <w:proofErr w:type="gramStart"/>
      <w:r w:rsidRPr="009307EE">
        <w:rPr>
          <w:rFonts w:ascii="Calibri" w:eastAsia="Calibri" w:hAnsi="Calibri" w:cs="Calibri"/>
          <w:b/>
          <w:sz w:val="14"/>
          <w:szCs w:val="14"/>
          <w:lang w:val="en-GB"/>
        </w:rPr>
        <w:t xml:space="preserve"> ..</w:t>
      </w:r>
      <w:proofErr w:type="gramEnd"/>
      <w:r w:rsidRPr="009307EE">
        <w:rPr>
          <w:rFonts w:ascii="Calibri" w:eastAsia="Calibri" w:hAnsi="Calibri" w:cs="Calibri"/>
          <w:b/>
          <w:sz w:val="14"/>
          <w:szCs w:val="14"/>
          <w:lang w:val="en-GB"/>
        </w:rPr>
        <w:t>/asset-transfer-events/_</w:t>
      </w:r>
      <w:proofErr w:type="spellStart"/>
      <w:r w:rsidRPr="009307EE">
        <w:rPr>
          <w:rFonts w:ascii="Calibri" w:eastAsia="Calibri" w:hAnsi="Calibri" w:cs="Calibri"/>
          <w:b/>
          <w:sz w:val="14"/>
          <w:szCs w:val="14"/>
          <w:lang w:val="en-GB"/>
        </w:rPr>
        <w:t>chaincode</w:t>
      </w:r>
      <w:proofErr w:type="spellEnd"/>
      <w:r w:rsidRPr="009307EE">
        <w:rPr>
          <w:rFonts w:ascii="Calibri" w:eastAsia="Calibri" w:hAnsi="Calibri" w:cs="Calibri"/>
          <w:b/>
          <w:sz w:val="14"/>
          <w:szCs w:val="14"/>
          <w:lang w:val="en-GB"/>
        </w:rPr>
        <w:t>-</w:t>
      </w:r>
      <w:proofErr w:type="spellStart"/>
      <w:r w:rsidRPr="009307EE">
        <w:rPr>
          <w:rFonts w:ascii="Calibri" w:eastAsia="Calibri" w:hAnsi="Calibri" w:cs="Calibri"/>
          <w:b/>
          <w:sz w:val="14"/>
          <w:szCs w:val="14"/>
          <w:lang w:val="en-GB"/>
        </w:rPr>
        <w:t>javascript</w:t>
      </w:r>
      <w:proofErr w:type="spellEnd"/>
      <w:r w:rsidRPr="009307EE">
        <w:rPr>
          <w:rFonts w:ascii="Calibri" w:eastAsia="Calibri" w:hAnsi="Calibri" w:cs="Calibri"/>
          <w:b/>
          <w:sz w:val="14"/>
          <w:szCs w:val="14"/>
          <w:lang w:val="en-GB"/>
        </w:rPr>
        <w:t xml:space="preserve">-apartment -ccl </w:t>
      </w:r>
      <w:proofErr w:type="spellStart"/>
      <w:r w:rsidRPr="009307EE">
        <w:rPr>
          <w:rFonts w:ascii="Calibri" w:eastAsia="Calibri" w:hAnsi="Calibri" w:cs="Calibri"/>
          <w:b/>
          <w:sz w:val="14"/>
          <w:szCs w:val="14"/>
          <w:lang w:val="en-GB"/>
        </w:rPr>
        <w:t>javascript</w:t>
      </w:r>
      <w:proofErr w:type="spellEnd"/>
      <w:r w:rsidRPr="009307EE">
        <w:rPr>
          <w:rFonts w:ascii="Calibri" w:eastAsia="Calibri" w:hAnsi="Calibri" w:cs="Calibri"/>
          <w:b/>
          <w:sz w:val="14"/>
          <w:szCs w:val="14"/>
          <w:lang w:val="en-GB"/>
        </w:rPr>
        <w:t xml:space="preserve"> -</w:t>
      </w:r>
      <w:proofErr w:type="spellStart"/>
      <w:r w:rsidRPr="009307EE">
        <w:rPr>
          <w:rFonts w:ascii="Calibri" w:eastAsia="Calibri" w:hAnsi="Calibri" w:cs="Calibri"/>
          <w:b/>
          <w:sz w:val="14"/>
          <w:szCs w:val="14"/>
          <w:lang w:val="en-GB"/>
        </w:rPr>
        <w:t>ccep</w:t>
      </w:r>
      <w:proofErr w:type="spellEnd"/>
      <w:r w:rsidRPr="009307EE">
        <w:rPr>
          <w:rFonts w:ascii="Calibri" w:eastAsia="Calibri" w:hAnsi="Calibri" w:cs="Calibri"/>
          <w:b/>
          <w:sz w:val="14"/>
          <w:szCs w:val="14"/>
          <w:lang w:val="en-GB"/>
        </w:rPr>
        <w:t xml:space="preserve"> "OR('Org1MSP.peer','Org2MSP.peer')"</w:t>
      </w:r>
    </w:p>
    <w:p w14:paraId="5A869345" w14:textId="77777777" w:rsidR="006F4B95" w:rsidRPr="009307EE" w:rsidRDefault="006F4B95" w:rsidP="006F4B95">
      <w:pPr>
        <w:rPr>
          <w:rFonts w:ascii="Calibri" w:eastAsia="Calibri" w:hAnsi="Calibri" w:cs="Calibri"/>
          <w:b/>
          <w:sz w:val="14"/>
          <w:szCs w:val="14"/>
          <w:lang w:val="en-GB"/>
        </w:rPr>
      </w:pPr>
    </w:p>
    <w:p w14:paraId="63FCC8F0" w14:textId="735D51C3" w:rsidR="006F4B95" w:rsidRPr="00F45F3D" w:rsidRDefault="006F4B95" w:rsidP="00F45F3D">
      <w:pPr>
        <w:jc w:val="both"/>
      </w:pPr>
      <w:r w:rsidRPr="00F45F3D">
        <w:t xml:space="preserve">The smart contract started after the execution of the script network.sh with the subcommand </w:t>
      </w:r>
      <w:proofErr w:type="spellStart"/>
      <w:r w:rsidRPr="00F45F3D">
        <w:t>deployCC</w:t>
      </w:r>
      <w:proofErr w:type="spellEnd"/>
      <w:r w:rsidRPr="00F45F3D">
        <w:t xml:space="preserve">, the flag </w:t>
      </w:r>
      <w:proofErr w:type="spellStart"/>
      <w:r w:rsidRPr="00F45F3D">
        <w:t>ccn</w:t>
      </w:r>
      <w:proofErr w:type="spellEnd"/>
      <w:r w:rsidRPr="00F45F3D">
        <w:t xml:space="preserve"> to name the smart contract, </w:t>
      </w:r>
      <w:proofErr w:type="spellStart"/>
      <w:r w:rsidRPr="00F45F3D">
        <w:t>ccp</w:t>
      </w:r>
      <w:proofErr w:type="spellEnd"/>
      <w:r w:rsidRPr="00F45F3D">
        <w:t xml:space="preserve"> to indicate its path and ccl the language used to code it. Finally, </w:t>
      </w:r>
      <w:proofErr w:type="spellStart"/>
      <w:r w:rsidRPr="00F45F3D">
        <w:t>ccep</w:t>
      </w:r>
      <w:proofErr w:type="spellEnd"/>
      <w:r w:rsidRPr="00F45F3D">
        <w:t xml:space="preserve"> flag deployed with an endorsement policy, allowing both organisations, Org1MSP and Org2MSP, to create assets without getting an endorsement from the other </w:t>
      </w:r>
      <w:r w:rsidRPr="00F45F3D">
        <w:fldChar w:fldCharType="begin"/>
      </w:r>
      <w:r w:rsidRPr="00F45F3D">
        <w:instrText xml:space="preserve"> ADDIN EN.CITE &lt;EndNote&gt;&lt;Cite&gt;&lt;Author&gt;Fabric&lt;/Author&gt;&lt;Year&gt;2022&lt;/Year&gt;&lt;RecNum&gt;116&lt;/RecNum&gt;&lt;DisplayText&gt;(Fabric, 2022)&lt;/DisplayText&gt;&lt;record&gt;&lt;rec-number&gt;116&lt;/rec-number&gt;&lt;foreign-keys&gt;&lt;key app="EN" db-id="refdsetfmxfv0xezzx0x00r2eas9wvvxsrxv" timestamp="1728007513"&gt;116&lt;/key&gt;&lt;/foreign-keys&gt;&lt;ref-type name="Web Page"&gt;12&lt;/ref-type&gt;&lt;contributors&gt;&lt;authors&gt;&lt;author&gt;Hyperledger Fabric&lt;/author&gt;&lt;/authors&gt;&lt;/contributors&gt;&lt;titles&gt;&lt;title&gt;Secured asset transfer in Fabric&lt;/title&gt;&lt;/titles&gt;&lt;dates&gt;&lt;year&gt;2022&lt;/year&gt;&lt;/dates&gt;&lt;urls&gt;&lt;related-urls&gt;&lt;url&gt;https://hyperledger-fabric.readthedocs.io/en/release-2.5/secured_asset_transfer/secured_private_asset_transfer_tutorial.html&lt;/url&gt;&lt;/related-urls&gt;&lt;/urls&gt;&lt;/record&gt;&lt;/Cite&gt;&lt;/EndNote&gt;</w:instrText>
      </w:r>
      <w:r w:rsidRPr="00F45F3D">
        <w:fldChar w:fldCharType="separate"/>
      </w:r>
      <w:r w:rsidRPr="00F45F3D">
        <w:t>(Fabric, 2022)</w:t>
      </w:r>
      <w:r w:rsidRPr="00F45F3D">
        <w:fldChar w:fldCharType="end"/>
      </w:r>
      <w:r w:rsidRPr="00F45F3D">
        <w:t xml:space="preserve">.  </w:t>
      </w:r>
    </w:p>
    <w:p w14:paraId="5F5A25C5" w14:textId="77777777" w:rsidR="00F95EFE" w:rsidRDefault="00F95EFE">
      <w:pPr>
        <w:rPr>
          <w:rFonts w:asciiTheme="majorHAnsi" w:eastAsiaTheme="majorEastAsia" w:hAnsiTheme="majorHAnsi" w:cstheme="majorBidi"/>
          <w:color w:val="000000" w:themeColor="text1"/>
          <w:sz w:val="32"/>
          <w:szCs w:val="32"/>
        </w:rPr>
      </w:pPr>
      <w:r>
        <w:rPr>
          <w:color w:val="000000" w:themeColor="text1"/>
        </w:rPr>
        <w:br w:type="page"/>
      </w:r>
    </w:p>
    <w:p w14:paraId="2B99BD28" w14:textId="381A2DC1" w:rsidR="007E4B21" w:rsidRDefault="00596D46" w:rsidP="00155F10">
      <w:pPr>
        <w:pStyle w:val="Heading1"/>
        <w:rPr>
          <w:color w:val="000000" w:themeColor="text1"/>
        </w:rPr>
      </w:pPr>
      <w:bookmarkStart w:id="52" w:name="_Toc179739481"/>
      <w:r>
        <w:rPr>
          <w:color w:val="000000" w:themeColor="text1"/>
        </w:rPr>
        <w:lastRenderedPageBreak/>
        <w:t>Results</w:t>
      </w:r>
      <w:r w:rsidR="00FE4AC6">
        <w:rPr>
          <w:color w:val="000000" w:themeColor="text1"/>
        </w:rPr>
        <w:t xml:space="preserve"> and </w:t>
      </w:r>
      <w:r w:rsidR="0036547E">
        <w:rPr>
          <w:color w:val="000000" w:themeColor="text1"/>
        </w:rPr>
        <w:t>D</w:t>
      </w:r>
      <w:r w:rsidR="00FE4AC6">
        <w:rPr>
          <w:color w:val="000000" w:themeColor="text1"/>
        </w:rPr>
        <w:t>isc</w:t>
      </w:r>
      <w:r w:rsidR="000F6DE7">
        <w:rPr>
          <w:color w:val="000000" w:themeColor="text1"/>
        </w:rPr>
        <w:t>u</w:t>
      </w:r>
      <w:r w:rsidR="00FE4AC6">
        <w:rPr>
          <w:color w:val="000000" w:themeColor="text1"/>
        </w:rPr>
        <w:t>ssion</w:t>
      </w:r>
      <w:bookmarkEnd w:id="52"/>
      <w:r w:rsidR="00FE4AC6">
        <w:rPr>
          <w:color w:val="000000" w:themeColor="text1"/>
        </w:rPr>
        <w:t xml:space="preserve"> </w:t>
      </w:r>
    </w:p>
    <w:p w14:paraId="50887B31" w14:textId="38519F61" w:rsidR="009044DE" w:rsidRDefault="00A165FC" w:rsidP="00045581">
      <w:pPr>
        <w:jc w:val="both"/>
      </w:pPr>
      <w:r>
        <w:t>It is worth saying that for the three protocols tested, the time measured included the ZKP</w:t>
      </w:r>
      <w:r w:rsidR="00DC11C1">
        <w:t>s</w:t>
      </w:r>
      <w:r>
        <w:t xml:space="preserve"> verification and the time </w:t>
      </w:r>
      <w:r w:rsidR="00DF348C">
        <w:t>used</w:t>
      </w:r>
      <w:r>
        <w:t xml:space="preserve"> by the smart contract energy to fetch the requested data from the smart contract apartment. </w:t>
      </w:r>
    </w:p>
    <w:p w14:paraId="7F2351AE" w14:textId="77777777" w:rsidR="00714E9A" w:rsidRDefault="00714E9A" w:rsidP="00045581">
      <w:pPr>
        <w:jc w:val="both"/>
      </w:pPr>
    </w:p>
    <w:p w14:paraId="3FA1AAC3" w14:textId="3A35F9AF" w:rsidR="00714E9A" w:rsidRDefault="00714E9A" w:rsidP="00714E9A">
      <w:pPr>
        <w:jc w:val="both"/>
      </w:pPr>
      <w:r>
        <w:t>In the context of smart cities, where everything is connected</w:t>
      </w:r>
      <w:r w:rsidR="00D7143A">
        <w:t xml:space="preserve"> such as </w:t>
      </w:r>
      <w:r>
        <w:t>traffic lights, energy meters</w:t>
      </w:r>
      <w:r w:rsidR="00D7143A">
        <w:t xml:space="preserve"> and</w:t>
      </w:r>
      <w:r>
        <w:t xml:space="preserve"> public services</w:t>
      </w:r>
      <w:r w:rsidR="00D7143A">
        <w:t xml:space="preserve">, </w:t>
      </w:r>
      <w:r>
        <w:t>you’ve got data flying around everywhere. The challenge is to make sure that data gets where it needs to go without exposing private information, like people’s energy usage or personal details.</w:t>
      </w:r>
    </w:p>
    <w:p w14:paraId="3820D0A2" w14:textId="77777777" w:rsidR="00714E9A" w:rsidRDefault="00714E9A" w:rsidP="00714E9A">
      <w:pPr>
        <w:jc w:val="both"/>
      </w:pPr>
    </w:p>
    <w:p w14:paraId="3340D052" w14:textId="2734DC92" w:rsidR="008A7FDD" w:rsidRPr="006C7091" w:rsidRDefault="009E5411" w:rsidP="006C7091">
      <w:pPr>
        <w:pStyle w:val="Heading2"/>
        <w:rPr>
          <w:color w:val="000000" w:themeColor="text1"/>
        </w:rPr>
      </w:pPr>
      <w:bookmarkStart w:id="53" w:name="_Toc179739482"/>
      <w:r>
        <w:rPr>
          <w:color w:val="000000" w:themeColor="text1"/>
        </w:rPr>
        <w:t>Research Q2</w:t>
      </w:r>
      <w:r w:rsidR="008A7FDD">
        <w:rPr>
          <w:color w:val="000000" w:themeColor="text1"/>
        </w:rPr>
        <w:t xml:space="preserve"> answer</w:t>
      </w:r>
      <w:bookmarkEnd w:id="53"/>
      <w:r w:rsidR="00F67AD2" w:rsidRPr="00F67AD2">
        <w:rPr>
          <w:color w:val="000000" w:themeColor="text1"/>
        </w:rPr>
        <w:t xml:space="preserve"> </w:t>
      </w:r>
    </w:p>
    <w:p w14:paraId="4ACEE66F" w14:textId="1641D3BA" w:rsidR="008A7FDD" w:rsidRDefault="008A7FDD" w:rsidP="008A7FDD">
      <w:pPr>
        <w:jc w:val="both"/>
      </w:pPr>
      <w:r>
        <w:t xml:space="preserve">Q2: </w:t>
      </w:r>
      <w:r w:rsidRPr="00F67AD2">
        <w:t>How can ZKPs achieve cross-smart-contract, anonymous and low-latency transactions in a smart city context, and how are these attributes (anonymous, low-latency) related?</w:t>
      </w:r>
    </w:p>
    <w:p w14:paraId="720C45C6" w14:textId="77777777" w:rsidR="008A7FDD" w:rsidRPr="008A7FDD" w:rsidRDefault="008A7FDD" w:rsidP="008A7FDD">
      <w:pPr>
        <w:jc w:val="both"/>
      </w:pPr>
    </w:p>
    <w:p w14:paraId="17D68935" w14:textId="26DDBEE8" w:rsidR="00714E9A" w:rsidRDefault="00714E9A" w:rsidP="000C5DD9">
      <w:pPr>
        <w:jc w:val="both"/>
      </w:pPr>
      <w:r>
        <w:t xml:space="preserve">The results here basically show that ZKPs are a good way to make that happen. </w:t>
      </w:r>
      <w:proofErr w:type="spellStart"/>
      <w:r>
        <w:t>Fflonk</w:t>
      </w:r>
      <w:proofErr w:type="spellEnd"/>
      <w:r>
        <w:t xml:space="preserve">, one of the protocols tested, turned out to be the fastest and most reliable, which means it can handle the constant flow of data in a smart city without </w:t>
      </w:r>
      <w:r w:rsidR="006B3781">
        <w:t>reducing the speed</w:t>
      </w:r>
      <w:r>
        <w:t xml:space="preserve"> or compromising privacy. </w:t>
      </w:r>
    </w:p>
    <w:p w14:paraId="19955956" w14:textId="77777777" w:rsidR="00D7143A" w:rsidRDefault="00D7143A" w:rsidP="00714E9A">
      <w:pPr>
        <w:jc w:val="both"/>
      </w:pPr>
    </w:p>
    <w:p w14:paraId="08EB068B" w14:textId="39E98288" w:rsidR="000C5DD9" w:rsidRDefault="006B3781" w:rsidP="000C5DD9">
      <w:pPr>
        <w:jc w:val="both"/>
      </w:pPr>
      <w:r>
        <w:t xml:space="preserve">The three protocols tested, </w:t>
      </w:r>
      <w:r>
        <w:t xml:space="preserve">Groth16, Plonk, and </w:t>
      </w:r>
      <w:proofErr w:type="spellStart"/>
      <w:r>
        <w:t>Fflonk</w:t>
      </w:r>
      <w:proofErr w:type="spellEnd"/>
      <w:r>
        <w:t xml:space="preserve"> works having</w:t>
      </w:r>
      <w:r w:rsidR="000C5DD9">
        <w:t xml:space="preserve"> cross-smart-contract anonymous and low-latency transactions in smart cities</w:t>
      </w:r>
      <w:r>
        <w:t xml:space="preserve"> are the principal attributes of the ZKPs protocol</w:t>
      </w:r>
      <w:r w:rsidR="000C5DD9">
        <w:t xml:space="preserve">. </w:t>
      </w:r>
      <w:r>
        <w:t>It</w:t>
      </w:r>
      <w:r w:rsidR="000C5DD9">
        <w:t xml:space="preserve"> let</w:t>
      </w:r>
      <w:r w:rsidR="000C5DD9">
        <w:t>s</w:t>
      </w:r>
      <w:r w:rsidR="000C5DD9">
        <w:t xml:space="preserve"> smart contracts share data securely without revealing private information. </w:t>
      </w:r>
    </w:p>
    <w:p w14:paraId="3B66AE68" w14:textId="77777777" w:rsidR="000C5DD9" w:rsidRDefault="000C5DD9" w:rsidP="000C5DD9">
      <w:pPr>
        <w:jc w:val="both"/>
      </w:pPr>
    </w:p>
    <w:p w14:paraId="6DD17B6B" w14:textId="4172A4A6" w:rsidR="000C5DD9" w:rsidRDefault="000C5DD9" w:rsidP="000C5DD9">
      <w:pPr>
        <w:jc w:val="both"/>
      </w:pPr>
      <w:r>
        <w:t>Cross smart contract transactions in s</w:t>
      </w:r>
      <w:r>
        <w:t>mart cities</w:t>
      </w:r>
      <w:r>
        <w:t xml:space="preserve"> context</w:t>
      </w:r>
      <w:r>
        <w:t xml:space="preserve"> need different systems, like energy meters and traffic lights, to share information securely. ZKPs let them do that without showing all the data. For example, the energy smart contract pulls data from the apartment smart contract without revealing private details about the energy usage. Groth16, which was the first protocol, is quick at verifying proofs but needs a “trusted setup,” which makes some people worried about security</w:t>
      </w:r>
      <w:r>
        <w:t xml:space="preserve"> </w:t>
      </w:r>
      <w:r>
        <w:fldChar w:fldCharType="begin"/>
      </w:r>
      <w:r>
        <w:instrText xml:space="preserve"> ADDIN EN.CITE &lt;EndNote&gt;&lt;Cite&gt;&lt;Author&gt;Groth&lt;/Author&gt;&lt;Year&gt;2016&lt;/Year&gt;&lt;RecNum&gt;122&lt;/RecNum&gt;&lt;DisplayText&gt;(Groth, 2016)&lt;/DisplayText&gt;&lt;record&gt;&lt;rec-number&gt;122&lt;/rec-number&gt;&lt;foreign-keys&gt;&lt;key app="EN" db-id="refdsetfmxfv0xezzx0x00r2eas9wvvxsrxv" timestamp="1728775284"&gt;122&lt;/key&gt;&lt;/foreign-keys&gt;&lt;ref-type name="Conference Proceedings"&gt;10&lt;/ref-type&gt;&lt;contributors&gt;&lt;authors&gt;&lt;author&gt;Groth, Jens&lt;/author&gt;&lt;/authors&gt;&lt;/contributors&gt;&lt;titles&gt;&lt;title&gt;On the size of pairing-based non-interactive arguments&lt;/title&gt;&lt;secondary-title&gt;Advances in Cryptology–EUROCRYPT 2016: 35th Annual International Conference on the Theory and Applications of Cryptographic Techniques, Vienna, Austria, May 8-12, 2016, Proceedings, Part II 35&lt;/secondary-title&gt;&lt;/titles&gt;&lt;pages&gt;305-326&lt;/pages&gt;&lt;dates&gt;&lt;year&gt;2016&lt;/year&gt;&lt;/dates&gt;&lt;publisher&gt;Springer&lt;/publisher&gt;&lt;isbn&gt;3662498952&lt;/isbn&gt;&lt;urls&gt;&lt;/urls&gt;&lt;/record&gt;&lt;/Cite&gt;&lt;/EndNote&gt;</w:instrText>
      </w:r>
      <w:r>
        <w:fldChar w:fldCharType="separate"/>
      </w:r>
      <w:r>
        <w:rPr>
          <w:noProof/>
        </w:rPr>
        <w:t>(Groth, 2016)</w:t>
      </w:r>
      <w:r>
        <w:fldChar w:fldCharType="end"/>
      </w:r>
      <w:r>
        <w:t>. After testing</w:t>
      </w:r>
      <w:r>
        <w:t>, Groth16 had an average latency of 22.523 milliseconds, making it faster than Plonk but with more variability in the results​.</w:t>
      </w:r>
    </w:p>
    <w:p w14:paraId="1878ACFD" w14:textId="77777777" w:rsidR="000C5DD9" w:rsidRDefault="000C5DD9" w:rsidP="000C5DD9">
      <w:pPr>
        <w:jc w:val="both"/>
      </w:pPr>
    </w:p>
    <w:p w14:paraId="20FDC2D9" w14:textId="24AA7474" w:rsidR="000C5DD9" w:rsidRDefault="000C5DD9" w:rsidP="000C5DD9">
      <w:pPr>
        <w:jc w:val="both"/>
      </w:pPr>
      <w:r>
        <w:t>ZKPs also keep transactions anonymous by hiding the actual data while still proving that it’s correct. For example, the apartment’s energy usage could be verified by the energy smart contract without revealing the actual meter readings. Plonk allows this kind of verification without showing all the information, and it only needs one setup for all tasks</w:t>
      </w:r>
      <w:r>
        <w:t xml:space="preserve"> </w:t>
      </w:r>
      <w:r>
        <w:fldChar w:fldCharType="begin"/>
      </w:r>
      <w:r>
        <w:instrText xml:space="preserve"> ADDIN EN.CITE &lt;EndNote&gt;&lt;Cite&gt;&lt;Author&gt;Gabizon&lt;/Author&gt;&lt;Year&gt;2019&lt;/Year&gt;&lt;RecNum&gt;123&lt;/RecNum&gt;&lt;DisplayText&gt;(Gabizon et al., 2019)&lt;/DisplayText&gt;&lt;record&gt;&lt;rec-number&gt;123&lt;/rec-number&gt;&lt;foreign-keys&gt;&lt;key app="EN" db-id="refdsetfmxfv0xezzx0x00r2eas9wvvxsrxv" timestamp="1728775593"&gt;123&lt;/key&gt;&lt;/foreign-keys&gt;&lt;ref-type name="Journal Article"&gt;17&lt;/ref-type&gt;&lt;contributors&gt;&lt;authors&gt;&lt;author&gt;Gabizon, Ariel&lt;/author&gt;&lt;author&gt;Williamson, Zachary J&lt;/author&gt;&lt;author&gt;Ciobotaru, Oana&lt;/author&gt;&lt;/authors&gt;&lt;/contributors&gt;&lt;titles&gt;&lt;title&gt;Plonk: Permutations over lagrange-bases for oecumenical noninteractive arguments of knowledge&lt;/title&gt;&lt;secondary-title&gt;Cryptology ePrint Archive&lt;/secondary-title&gt;&lt;/titles&gt;&lt;periodical&gt;&lt;full-title&gt;Cryptology ePrint Archive&lt;/full-title&gt;&lt;/periodical&gt;&lt;dates&gt;&lt;year&gt;2019&lt;/year&gt;&lt;/dates&gt;&lt;urls&gt;&lt;/urls&gt;&lt;/record&gt;&lt;/Cite&gt;&lt;/EndNote&gt;</w:instrText>
      </w:r>
      <w:r>
        <w:fldChar w:fldCharType="separate"/>
      </w:r>
      <w:r>
        <w:rPr>
          <w:noProof/>
        </w:rPr>
        <w:t>(Gabizon et al., 2019)</w:t>
      </w:r>
      <w:r>
        <w:fldChar w:fldCharType="end"/>
      </w:r>
      <w:r>
        <w:t>.</w:t>
      </w:r>
      <w:r>
        <w:t xml:space="preserve"> In </w:t>
      </w:r>
      <w:r>
        <w:t>the testing done for this dissertation</w:t>
      </w:r>
      <w:r>
        <w:t>, Plonk had an average latency of 24.354 milliseconds, but it showed a bit more variability with some peaks reaching up to 59 milliseconds, which could slow things down​.</w:t>
      </w:r>
    </w:p>
    <w:p w14:paraId="4228B7DA" w14:textId="77777777" w:rsidR="000C5DD9" w:rsidRDefault="000C5DD9" w:rsidP="000C5DD9">
      <w:pPr>
        <w:jc w:val="both"/>
      </w:pPr>
    </w:p>
    <w:p w14:paraId="47B87BCF" w14:textId="33D90621" w:rsidR="000C5DD9" w:rsidRDefault="000C5DD9" w:rsidP="000C5DD9">
      <w:pPr>
        <w:jc w:val="both"/>
      </w:pPr>
      <w:proofErr w:type="spellStart"/>
      <w:r>
        <w:t>Fflonk</w:t>
      </w:r>
      <w:proofErr w:type="spellEnd"/>
      <w:r>
        <w:t xml:space="preserve"> was designed to be faster and handle larger workloads better. </w:t>
      </w:r>
      <w:r>
        <w:t xml:space="preserve">The </w:t>
      </w:r>
      <w:r w:rsidR="00475455">
        <w:t xml:space="preserve">following </w:t>
      </w:r>
      <w:r>
        <w:t>test shows that</w:t>
      </w:r>
      <w:r>
        <w:t xml:space="preserve"> </w:t>
      </w:r>
      <w:r w:rsidR="00475455">
        <w:t>this protocol</w:t>
      </w:r>
      <w:r>
        <w:t xml:space="preserve"> had the best performance</w:t>
      </w:r>
      <w:r w:rsidR="00AA4335">
        <w:t xml:space="preserve"> with</w:t>
      </w:r>
      <w:r>
        <w:t xml:space="preserve"> the lowest latency transactions</w:t>
      </w:r>
      <w:r>
        <w:t>, with an average latency of 20.535 milliseconds.</w:t>
      </w:r>
      <w:r w:rsidR="00475455">
        <w:t xml:space="preserve"> Although it</w:t>
      </w:r>
      <w:r>
        <w:t xml:space="preserve"> was the fastest protocol, its latency remained stable even with more transactions. This </w:t>
      </w:r>
      <w:r w:rsidR="009957AA">
        <w:t>attribute becomes imperative</w:t>
      </w:r>
      <w:r>
        <w:t xml:space="preserve"> in smart cities where systems like energy meter</w:t>
      </w:r>
      <w:r w:rsidR="00A53C69">
        <w:t>s</w:t>
      </w:r>
      <w:r w:rsidR="009957AA">
        <w:t xml:space="preserve"> would have</w:t>
      </w:r>
      <w:r>
        <w:t xml:space="preserve"> to operate in real</w:t>
      </w:r>
      <w:r w:rsidR="00AA4335">
        <w:t>-</w:t>
      </w:r>
      <w:r>
        <w:t xml:space="preserve">time. </w:t>
      </w:r>
      <w:proofErr w:type="spellStart"/>
      <w:r>
        <w:t>Fflonk’s</w:t>
      </w:r>
      <w:proofErr w:type="spellEnd"/>
      <w:r w:rsidR="009957AA">
        <w:t>,</w:t>
      </w:r>
      <w:r>
        <w:t xml:space="preserve"> </w:t>
      </w:r>
      <w:r w:rsidR="009957AA">
        <w:t xml:space="preserve">by definition, means fast. It also </w:t>
      </w:r>
      <w:r>
        <w:t>means transactions can happen quickly, keeping the city running smoothly while still maintaining privacy</w:t>
      </w:r>
      <w:r>
        <w:t xml:space="preserve"> </w:t>
      </w:r>
      <w:r>
        <w:fldChar w:fldCharType="begin"/>
      </w:r>
      <w:r>
        <w:instrText xml:space="preserve"> ADDIN EN.CITE &lt;EndNote&gt;&lt;Cite&gt;&lt;Author&gt;Ambrona&lt;/Author&gt;&lt;Year&gt;2022&lt;/Year&gt;&lt;RecNum&gt;119&lt;/RecNum&gt;&lt;DisplayText&gt;(Ambrona et al., 2022)&lt;/DisplayText&gt;&lt;record&gt;&lt;rec-number&gt;119&lt;/rec-number&gt;&lt;foreign-keys&gt;&lt;key app="EN" db-id="refdsetfmxfv0xezzx0x00r2eas9wvvxsrxv" timestamp="1728162777"&gt;119&lt;/key&gt;&lt;/foreign-keys&gt;&lt;ref-type name="Journal Article"&gt;17&lt;/ref-type&gt;&lt;contributors&gt;&lt;authors&gt;&lt;author&gt;Ambrona, Miguel&lt;/author&gt;&lt;author&gt;Schmitt, Anne-Laure&lt;/author&gt;&lt;author&gt;Toledo, Raphael R&lt;/author&gt;&lt;author&gt;Willems, Danny&lt;/author&gt;&lt;/authors&gt;&lt;/contributors&gt;&lt;titles&gt;&lt;title&gt;New optimization techniques for PlonK’s arithmetization&lt;/title&gt;&lt;secondary-title&gt;Cryptology ePrint Archive&lt;/secondary-title&gt;&lt;/titles&gt;&lt;periodical&gt;&lt;full-title&gt;Cryptology ePrint Archive&lt;/full-title&gt;&lt;/periodical&gt;&lt;dates&gt;&lt;year&gt;2022&lt;/year&gt;&lt;/dates&gt;&lt;urls&gt;&lt;/urls&gt;&lt;/record&gt;&lt;/Cite&gt;&lt;/EndNote&gt;</w:instrText>
      </w:r>
      <w:r>
        <w:fldChar w:fldCharType="separate"/>
      </w:r>
      <w:r>
        <w:rPr>
          <w:noProof/>
        </w:rPr>
        <w:t>(Ambrona et al., 2022)</w:t>
      </w:r>
      <w:r>
        <w:fldChar w:fldCharType="end"/>
      </w:r>
      <w:r>
        <w:t>.</w:t>
      </w:r>
    </w:p>
    <w:p w14:paraId="0B729E27" w14:textId="77777777" w:rsidR="000C5DD9" w:rsidRDefault="000C5DD9" w:rsidP="000C5DD9">
      <w:pPr>
        <w:jc w:val="both"/>
      </w:pPr>
    </w:p>
    <w:p w14:paraId="1CB58320" w14:textId="68ABCF45" w:rsidR="00DF348C" w:rsidRDefault="006B3781" w:rsidP="00045581">
      <w:pPr>
        <w:jc w:val="both"/>
      </w:pPr>
      <w:r>
        <w:t>ZKPs keep the verification fast</w:t>
      </w:r>
      <w:r>
        <w:t>, in opposition of the fact that a</w:t>
      </w:r>
      <w:r w:rsidR="000C5DD9">
        <w:t xml:space="preserve">nonymous transactions usually </w:t>
      </w:r>
      <w:r>
        <w:t xml:space="preserve">reduce the speed of </w:t>
      </w:r>
      <w:r>
        <w:fldChar w:fldCharType="begin"/>
      </w:r>
      <w:r>
        <w:instrText xml:space="preserve"> ADDIN EN.CITE &lt;EndNote&gt;&lt;Cite&gt;&lt;Author&gt;Gabizon&lt;/Author&gt;&lt;Year&gt;2019&lt;/Year&gt;&lt;RecNum&gt;123&lt;/RecNum&gt;&lt;DisplayText&gt;(Ernstberger et al., 2024; Gabizon et al., 2019)&lt;/DisplayText&gt;&lt;record&gt;&lt;rec-number&gt;123&lt;/rec-number&gt;&lt;foreign-keys&gt;&lt;key app="EN" db-id="refdsetfmxfv0xezzx0x00r2eas9wvvxsrxv" timestamp="1728775593"&gt;123&lt;/key&gt;&lt;/foreign-keys&gt;&lt;ref-type name="Journal Article"&gt;17&lt;/ref-type&gt;&lt;contributors&gt;&lt;authors&gt;&lt;author&gt;Gabizon, Ariel&lt;/author&gt;&lt;author&gt;Williamson, Zachary J&lt;/author&gt;&lt;author&gt;Ciobotaru, Oana&lt;/author&gt;&lt;/authors&gt;&lt;/contributors&gt;&lt;titles&gt;&lt;title&gt;Plonk: Permutations over lagrange-bases for oecumenical noninteractive arguments of knowledge&lt;/title&gt;&lt;secondary-title&gt;Cryptology ePrint Archive&lt;/secondary-title&gt;&lt;/titles&gt;&lt;periodical&gt;&lt;full-title&gt;Cryptology ePrint Archive&lt;/full-title&gt;&lt;/periodical&gt;&lt;dates&gt;&lt;year&gt;2019&lt;/year&gt;&lt;/dates&gt;&lt;urls&gt;&lt;/urls&gt;&lt;/record&gt;&lt;/Cite&gt;&lt;Cite&gt;&lt;Author&gt;Ernstberger&lt;/Author&gt;&lt;Year&gt;2024&lt;/Year&gt;&lt;RecNum&gt;112&lt;/RecNum&gt;&lt;record&gt;&lt;rec-number&gt;112&lt;/rec-number&gt;&lt;foreign-keys&gt;&lt;key app="EN" db-id="refdsetfmxfv0xezzx0x00r2eas9wvvxsrxv" timestamp="1727849741"&gt;112&lt;/key&gt;&lt;/foreign-keys&gt;&lt;ref-type name="Journal Article"&gt;17&lt;/ref-type&gt;&lt;contributors&gt;&lt;authors&gt;&lt;author&gt;Ernstberger, Jens&lt;/author&gt;&lt;author&gt;Chaliasos, Stefanos&lt;/author&gt;&lt;author&gt;Zhou, Liyi&lt;/author&gt;&lt;author&gt;Jovanovic, Philipp&lt;/author&gt;&lt;author&gt;Gervais, Arthur&lt;/author&gt;&lt;/authors&gt;&lt;/contributors&gt;&lt;titles&gt;&lt;title&gt;Do You Need a Zero Knowledge Proof?&lt;/title&gt;&lt;secondary-title&gt;Cryptology ePrint Archive&lt;/secondary-title&gt;&lt;/titles&gt;&lt;periodical&gt;&lt;full-title&gt;Cryptology ePrint Archive&lt;/full-title&gt;&lt;/periodical&gt;&lt;dates&gt;&lt;year&gt;2024&lt;/year&gt;&lt;/dates&gt;&lt;urls&gt;&lt;/urls&gt;&lt;/record&gt;&lt;/Cite&gt;&lt;/EndNote&gt;</w:instrText>
      </w:r>
      <w:r>
        <w:fldChar w:fldCharType="separate"/>
      </w:r>
      <w:r>
        <w:rPr>
          <w:noProof/>
        </w:rPr>
        <w:t>(Ernstberger et al., 2024; Gabizon et al., 2019)</w:t>
      </w:r>
      <w:r>
        <w:fldChar w:fldCharType="end"/>
      </w:r>
      <w:r w:rsidR="000C5DD9">
        <w:t>. Low</w:t>
      </w:r>
      <w:r>
        <w:t xml:space="preserve"> </w:t>
      </w:r>
      <w:r w:rsidR="000C5DD9">
        <w:t xml:space="preserve">latency is </w:t>
      </w:r>
      <w:r>
        <w:t xml:space="preserve">a </w:t>
      </w:r>
      <w:r w:rsidR="000C5DD9">
        <w:t xml:space="preserve">critical </w:t>
      </w:r>
      <w:r>
        <w:t xml:space="preserve">attribute to be considered </w:t>
      </w:r>
      <w:r w:rsidR="000C5DD9">
        <w:t>in smart cities where decisions</w:t>
      </w:r>
      <w:r>
        <w:t xml:space="preserve"> </w:t>
      </w:r>
      <w:r w:rsidR="000C5DD9">
        <w:t xml:space="preserve">need to happen </w:t>
      </w:r>
      <w:r>
        <w:t xml:space="preserve">very </w:t>
      </w:r>
      <w:r w:rsidR="000C5DD9">
        <w:t xml:space="preserve">fast. </w:t>
      </w:r>
      <w:r>
        <w:t xml:space="preserve">No revealing private information is another mandatory attribute to ponder, and </w:t>
      </w:r>
      <w:r w:rsidR="000C5DD9">
        <w:t>ZKPs help</w:t>
      </w:r>
      <w:r>
        <w:t xml:space="preserve"> with this as well</w:t>
      </w:r>
      <w:r w:rsidR="000C5DD9">
        <w:t>.</w:t>
      </w:r>
      <w:r>
        <w:t xml:space="preserve"> This balance </w:t>
      </w:r>
      <w:r>
        <w:lastRenderedPageBreak/>
        <w:t>is mandatory when implementing c</w:t>
      </w:r>
      <w:r w:rsidR="000C5DD9">
        <w:t>ross</w:t>
      </w:r>
      <w:r>
        <w:t xml:space="preserve"> </w:t>
      </w:r>
      <w:r w:rsidR="000C5DD9">
        <w:t>smart</w:t>
      </w:r>
      <w:r>
        <w:t xml:space="preserve"> </w:t>
      </w:r>
      <w:r w:rsidR="000C5DD9">
        <w:t>contract transactions. Different systems can trust each other’s data quickly without seeing all the details, keeping transactions fast and private.</w:t>
      </w:r>
    </w:p>
    <w:p w14:paraId="31061D22" w14:textId="77777777" w:rsidR="006B3781" w:rsidRDefault="006B3781" w:rsidP="00045581">
      <w:pPr>
        <w:jc w:val="both"/>
      </w:pPr>
    </w:p>
    <w:p w14:paraId="64166D47" w14:textId="07131EDE" w:rsidR="0013028E" w:rsidRDefault="0013028E" w:rsidP="0013028E">
      <w:pPr>
        <w:pStyle w:val="Heading2"/>
        <w:rPr>
          <w:color w:val="000000" w:themeColor="text1"/>
        </w:rPr>
      </w:pPr>
      <w:bookmarkStart w:id="54" w:name="_Toc179739483"/>
      <w:r w:rsidRPr="0013028E">
        <w:rPr>
          <w:color w:val="000000" w:themeColor="text1"/>
        </w:rPr>
        <w:t>Data Analysis</w:t>
      </w:r>
      <w:bookmarkEnd w:id="54"/>
    </w:p>
    <w:p w14:paraId="090DBFAB" w14:textId="2B5B1E4E" w:rsidR="007E086C" w:rsidRPr="007E086C" w:rsidRDefault="007E086C" w:rsidP="007E086C">
      <w:r>
        <w:t xml:space="preserve">As presented in </w:t>
      </w:r>
      <w:r>
        <w:fldChar w:fldCharType="begin"/>
      </w:r>
      <w:r>
        <w:instrText xml:space="preserve"> REF _Ref179378210 \h </w:instrText>
      </w:r>
      <w:r>
        <w:fldChar w:fldCharType="separate"/>
      </w:r>
      <w:r>
        <w:t xml:space="preserve">Figure </w:t>
      </w:r>
      <w:r>
        <w:rPr>
          <w:noProof/>
        </w:rPr>
        <w:t>6</w:t>
      </w:r>
      <w:r>
        <w:fldChar w:fldCharType="end"/>
      </w:r>
      <w:r>
        <w:t>, the three protocols tested in this dissertation show a relatively similar performance. It is worth expressing that in the case of the Plonk protocol, an outlier point of 59 milliseconds was left outside of the histogram. Utilising the same criteria, in the case of the Groth16 protocol, an outlier point of 394 milliseconds was also left outside of the graphic. The breakdown of the resulting test data can be found in the next sections.</w:t>
      </w:r>
    </w:p>
    <w:p w14:paraId="47DB84C9" w14:textId="77777777" w:rsidR="009044DE" w:rsidRPr="009044DE" w:rsidRDefault="009044DE" w:rsidP="009044DE"/>
    <w:p w14:paraId="645769F1" w14:textId="0320D71E" w:rsidR="00995F36" w:rsidRDefault="00995F36" w:rsidP="00995F36">
      <w:pPr>
        <w:keepNext/>
      </w:pPr>
      <w:r>
        <w:rPr>
          <w:noProof/>
        </w:rPr>
        <w:drawing>
          <wp:inline distT="0" distB="0" distL="0" distR="0" wp14:anchorId="1DE95099" wp14:editId="77ADF9CE">
            <wp:extent cx="6120130" cy="3731260"/>
            <wp:effectExtent l="0" t="0" r="13970" b="15240"/>
            <wp:docPr id="1644193315" name="Chart 1">
              <a:extLst xmlns:a="http://schemas.openxmlformats.org/drawingml/2006/main">
                <a:ext uri="{FF2B5EF4-FFF2-40B4-BE49-F238E27FC236}">
                  <a16:creationId xmlns:a16="http://schemas.microsoft.com/office/drawing/2014/main" id="{6D919D3B-1C59-184F-9F2A-9D75965FFB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34238A4" w14:textId="1B503D2D" w:rsidR="009044DE" w:rsidRPr="009044DE" w:rsidRDefault="00995F36" w:rsidP="00995F36">
      <w:pPr>
        <w:pStyle w:val="Caption"/>
      </w:pPr>
      <w:bookmarkStart w:id="55" w:name="_Ref179378210"/>
      <w:bookmarkStart w:id="56" w:name="_Toc179535064"/>
      <w:bookmarkStart w:id="57" w:name="_Toc179659099"/>
      <w:r>
        <w:t xml:space="preserve">Figure </w:t>
      </w:r>
      <w:r>
        <w:fldChar w:fldCharType="begin"/>
      </w:r>
      <w:r>
        <w:instrText xml:space="preserve"> SEQ Figure \* ARABIC </w:instrText>
      </w:r>
      <w:r>
        <w:fldChar w:fldCharType="separate"/>
      </w:r>
      <w:r>
        <w:rPr>
          <w:noProof/>
        </w:rPr>
        <w:t>6</w:t>
      </w:r>
      <w:r>
        <w:fldChar w:fldCharType="end"/>
      </w:r>
      <w:bookmarkEnd w:id="55"/>
      <w:r>
        <w:t>.</w:t>
      </w:r>
      <w:r w:rsidR="007E086C">
        <w:t xml:space="preserve"> Histogram of the three protocols by milliseconds.</w:t>
      </w:r>
      <w:bookmarkEnd w:id="56"/>
      <w:bookmarkEnd w:id="57"/>
    </w:p>
    <w:p w14:paraId="1983C863" w14:textId="62EA9F22" w:rsidR="00976F0B" w:rsidRDefault="00976F0B" w:rsidP="00976F0B">
      <w:pPr>
        <w:pStyle w:val="Heading3"/>
        <w:rPr>
          <w:color w:val="000000" w:themeColor="text1"/>
        </w:rPr>
      </w:pPr>
      <w:bookmarkStart w:id="58" w:name="_Toc179739484"/>
      <w:r>
        <w:rPr>
          <w:color w:val="000000" w:themeColor="text1"/>
        </w:rPr>
        <w:t>Plonk</w:t>
      </w:r>
      <w:bookmarkEnd w:id="58"/>
    </w:p>
    <w:p w14:paraId="7FE3D9C2" w14:textId="61FC5EDE" w:rsidR="001C6D16" w:rsidRDefault="001C6D16" w:rsidP="001C6D16">
      <w:pPr>
        <w:jc w:val="both"/>
      </w:pPr>
      <w:r>
        <w:t xml:space="preserve">On the one hand, the x-axis shows the test’s input size, 10,000 assets. On the other hand, the y-axis presents the measurement time needed to fetch the data after making the proof using plonk protocol represented in milliseconds. </w:t>
      </w:r>
    </w:p>
    <w:p w14:paraId="338054DA" w14:textId="77777777" w:rsidR="001C6D16" w:rsidRDefault="001C6D16" w:rsidP="001C6D16">
      <w:pPr>
        <w:jc w:val="both"/>
      </w:pPr>
    </w:p>
    <w:p w14:paraId="48B261F9" w14:textId="6222D7A3" w:rsidR="001C6D16" w:rsidRDefault="001C6D16" w:rsidP="001C6D16">
      <w:pPr>
        <w:jc w:val="both"/>
      </w:pPr>
      <w:r>
        <w:t>As the variation in the y-axis is not significant when x-axis values increase, a significant variation is not expected if the input number increases, suggesting a stable performance of the protocol</w:t>
      </w:r>
      <w:r w:rsidR="00A55AA1">
        <w:t xml:space="preserve"> that is</w:t>
      </w:r>
      <w:r>
        <w:t xml:space="preserve"> little related to the input value.</w:t>
      </w:r>
    </w:p>
    <w:p w14:paraId="4E35CA7D" w14:textId="77777777" w:rsidR="00C40675" w:rsidRDefault="00C40675" w:rsidP="001C6D16">
      <w:pPr>
        <w:jc w:val="both"/>
      </w:pPr>
    </w:p>
    <w:p w14:paraId="537A2441" w14:textId="4473BB75" w:rsidR="001C6D16" w:rsidRDefault="001C6D16" w:rsidP="001C6D16">
      <w:pPr>
        <w:jc w:val="both"/>
      </w:pPr>
      <w:r>
        <w:t>The cause of the presence of several points above the main cluster is not known.</w:t>
      </w:r>
      <w:r w:rsidR="00C40675">
        <w:t xml:space="preserve"> The lower value is </w:t>
      </w:r>
      <w:r w:rsidR="00C40675">
        <w:t>17</w:t>
      </w:r>
      <w:r w:rsidR="00C40675">
        <w:t>, and the highest</w:t>
      </w:r>
      <w:r w:rsidR="00C40675">
        <w:t xml:space="preserve"> </w:t>
      </w:r>
      <w:r w:rsidR="00C40675">
        <w:t xml:space="preserve">is </w:t>
      </w:r>
      <w:r w:rsidR="00C40675">
        <w:t>59 milliseconds</w:t>
      </w:r>
      <w:r>
        <w:t xml:space="preserve"> However, due to the characteristics of the personal computer on which this test was run, they could indicate computational overhead. </w:t>
      </w:r>
    </w:p>
    <w:p w14:paraId="199ACB47" w14:textId="77777777" w:rsidR="001C6D16" w:rsidRDefault="001C6D16" w:rsidP="001C6D16">
      <w:pPr>
        <w:jc w:val="both"/>
      </w:pPr>
    </w:p>
    <w:p w14:paraId="3BD772E6" w14:textId="77777777" w:rsidR="00895BD9" w:rsidRDefault="000A1654" w:rsidP="00895BD9">
      <w:pPr>
        <w:keepNext/>
        <w:jc w:val="both"/>
      </w:pPr>
      <w:r>
        <w:rPr>
          <w:noProof/>
        </w:rPr>
        <w:lastRenderedPageBreak/>
        <w:drawing>
          <wp:inline distT="0" distB="0" distL="0" distR="0" wp14:anchorId="125CFD8D" wp14:editId="59805352">
            <wp:extent cx="6120130" cy="2894965"/>
            <wp:effectExtent l="0" t="0" r="13970" b="13335"/>
            <wp:docPr id="1293098786" name="Chart 1">
              <a:extLst xmlns:a="http://schemas.openxmlformats.org/drawingml/2006/main">
                <a:ext uri="{FF2B5EF4-FFF2-40B4-BE49-F238E27FC236}">
                  <a16:creationId xmlns:a16="http://schemas.microsoft.com/office/drawing/2014/main" id="{90204535-083E-0558-AF37-9DB7133D6B0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80DC6A1" w14:textId="66B674FE" w:rsidR="001C6D16" w:rsidRDefault="00895BD9" w:rsidP="00895BD9">
      <w:pPr>
        <w:pStyle w:val="Caption"/>
        <w:jc w:val="both"/>
      </w:pPr>
      <w:bookmarkStart w:id="59" w:name="_Toc179535065"/>
      <w:bookmarkStart w:id="60" w:name="_Toc179659100"/>
      <w:r>
        <w:t xml:space="preserve">Figure </w:t>
      </w:r>
      <w:r>
        <w:fldChar w:fldCharType="begin"/>
      </w:r>
      <w:r>
        <w:instrText xml:space="preserve"> SEQ Figure \* ARABIC </w:instrText>
      </w:r>
      <w:r>
        <w:fldChar w:fldCharType="separate"/>
      </w:r>
      <w:r w:rsidR="00995F36">
        <w:rPr>
          <w:noProof/>
        </w:rPr>
        <w:t>7</w:t>
      </w:r>
      <w:r>
        <w:fldChar w:fldCharType="end"/>
      </w:r>
      <w:r>
        <w:t>.</w:t>
      </w:r>
      <w:r w:rsidR="0064439D">
        <w:t xml:space="preserve"> Plonk protocol performance data after running 10,000 queries.</w:t>
      </w:r>
      <w:bookmarkEnd w:id="59"/>
      <w:bookmarkEnd w:id="60"/>
    </w:p>
    <w:p w14:paraId="1EAF6360" w14:textId="77777777" w:rsidR="002F1374" w:rsidRDefault="002F1374" w:rsidP="001C6D16">
      <w:pPr>
        <w:jc w:val="both"/>
      </w:pPr>
    </w:p>
    <w:p w14:paraId="6C512CB9" w14:textId="14A60D43" w:rsidR="002F1374" w:rsidRDefault="000714F8" w:rsidP="001C6D16">
      <w:pPr>
        <w:jc w:val="both"/>
      </w:pPr>
      <w:r>
        <w:t xml:space="preserve">After looking at the result of the Plonk protocol test, </w:t>
      </w:r>
      <w:r w:rsidR="00A165FC">
        <w:t>even though the sample is just 10,000, it is confirmed that its verification time is efficient</w:t>
      </w:r>
      <w:r w:rsidR="00D366EE">
        <w:t>,</w:t>
      </w:r>
      <w:r w:rsidR="00A165FC">
        <w:t xml:space="preserve"> as stated by </w:t>
      </w:r>
      <w:r w:rsidR="00A165FC">
        <w:fldChar w:fldCharType="begin"/>
      </w:r>
      <w:r w:rsidR="00A165FC">
        <w:instrText xml:space="preserve"> ADDIN EN.CITE &lt;EndNote&gt;&lt;Cite&gt;&lt;Author&gt;Ambrona&lt;/Author&gt;&lt;Year&gt;2022&lt;/Year&gt;&lt;RecNum&gt;119&lt;/RecNum&gt;&lt;DisplayText&gt;(Ambrona et al., 2022)&lt;/DisplayText&gt;&lt;record&gt;&lt;rec-number&gt;119&lt;/rec-number&gt;&lt;foreign-keys&gt;&lt;key app="EN" db-id="refdsetfmxfv0xezzx0x00r2eas9wvvxsrxv" timestamp="1728162777"&gt;119&lt;/key&gt;&lt;/foreign-keys&gt;&lt;ref-type name="Journal Article"&gt;17&lt;/ref-type&gt;&lt;contributors&gt;&lt;authors&gt;&lt;author&gt;Ambrona, Miguel&lt;/author&gt;&lt;author&gt;Schmitt, Anne-Laure&lt;/author&gt;&lt;author&gt;Toledo, Raphael R&lt;/author&gt;&lt;author&gt;Willems, Danny&lt;/author&gt;&lt;/authors&gt;&lt;/contributors&gt;&lt;titles&gt;&lt;title&gt;New optimization techniques for PlonK’s arithmetization&lt;/title&gt;&lt;secondary-title&gt;Cryptology ePrint Archive&lt;/secondary-title&gt;&lt;/titles&gt;&lt;periodical&gt;&lt;full-title&gt;Cryptology ePrint Archive&lt;/full-title&gt;&lt;/periodical&gt;&lt;dates&gt;&lt;year&gt;2022&lt;/year&gt;&lt;/dates&gt;&lt;urls&gt;&lt;/urls&gt;&lt;/record&gt;&lt;/Cite&gt;&lt;/EndNote&gt;</w:instrText>
      </w:r>
      <w:r w:rsidR="00A165FC">
        <w:fldChar w:fldCharType="separate"/>
      </w:r>
      <w:r w:rsidR="00A165FC">
        <w:rPr>
          <w:noProof/>
        </w:rPr>
        <w:t>(Ambrona et al., 2022)</w:t>
      </w:r>
      <w:r w:rsidR="00A165FC">
        <w:fldChar w:fldCharType="end"/>
      </w:r>
      <w:r w:rsidR="00A165FC">
        <w:t>.</w:t>
      </w:r>
    </w:p>
    <w:p w14:paraId="0E4B5F5F" w14:textId="77777777" w:rsidR="00C40675" w:rsidRDefault="00C40675" w:rsidP="001C6D16">
      <w:pPr>
        <w:jc w:val="both"/>
      </w:pPr>
    </w:p>
    <w:p w14:paraId="1F671FAF" w14:textId="61F6E985" w:rsidR="00C40675" w:rsidRDefault="00C40675" w:rsidP="00C40675">
      <w:pPr>
        <w:jc w:val="both"/>
      </w:pPr>
      <w:r>
        <w:t>Plonk protocol remains stable when the number of assets increases, avoiding significant performance degradation</w:t>
      </w:r>
      <w:r>
        <w:t xml:space="preserve">. Despite some peaks, </w:t>
      </w:r>
      <w:r>
        <w:t xml:space="preserve">the data distribution clustering in the y-axis is tight, suggesting </w:t>
      </w:r>
      <w:r>
        <w:t>good</w:t>
      </w:r>
      <w:r>
        <w:t xml:space="preserve"> performance consistency</w:t>
      </w:r>
      <w:r>
        <w:t xml:space="preserve"> with an average mean of 24.35 milliseconds</w:t>
      </w:r>
      <w:r>
        <w:t>, 24 milliseconds median, and 1.122 milliseconds standard deviation.</w:t>
      </w:r>
    </w:p>
    <w:p w14:paraId="685F30DD" w14:textId="77777777" w:rsidR="00CD593F" w:rsidRDefault="00CD593F" w:rsidP="00C40675">
      <w:pPr>
        <w:jc w:val="both"/>
      </w:pPr>
    </w:p>
    <w:p w14:paraId="4100BDF8" w14:textId="77777777" w:rsidR="00895BD9" w:rsidRDefault="00CD593F" w:rsidP="00895BD9">
      <w:pPr>
        <w:keepNext/>
        <w:jc w:val="both"/>
      </w:pPr>
      <w:r>
        <w:rPr>
          <w:noProof/>
        </w:rPr>
        <w:drawing>
          <wp:inline distT="0" distB="0" distL="0" distR="0" wp14:anchorId="32FF2BA7" wp14:editId="08054DC7">
            <wp:extent cx="6120130" cy="3764280"/>
            <wp:effectExtent l="0" t="0" r="13970" b="7620"/>
            <wp:docPr id="1801065177" name="Chart 1">
              <a:extLst xmlns:a="http://schemas.openxmlformats.org/drawingml/2006/main">
                <a:ext uri="{FF2B5EF4-FFF2-40B4-BE49-F238E27FC236}">
                  <a16:creationId xmlns:a16="http://schemas.microsoft.com/office/drawing/2014/main" id="{A602527A-A654-4543-9CA2-A23DA356ED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0ADD5BA" w14:textId="352759B1" w:rsidR="00CD593F" w:rsidRPr="003314A5" w:rsidRDefault="00895BD9" w:rsidP="00895BD9">
      <w:pPr>
        <w:pStyle w:val="Caption"/>
        <w:jc w:val="both"/>
      </w:pPr>
      <w:bookmarkStart w:id="61" w:name="_Toc179535066"/>
      <w:bookmarkStart w:id="62" w:name="_Toc179659101"/>
      <w:r>
        <w:t xml:space="preserve">Figure </w:t>
      </w:r>
      <w:r>
        <w:fldChar w:fldCharType="begin"/>
      </w:r>
      <w:r>
        <w:instrText xml:space="preserve"> SEQ Figure \* ARABIC </w:instrText>
      </w:r>
      <w:r>
        <w:fldChar w:fldCharType="separate"/>
      </w:r>
      <w:r w:rsidR="00995F36">
        <w:rPr>
          <w:noProof/>
        </w:rPr>
        <w:t>8</w:t>
      </w:r>
      <w:r>
        <w:fldChar w:fldCharType="end"/>
      </w:r>
      <w:r>
        <w:t>.</w:t>
      </w:r>
      <w:r w:rsidR="0064439D">
        <w:t xml:space="preserve"> </w:t>
      </w:r>
      <w:r w:rsidR="0064439D">
        <w:t>Plonk protocol performance data after running 10,000 queries</w:t>
      </w:r>
      <w:r w:rsidR="0064439D">
        <w:t xml:space="preserve"> grouped by milliseconds</w:t>
      </w:r>
      <w:r w:rsidR="0064439D">
        <w:t>.</w:t>
      </w:r>
      <w:bookmarkEnd w:id="61"/>
      <w:bookmarkEnd w:id="62"/>
    </w:p>
    <w:p w14:paraId="2F57D4E0" w14:textId="77777777" w:rsidR="001C6D16" w:rsidRPr="001C6D16" w:rsidRDefault="001C6D16" w:rsidP="001C6D16">
      <w:pPr>
        <w:jc w:val="both"/>
      </w:pPr>
    </w:p>
    <w:p w14:paraId="16BD0452" w14:textId="76634844" w:rsidR="00976F0B" w:rsidRDefault="00976F0B" w:rsidP="00976F0B">
      <w:pPr>
        <w:pStyle w:val="Heading3"/>
        <w:rPr>
          <w:color w:val="000000" w:themeColor="text1"/>
        </w:rPr>
      </w:pPr>
      <w:bookmarkStart w:id="63" w:name="_Toc179739485"/>
      <w:r>
        <w:rPr>
          <w:color w:val="000000" w:themeColor="text1"/>
        </w:rPr>
        <w:lastRenderedPageBreak/>
        <w:t>Groth16</w:t>
      </w:r>
      <w:bookmarkEnd w:id="63"/>
    </w:p>
    <w:p w14:paraId="12DCC82F" w14:textId="47FF04D0" w:rsidR="009E587C" w:rsidRDefault="00CA357B" w:rsidP="009E587C">
      <w:pPr>
        <w:jc w:val="both"/>
      </w:pPr>
      <w:r>
        <w:t>The Groth16 protocol requires a special mention of the first value of the test, an outstanding peak of 394 milliseconds, and a more expected lowest value of 16 milliseconds. Avoiding the first peak of the test, the analysis shows t</w:t>
      </w:r>
      <w:r w:rsidR="009E587C">
        <w:t>he</w:t>
      </w:r>
      <w:r w:rsidR="009E587C">
        <w:t xml:space="preserve"> x-axis input size</w:t>
      </w:r>
      <w:r>
        <w:t xml:space="preserve"> of </w:t>
      </w:r>
      <w:r w:rsidR="009E587C">
        <w:t>10,000 assets</w:t>
      </w:r>
      <w:r w:rsidR="009E587C">
        <w:t>. T</w:t>
      </w:r>
      <w:r w:rsidR="009E587C">
        <w:t xml:space="preserve">he y-axis presents the </w:t>
      </w:r>
      <w:r w:rsidR="009E587C">
        <w:t xml:space="preserve">performance metric of the communication between energy and apartment smart contracts and the Groth16 protocol verification </w:t>
      </w:r>
      <w:r w:rsidR="009E587C">
        <w:t xml:space="preserve">represented in milliseconds. </w:t>
      </w:r>
    </w:p>
    <w:p w14:paraId="5343389C" w14:textId="77777777" w:rsidR="009E587C" w:rsidRDefault="009E587C" w:rsidP="009E587C">
      <w:pPr>
        <w:jc w:val="both"/>
      </w:pPr>
    </w:p>
    <w:p w14:paraId="22F2BB82" w14:textId="61EF4C0E" w:rsidR="009E587C" w:rsidRDefault="009E587C" w:rsidP="009E587C">
      <w:pPr>
        <w:jc w:val="both"/>
      </w:pPr>
      <w:r>
        <w:t xml:space="preserve">A stable performance of the protocol is suggested due to the little y-axis variation when the number of assets (x-axis) increases. </w:t>
      </w:r>
    </w:p>
    <w:p w14:paraId="4B47F845" w14:textId="77777777" w:rsidR="007179CC" w:rsidRDefault="007179CC" w:rsidP="009E587C">
      <w:pPr>
        <w:jc w:val="both"/>
      </w:pPr>
    </w:p>
    <w:p w14:paraId="4D348132" w14:textId="77777777" w:rsidR="00895BD9" w:rsidRDefault="00CD593F" w:rsidP="00895BD9">
      <w:pPr>
        <w:keepNext/>
        <w:jc w:val="both"/>
      </w:pPr>
      <w:r>
        <w:rPr>
          <w:noProof/>
        </w:rPr>
        <w:drawing>
          <wp:inline distT="0" distB="0" distL="0" distR="0" wp14:anchorId="4B774BC5" wp14:editId="77F3FC5E">
            <wp:extent cx="6120130" cy="2703830"/>
            <wp:effectExtent l="0" t="0" r="13970" b="13970"/>
            <wp:docPr id="780984997" name="Chart 1">
              <a:extLst xmlns:a="http://schemas.openxmlformats.org/drawingml/2006/main">
                <a:ext uri="{FF2B5EF4-FFF2-40B4-BE49-F238E27FC236}">
                  <a16:creationId xmlns:a16="http://schemas.microsoft.com/office/drawing/2014/main" id="{79E14DE6-F2B1-D239-6DBD-7C17D328625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AF87037" w14:textId="2544D7B8" w:rsidR="009E587C" w:rsidRDefault="00895BD9" w:rsidP="0064439D">
      <w:pPr>
        <w:pStyle w:val="Caption"/>
        <w:jc w:val="both"/>
      </w:pPr>
      <w:bookmarkStart w:id="64" w:name="_Toc179535067"/>
      <w:bookmarkStart w:id="65" w:name="_Toc179659102"/>
      <w:r>
        <w:t xml:space="preserve">Figure </w:t>
      </w:r>
      <w:r>
        <w:fldChar w:fldCharType="begin"/>
      </w:r>
      <w:r>
        <w:instrText xml:space="preserve"> SEQ Figure \* ARABIC </w:instrText>
      </w:r>
      <w:r>
        <w:fldChar w:fldCharType="separate"/>
      </w:r>
      <w:r w:rsidR="00995F36">
        <w:rPr>
          <w:noProof/>
        </w:rPr>
        <w:t>9</w:t>
      </w:r>
      <w:r>
        <w:fldChar w:fldCharType="end"/>
      </w:r>
      <w:r>
        <w:t>.</w:t>
      </w:r>
      <w:r w:rsidR="0064439D">
        <w:t xml:space="preserve"> Groth16</w:t>
      </w:r>
      <w:r w:rsidR="0064439D">
        <w:t xml:space="preserve"> protocol performance data after running 10,000 queries.</w:t>
      </w:r>
      <w:bookmarkEnd w:id="64"/>
      <w:bookmarkEnd w:id="65"/>
    </w:p>
    <w:p w14:paraId="0B353271" w14:textId="3142BBE4" w:rsidR="009E587C" w:rsidRPr="009E587C" w:rsidRDefault="009E587C" w:rsidP="009E587C">
      <w:r>
        <w:t>The performance of the Groth16 protocol verification is similar</w:t>
      </w:r>
      <w:r w:rsidR="007179CC">
        <w:t xml:space="preserve"> but more consistent</w:t>
      </w:r>
      <w:r>
        <w:t xml:space="preserve"> to</w:t>
      </w:r>
      <w:r w:rsidR="00C40675">
        <w:t xml:space="preserve"> the</w:t>
      </w:r>
      <w:r>
        <w:t xml:space="preserve"> Plonk</w:t>
      </w:r>
      <w:r w:rsidR="00C40675">
        <w:t xml:space="preserve"> protocol</w:t>
      </w:r>
      <w:r w:rsidR="007179CC">
        <w:t xml:space="preserve"> when the outlier is removed from the data set as shown in   </w:t>
      </w:r>
      <w:r>
        <w:t>. However, although some outliers are present, they are less than in Plonk protocol verification</w:t>
      </w:r>
      <w:r w:rsidR="00C40675">
        <w:t>,</w:t>
      </w:r>
      <w:r>
        <w:t xml:space="preserve"> suggesting a more </w:t>
      </w:r>
      <w:r w:rsidR="007179CC">
        <w:t>consistent p</w:t>
      </w:r>
      <w:r>
        <w:t>erformance.</w:t>
      </w:r>
      <w:r w:rsidR="00C40675">
        <w:t xml:space="preserve"> Furthermore, this suggests fewer exceptional cases affecting performance. </w:t>
      </w:r>
    </w:p>
    <w:p w14:paraId="014802C3" w14:textId="15813B50" w:rsidR="003314A5" w:rsidRDefault="003314A5" w:rsidP="003314A5"/>
    <w:p w14:paraId="5961D44B" w14:textId="65247864" w:rsidR="00CA357B" w:rsidRDefault="009E587C" w:rsidP="009E587C">
      <w:pPr>
        <w:jc w:val="both"/>
      </w:pPr>
      <w:r>
        <w:t>Like the Plonk protocol, Groth16 remains stable when the number of assets increases, avoiding significant performance degradation. However, the</w:t>
      </w:r>
      <w:r w:rsidR="00C40675">
        <w:t xml:space="preserve"> data distribution</w:t>
      </w:r>
      <w:r>
        <w:t xml:space="preserve"> clustering in the y-axis is tighter, suggesting a better performance consistency</w:t>
      </w:r>
      <w:r w:rsidR="00CA357B">
        <w:t xml:space="preserve"> when the first value of the test is avoided</w:t>
      </w:r>
      <w:r>
        <w:t>.</w:t>
      </w:r>
    </w:p>
    <w:p w14:paraId="77EB6E39" w14:textId="77777777" w:rsidR="00CA357B" w:rsidRDefault="00CA357B" w:rsidP="009E587C">
      <w:pPr>
        <w:jc w:val="both"/>
      </w:pPr>
    </w:p>
    <w:p w14:paraId="2FCD4DF6" w14:textId="7BD57BE5" w:rsidR="00CA357B" w:rsidRDefault="00CA357B" w:rsidP="009E587C">
      <w:pPr>
        <w:jc w:val="both"/>
      </w:pPr>
      <w:r>
        <w:t xml:space="preserve">Finally, considering the notable 394 milliseconds first value of the test, that point suggests that some transactions can be significantly slower. In addition, Groth16 data collected after the test showed an average mean of 22.523 milliseconds, 22 milliseconds media, and 4.17411 standard deviation. </w:t>
      </w:r>
    </w:p>
    <w:p w14:paraId="2E1E3469" w14:textId="77777777" w:rsidR="006458C2" w:rsidRDefault="006458C2" w:rsidP="009E587C">
      <w:pPr>
        <w:jc w:val="both"/>
      </w:pPr>
    </w:p>
    <w:p w14:paraId="5D974158" w14:textId="77777777" w:rsidR="00895BD9" w:rsidRDefault="006458C2" w:rsidP="00895BD9">
      <w:pPr>
        <w:keepNext/>
        <w:jc w:val="both"/>
      </w:pPr>
      <w:r>
        <w:rPr>
          <w:noProof/>
        </w:rPr>
        <w:lastRenderedPageBreak/>
        <w:drawing>
          <wp:inline distT="0" distB="0" distL="0" distR="0" wp14:anchorId="24C9FB42" wp14:editId="65EE74D7">
            <wp:extent cx="6120130" cy="2939970"/>
            <wp:effectExtent l="0" t="0" r="13970" b="6985"/>
            <wp:docPr id="576449528" name="Chart 1">
              <a:extLst xmlns:a="http://schemas.openxmlformats.org/drawingml/2006/main">
                <a:ext uri="{FF2B5EF4-FFF2-40B4-BE49-F238E27FC236}">
                  <a16:creationId xmlns:a16="http://schemas.microsoft.com/office/drawing/2014/main" id="{8235630C-F7BF-B65A-AA7C-2A6EEFCE07E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6C2C77A" w14:textId="09976B51" w:rsidR="006458C2" w:rsidRPr="003314A5" w:rsidRDefault="00895BD9" w:rsidP="00895BD9">
      <w:pPr>
        <w:pStyle w:val="Caption"/>
        <w:jc w:val="both"/>
      </w:pPr>
      <w:bookmarkStart w:id="66" w:name="_Toc179535068"/>
      <w:bookmarkStart w:id="67" w:name="_Toc179659103"/>
      <w:r>
        <w:t xml:space="preserve">Figure </w:t>
      </w:r>
      <w:r>
        <w:fldChar w:fldCharType="begin"/>
      </w:r>
      <w:r>
        <w:instrText xml:space="preserve"> SEQ Figure \* ARABIC </w:instrText>
      </w:r>
      <w:r>
        <w:fldChar w:fldCharType="separate"/>
      </w:r>
      <w:r w:rsidR="00995F36">
        <w:rPr>
          <w:noProof/>
        </w:rPr>
        <w:t>10</w:t>
      </w:r>
      <w:r>
        <w:fldChar w:fldCharType="end"/>
      </w:r>
      <w:r>
        <w:t>.</w:t>
      </w:r>
      <w:r w:rsidR="001A41CE">
        <w:t xml:space="preserve"> Groth16</w:t>
      </w:r>
      <w:r w:rsidR="001A41CE">
        <w:t xml:space="preserve"> protocol performance data after running 10,000 queries grouped by milliseconds.</w:t>
      </w:r>
      <w:bookmarkEnd w:id="66"/>
      <w:bookmarkEnd w:id="67"/>
    </w:p>
    <w:p w14:paraId="3F2A7BE9" w14:textId="403ABB36" w:rsidR="001C6D16" w:rsidRDefault="006458C2" w:rsidP="001C6D16">
      <w:pPr>
        <w:jc w:val="both"/>
      </w:pPr>
      <w:r>
        <w:t xml:space="preserve">The chart above, </w:t>
      </w:r>
      <w:r w:rsidR="004A15C2">
        <w:t>which group</w:t>
      </w:r>
      <w:r w:rsidR="00CD593F">
        <w:t>s</w:t>
      </w:r>
      <w:r>
        <w:t xml:space="preserve"> energy assets by time used to fetch the energy usage from their correspondent apartment asset at the apartment smart contract</w:t>
      </w:r>
      <w:r w:rsidR="00CD593F">
        <w:t>,</w:t>
      </w:r>
      <w:r>
        <w:t xml:space="preserve"> and verify the origin of the request using Groth16, </w:t>
      </w:r>
      <w:r w:rsidR="004A15C2">
        <w:t>shows</w:t>
      </w:r>
      <w:r>
        <w:t xml:space="preserve"> that 28.82% of the assets needed 22 milliseconds and 67.82% of the assets required between 21 and 23 milliseconds. </w:t>
      </w:r>
    </w:p>
    <w:p w14:paraId="262FE3F1" w14:textId="77777777" w:rsidR="006458C2" w:rsidRPr="001C6D16" w:rsidRDefault="006458C2" w:rsidP="001C6D16">
      <w:pPr>
        <w:jc w:val="both"/>
      </w:pPr>
    </w:p>
    <w:p w14:paraId="6C5B76E2" w14:textId="009CED2D" w:rsidR="00976F0B" w:rsidRDefault="00976F0B" w:rsidP="00976F0B">
      <w:pPr>
        <w:pStyle w:val="Heading3"/>
        <w:rPr>
          <w:color w:val="000000" w:themeColor="text1"/>
        </w:rPr>
      </w:pPr>
      <w:bookmarkStart w:id="68" w:name="_Toc179739486"/>
      <w:proofErr w:type="spellStart"/>
      <w:r>
        <w:rPr>
          <w:color w:val="000000" w:themeColor="text1"/>
        </w:rPr>
        <w:t>Fflonk</w:t>
      </w:r>
      <w:bookmarkEnd w:id="68"/>
      <w:proofErr w:type="spellEnd"/>
    </w:p>
    <w:p w14:paraId="1DA32487" w14:textId="3F03D6B1" w:rsidR="00976F0B" w:rsidRPr="00976F0B" w:rsidRDefault="00F63FE4" w:rsidP="001C6D16">
      <w:pPr>
        <w:jc w:val="both"/>
      </w:pPr>
      <w:r>
        <w:t xml:space="preserve">The input </w:t>
      </w:r>
      <w:r>
        <w:t xml:space="preserve">for </w:t>
      </w:r>
      <w:proofErr w:type="spellStart"/>
      <w:r>
        <w:t>Fflonk</w:t>
      </w:r>
      <w:proofErr w:type="spellEnd"/>
      <w:r>
        <w:t xml:space="preserve"> protocol</w:t>
      </w:r>
      <w:r>
        <w:t xml:space="preserve"> </w:t>
      </w:r>
      <w:r>
        <w:t>was</w:t>
      </w:r>
      <w:r>
        <w:t xml:space="preserve"> 10,000 assets</w:t>
      </w:r>
      <w:r>
        <w:t>, the same as the previous test of Plonk and Groth16 protocols. In this case, t</w:t>
      </w:r>
      <w:r w:rsidR="00C40675">
        <w:t>he points for</w:t>
      </w:r>
      <w:r>
        <w:t xml:space="preserve"> the</w:t>
      </w:r>
      <w:r w:rsidR="00C40675">
        <w:t xml:space="preserve"> </w:t>
      </w:r>
      <w:proofErr w:type="spellStart"/>
      <w:r w:rsidR="00C40675">
        <w:t>Fflonk</w:t>
      </w:r>
      <w:proofErr w:type="spellEnd"/>
      <w:r w:rsidR="00C40675">
        <w:t xml:space="preserve"> protocol are densely clustered within the y-axis narrow range between 12 and 44 milliseconds</w:t>
      </w:r>
      <w:r>
        <w:t>, the time it takes to fetch the data and make the verification</w:t>
      </w:r>
      <w:r w:rsidR="00C40675">
        <w:t xml:space="preserve">. </w:t>
      </w:r>
    </w:p>
    <w:p w14:paraId="5C601D10" w14:textId="4457D7A6" w:rsidR="00711BB9" w:rsidRDefault="00711BB9" w:rsidP="00F45F3D">
      <w:pPr>
        <w:jc w:val="both"/>
      </w:pPr>
    </w:p>
    <w:p w14:paraId="2E5DF73D" w14:textId="77777777" w:rsidR="00895BD9" w:rsidRDefault="000A1654" w:rsidP="00895BD9">
      <w:pPr>
        <w:keepNext/>
        <w:jc w:val="both"/>
      </w:pPr>
      <w:r>
        <w:rPr>
          <w:noProof/>
        </w:rPr>
        <w:drawing>
          <wp:inline distT="0" distB="0" distL="0" distR="0" wp14:anchorId="43A6E267" wp14:editId="145E748A">
            <wp:extent cx="6120130" cy="2682875"/>
            <wp:effectExtent l="0" t="0" r="13970" b="9525"/>
            <wp:docPr id="1617026222" name="Chart 1">
              <a:extLst xmlns:a="http://schemas.openxmlformats.org/drawingml/2006/main">
                <a:ext uri="{FF2B5EF4-FFF2-40B4-BE49-F238E27FC236}">
                  <a16:creationId xmlns:a16="http://schemas.microsoft.com/office/drawing/2014/main" id="{80C04FE1-BBBD-C7CA-6EAC-5686C476195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C71E57B" w14:textId="40EA56A5" w:rsidR="000A1654" w:rsidRPr="00711BB9" w:rsidRDefault="00895BD9" w:rsidP="0064439D">
      <w:pPr>
        <w:pStyle w:val="Caption"/>
        <w:jc w:val="both"/>
      </w:pPr>
      <w:bookmarkStart w:id="69" w:name="_Toc179535069"/>
      <w:bookmarkStart w:id="70" w:name="_Toc179659104"/>
      <w:r>
        <w:t xml:space="preserve">Figure </w:t>
      </w:r>
      <w:r>
        <w:fldChar w:fldCharType="begin"/>
      </w:r>
      <w:r>
        <w:instrText xml:space="preserve"> SEQ Figure \* ARABIC </w:instrText>
      </w:r>
      <w:r>
        <w:fldChar w:fldCharType="separate"/>
      </w:r>
      <w:r w:rsidR="00995F36">
        <w:rPr>
          <w:noProof/>
        </w:rPr>
        <w:t>11</w:t>
      </w:r>
      <w:r>
        <w:fldChar w:fldCharType="end"/>
      </w:r>
      <w:r>
        <w:t>.</w:t>
      </w:r>
      <w:r w:rsidR="0064439D">
        <w:t xml:space="preserve"> </w:t>
      </w:r>
      <w:proofErr w:type="spellStart"/>
      <w:r w:rsidR="0064439D">
        <w:t>Fflonk</w:t>
      </w:r>
      <w:proofErr w:type="spellEnd"/>
      <w:r w:rsidR="0064439D">
        <w:t xml:space="preserve"> protocol performance data after running 10,000 queries.</w:t>
      </w:r>
      <w:bookmarkEnd w:id="69"/>
      <w:bookmarkEnd w:id="70"/>
    </w:p>
    <w:p w14:paraId="258B5353" w14:textId="77777777" w:rsidR="00F63FE4" w:rsidRDefault="00F63FE4" w:rsidP="00F45F3D">
      <w:pPr>
        <w:jc w:val="both"/>
      </w:pPr>
      <w:r>
        <w:t xml:space="preserve">The test data suggest that this protocol has less propensity for variation than Plonk and Groth16 when increasing the input of assets. There are fewer outliers than Plonk and similar to Groth16 when excluding the outstanding value. However, </w:t>
      </w:r>
      <w:proofErr w:type="spellStart"/>
      <w:r>
        <w:t>Fflonk</w:t>
      </w:r>
      <w:proofErr w:type="spellEnd"/>
      <w:r>
        <w:t xml:space="preserve"> has the least amount of outliers, reinforcing its reliability. </w:t>
      </w:r>
    </w:p>
    <w:p w14:paraId="528A217C" w14:textId="2CF6893C" w:rsidR="008770D3" w:rsidRDefault="00F63FE4" w:rsidP="00F45F3D">
      <w:pPr>
        <w:jc w:val="both"/>
      </w:pPr>
      <w:r>
        <w:lastRenderedPageBreak/>
        <w:t xml:space="preserve">Overall, displaying a lowest of 12 milliseconds, a highest record of 44 milliseconds, an average mean of 20.5358 milliseconds, and a standard deviation of 1.46565, </w:t>
      </w:r>
      <w:proofErr w:type="spellStart"/>
      <w:r>
        <w:t>Fflonk</w:t>
      </w:r>
      <w:proofErr w:type="spellEnd"/>
      <w:r>
        <w:t xml:space="preserve"> protocol showed the most stable performance of the three protocols. </w:t>
      </w:r>
    </w:p>
    <w:p w14:paraId="5663D62B" w14:textId="77777777" w:rsidR="00CD593F" w:rsidRDefault="00CD593F" w:rsidP="00F45F3D">
      <w:pPr>
        <w:jc w:val="both"/>
      </w:pPr>
    </w:p>
    <w:p w14:paraId="129C656D" w14:textId="77777777" w:rsidR="00895BD9" w:rsidRDefault="00CD593F" w:rsidP="00895BD9">
      <w:pPr>
        <w:keepNext/>
        <w:jc w:val="both"/>
      </w:pPr>
      <w:r>
        <w:rPr>
          <w:noProof/>
        </w:rPr>
        <w:drawing>
          <wp:inline distT="0" distB="0" distL="0" distR="0" wp14:anchorId="42FE6595" wp14:editId="192026AE">
            <wp:extent cx="6120130" cy="3764280"/>
            <wp:effectExtent l="0" t="0" r="13970" b="7620"/>
            <wp:docPr id="173656452" name="Chart 1">
              <a:extLst xmlns:a="http://schemas.openxmlformats.org/drawingml/2006/main">
                <a:ext uri="{FF2B5EF4-FFF2-40B4-BE49-F238E27FC236}">
                  <a16:creationId xmlns:a16="http://schemas.microsoft.com/office/drawing/2014/main" id="{02603822-54E5-4D4E-9672-1F3F575C13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B1C5F19" w14:textId="79E0BDA1" w:rsidR="00743C30" w:rsidRDefault="00895BD9" w:rsidP="008C6219">
      <w:pPr>
        <w:pStyle w:val="Caption"/>
        <w:jc w:val="both"/>
      </w:pPr>
      <w:bookmarkStart w:id="71" w:name="_Toc179535070"/>
      <w:bookmarkStart w:id="72" w:name="_Toc179659105"/>
      <w:r>
        <w:t xml:space="preserve">Figure </w:t>
      </w:r>
      <w:r>
        <w:fldChar w:fldCharType="begin"/>
      </w:r>
      <w:r>
        <w:instrText xml:space="preserve"> SEQ Figure \* ARABIC </w:instrText>
      </w:r>
      <w:r>
        <w:fldChar w:fldCharType="separate"/>
      </w:r>
      <w:r w:rsidR="00995F36">
        <w:rPr>
          <w:noProof/>
        </w:rPr>
        <w:t>12</w:t>
      </w:r>
      <w:r>
        <w:fldChar w:fldCharType="end"/>
      </w:r>
      <w:r>
        <w:t>.</w:t>
      </w:r>
      <w:r w:rsidR="001A41CE">
        <w:t xml:space="preserve"> </w:t>
      </w:r>
      <w:proofErr w:type="spellStart"/>
      <w:r w:rsidR="001A41CE">
        <w:t>Fflonk</w:t>
      </w:r>
      <w:proofErr w:type="spellEnd"/>
      <w:r w:rsidR="001A41CE">
        <w:t xml:space="preserve"> protocol performance data after running 10,000 queries grouped by milliseconds.</w:t>
      </w:r>
      <w:bookmarkEnd w:id="71"/>
      <w:bookmarkEnd w:id="72"/>
      <w:r w:rsidR="00743C30">
        <w:t xml:space="preserve"> </w:t>
      </w:r>
    </w:p>
    <w:p w14:paraId="1B465D6C" w14:textId="16F18B2A" w:rsidR="00B11B8F" w:rsidRPr="00B11B8F" w:rsidRDefault="00B11B8F" w:rsidP="00B11B8F">
      <w:pPr>
        <w:pStyle w:val="Heading2"/>
        <w:rPr>
          <w:color w:val="000000" w:themeColor="text1"/>
        </w:rPr>
      </w:pPr>
      <w:bookmarkStart w:id="73" w:name="_Toc179739487"/>
      <w:r w:rsidRPr="00B11B8F">
        <w:rPr>
          <w:color w:val="000000" w:themeColor="text1"/>
        </w:rPr>
        <w:t>Research Q3 answer</w:t>
      </w:r>
      <w:bookmarkEnd w:id="73"/>
    </w:p>
    <w:p w14:paraId="515B6C33" w14:textId="58CF6F94" w:rsidR="00B11B8F" w:rsidRDefault="00B11B8F" w:rsidP="00B11B8F">
      <w:r>
        <w:t xml:space="preserve">Q3: </w:t>
      </w:r>
      <w:r>
        <w:t>What are the security considerations in a smart city when implementing cross smart contract communication?</w:t>
      </w:r>
    </w:p>
    <w:p w14:paraId="23D801A1" w14:textId="77777777" w:rsidR="00B11B8F" w:rsidRDefault="00B11B8F" w:rsidP="00B11B8F">
      <w:pPr>
        <w:jc w:val="both"/>
      </w:pPr>
    </w:p>
    <w:p w14:paraId="4F9E32D6" w14:textId="67B2F8C3" w:rsidR="00B11B8F" w:rsidRDefault="00B11B8F" w:rsidP="00B11B8F">
      <w:pPr>
        <w:jc w:val="both"/>
      </w:pPr>
      <w:r>
        <w:t xml:space="preserve">There are security concerns when making different smart contracts interact with each other. </w:t>
      </w:r>
      <w:r w:rsidR="00AE191F">
        <w:t xml:space="preserve">Basically, what it means is that different parts of the city, smart devices, wearables, smart power meters, and servers to process the data and make decisions have the necessity of sharing data. Consequently, maintaining data safe from hackers is paramount. </w:t>
      </w:r>
    </w:p>
    <w:p w14:paraId="4DB51B80" w14:textId="77777777" w:rsidR="00AE191F" w:rsidRDefault="00AE191F" w:rsidP="00B11B8F">
      <w:pPr>
        <w:jc w:val="both"/>
      </w:pPr>
    </w:p>
    <w:p w14:paraId="172192D8" w14:textId="06E68CD5" w:rsidR="00AE191F" w:rsidRDefault="00AE191F" w:rsidP="00B11B8F">
      <w:pPr>
        <w:jc w:val="both"/>
      </w:pPr>
      <w:r>
        <w:t xml:space="preserve">First is data privacy. The code developed for the prototype of this dissertation shows a way in which the energy smart contract fetches the power meter readings from the apartment smart contract without exposing the </w:t>
      </w:r>
      <w:proofErr w:type="spellStart"/>
      <w:r>
        <w:t>acutal</w:t>
      </w:r>
      <w:proofErr w:type="spellEnd"/>
      <w:r>
        <w:t xml:space="preserve"> data, in this case, how much energy the apartment consumed. In the prototype, ZKPs protocol allowed the smart contract to validate the data but never disclosed the user’s sensitive data </w:t>
      </w:r>
      <w:r>
        <w:fldChar w:fldCharType="begin"/>
      </w:r>
      <w:r>
        <w:instrText xml:space="preserve"> ADDIN EN.CITE &lt;EndNote&gt;&lt;Cite&gt;&lt;Author&gt;Gabizon&lt;/Author&gt;&lt;Year&gt;2019&lt;/Year&gt;&lt;RecNum&gt;123&lt;/RecNum&gt;&lt;DisplayText&gt;(Gabizon et al., 2019)&lt;/DisplayText&gt;&lt;record&gt;&lt;rec-number&gt;123&lt;/rec-number&gt;&lt;foreign-keys&gt;&lt;key app="EN" db-id="refdsetfmxfv0xezzx0x00r2eas9wvvxsrxv" timestamp="1728775593"&gt;123&lt;/key&gt;&lt;/foreign-keys&gt;&lt;ref-type name="Journal Article"&gt;17&lt;/ref-type&gt;&lt;contributors&gt;&lt;authors&gt;&lt;author&gt;Gabizon, Ariel&lt;/author&gt;&lt;author&gt;Williamson, Zachary J&lt;/author&gt;&lt;author&gt;Ciobotaru, Oana&lt;/author&gt;&lt;/authors&gt;&lt;/contributors&gt;&lt;titles&gt;&lt;title&gt;Plonk: Permutations over lagrange-bases for oecumenical noninteractive arguments of knowledge&lt;/title&gt;&lt;secondary-title&gt;Cryptology ePrint Archive&lt;/secondary-title&gt;&lt;/titles&gt;&lt;periodical&gt;&lt;full-title&gt;Cryptology ePrint Archive&lt;/full-title&gt;&lt;/periodical&gt;&lt;dates&gt;&lt;year&gt;2019&lt;/year&gt;&lt;/dates&gt;&lt;urls&gt;&lt;/urls&gt;&lt;/record&gt;&lt;/Cite&gt;&lt;/EndNote&gt;</w:instrText>
      </w:r>
      <w:r>
        <w:fldChar w:fldCharType="separate"/>
      </w:r>
      <w:r>
        <w:rPr>
          <w:noProof/>
        </w:rPr>
        <w:t>(Gabizon et al., 2019)</w:t>
      </w:r>
      <w:r>
        <w:fldChar w:fldCharType="end"/>
      </w:r>
      <w:r>
        <w:t>.</w:t>
      </w:r>
    </w:p>
    <w:p w14:paraId="2F36C9B9" w14:textId="77777777" w:rsidR="00AE191F" w:rsidRDefault="00AE191F" w:rsidP="00B11B8F">
      <w:pPr>
        <w:jc w:val="both"/>
      </w:pPr>
    </w:p>
    <w:p w14:paraId="76BC9BEC" w14:textId="181FF8EB" w:rsidR="00AE191F" w:rsidRDefault="00AE191F" w:rsidP="00B11B8F">
      <w:pPr>
        <w:jc w:val="both"/>
      </w:pPr>
      <w:r>
        <w:t xml:space="preserve">Second comes anonymity, generating trust. The desirable solution to maintain active the two attributes presented by </w:t>
      </w:r>
      <w:r>
        <w:fldChar w:fldCharType="begin"/>
      </w:r>
      <w:r>
        <w:instrText xml:space="preserve"> ADDIN EN.CITE &lt;EndNote&gt;&lt;Cite&gt;&lt;Author&gt;Fan&lt;/Author&gt;&lt;Year&gt;2024&lt;/Year&gt;&lt;RecNum&gt;124&lt;/RecNum&gt;&lt;DisplayText&gt;(Fan et al., 2024)&lt;/DisplayText&gt;&lt;record&gt;&lt;rec-number&gt;124&lt;/rec-number&gt;&lt;foreign-keys&gt;&lt;key app="EN" db-id="refdsetfmxfv0xezzx0x00r2eas9wvvxsrxv" timestamp="1728798705"&gt;124&lt;/key&gt;&lt;/foreign-keys&gt;&lt;ref-type name="Conference Proceedings"&gt;10&lt;/ref-type&gt;&lt;contributors&gt;&lt;authors&gt;&lt;author&gt;Fan, Wenjun&lt;/author&gt;&lt;author&gt;Wu, Siyuan&lt;/author&gt;&lt;author&gt;Zou, Yuwen&lt;/author&gt;&lt;/authors&gt;&lt;/contributors&gt;&lt;titles&gt;&lt;title&gt;A Keyless Authentication Based on Zero-Knowledge Proof with SDN Link Information to Secure Permissionless P2P Networking&lt;/title&gt;&lt;secondary-title&gt;ICC 2024-IEEE International Conference on Communications&lt;/secondary-title&gt;&lt;/titles&gt;&lt;pages&gt;133-139&lt;/pages&gt;&lt;dates&gt;&lt;year&gt;2024&lt;/year&gt;&lt;/dates&gt;&lt;publisher&gt;IEEE&lt;/publisher&gt;&lt;isbn&gt;1728190541&lt;/isbn&gt;&lt;urls&gt;&lt;/urls&gt;&lt;/record&gt;&lt;/Cite&gt;&lt;/EndNote&gt;</w:instrText>
      </w:r>
      <w:r>
        <w:fldChar w:fldCharType="separate"/>
      </w:r>
      <w:r>
        <w:rPr>
          <w:noProof/>
        </w:rPr>
        <w:t>(Fan et al., 2024)</w:t>
      </w:r>
      <w:r>
        <w:fldChar w:fldCharType="end"/>
      </w:r>
      <w:r>
        <w:t xml:space="preserve"> in a peer to peer network scheme is using the “</w:t>
      </w:r>
      <w:r w:rsidRPr="00AE191F">
        <w:rPr>
          <w:i/>
          <w:iCs/>
        </w:rPr>
        <w:t>key less</w:t>
      </w:r>
      <w:r>
        <w:t xml:space="preserve">” ZKPs. Moreover, the authors established that the only thing that the verifier knows is the fact that the secret is true. Besides, as per the definition of non-interactive intrinsic to the protocol, the prover and the verifier cannot communicate with each other. In the proposed prototype for this dissertation, this characteristic can be seen in the functions: </w:t>
      </w:r>
      <w:proofErr w:type="spellStart"/>
      <w:r>
        <w:t>VerifyPlonk</w:t>
      </w:r>
      <w:proofErr w:type="spellEnd"/>
      <w:r>
        <w:t xml:space="preserve">, VerifyGroth16 and </w:t>
      </w:r>
      <w:proofErr w:type="spellStart"/>
      <w:r>
        <w:t>VerifyFflonk</w:t>
      </w:r>
      <w:proofErr w:type="spellEnd"/>
      <w:r>
        <w:t xml:space="preserve">, where only three parameters were received: the verification key, the signals and the proof. </w:t>
      </w:r>
    </w:p>
    <w:p w14:paraId="76677A42" w14:textId="7D4355FA" w:rsidR="00FE4AC6" w:rsidRDefault="00FE4AC6" w:rsidP="0005586B">
      <w:pPr>
        <w:pStyle w:val="Heading1"/>
        <w:rPr>
          <w:color w:val="000000" w:themeColor="text1"/>
        </w:rPr>
      </w:pPr>
      <w:bookmarkStart w:id="74" w:name="_Toc179739488"/>
      <w:r>
        <w:rPr>
          <w:color w:val="000000" w:themeColor="text1"/>
        </w:rPr>
        <w:lastRenderedPageBreak/>
        <w:t>Conclusion</w:t>
      </w:r>
      <w:bookmarkEnd w:id="74"/>
    </w:p>
    <w:p w14:paraId="12EE57AA" w14:textId="2D4FC54C" w:rsidR="008C6219" w:rsidRDefault="008C6219" w:rsidP="008C6219">
      <w:pPr>
        <w:jc w:val="both"/>
      </w:pPr>
      <w:r w:rsidRPr="008C6219">
        <w:t xml:space="preserve">Among the approaches tested, this dissertation found that </w:t>
      </w:r>
      <w:proofErr w:type="spellStart"/>
      <w:r w:rsidRPr="008C6219">
        <w:t>Fflonk</w:t>
      </w:r>
      <w:proofErr w:type="spellEnd"/>
      <w:r w:rsidRPr="008C6219">
        <w:t xml:space="preserve"> consistently offered the best performance, showing the lowest latency and the most reliable results. This suggests that </w:t>
      </w:r>
      <w:proofErr w:type="spellStart"/>
      <w:r w:rsidRPr="008C6219">
        <w:t>Fflonk</w:t>
      </w:r>
      <w:proofErr w:type="spellEnd"/>
      <w:r w:rsidRPr="008C6219">
        <w:t xml:space="preserve"> could be a solid choice for use cases that require fast, efficient communication between smart contracts, where speed is a critical factor.</w:t>
      </w:r>
    </w:p>
    <w:p w14:paraId="0893E273" w14:textId="77777777" w:rsidR="008C6219" w:rsidRDefault="008C6219" w:rsidP="008C6219">
      <w:pPr>
        <w:jc w:val="both"/>
      </w:pPr>
    </w:p>
    <w:p w14:paraId="2D1CEC20" w14:textId="4CDB81F4" w:rsidR="008C6219" w:rsidRDefault="008C6219" w:rsidP="008C6219">
      <w:pPr>
        <w:jc w:val="both"/>
      </w:pPr>
      <w:r>
        <w:t>Even though the results look good, there are some obvious drawbacks. Tests were all done on a local setup</w:t>
      </w:r>
      <w:r w:rsidR="001B4607">
        <w:t xml:space="preserve"> computer</w:t>
      </w:r>
      <w:r>
        <w:t xml:space="preserve">, which means the system might not perform the same way in </w:t>
      </w:r>
      <w:r w:rsidR="004354BF">
        <w:t xml:space="preserve">the </w:t>
      </w:r>
      <w:r>
        <w:t>real</w:t>
      </w:r>
      <w:r w:rsidR="004354BF">
        <w:t xml:space="preserve"> </w:t>
      </w:r>
      <w:r>
        <w:t>world,</w:t>
      </w:r>
      <w:r w:rsidR="004354BF">
        <w:t xml:space="preserve"> a much more</w:t>
      </w:r>
      <w:r>
        <w:t xml:space="preserve"> complicated environment. Plus, </w:t>
      </w:r>
      <w:r>
        <w:t>this dissertation</w:t>
      </w:r>
      <w:r>
        <w:t xml:space="preserve"> only focused on one blockchain channel, so there’s still a lot to figure out when it comes to using these techniques across different blockchain networks, which is becoming more of a thing in actual practice.</w:t>
      </w:r>
    </w:p>
    <w:p w14:paraId="499B516E" w14:textId="77777777" w:rsidR="008C6219" w:rsidRDefault="008C6219" w:rsidP="008C6219">
      <w:pPr>
        <w:jc w:val="both"/>
      </w:pPr>
    </w:p>
    <w:p w14:paraId="6F07CD0A" w14:textId="668FBF93" w:rsidR="008C6219" w:rsidRDefault="008C6219" w:rsidP="008C6219">
      <w:pPr>
        <w:jc w:val="both"/>
      </w:pPr>
      <w:r>
        <w:t>There’s a lot more work to be done in this area. Making these ZKP protocols scale better and cutting down the latency even more could make them way more useful for bigger setups. Another thing worth digging into is how oracles, which pull in outside data, can be hooked into this system while still keeping the same level of privacy and security.</w:t>
      </w:r>
    </w:p>
    <w:p w14:paraId="1C192930" w14:textId="77777777" w:rsidR="008C6219" w:rsidRDefault="008C6219" w:rsidP="008C6219">
      <w:pPr>
        <w:jc w:val="both"/>
      </w:pPr>
    </w:p>
    <w:p w14:paraId="11BFB12A" w14:textId="77777777" w:rsidR="008C6219" w:rsidRDefault="008C6219" w:rsidP="008C6219">
      <w:pPr>
        <w:pStyle w:val="Heading2"/>
        <w:rPr>
          <w:color w:val="000000" w:themeColor="text1"/>
        </w:rPr>
      </w:pPr>
      <w:bookmarkStart w:id="75" w:name="_Toc179739489"/>
      <w:r>
        <w:rPr>
          <w:color w:val="000000" w:themeColor="text1"/>
        </w:rPr>
        <w:t>Limitations</w:t>
      </w:r>
      <w:bookmarkEnd w:id="75"/>
    </w:p>
    <w:p w14:paraId="01FC4BE3" w14:textId="2CD13966" w:rsidR="008C6219" w:rsidRDefault="008C6219" w:rsidP="008C6219">
      <w:pPr>
        <w:jc w:val="both"/>
      </w:pPr>
      <w:r>
        <w:t>The first limitation is that the tests run on a home laptop. Second, the tests were conducted with both smart contracts running on the same channel. Third, getting two different blockchain</w:t>
      </w:r>
      <w:r w:rsidR="004354BF">
        <w:t>s</w:t>
      </w:r>
      <w:r>
        <w:t xml:space="preserve"> connected would be fine. </w:t>
      </w:r>
    </w:p>
    <w:p w14:paraId="46F7FCB6" w14:textId="77777777" w:rsidR="008C6219" w:rsidRDefault="008C6219" w:rsidP="008C6219">
      <w:pPr>
        <w:jc w:val="both"/>
      </w:pPr>
    </w:p>
    <w:p w14:paraId="470E45E7" w14:textId="7AD69FAB" w:rsidR="00E75B7B" w:rsidRPr="00E75B7B" w:rsidRDefault="00E75B7B" w:rsidP="00E75B7B">
      <w:pPr>
        <w:pStyle w:val="Heading2"/>
        <w:rPr>
          <w:color w:val="000000" w:themeColor="text1"/>
        </w:rPr>
      </w:pPr>
      <w:bookmarkStart w:id="76" w:name="_Toc179739490"/>
      <w:r>
        <w:rPr>
          <w:color w:val="000000" w:themeColor="text1"/>
        </w:rPr>
        <w:t>Fu</w:t>
      </w:r>
      <w:r w:rsidR="0069594D">
        <w:rPr>
          <w:color w:val="000000" w:themeColor="text1"/>
        </w:rPr>
        <w:t>rther research</w:t>
      </w:r>
      <w:bookmarkEnd w:id="76"/>
    </w:p>
    <w:p w14:paraId="6E216229" w14:textId="0580D030" w:rsidR="008C6219" w:rsidRDefault="008C6219" w:rsidP="008C6219">
      <w:pPr>
        <w:jc w:val="both"/>
      </w:pPr>
      <w:r>
        <w:t xml:space="preserve">One possible step forward </w:t>
      </w:r>
      <w:r w:rsidR="0069594D">
        <w:t>in</w:t>
      </w:r>
      <w:r>
        <w:t xml:space="preserve"> this research would be using ZKPs to verify the communication between the NodeJS application officiating as the oracle and the API with the required data. However, the </w:t>
      </w:r>
      <w:proofErr w:type="spellStart"/>
      <w:r>
        <w:t>Accuweather</w:t>
      </w:r>
      <w:proofErr w:type="spellEnd"/>
      <w:r>
        <w:t xml:space="preserve"> API doesn’t allow to modify the API to add this feature.</w:t>
      </w:r>
    </w:p>
    <w:p w14:paraId="4D8C77DB" w14:textId="77777777" w:rsidR="004354BF" w:rsidRDefault="004354BF" w:rsidP="008C6219">
      <w:pPr>
        <w:jc w:val="both"/>
      </w:pPr>
    </w:p>
    <w:p w14:paraId="3D4E2BCB" w14:textId="592B84AB" w:rsidR="00712906" w:rsidRDefault="004354BF" w:rsidP="00F45F3D">
      <w:pPr>
        <w:jc w:val="both"/>
      </w:pPr>
      <w:r>
        <w:t>It would also be desirable to connect different kinds of blockchains, for example, a permissioned blockchain like Fabric connected with a permissionless blockchain such as Ethereum. Furthermore, creating an agnostic hub where any blockchain</w:t>
      </w:r>
      <w:r w:rsidR="00C77E4E">
        <w:t xml:space="preserve"> type</w:t>
      </w:r>
      <w:r>
        <w:t xml:space="preserve"> can connect with each other would be</w:t>
      </w:r>
      <w:r w:rsidR="00C77E4E">
        <w:t>,</w:t>
      </w:r>
      <w:r>
        <w:t xml:space="preserve"> at least, beneficial in a smart city context. </w:t>
      </w:r>
      <w:r w:rsidR="00C77E4E">
        <w:t xml:space="preserve">However, anonymity, privacy, security and speed have to be considered. </w:t>
      </w:r>
      <w:r w:rsidR="00712906">
        <w:t>Finally,</w:t>
      </w:r>
      <w:r w:rsidR="00DA609E">
        <w:t xml:space="preserve"> measuring the latency when the challenges of the circuit are scaling, </w:t>
      </w:r>
      <w:r w:rsidR="00712906">
        <w:t xml:space="preserve"> </w:t>
      </w:r>
      <w:r w:rsidR="00DA609E">
        <w:t>or</w:t>
      </w:r>
      <w:r w:rsidR="00712906">
        <w:t xml:space="preserve"> the </w:t>
      </w:r>
      <w:r w:rsidR="00DA609E">
        <w:t xml:space="preserve">scaling up </w:t>
      </w:r>
      <w:r w:rsidR="00712906">
        <w:t xml:space="preserve">state </w:t>
      </w:r>
      <w:r w:rsidR="00DA609E">
        <w:t xml:space="preserve">with ZKPs </w:t>
      </w:r>
      <w:r w:rsidR="00712906">
        <w:t xml:space="preserve">in the prototype with ZK rollups is also a fair possibility in the next steps of the investigation. </w:t>
      </w:r>
    </w:p>
    <w:p w14:paraId="7C423F3D" w14:textId="77777777" w:rsidR="00335B8C" w:rsidRDefault="00335B8C" w:rsidP="00F45F3D">
      <w:pPr>
        <w:jc w:val="both"/>
      </w:pPr>
    </w:p>
    <w:p w14:paraId="338E9D58" w14:textId="77777777" w:rsidR="00335B8C" w:rsidRDefault="00335B8C" w:rsidP="00F45F3D">
      <w:pPr>
        <w:jc w:val="both"/>
      </w:pPr>
    </w:p>
    <w:p w14:paraId="28F1C2EA" w14:textId="77777777" w:rsidR="00335B8C" w:rsidRDefault="00335B8C">
      <w:pPr>
        <w:rPr>
          <w:rFonts w:asciiTheme="majorHAnsi" w:eastAsiaTheme="majorEastAsia" w:hAnsiTheme="majorHAnsi" w:cstheme="majorBidi"/>
          <w:color w:val="000000" w:themeColor="text1"/>
          <w:sz w:val="32"/>
          <w:szCs w:val="32"/>
        </w:rPr>
      </w:pPr>
      <w:r>
        <w:rPr>
          <w:color w:val="000000" w:themeColor="text1"/>
        </w:rPr>
        <w:br w:type="page"/>
      </w:r>
    </w:p>
    <w:p w14:paraId="344E0757" w14:textId="4A89F110" w:rsidR="00335B8C" w:rsidRDefault="00335B8C" w:rsidP="00335B8C">
      <w:pPr>
        <w:pStyle w:val="Heading1"/>
        <w:rPr>
          <w:color w:val="000000" w:themeColor="text1"/>
        </w:rPr>
      </w:pPr>
      <w:bookmarkStart w:id="77" w:name="_Toc179739491"/>
      <w:r>
        <w:rPr>
          <w:color w:val="000000" w:themeColor="text1"/>
        </w:rPr>
        <w:lastRenderedPageBreak/>
        <w:t>Table of Figures</w:t>
      </w:r>
      <w:bookmarkEnd w:id="77"/>
    </w:p>
    <w:p w14:paraId="364C3438" w14:textId="77777777" w:rsidR="00335B8C" w:rsidRPr="001E52AB" w:rsidRDefault="00335B8C" w:rsidP="00335B8C"/>
    <w:p w14:paraId="02AA308E" w14:textId="720C6A05" w:rsidR="00F65858" w:rsidRPr="001E52AB" w:rsidRDefault="00F65858">
      <w:pPr>
        <w:pStyle w:val="TableofFigures"/>
        <w:tabs>
          <w:tab w:val="right" w:leader="dot" w:pos="9628"/>
        </w:tabs>
        <w:rPr>
          <w:rFonts w:eastAsiaTheme="minorEastAsia" w:cstheme="minorBidi"/>
          <w:b w:val="0"/>
          <w:bCs w:val="0"/>
          <w:noProof/>
          <w:sz w:val="24"/>
          <w:szCs w:val="24"/>
          <w:lang w:eastAsia="en-GB"/>
        </w:rPr>
      </w:pPr>
      <w:r w:rsidRPr="001E52AB">
        <w:rPr>
          <w:b w:val="0"/>
          <w:bCs w:val="0"/>
        </w:rPr>
        <w:fldChar w:fldCharType="begin"/>
      </w:r>
      <w:r w:rsidRPr="001E52AB">
        <w:rPr>
          <w:b w:val="0"/>
          <w:bCs w:val="0"/>
        </w:rPr>
        <w:instrText xml:space="preserve"> TOC \h \z \c "Figure" </w:instrText>
      </w:r>
      <w:r w:rsidRPr="001E52AB">
        <w:rPr>
          <w:b w:val="0"/>
          <w:bCs w:val="0"/>
        </w:rPr>
        <w:fldChar w:fldCharType="separate"/>
      </w:r>
      <w:hyperlink w:anchor="_Toc179659094" w:history="1">
        <w:r w:rsidRPr="001E52AB">
          <w:rPr>
            <w:rStyle w:val="Hyperlink"/>
            <w:b w:val="0"/>
            <w:bCs w:val="0"/>
            <w:noProof/>
          </w:rPr>
          <w:t>Figure 1. Interaction diagram between energy and apartment smart contracts</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094 \h </w:instrText>
        </w:r>
        <w:r w:rsidRPr="001E52AB">
          <w:rPr>
            <w:b w:val="0"/>
            <w:bCs w:val="0"/>
            <w:noProof/>
            <w:webHidden/>
          </w:rPr>
        </w:r>
        <w:r w:rsidRPr="001E52AB">
          <w:rPr>
            <w:b w:val="0"/>
            <w:bCs w:val="0"/>
            <w:noProof/>
            <w:webHidden/>
          </w:rPr>
          <w:fldChar w:fldCharType="separate"/>
        </w:r>
        <w:r w:rsidRPr="001E52AB">
          <w:rPr>
            <w:b w:val="0"/>
            <w:bCs w:val="0"/>
            <w:noProof/>
            <w:webHidden/>
          </w:rPr>
          <w:t>9</w:t>
        </w:r>
        <w:r w:rsidRPr="001E52AB">
          <w:rPr>
            <w:b w:val="0"/>
            <w:bCs w:val="0"/>
            <w:noProof/>
            <w:webHidden/>
          </w:rPr>
          <w:fldChar w:fldCharType="end"/>
        </w:r>
      </w:hyperlink>
    </w:p>
    <w:p w14:paraId="5615795F" w14:textId="03FA760B"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095" w:history="1">
        <w:r w:rsidRPr="001E52AB">
          <w:rPr>
            <w:rStyle w:val="Hyperlink"/>
            <w:b w:val="0"/>
            <w:bCs w:val="0"/>
            <w:noProof/>
          </w:rPr>
          <w:t>Figure 2. Sequence diagram of the interaction between energy and apartment smart contracts and the verification process</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095 \h </w:instrText>
        </w:r>
        <w:r w:rsidRPr="001E52AB">
          <w:rPr>
            <w:b w:val="0"/>
            <w:bCs w:val="0"/>
            <w:noProof/>
            <w:webHidden/>
          </w:rPr>
        </w:r>
        <w:r w:rsidRPr="001E52AB">
          <w:rPr>
            <w:b w:val="0"/>
            <w:bCs w:val="0"/>
            <w:noProof/>
            <w:webHidden/>
          </w:rPr>
          <w:fldChar w:fldCharType="separate"/>
        </w:r>
        <w:r w:rsidRPr="001E52AB">
          <w:rPr>
            <w:b w:val="0"/>
            <w:bCs w:val="0"/>
            <w:noProof/>
            <w:webHidden/>
          </w:rPr>
          <w:t>10</w:t>
        </w:r>
        <w:r w:rsidRPr="001E52AB">
          <w:rPr>
            <w:b w:val="0"/>
            <w:bCs w:val="0"/>
            <w:noProof/>
            <w:webHidden/>
          </w:rPr>
          <w:fldChar w:fldCharType="end"/>
        </w:r>
      </w:hyperlink>
    </w:p>
    <w:p w14:paraId="10DE1DCA" w14:textId="195BAEB9"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096" w:history="1">
        <w:r w:rsidRPr="001E52AB">
          <w:rPr>
            <w:rStyle w:val="Hyperlink"/>
            <w:b w:val="0"/>
            <w:bCs w:val="0"/>
            <w:noProof/>
          </w:rPr>
          <w:t>Figure 3. Sequence diagram interaction between the energy smart contract, the energy node application and the Accuweather API</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096 \h </w:instrText>
        </w:r>
        <w:r w:rsidRPr="001E52AB">
          <w:rPr>
            <w:b w:val="0"/>
            <w:bCs w:val="0"/>
            <w:noProof/>
            <w:webHidden/>
          </w:rPr>
        </w:r>
        <w:r w:rsidRPr="001E52AB">
          <w:rPr>
            <w:b w:val="0"/>
            <w:bCs w:val="0"/>
            <w:noProof/>
            <w:webHidden/>
          </w:rPr>
          <w:fldChar w:fldCharType="separate"/>
        </w:r>
        <w:r w:rsidRPr="001E52AB">
          <w:rPr>
            <w:b w:val="0"/>
            <w:bCs w:val="0"/>
            <w:noProof/>
            <w:webHidden/>
          </w:rPr>
          <w:t>10</w:t>
        </w:r>
        <w:r w:rsidRPr="001E52AB">
          <w:rPr>
            <w:b w:val="0"/>
            <w:bCs w:val="0"/>
            <w:noProof/>
            <w:webHidden/>
          </w:rPr>
          <w:fldChar w:fldCharType="end"/>
        </w:r>
      </w:hyperlink>
    </w:p>
    <w:p w14:paraId="3429848F" w14:textId="538A6088"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097" w:history="1">
        <w:r w:rsidRPr="001E52AB">
          <w:rPr>
            <w:rStyle w:val="Hyperlink"/>
            <w:b w:val="0"/>
            <w:bCs w:val="0"/>
            <w:noProof/>
          </w:rPr>
          <w:t>Figure 4. Circuit definition using circom for the prototype.</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097 \h </w:instrText>
        </w:r>
        <w:r w:rsidRPr="001E52AB">
          <w:rPr>
            <w:b w:val="0"/>
            <w:bCs w:val="0"/>
            <w:noProof/>
            <w:webHidden/>
          </w:rPr>
        </w:r>
        <w:r w:rsidRPr="001E52AB">
          <w:rPr>
            <w:b w:val="0"/>
            <w:bCs w:val="0"/>
            <w:noProof/>
            <w:webHidden/>
          </w:rPr>
          <w:fldChar w:fldCharType="separate"/>
        </w:r>
        <w:r w:rsidRPr="001E52AB">
          <w:rPr>
            <w:b w:val="0"/>
            <w:bCs w:val="0"/>
            <w:noProof/>
            <w:webHidden/>
          </w:rPr>
          <w:t>12</w:t>
        </w:r>
        <w:r w:rsidRPr="001E52AB">
          <w:rPr>
            <w:b w:val="0"/>
            <w:bCs w:val="0"/>
            <w:noProof/>
            <w:webHidden/>
          </w:rPr>
          <w:fldChar w:fldCharType="end"/>
        </w:r>
      </w:hyperlink>
    </w:p>
    <w:p w14:paraId="37CF21F0" w14:textId="12D8B90F"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098" w:history="1">
        <w:r w:rsidRPr="001E52AB">
          <w:rPr>
            <w:rStyle w:val="Hyperlink"/>
            <w:b w:val="0"/>
            <w:bCs w:val="0"/>
            <w:noProof/>
          </w:rPr>
          <w:t>Figure 5. Hyperledger Fabric entities to support the dissertation prototype.</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098 \h </w:instrText>
        </w:r>
        <w:r w:rsidRPr="001E52AB">
          <w:rPr>
            <w:b w:val="0"/>
            <w:bCs w:val="0"/>
            <w:noProof/>
            <w:webHidden/>
          </w:rPr>
        </w:r>
        <w:r w:rsidRPr="001E52AB">
          <w:rPr>
            <w:b w:val="0"/>
            <w:bCs w:val="0"/>
            <w:noProof/>
            <w:webHidden/>
          </w:rPr>
          <w:fldChar w:fldCharType="separate"/>
        </w:r>
        <w:r w:rsidRPr="001E52AB">
          <w:rPr>
            <w:b w:val="0"/>
            <w:bCs w:val="0"/>
            <w:noProof/>
            <w:webHidden/>
          </w:rPr>
          <w:t>18</w:t>
        </w:r>
        <w:r w:rsidRPr="001E52AB">
          <w:rPr>
            <w:b w:val="0"/>
            <w:bCs w:val="0"/>
            <w:noProof/>
            <w:webHidden/>
          </w:rPr>
          <w:fldChar w:fldCharType="end"/>
        </w:r>
      </w:hyperlink>
    </w:p>
    <w:p w14:paraId="2055D2AD" w14:textId="7BD690F2"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099" w:history="1">
        <w:r w:rsidRPr="001E52AB">
          <w:rPr>
            <w:rStyle w:val="Hyperlink"/>
            <w:b w:val="0"/>
            <w:bCs w:val="0"/>
            <w:noProof/>
          </w:rPr>
          <w:t>Figure 6. Histogram of the three protocols by milliseconds.</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099 \h </w:instrText>
        </w:r>
        <w:r w:rsidRPr="001E52AB">
          <w:rPr>
            <w:b w:val="0"/>
            <w:bCs w:val="0"/>
            <w:noProof/>
            <w:webHidden/>
          </w:rPr>
        </w:r>
        <w:r w:rsidRPr="001E52AB">
          <w:rPr>
            <w:b w:val="0"/>
            <w:bCs w:val="0"/>
            <w:noProof/>
            <w:webHidden/>
          </w:rPr>
          <w:fldChar w:fldCharType="separate"/>
        </w:r>
        <w:r w:rsidRPr="001E52AB">
          <w:rPr>
            <w:b w:val="0"/>
            <w:bCs w:val="0"/>
            <w:noProof/>
            <w:webHidden/>
          </w:rPr>
          <w:t>19</w:t>
        </w:r>
        <w:r w:rsidRPr="001E52AB">
          <w:rPr>
            <w:b w:val="0"/>
            <w:bCs w:val="0"/>
            <w:noProof/>
            <w:webHidden/>
          </w:rPr>
          <w:fldChar w:fldCharType="end"/>
        </w:r>
      </w:hyperlink>
    </w:p>
    <w:p w14:paraId="177FEC33" w14:textId="7A45AB3C"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00" w:history="1">
        <w:r w:rsidRPr="001E52AB">
          <w:rPr>
            <w:rStyle w:val="Hyperlink"/>
            <w:b w:val="0"/>
            <w:bCs w:val="0"/>
            <w:noProof/>
          </w:rPr>
          <w:t>Figure 7. Plonk protocol performance data after running 10,000 queries.</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00 \h </w:instrText>
        </w:r>
        <w:r w:rsidRPr="001E52AB">
          <w:rPr>
            <w:b w:val="0"/>
            <w:bCs w:val="0"/>
            <w:noProof/>
            <w:webHidden/>
          </w:rPr>
        </w:r>
        <w:r w:rsidRPr="001E52AB">
          <w:rPr>
            <w:b w:val="0"/>
            <w:bCs w:val="0"/>
            <w:noProof/>
            <w:webHidden/>
          </w:rPr>
          <w:fldChar w:fldCharType="separate"/>
        </w:r>
        <w:r w:rsidRPr="001E52AB">
          <w:rPr>
            <w:b w:val="0"/>
            <w:bCs w:val="0"/>
            <w:noProof/>
            <w:webHidden/>
          </w:rPr>
          <w:t>20</w:t>
        </w:r>
        <w:r w:rsidRPr="001E52AB">
          <w:rPr>
            <w:b w:val="0"/>
            <w:bCs w:val="0"/>
            <w:noProof/>
            <w:webHidden/>
          </w:rPr>
          <w:fldChar w:fldCharType="end"/>
        </w:r>
      </w:hyperlink>
    </w:p>
    <w:p w14:paraId="21952098" w14:textId="3FCE450D"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01" w:history="1">
        <w:r w:rsidRPr="001E52AB">
          <w:rPr>
            <w:rStyle w:val="Hyperlink"/>
            <w:b w:val="0"/>
            <w:bCs w:val="0"/>
            <w:noProof/>
          </w:rPr>
          <w:t>Figure 8. Plonk protocol performance data after running 10,000 queries grouped by milliseconds.</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01 \h </w:instrText>
        </w:r>
        <w:r w:rsidRPr="001E52AB">
          <w:rPr>
            <w:b w:val="0"/>
            <w:bCs w:val="0"/>
            <w:noProof/>
            <w:webHidden/>
          </w:rPr>
        </w:r>
        <w:r w:rsidRPr="001E52AB">
          <w:rPr>
            <w:b w:val="0"/>
            <w:bCs w:val="0"/>
            <w:noProof/>
            <w:webHidden/>
          </w:rPr>
          <w:fldChar w:fldCharType="separate"/>
        </w:r>
        <w:r w:rsidRPr="001E52AB">
          <w:rPr>
            <w:b w:val="0"/>
            <w:bCs w:val="0"/>
            <w:noProof/>
            <w:webHidden/>
          </w:rPr>
          <w:t>20</w:t>
        </w:r>
        <w:r w:rsidRPr="001E52AB">
          <w:rPr>
            <w:b w:val="0"/>
            <w:bCs w:val="0"/>
            <w:noProof/>
            <w:webHidden/>
          </w:rPr>
          <w:fldChar w:fldCharType="end"/>
        </w:r>
      </w:hyperlink>
    </w:p>
    <w:p w14:paraId="7110264E" w14:textId="1D89ADBF"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02" w:history="1">
        <w:r w:rsidRPr="001E52AB">
          <w:rPr>
            <w:rStyle w:val="Hyperlink"/>
            <w:b w:val="0"/>
            <w:bCs w:val="0"/>
            <w:noProof/>
          </w:rPr>
          <w:t>Figure 9. Groth16 protocol performance data after running 10,000 queries.</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02 \h </w:instrText>
        </w:r>
        <w:r w:rsidRPr="001E52AB">
          <w:rPr>
            <w:b w:val="0"/>
            <w:bCs w:val="0"/>
            <w:noProof/>
            <w:webHidden/>
          </w:rPr>
        </w:r>
        <w:r w:rsidRPr="001E52AB">
          <w:rPr>
            <w:b w:val="0"/>
            <w:bCs w:val="0"/>
            <w:noProof/>
            <w:webHidden/>
          </w:rPr>
          <w:fldChar w:fldCharType="separate"/>
        </w:r>
        <w:r w:rsidRPr="001E52AB">
          <w:rPr>
            <w:b w:val="0"/>
            <w:bCs w:val="0"/>
            <w:noProof/>
            <w:webHidden/>
          </w:rPr>
          <w:t>21</w:t>
        </w:r>
        <w:r w:rsidRPr="001E52AB">
          <w:rPr>
            <w:b w:val="0"/>
            <w:bCs w:val="0"/>
            <w:noProof/>
            <w:webHidden/>
          </w:rPr>
          <w:fldChar w:fldCharType="end"/>
        </w:r>
      </w:hyperlink>
    </w:p>
    <w:p w14:paraId="139A7C4B" w14:textId="57EF494D"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03" w:history="1">
        <w:r w:rsidRPr="001E52AB">
          <w:rPr>
            <w:rStyle w:val="Hyperlink"/>
            <w:b w:val="0"/>
            <w:bCs w:val="0"/>
            <w:noProof/>
          </w:rPr>
          <w:t>Figure 10. Groth16 protocol performance data after running 10,000 queries grouped by milliseconds.</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03 \h </w:instrText>
        </w:r>
        <w:r w:rsidRPr="001E52AB">
          <w:rPr>
            <w:b w:val="0"/>
            <w:bCs w:val="0"/>
            <w:noProof/>
            <w:webHidden/>
          </w:rPr>
        </w:r>
        <w:r w:rsidRPr="001E52AB">
          <w:rPr>
            <w:b w:val="0"/>
            <w:bCs w:val="0"/>
            <w:noProof/>
            <w:webHidden/>
          </w:rPr>
          <w:fldChar w:fldCharType="separate"/>
        </w:r>
        <w:r w:rsidRPr="001E52AB">
          <w:rPr>
            <w:b w:val="0"/>
            <w:bCs w:val="0"/>
            <w:noProof/>
            <w:webHidden/>
          </w:rPr>
          <w:t>22</w:t>
        </w:r>
        <w:r w:rsidRPr="001E52AB">
          <w:rPr>
            <w:b w:val="0"/>
            <w:bCs w:val="0"/>
            <w:noProof/>
            <w:webHidden/>
          </w:rPr>
          <w:fldChar w:fldCharType="end"/>
        </w:r>
      </w:hyperlink>
    </w:p>
    <w:p w14:paraId="289F09C3" w14:textId="3EAE79AB"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04" w:history="1">
        <w:r w:rsidRPr="001E52AB">
          <w:rPr>
            <w:rStyle w:val="Hyperlink"/>
            <w:b w:val="0"/>
            <w:bCs w:val="0"/>
            <w:noProof/>
          </w:rPr>
          <w:t>Figure 11. Fflonk protocol performance data after running 10,000 queries.</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04 \h </w:instrText>
        </w:r>
        <w:r w:rsidRPr="001E52AB">
          <w:rPr>
            <w:b w:val="0"/>
            <w:bCs w:val="0"/>
            <w:noProof/>
            <w:webHidden/>
          </w:rPr>
        </w:r>
        <w:r w:rsidRPr="001E52AB">
          <w:rPr>
            <w:b w:val="0"/>
            <w:bCs w:val="0"/>
            <w:noProof/>
            <w:webHidden/>
          </w:rPr>
          <w:fldChar w:fldCharType="separate"/>
        </w:r>
        <w:r w:rsidRPr="001E52AB">
          <w:rPr>
            <w:b w:val="0"/>
            <w:bCs w:val="0"/>
            <w:noProof/>
            <w:webHidden/>
          </w:rPr>
          <w:t>22</w:t>
        </w:r>
        <w:r w:rsidRPr="001E52AB">
          <w:rPr>
            <w:b w:val="0"/>
            <w:bCs w:val="0"/>
            <w:noProof/>
            <w:webHidden/>
          </w:rPr>
          <w:fldChar w:fldCharType="end"/>
        </w:r>
      </w:hyperlink>
    </w:p>
    <w:p w14:paraId="78464060" w14:textId="4059CC64"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05" w:history="1">
        <w:r w:rsidRPr="001E52AB">
          <w:rPr>
            <w:rStyle w:val="Hyperlink"/>
            <w:b w:val="0"/>
            <w:bCs w:val="0"/>
            <w:noProof/>
          </w:rPr>
          <w:t>Figure 12. Fflonk protocol performance data after running 10,000 queries grouped by milliseconds.</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05 \h </w:instrText>
        </w:r>
        <w:r w:rsidRPr="001E52AB">
          <w:rPr>
            <w:b w:val="0"/>
            <w:bCs w:val="0"/>
            <w:noProof/>
            <w:webHidden/>
          </w:rPr>
        </w:r>
        <w:r w:rsidRPr="001E52AB">
          <w:rPr>
            <w:b w:val="0"/>
            <w:bCs w:val="0"/>
            <w:noProof/>
            <w:webHidden/>
          </w:rPr>
          <w:fldChar w:fldCharType="separate"/>
        </w:r>
        <w:r w:rsidRPr="001E52AB">
          <w:rPr>
            <w:b w:val="0"/>
            <w:bCs w:val="0"/>
            <w:noProof/>
            <w:webHidden/>
          </w:rPr>
          <w:t>23</w:t>
        </w:r>
        <w:r w:rsidRPr="001E52AB">
          <w:rPr>
            <w:b w:val="0"/>
            <w:bCs w:val="0"/>
            <w:noProof/>
            <w:webHidden/>
          </w:rPr>
          <w:fldChar w:fldCharType="end"/>
        </w:r>
      </w:hyperlink>
    </w:p>
    <w:p w14:paraId="3A20881B" w14:textId="4643D85B"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06" w:history="1">
        <w:r w:rsidRPr="001E52AB">
          <w:rPr>
            <w:rStyle w:val="Hyperlink"/>
            <w:b w:val="0"/>
            <w:bCs w:val="0"/>
            <w:noProof/>
          </w:rPr>
          <w:t>Figure 13. The expected cube is exposed to release the pubic signals.</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06 \h </w:instrText>
        </w:r>
        <w:r w:rsidRPr="001E52AB">
          <w:rPr>
            <w:b w:val="0"/>
            <w:bCs w:val="0"/>
            <w:noProof/>
            <w:webHidden/>
          </w:rPr>
        </w:r>
        <w:r w:rsidRPr="001E52AB">
          <w:rPr>
            <w:b w:val="0"/>
            <w:bCs w:val="0"/>
            <w:noProof/>
            <w:webHidden/>
          </w:rPr>
          <w:fldChar w:fldCharType="separate"/>
        </w:r>
        <w:r w:rsidRPr="001E52AB">
          <w:rPr>
            <w:b w:val="0"/>
            <w:bCs w:val="0"/>
            <w:noProof/>
            <w:webHidden/>
          </w:rPr>
          <w:t>29</w:t>
        </w:r>
        <w:r w:rsidRPr="001E52AB">
          <w:rPr>
            <w:b w:val="0"/>
            <w:bCs w:val="0"/>
            <w:noProof/>
            <w:webHidden/>
          </w:rPr>
          <w:fldChar w:fldCharType="end"/>
        </w:r>
      </w:hyperlink>
    </w:p>
    <w:p w14:paraId="0D123693" w14:textId="1A239202"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07" w:history="1">
        <w:r w:rsidRPr="001E52AB">
          <w:rPr>
            <w:rStyle w:val="Hyperlink"/>
            <w:b w:val="0"/>
            <w:bCs w:val="0"/>
            <w:noProof/>
          </w:rPr>
          <w:t>Figure 14. Verification key output. This value was hard coded in the smart contract for ZKPs verification.</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07 \h </w:instrText>
        </w:r>
        <w:r w:rsidRPr="001E52AB">
          <w:rPr>
            <w:b w:val="0"/>
            <w:bCs w:val="0"/>
            <w:noProof/>
            <w:webHidden/>
          </w:rPr>
        </w:r>
        <w:r w:rsidRPr="001E52AB">
          <w:rPr>
            <w:b w:val="0"/>
            <w:bCs w:val="0"/>
            <w:noProof/>
            <w:webHidden/>
          </w:rPr>
          <w:fldChar w:fldCharType="separate"/>
        </w:r>
        <w:r w:rsidRPr="001E52AB">
          <w:rPr>
            <w:b w:val="0"/>
            <w:bCs w:val="0"/>
            <w:noProof/>
            <w:webHidden/>
          </w:rPr>
          <w:t>29</w:t>
        </w:r>
        <w:r w:rsidRPr="001E52AB">
          <w:rPr>
            <w:b w:val="0"/>
            <w:bCs w:val="0"/>
            <w:noProof/>
            <w:webHidden/>
          </w:rPr>
          <w:fldChar w:fldCharType="end"/>
        </w:r>
      </w:hyperlink>
    </w:p>
    <w:p w14:paraId="0EC452D0" w14:textId="7D0F4766"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08" w:history="1">
        <w:r w:rsidRPr="001E52AB">
          <w:rPr>
            <w:rStyle w:val="Hyperlink"/>
            <w:b w:val="0"/>
            <w:bCs w:val="0"/>
            <w:noProof/>
          </w:rPr>
          <w:t>Figure 15. File public.json with the public signal values.</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08 \h </w:instrText>
        </w:r>
        <w:r w:rsidRPr="001E52AB">
          <w:rPr>
            <w:b w:val="0"/>
            <w:bCs w:val="0"/>
            <w:noProof/>
            <w:webHidden/>
          </w:rPr>
        </w:r>
        <w:r w:rsidRPr="001E52AB">
          <w:rPr>
            <w:b w:val="0"/>
            <w:bCs w:val="0"/>
            <w:noProof/>
            <w:webHidden/>
          </w:rPr>
          <w:fldChar w:fldCharType="separate"/>
        </w:r>
        <w:r w:rsidRPr="001E52AB">
          <w:rPr>
            <w:b w:val="0"/>
            <w:bCs w:val="0"/>
            <w:noProof/>
            <w:webHidden/>
          </w:rPr>
          <w:t>30</w:t>
        </w:r>
        <w:r w:rsidRPr="001E52AB">
          <w:rPr>
            <w:b w:val="0"/>
            <w:bCs w:val="0"/>
            <w:noProof/>
            <w:webHidden/>
          </w:rPr>
          <w:fldChar w:fldCharType="end"/>
        </w:r>
      </w:hyperlink>
    </w:p>
    <w:p w14:paraId="1CA9ABE3" w14:textId="7E9B5C15"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09" w:history="1">
        <w:r w:rsidRPr="001E52AB">
          <w:rPr>
            <w:rStyle w:val="Hyperlink"/>
            <w:b w:val="0"/>
            <w:bCs w:val="0"/>
            <w:noProof/>
          </w:rPr>
          <w:t>Figure 16. File proof.json generated storing the proof value to be used at the smart contracts for ZKPs verification.</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09 \h </w:instrText>
        </w:r>
        <w:r w:rsidRPr="001E52AB">
          <w:rPr>
            <w:b w:val="0"/>
            <w:bCs w:val="0"/>
            <w:noProof/>
            <w:webHidden/>
          </w:rPr>
        </w:r>
        <w:r w:rsidRPr="001E52AB">
          <w:rPr>
            <w:b w:val="0"/>
            <w:bCs w:val="0"/>
            <w:noProof/>
            <w:webHidden/>
          </w:rPr>
          <w:fldChar w:fldCharType="separate"/>
        </w:r>
        <w:r w:rsidRPr="001E52AB">
          <w:rPr>
            <w:b w:val="0"/>
            <w:bCs w:val="0"/>
            <w:noProof/>
            <w:webHidden/>
          </w:rPr>
          <w:t>30</w:t>
        </w:r>
        <w:r w:rsidRPr="001E52AB">
          <w:rPr>
            <w:b w:val="0"/>
            <w:bCs w:val="0"/>
            <w:noProof/>
            <w:webHidden/>
          </w:rPr>
          <w:fldChar w:fldCharType="end"/>
        </w:r>
      </w:hyperlink>
    </w:p>
    <w:p w14:paraId="3433F164" w14:textId="0802F3E2"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10" w:history="1">
        <w:r w:rsidRPr="001E52AB">
          <w:rPr>
            <w:rStyle w:val="Hyperlink"/>
            <w:b w:val="0"/>
            <w:bCs w:val="0"/>
            <w:noProof/>
          </w:rPr>
          <w:t>Figure 17. File input.json with the public and private inputs.</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10 \h </w:instrText>
        </w:r>
        <w:r w:rsidRPr="001E52AB">
          <w:rPr>
            <w:b w:val="0"/>
            <w:bCs w:val="0"/>
            <w:noProof/>
            <w:webHidden/>
          </w:rPr>
        </w:r>
        <w:r w:rsidRPr="001E52AB">
          <w:rPr>
            <w:b w:val="0"/>
            <w:bCs w:val="0"/>
            <w:noProof/>
            <w:webHidden/>
          </w:rPr>
          <w:fldChar w:fldCharType="separate"/>
        </w:r>
        <w:r w:rsidRPr="001E52AB">
          <w:rPr>
            <w:b w:val="0"/>
            <w:bCs w:val="0"/>
            <w:noProof/>
            <w:webHidden/>
          </w:rPr>
          <w:t>30</w:t>
        </w:r>
        <w:r w:rsidRPr="001E52AB">
          <w:rPr>
            <w:b w:val="0"/>
            <w:bCs w:val="0"/>
            <w:noProof/>
            <w:webHidden/>
          </w:rPr>
          <w:fldChar w:fldCharType="end"/>
        </w:r>
      </w:hyperlink>
    </w:p>
    <w:p w14:paraId="47C05F92" w14:textId="5CDE38DF"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r:id="rId20" w:anchor="_Toc179659111" w:history="1">
        <w:r w:rsidRPr="001E52AB">
          <w:rPr>
            <w:rStyle w:val="Hyperlink"/>
            <w:b w:val="0"/>
            <w:bCs w:val="0"/>
            <w:noProof/>
          </w:rPr>
          <w:t>Figure 18. Require JavaScript functionality to include a module in the code.</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11 \h </w:instrText>
        </w:r>
        <w:r w:rsidRPr="001E52AB">
          <w:rPr>
            <w:b w:val="0"/>
            <w:bCs w:val="0"/>
            <w:noProof/>
            <w:webHidden/>
          </w:rPr>
        </w:r>
        <w:r w:rsidRPr="001E52AB">
          <w:rPr>
            <w:b w:val="0"/>
            <w:bCs w:val="0"/>
            <w:noProof/>
            <w:webHidden/>
          </w:rPr>
          <w:fldChar w:fldCharType="separate"/>
        </w:r>
        <w:r w:rsidRPr="001E52AB">
          <w:rPr>
            <w:b w:val="0"/>
            <w:bCs w:val="0"/>
            <w:noProof/>
            <w:webHidden/>
          </w:rPr>
          <w:t>31</w:t>
        </w:r>
        <w:r w:rsidRPr="001E52AB">
          <w:rPr>
            <w:b w:val="0"/>
            <w:bCs w:val="0"/>
            <w:noProof/>
            <w:webHidden/>
          </w:rPr>
          <w:fldChar w:fldCharType="end"/>
        </w:r>
      </w:hyperlink>
    </w:p>
    <w:p w14:paraId="3A1F4080" w14:textId="45DA4EC5"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12" w:history="1">
        <w:r w:rsidRPr="001E52AB">
          <w:rPr>
            <w:rStyle w:val="Hyperlink"/>
            <w:b w:val="0"/>
            <w:bCs w:val="0"/>
            <w:noProof/>
          </w:rPr>
          <w:t>Figure 19. The energy and apartment smart-contracts configuration file package.json is shown with snarkjs library added as a dependency.</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12 \h </w:instrText>
        </w:r>
        <w:r w:rsidRPr="001E52AB">
          <w:rPr>
            <w:b w:val="0"/>
            <w:bCs w:val="0"/>
            <w:noProof/>
            <w:webHidden/>
          </w:rPr>
        </w:r>
        <w:r w:rsidRPr="001E52AB">
          <w:rPr>
            <w:b w:val="0"/>
            <w:bCs w:val="0"/>
            <w:noProof/>
            <w:webHidden/>
          </w:rPr>
          <w:fldChar w:fldCharType="separate"/>
        </w:r>
        <w:r w:rsidRPr="001E52AB">
          <w:rPr>
            <w:b w:val="0"/>
            <w:bCs w:val="0"/>
            <w:noProof/>
            <w:webHidden/>
          </w:rPr>
          <w:t>31</w:t>
        </w:r>
        <w:r w:rsidRPr="001E52AB">
          <w:rPr>
            <w:b w:val="0"/>
            <w:bCs w:val="0"/>
            <w:noProof/>
            <w:webHidden/>
          </w:rPr>
          <w:fldChar w:fldCharType="end"/>
        </w:r>
      </w:hyperlink>
    </w:p>
    <w:p w14:paraId="5BFA4DE2" w14:textId="4D24BA2A"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13" w:history="1">
        <w:r w:rsidRPr="001E52AB">
          <w:rPr>
            <w:rStyle w:val="Hyperlink"/>
            <w:b w:val="0"/>
            <w:bCs w:val="0"/>
            <w:noProof/>
          </w:rPr>
          <w:t>Figure 20. Energy smart contract CreateAsset defines the apartment structure.</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13 \h </w:instrText>
        </w:r>
        <w:r w:rsidRPr="001E52AB">
          <w:rPr>
            <w:b w:val="0"/>
            <w:bCs w:val="0"/>
            <w:noProof/>
            <w:webHidden/>
          </w:rPr>
        </w:r>
        <w:r w:rsidRPr="001E52AB">
          <w:rPr>
            <w:b w:val="0"/>
            <w:bCs w:val="0"/>
            <w:noProof/>
            <w:webHidden/>
          </w:rPr>
          <w:fldChar w:fldCharType="separate"/>
        </w:r>
        <w:r w:rsidRPr="001E52AB">
          <w:rPr>
            <w:b w:val="0"/>
            <w:bCs w:val="0"/>
            <w:noProof/>
            <w:webHidden/>
          </w:rPr>
          <w:t>31</w:t>
        </w:r>
        <w:r w:rsidRPr="001E52AB">
          <w:rPr>
            <w:b w:val="0"/>
            <w:bCs w:val="0"/>
            <w:noProof/>
            <w:webHidden/>
          </w:rPr>
          <w:fldChar w:fldCharType="end"/>
        </w:r>
      </w:hyperlink>
    </w:p>
    <w:p w14:paraId="2C8AB9B5" w14:textId="24FB5279"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14" w:history="1">
        <w:r w:rsidRPr="001E52AB">
          <w:rPr>
            <w:rStyle w:val="Hyperlink"/>
            <w:b w:val="0"/>
            <w:bCs w:val="0"/>
            <w:noProof/>
          </w:rPr>
          <w:t>Figure 21. Apartment smart contract function QueryEnergyUsage returns the energy used in each apartment.</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14 \h </w:instrText>
        </w:r>
        <w:r w:rsidRPr="001E52AB">
          <w:rPr>
            <w:b w:val="0"/>
            <w:bCs w:val="0"/>
            <w:noProof/>
            <w:webHidden/>
          </w:rPr>
        </w:r>
        <w:r w:rsidRPr="001E52AB">
          <w:rPr>
            <w:b w:val="0"/>
            <w:bCs w:val="0"/>
            <w:noProof/>
            <w:webHidden/>
          </w:rPr>
          <w:fldChar w:fldCharType="separate"/>
        </w:r>
        <w:r w:rsidRPr="001E52AB">
          <w:rPr>
            <w:b w:val="0"/>
            <w:bCs w:val="0"/>
            <w:noProof/>
            <w:webHidden/>
          </w:rPr>
          <w:t>31</w:t>
        </w:r>
        <w:r w:rsidRPr="001E52AB">
          <w:rPr>
            <w:b w:val="0"/>
            <w:bCs w:val="0"/>
            <w:noProof/>
            <w:webHidden/>
          </w:rPr>
          <w:fldChar w:fldCharType="end"/>
        </w:r>
      </w:hyperlink>
    </w:p>
    <w:p w14:paraId="61033017" w14:textId="77D71ED5"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15" w:history="1">
        <w:r w:rsidRPr="001E52AB">
          <w:rPr>
            <w:rStyle w:val="Hyperlink"/>
            <w:b w:val="0"/>
            <w:bCs w:val="0"/>
            <w:noProof/>
          </w:rPr>
          <w:t>Figure 22. CreateAsset function in Energy smart contract.</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15 \h </w:instrText>
        </w:r>
        <w:r w:rsidRPr="001E52AB">
          <w:rPr>
            <w:b w:val="0"/>
            <w:bCs w:val="0"/>
            <w:noProof/>
            <w:webHidden/>
          </w:rPr>
        </w:r>
        <w:r w:rsidRPr="001E52AB">
          <w:rPr>
            <w:b w:val="0"/>
            <w:bCs w:val="0"/>
            <w:noProof/>
            <w:webHidden/>
          </w:rPr>
          <w:fldChar w:fldCharType="separate"/>
        </w:r>
        <w:r w:rsidRPr="001E52AB">
          <w:rPr>
            <w:b w:val="0"/>
            <w:bCs w:val="0"/>
            <w:noProof/>
            <w:webHidden/>
          </w:rPr>
          <w:t>32</w:t>
        </w:r>
        <w:r w:rsidRPr="001E52AB">
          <w:rPr>
            <w:b w:val="0"/>
            <w:bCs w:val="0"/>
            <w:noProof/>
            <w:webHidden/>
          </w:rPr>
          <w:fldChar w:fldCharType="end"/>
        </w:r>
      </w:hyperlink>
    </w:p>
    <w:p w14:paraId="5258CC4E" w14:textId="49ECBAA8"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16" w:history="1">
        <w:r w:rsidRPr="001E52AB">
          <w:rPr>
            <w:rStyle w:val="Hyperlink"/>
            <w:b w:val="0"/>
            <w:bCs w:val="0"/>
            <w:noProof/>
          </w:rPr>
          <w:t>Figure 23. GetEnergyUsage in energy smart contract.</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16 \h </w:instrText>
        </w:r>
        <w:r w:rsidRPr="001E52AB">
          <w:rPr>
            <w:b w:val="0"/>
            <w:bCs w:val="0"/>
            <w:noProof/>
            <w:webHidden/>
          </w:rPr>
        </w:r>
        <w:r w:rsidRPr="001E52AB">
          <w:rPr>
            <w:b w:val="0"/>
            <w:bCs w:val="0"/>
            <w:noProof/>
            <w:webHidden/>
          </w:rPr>
          <w:fldChar w:fldCharType="separate"/>
        </w:r>
        <w:r w:rsidRPr="001E52AB">
          <w:rPr>
            <w:b w:val="0"/>
            <w:bCs w:val="0"/>
            <w:noProof/>
            <w:webHidden/>
          </w:rPr>
          <w:t>32</w:t>
        </w:r>
        <w:r w:rsidRPr="001E52AB">
          <w:rPr>
            <w:b w:val="0"/>
            <w:bCs w:val="0"/>
            <w:noProof/>
            <w:webHidden/>
          </w:rPr>
          <w:fldChar w:fldCharType="end"/>
        </w:r>
      </w:hyperlink>
    </w:p>
    <w:p w14:paraId="33A2A008" w14:textId="6207349F"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17" w:history="1">
        <w:r w:rsidRPr="001E52AB">
          <w:rPr>
            <w:rStyle w:val="Hyperlink"/>
            <w:b w:val="0"/>
            <w:bCs w:val="0"/>
            <w:noProof/>
          </w:rPr>
          <w:t>Figure 24. VerifyPlonk function code.</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17 \h </w:instrText>
        </w:r>
        <w:r w:rsidRPr="001E52AB">
          <w:rPr>
            <w:b w:val="0"/>
            <w:bCs w:val="0"/>
            <w:noProof/>
            <w:webHidden/>
          </w:rPr>
        </w:r>
        <w:r w:rsidRPr="001E52AB">
          <w:rPr>
            <w:b w:val="0"/>
            <w:bCs w:val="0"/>
            <w:noProof/>
            <w:webHidden/>
          </w:rPr>
          <w:fldChar w:fldCharType="separate"/>
        </w:r>
        <w:r w:rsidRPr="001E52AB">
          <w:rPr>
            <w:b w:val="0"/>
            <w:bCs w:val="0"/>
            <w:noProof/>
            <w:webHidden/>
          </w:rPr>
          <w:t>32</w:t>
        </w:r>
        <w:r w:rsidRPr="001E52AB">
          <w:rPr>
            <w:b w:val="0"/>
            <w:bCs w:val="0"/>
            <w:noProof/>
            <w:webHidden/>
          </w:rPr>
          <w:fldChar w:fldCharType="end"/>
        </w:r>
      </w:hyperlink>
    </w:p>
    <w:p w14:paraId="00E228A1" w14:textId="4F976807"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18" w:history="1">
        <w:r w:rsidRPr="001E52AB">
          <w:rPr>
            <w:rStyle w:val="Hyperlink"/>
            <w:b w:val="0"/>
            <w:bCs w:val="0"/>
            <w:noProof/>
          </w:rPr>
          <w:t>Figure 25. VerifyGroth16 function code.</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18 \h </w:instrText>
        </w:r>
        <w:r w:rsidRPr="001E52AB">
          <w:rPr>
            <w:b w:val="0"/>
            <w:bCs w:val="0"/>
            <w:noProof/>
            <w:webHidden/>
          </w:rPr>
        </w:r>
        <w:r w:rsidRPr="001E52AB">
          <w:rPr>
            <w:b w:val="0"/>
            <w:bCs w:val="0"/>
            <w:noProof/>
            <w:webHidden/>
          </w:rPr>
          <w:fldChar w:fldCharType="separate"/>
        </w:r>
        <w:r w:rsidRPr="001E52AB">
          <w:rPr>
            <w:b w:val="0"/>
            <w:bCs w:val="0"/>
            <w:noProof/>
            <w:webHidden/>
          </w:rPr>
          <w:t>32</w:t>
        </w:r>
        <w:r w:rsidRPr="001E52AB">
          <w:rPr>
            <w:b w:val="0"/>
            <w:bCs w:val="0"/>
            <w:noProof/>
            <w:webHidden/>
          </w:rPr>
          <w:fldChar w:fldCharType="end"/>
        </w:r>
      </w:hyperlink>
    </w:p>
    <w:p w14:paraId="7F3D542B" w14:textId="255B20F2"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19" w:history="1">
        <w:r w:rsidRPr="001E52AB">
          <w:rPr>
            <w:rStyle w:val="Hyperlink"/>
            <w:b w:val="0"/>
            <w:bCs w:val="0"/>
            <w:noProof/>
          </w:rPr>
          <w:t>Figure 26. VerifyFflonk function code.</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19 \h </w:instrText>
        </w:r>
        <w:r w:rsidRPr="001E52AB">
          <w:rPr>
            <w:b w:val="0"/>
            <w:bCs w:val="0"/>
            <w:noProof/>
            <w:webHidden/>
          </w:rPr>
        </w:r>
        <w:r w:rsidRPr="001E52AB">
          <w:rPr>
            <w:b w:val="0"/>
            <w:bCs w:val="0"/>
            <w:noProof/>
            <w:webHidden/>
          </w:rPr>
          <w:fldChar w:fldCharType="separate"/>
        </w:r>
        <w:r w:rsidRPr="001E52AB">
          <w:rPr>
            <w:b w:val="0"/>
            <w:bCs w:val="0"/>
            <w:noProof/>
            <w:webHidden/>
          </w:rPr>
          <w:t>32</w:t>
        </w:r>
        <w:r w:rsidRPr="001E52AB">
          <w:rPr>
            <w:b w:val="0"/>
            <w:bCs w:val="0"/>
            <w:noProof/>
            <w:webHidden/>
          </w:rPr>
          <w:fldChar w:fldCharType="end"/>
        </w:r>
      </w:hyperlink>
    </w:p>
    <w:p w14:paraId="6ED2F1DA" w14:textId="2C8174FC"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20" w:history="1">
        <w:r w:rsidRPr="001E52AB">
          <w:rPr>
            <w:rStyle w:val="Hyperlink"/>
            <w:b w:val="0"/>
            <w:bCs w:val="0"/>
            <w:noProof/>
          </w:rPr>
          <w:t>Figure 27. NodeJS application createAsset function for creating apartments with energy usage random integer value in apartment smart contract.</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20 \h </w:instrText>
        </w:r>
        <w:r w:rsidRPr="001E52AB">
          <w:rPr>
            <w:b w:val="0"/>
            <w:bCs w:val="0"/>
            <w:noProof/>
            <w:webHidden/>
          </w:rPr>
        </w:r>
        <w:r w:rsidRPr="001E52AB">
          <w:rPr>
            <w:b w:val="0"/>
            <w:bCs w:val="0"/>
            <w:noProof/>
            <w:webHidden/>
          </w:rPr>
          <w:fldChar w:fldCharType="separate"/>
        </w:r>
        <w:r w:rsidRPr="001E52AB">
          <w:rPr>
            <w:b w:val="0"/>
            <w:bCs w:val="0"/>
            <w:noProof/>
            <w:webHidden/>
          </w:rPr>
          <w:t>34</w:t>
        </w:r>
        <w:r w:rsidRPr="001E52AB">
          <w:rPr>
            <w:b w:val="0"/>
            <w:bCs w:val="0"/>
            <w:noProof/>
            <w:webHidden/>
          </w:rPr>
          <w:fldChar w:fldCharType="end"/>
        </w:r>
      </w:hyperlink>
    </w:p>
    <w:p w14:paraId="2D9523B8" w14:textId="1FD24E71"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21" w:history="1">
        <w:r w:rsidRPr="001E52AB">
          <w:rPr>
            <w:rStyle w:val="Hyperlink"/>
            <w:b w:val="0"/>
            <w:bCs w:val="0"/>
            <w:noProof/>
          </w:rPr>
          <w:t>Figure 28. NodeJS application createAsset function for creating apartments with energy usage value equal 0 in energy smart contract.</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21 \h </w:instrText>
        </w:r>
        <w:r w:rsidRPr="001E52AB">
          <w:rPr>
            <w:b w:val="0"/>
            <w:bCs w:val="0"/>
            <w:noProof/>
            <w:webHidden/>
          </w:rPr>
        </w:r>
        <w:r w:rsidRPr="001E52AB">
          <w:rPr>
            <w:b w:val="0"/>
            <w:bCs w:val="0"/>
            <w:noProof/>
            <w:webHidden/>
          </w:rPr>
          <w:fldChar w:fldCharType="separate"/>
        </w:r>
        <w:r w:rsidRPr="001E52AB">
          <w:rPr>
            <w:b w:val="0"/>
            <w:bCs w:val="0"/>
            <w:noProof/>
            <w:webHidden/>
          </w:rPr>
          <w:t>34</w:t>
        </w:r>
        <w:r w:rsidRPr="001E52AB">
          <w:rPr>
            <w:b w:val="0"/>
            <w:bCs w:val="0"/>
            <w:noProof/>
            <w:webHidden/>
          </w:rPr>
          <w:fldChar w:fldCharType="end"/>
        </w:r>
      </w:hyperlink>
    </w:p>
    <w:p w14:paraId="4D88167F" w14:textId="76E5B80D"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22" w:history="1">
        <w:r w:rsidRPr="001E52AB">
          <w:rPr>
            <w:rStyle w:val="Hyperlink"/>
            <w:b w:val="0"/>
            <w:bCs w:val="0"/>
            <w:noProof/>
          </w:rPr>
          <w:t>Figure 29. Energy NodeJS application updateAsset triggers the process of fetching energy usage from apartment smart contract.</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22 \h </w:instrText>
        </w:r>
        <w:r w:rsidRPr="001E52AB">
          <w:rPr>
            <w:b w:val="0"/>
            <w:bCs w:val="0"/>
            <w:noProof/>
            <w:webHidden/>
          </w:rPr>
        </w:r>
        <w:r w:rsidRPr="001E52AB">
          <w:rPr>
            <w:b w:val="0"/>
            <w:bCs w:val="0"/>
            <w:noProof/>
            <w:webHidden/>
          </w:rPr>
          <w:fldChar w:fldCharType="separate"/>
        </w:r>
        <w:r w:rsidRPr="001E52AB">
          <w:rPr>
            <w:b w:val="0"/>
            <w:bCs w:val="0"/>
            <w:noProof/>
            <w:webHidden/>
          </w:rPr>
          <w:t>35</w:t>
        </w:r>
        <w:r w:rsidRPr="001E52AB">
          <w:rPr>
            <w:b w:val="0"/>
            <w:bCs w:val="0"/>
            <w:noProof/>
            <w:webHidden/>
          </w:rPr>
          <w:fldChar w:fldCharType="end"/>
        </w:r>
      </w:hyperlink>
    </w:p>
    <w:p w14:paraId="78D3D901" w14:textId="47131BA1"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23" w:history="1">
        <w:r w:rsidRPr="001E52AB">
          <w:rPr>
            <w:rStyle w:val="Hyperlink"/>
            <w:b w:val="0"/>
            <w:bCs w:val="0"/>
            <w:noProof/>
          </w:rPr>
          <w:t>Figure 30. Energy NodeJS application oracleUpdateAsset function.</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23 \h </w:instrText>
        </w:r>
        <w:r w:rsidRPr="001E52AB">
          <w:rPr>
            <w:b w:val="0"/>
            <w:bCs w:val="0"/>
            <w:noProof/>
            <w:webHidden/>
          </w:rPr>
        </w:r>
        <w:r w:rsidRPr="001E52AB">
          <w:rPr>
            <w:b w:val="0"/>
            <w:bCs w:val="0"/>
            <w:noProof/>
            <w:webHidden/>
          </w:rPr>
          <w:fldChar w:fldCharType="separate"/>
        </w:r>
        <w:r w:rsidRPr="001E52AB">
          <w:rPr>
            <w:b w:val="0"/>
            <w:bCs w:val="0"/>
            <w:noProof/>
            <w:webHidden/>
          </w:rPr>
          <w:t>35</w:t>
        </w:r>
        <w:r w:rsidRPr="001E52AB">
          <w:rPr>
            <w:b w:val="0"/>
            <w:bCs w:val="0"/>
            <w:noProof/>
            <w:webHidden/>
          </w:rPr>
          <w:fldChar w:fldCharType="end"/>
        </w:r>
      </w:hyperlink>
    </w:p>
    <w:p w14:paraId="7238F784" w14:textId="50F907DD"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24" w:history="1">
        <w:r w:rsidRPr="001E52AB">
          <w:rPr>
            <w:rStyle w:val="Hyperlink"/>
            <w:b w:val="0"/>
            <w:bCs w:val="0"/>
            <w:noProof/>
          </w:rPr>
          <w:t>Figure 31. Energy NodeJS application CallOracle function.</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24 \h </w:instrText>
        </w:r>
        <w:r w:rsidRPr="001E52AB">
          <w:rPr>
            <w:b w:val="0"/>
            <w:bCs w:val="0"/>
            <w:noProof/>
            <w:webHidden/>
          </w:rPr>
        </w:r>
        <w:r w:rsidRPr="001E52AB">
          <w:rPr>
            <w:b w:val="0"/>
            <w:bCs w:val="0"/>
            <w:noProof/>
            <w:webHidden/>
          </w:rPr>
          <w:fldChar w:fldCharType="separate"/>
        </w:r>
        <w:r w:rsidRPr="001E52AB">
          <w:rPr>
            <w:b w:val="0"/>
            <w:bCs w:val="0"/>
            <w:noProof/>
            <w:webHidden/>
          </w:rPr>
          <w:t>35</w:t>
        </w:r>
        <w:r w:rsidRPr="001E52AB">
          <w:rPr>
            <w:b w:val="0"/>
            <w:bCs w:val="0"/>
            <w:noProof/>
            <w:webHidden/>
          </w:rPr>
          <w:fldChar w:fldCharType="end"/>
        </w:r>
      </w:hyperlink>
    </w:p>
    <w:p w14:paraId="0E7C8269" w14:textId="67A5302F"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25" w:history="1">
        <w:r w:rsidRPr="001E52AB">
          <w:rPr>
            <w:rStyle w:val="Hyperlink"/>
            <w:b w:val="0"/>
            <w:bCs w:val="0"/>
            <w:noProof/>
          </w:rPr>
          <w:t>Figure 32. Energy smart contract OracleUpdateAsset function.</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25 \h </w:instrText>
        </w:r>
        <w:r w:rsidRPr="001E52AB">
          <w:rPr>
            <w:b w:val="0"/>
            <w:bCs w:val="0"/>
            <w:noProof/>
            <w:webHidden/>
          </w:rPr>
        </w:r>
        <w:r w:rsidRPr="001E52AB">
          <w:rPr>
            <w:b w:val="0"/>
            <w:bCs w:val="0"/>
            <w:noProof/>
            <w:webHidden/>
          </w:rPr>
          <w:fldChar w:fldCharType="separate"/>
        </w:r>
        <w:r w:rsidRPr="001E52AB">
          <w:rPr>
            <w:b w:val="0"/>
            <w:bCs w:val="0"/>
            <w:noProof/>
            <w:webHidden/>
          </w:rPr>
          <w:t>36</w:t>
        </w:r>
        <w:r w:rsidRPr="001E52AB">
          <w:rPr>
            <w:b w:val="0"/>
            <w:bCs w:val="0"/>
            <w:noProof/>
            <w:webHidden/>
          </w:rPr>
          <w:fldChar w:fldCharType="end"/>
        </w:r>
      </w:hyperlink>
    </w:p>
    <w:p w14:paraId="59A3A892" w14:textId="32A10AD4"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26" w:history="1">
        <w:r w:rsidRPr="001E52AB">
          <w:rPr>
            <w:rStyle w:val="Hyperlink"/>
            <w:b w:val="0"/>
            <w:bCs w:val="0"/>
            <w:noProof/>
          </w:rPr>
          <w:t>Figure 33. Apartment smart contract CreateAsset function terminal output.</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26 \h </w:instrText>
        </w:r>
        <w:r w:rsidRPr="001E52AB">
          <w:rPr>
            <w:b w:val="0"/>
            <w:bCs w:val="0"/>
            <w:noProof/>
            <w:webHidden/>
          </w:rPr>
        </w:r>
        <w:r w:rsidRPr="001E52AB">
          <w:rPr>
            <w:b w:val="0"/>
            <w:bCs w:val="0"/>
            <w:noProof/>
            <w:webHidden/>
          </w:rPr>
          <w:fldChar w:fldCharType="separate"/>
        </w:r>
        <w:r w:rsidRPr="001E52AB">
          <w:rPr>
            <w:b w:val="0"/>
            <w:bCs w:val="0"/>
            <w:noProof/>
            <w:webHidden/>
          </w:rPr>
          <w:t>36</w:t>
        </w:r>
        <w:r w:rsidRPr="001E52AB">
          <w:rPr>
            <w:b w:val="0"/>
            <w:bCs w:val="0"/>
            <w:noProof/>
            <w:webHidden/>
          </w:rPr>
          <w:fldChar w:fldCharType="end"/>
        </w:r>
      </w:hyperlink>
    </w:p>
    <w:p w14:paraId="7686CC3E" w14:textId="2786CBE0"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27" w:history="1">
        <w:r w:rsidRPr="001E52AB">
          <w:rPr>
            <w:rStyle w:val="Hyperlink"/>
            <w:b w:val="0"/>
            <w:bCs w:val="0"/>
            <w:noProof/>
          </w:rPr>
          <w:t>Figure 34. Energy smart contract function CreateAsset with EnergyUsage attribute equals 0.</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27 \h </w:instrText>
        </w:r>
        <w:r w:rsidRPr="001E52AB">
          <w:rPr>
            <w:b w:val="0"/>
            <w:bCs w:val="0"/>
            <w:noProof/>
            <w:webHidden/>
          </w:rPr>
        </w:r>
        <w:r w:rsidRPr="001E52AB">
          <w:rPr>
            <w:b w:val="0"/>
            <w:bCs w:val="0"/>
            <w:noProof/>
            <w:webHidden/>
          </w:rPr>
          <w:fldChar w:fldCharType="separate"/>
        </w:r>
        <w:r w:rsidRPr="001E52AB">
          <w:rPr>
            <w:b w:val="0"/>
            <w:bCs w:val="0"/>
            <w:noProof/>
            <w:webHidden/>
          </w:rPr>
          <w:t>37</w:t>
        </w:r>
        <w:r w:rsidRPr="001E52AB">
          <w:rPr>
            <w:b w:val="0"/>
            <w:bCs w:val="0"/>
            <w:noProof/>
            <w:webHidden/>
          </w:rPr>
          <w:fldChar w:fldCharType="end"/>
        </w:r>
      </w:hyperlink>
    </w:p>
    <w:p w14:paraId="2C56533F" w14:textId="16619C3D"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28" w:history="1">
        <w:r w:rsidRPr="001E52AB">
          <w:rPr>
            <w:rStyle w:val="Hyperlink"/>
            <w:b w:val="0"/>
            <w:bCs w:val="0"/>
            <w:noProof/>
          </w:rPr>
          <w:t>Figure 35. Energy smart contract UpdateAsset function output.</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28 \h </w:instrText>
        </w:r>
        <w:r w:rsidRPr="001E52AB">
          <w:rPr>
            <w:b w:val="0"/>
            <w:bCs w:val="0"/>
            <w:noProof/>
            <w:webHidden/>
          </w:rPr>
        </w:r>
        <w:r w:rsidRPr="001E52AB">
          <w:rPr>
            <w:b w:val="0"/>
            <w:bCs w:val="0"/>
            <w:noProof/>
            <w:webHidden/>
          </w:rPr>
          <w:fldChar w:fldCharType="separate"/>
        </w:r>
        <w:r w:rsidRPr="001E52AB">
          <w:rPr>
            <w:b w:val="0"/>
            <w:bCs w:val="0"/>
            <w:noProof/>
            <w:webHidden/>
          </w:rPr>
          <w:t>37</w:t>
        </w:r>
        <w:r w:rsidRPr="001E52AB">
          <w:rPr>
            <w:b w:val="0"/>
            <w:bCs w:val="0"/>
            <w:noProof/>
            <w:webHidden/>
          </w:rPr>
          <w:fldChar w:fldCharType="end"/>
        </w:r>
      </w:hyperlink>
    </w:p>
    <w:p w14:paraId="06C460F2" w14:textId="57DE05C2"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29" w:history="1">
        <w:r w:rsidRPr="001E52AB">
          <w:rPr>
            <w:rStyle w:val="Hyperlink"/>
            <w:b w:val="0"/>
            <w:bCs w:val="0"/>
            <w:noProof/>
          </w:rPr>
          <w:t>Figure 36. Energy smart contract UpdateAsset terminal output execution showing the asset with the lowest latency verifying with the Plonk protocol.</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29 \h </w:instrText>
        </w:r>
        <w:r w:rsidRPr="001E52AB">
          <w:rPr>
            <w:b w:val="0"/>
            <w:bCs w:val="0"/>
            <w:noProof/>
            <w:webHidden/>
          </w:rPr>
        </w:r>
        <w:r w:rsidRPr="001E52AB">
          <w:rPr>
            <w:b w:val="0"/>
            <w:bCs w:val="0"/>
            <w:noProof/>
            <w:webHidden/>
          </w:rPr>
          <w:fldChar w:fldCharType="separate"/>
        </w:r>
        <w:r w:rsidRPr="001E52AB">
          <w:rPr>
            <w:b w:val="0"/>
            <w:bCs w:val="0"/>
            <w:noProof/>
            <w:webHidden/>
          </w:rPr>
          <w:t>38</w:t>
        </w:r>
        <w:r w:rsidRPr="001E52AB">
          <w:rPr>
            <w:b w:val="0"/>
            <w:bCs w:val="0"/>
            <w:noProof/>
            <w:webHidden/>
          </w:rPr>
          <w:fldChar w:fldCharType="end"/>
        </w:r>
      </w:hyperlink>
    </w:p>
    <w:p w14:paraId="36C7DB36" w14:textId="413C6BE0"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30" w:history="1">
        <w:r w:rsidRPr="001E52AB">
          <w:rPr>
            <w:rStyle w:val="Hyperlink"/>
            <w:b w:val="0"/>
            <w:bCs w:val="0"/>
            <w:noProof/>
          </w:rPr>
          <w:t>Figure 37. Energy smart contract UpdateAsset terminal output execution showing the asset with the highest latency verifying with the Plonk protocol.</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30 \h </w:instrText>
        </w:r>
        <w:r w:rsidRPr="001E52AB">
          <w:rPr>
            <w:b w:val="0"/>
            <w:bCs w:val="0"/>
            <w:noProof/>
            <w:webHidden/>
          </w:rPr>
        </w:r>
        <w:r w:rsidRPr="001E52AB">
          <w:rPr>
            <w:b w:val="0"/>
            <w:bCs w:val="0"/>
            <w:noProof/>
            <w:webHidden/>
          </w:rPr>
          <w:fldChar w:fldCharType="separate"/>
        </w:r>
        <w:r w:rsidRPr="001E52AB">
          <w:rPr>
            <w:b w:val="0"/>
            <w:bCs w:val="0"/>
            <w:noProof/>
            <w:webHidden/>
          </w:rPr>
          <w:t>38</w:t>
        </w:r>
        <w:r w:rsidRPr="001E52AB">
          <w:rPr>
            <w:b w:val="0"/>
            <w:bCs w:val="0"/>
            <w:noProof/>
            <w:webHidden/>
          </w:rPr>
          <w:fldChar w:fldCharType="end"/>
        </w:r>
      </w:hyperlink>
    </w:p>
    <w:p w14:paraId="2C318268" w14:textId="3C293B0A"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31" w:history="1">
        <w:r w:rsidRPr="001E52AB">
          <w:rPr>
            <w:rStyle w:val="Hyperlink"/>
            <w:b w:val="0"/>
            <w:bCs w:val="0"/>
            <w:noProof/>
          </w:rPr>
          <w:t>Figure 38. Energy smart contract UpdateAsset terminal output summary using the Plonk protocol.</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31 \h </w:instrText>
        </w:r>
        <w:r w:rsidRPr="001E52AB">
          <w:rPr>
            <w:b w:val="0"/>
            <w:bCs w:val="0"/>
            <w:noProof/>
            <w:webHidden/>
          </w:rPr>
        </w:r>
        <w:r w:rsidRPr="001E52AB">
          <w:rPr>
            <w:b w:val="0"/>
            <w:bCs w:val="0"/>
            <w:noProof/>
            <w:webHidden/>
          </w:rPr>
          <w:fldChar w:fldCharType="separate"/>
        </w:r>
        <w:r w:rsidRPr="001E52AB">
          <w:rPr>
            <w:b w:val="0"/>
            <w:bCs w:val="0"/>
            <w:noProof/>
            <w:webHidden/>
          </w:rPr>
          <w:t>38</w:t>
        </w:r>
        <w:r w:rsidRPr="001E52AB">
          <w:rPr>
            <w:b w:val="0"/>
            <w:bCs w:val="0"/>
            <w:noProof/>
            <w:webHidden/>
          </w:rPr>
          <w:fldChar w:fldCharType="end"/>
        </w:r>
      </w:hyperlink>
    </w:p>
    <w:p w14:paraId="026496D1" w14:textId="5C20F9C0"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32" w:history="1">
        <w:r w:rsidRPr="001E52AB">
          <w:rPr>
            <w:rStyle w:val="Hyperlink"/>
            <w:b w:val="0"/>
            <w:bCs w:val="0"/>
            <w:noProof/>
          </w:rPr>
          <w:t>Figure 39. Energy smart contract UpdateAsset terminal output execution showing the asset with the lowest latency verifying with the Groth16 protocol.</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32 \h </w:instrText>
        </w:r>
        <w:r w:rsidRPr="001E52AB">
          <w:rPr>
            <w:b w:val="0"/>
            <w:bCs w:val="0"/>
            <w:noProof/>
            <w:webHidden/>
          </w:rPr>
        </w:r>
        <w:r w:rsidRPr="001E52AB">
          <w:rPr>
            <w:b w:val="0"/>
            <w:bCs w:val="0"/>
            <w:noProof/>
            <w:webHidden/>
          </w:rPr>
          <w:fldChar w:fldCharType="separate"/>
        </w:r>
        <w:r w:rsidRPr="001E52AB">
          <w:rPr>
            <w:b w:val="0"/>
            <w:bCs w:val="0"/>
            <w:noProof/>
            <w:webHidden/>
          </w:rPr>
          <w:t>38</w:t>
        </w:r>
        <w:r w:rsidRPr="001E52AB">
          <w:rPr>
            <w:b w:val="0"/>
            <w:bCs w:val="0"/>
            <w:noProof/>
            <w:webHidden/>
          </w:rPr>
          <w:fldChar w:fldCharType="end"/>
        </w:r>
      </w:hyperlink>
    </w:p>
    <w:p w14:paraId="67FA8AE4" w14:textId="405C51D9"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33" w:history="1">
        <w:r w:rsidRPr="001E52AB">
          <w:rPr>
            <w:rStyle w:val="Hyperlink"/>
            <w:b w:val="0"/>
            <w:bCs w:val="0"/>
            <w:noProof/>
          </w:rPr>
          <w:t>Figure 40. Energy smart contract UpdateAsset terminal output execution showing the asset with the highest latency verifying with the Groth16 protocol.</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33 \h </w:instrText>
        </w:r>
        <w:r w:rsidRPr="001E52AB">
          <w:rPr>
            <w:b w:val="0"/>
            <w:bCs w:val="0"/>
            <w:noProof/>
            <w:webHidden/>
          </w:rPr>
        </w:r>
        <w:r w:rsidRPr="001E52AB">
          <w:rPr>
            <w:b w:val="0"/>
            <w:bCs w:val="0"/>
            <w:noProof/>
            <w:webHidden/>
          </w:rPr>
          <w:fldChar w:fldCharType="separate"/>
        </w:r>
        <w:r w:rsidRPr="001E52AB">
          <w:rPr>
            <w:b w:val="0"/>
            <w:bCs w:val="0"/>
            <w:noProof/>
            <w:webHidden/>
          </w:rPr>
          <w:t>38</w:t>
        </w:r>
        <w:r w:rsidRPr="001E52AB">
          <w:rPr>
            <w:b w:val="0"/>
            <w:bCs w:val="0"/>
            <w:noProof/>
            <w:webHidden/>
          </w:rPr>
          <w:fldChar w:fldCharType="end"/>
        </w:r>
      </w:hyperlink>
    </w:p>
    <w:p w14:paraId="11AF4B2A" w14:textId="342F1258"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34" w:history="1">
        <w:r w:rsidRPr="001E52AB">
          <w:rPr>
            <w:rStyle w:val="Hyperlink"/>
            <w:b w:val="0"/>
            <w:bCs w:val="0"/>
            <w:noProof/>
          </w:rPr>
          <w:t>Figure 41. Energy smart contract UpdateAsset terminal output summary using the Groth16 protocol.</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34 \h </w:instrText>
        </w:r>
        <w:r w:rsidRPr="001E52AB">
          <w:rPr>
            <w:b w:val="0"/>
            <w:bCs w:val="0"/>
            <w:noProof/>
            <w:webHidden/>
          </w:rPr>
        </w:r>
        <w:r w:rsidRPr="001E52AB">
          <w:rPr>
            <w:b w:val="0"/>
            <w:bCs w:val="0"/>
            <w:noProof/>
            <w:webHidden/>
          </w:rPr>
          <w:fldChar w:fldCharType="separate"/>
        </w:r>
        <w:r w:rsidRPr="001E52AB">
          <w:rPr>
            <w:b w:val="0"/>
            <w:bCs w:val="0"/>
            <w:noProof/>
            <w:webHidden/>
          </w:rPr>
          <w:t>39</w:t>
        </w:r>
        <w:r w:rsidRPr="001E52AB">
          <w:rPr>
            <w:b w:val="0"/>
            <w:bCs w:val="0"/>
            <w:noProof/>
            <w:webHidden/>
          </w:rPr>
          <w:fldChar w:fldCharType="end"/>
        </w:r>
      </w:hyperlink>
    </w:p>
    <w:p w14:paraId="0CE337D1" w14:textId="0F6D6D75"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35" w:history="1">
        <w:r w:rsidRPr="001E52AB">
          <w:rPr>
            <w:rStyle w:val="Hyperlink"/>
            <w:b w:val="0"/>
            <w:bCs w:val="0"/>
            <w:noProof/>
          </w:rPr>
          <w:t>Figure 42. Energy smart contract UpdateAsset terminal output execution showing the asset with the lowest latency verifying with the Fflonk protocol.</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35 \h </w:instrText>
        </w:r>
        <w:r w:rsidRPr="001E52AB">
          <w:rPr>
            <w:b w:val="0"/>
            <w:bCs w:val="0"/>
            <w:noProof/>
            <w:webHidden/>
          </w:rPr>
        </w:r>
        <w:r w:rsidRPr="001E52AB">
          <w:rPr>
            <w:b w:val="0"/>
            <w:bCs w:val="0"/>
            <w:noProof/>
            <w:webHidden/>
          </w:rPr>
          <w:fldChar w:fldCharType="separate"/>
        </w:r>
        <w:r w:rsidRPr="001E52AB">
          <w:rPr>
            <w:b w:val="0"/>
            <w:bCs w:val="0"/>
            <w:noProof/>
            <w:webHidden/>
          </w:rPr>
          <w:t>39</w:t>
        </w:r>
        <w:r w:rsidRPr="001E52AB">
          <w:rPr>
            <w:b w:val="0"/>
            <w:bCs w:val="0"/>
            <w:noProof/>
            <w:webHidden/>
          </w:rPr>
          <w:fldChar w:fldCharType="end"/>
        </w:r>
      </w:hyperlink>
    </w:p>
    <w:p w14:paraId="03E11130" w14:textId="34FABA1E"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36" w:history="1">
        <w:r w:rsidRPr="001E52AB">
          <w:rPr>
            <w:rStyle w:val="Hyperlink"/>
            <w:b w:val="0"/>
            <w:bCs w:val="0"/>
            <w:noProof/>
          </w:rPr>
          <w:t>Figure 43. Energy smart contract UpdateAsset terminal output execution showing the asset with the highest latency verifying with the Fflonk protocol.</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36 \h </w:instrText>
        </w:r>
        <w:r w:rsidRPr="001E52AB">
          <w:rPr>
            <w:b w:val="0"/>
            <w:bCs w:val="0"/>
            <w:noProof/>
            <w:webHidden/>
          </w:rPr>
        </w:r>
        <w:r w:rsidRPr="001E52AB">
          <w:rPr>
            <w:b w:val="0"/>
            <w:bCs w:val="0"/>
            <w:noProof/>
            <w:webHidden/>
          </w:rPr>
          <w:fldChar w:fldCharType="separate"/>
        </w:r>
        <w:r w:rsidRPr="001E52AB">
          <w:rPr>
            <w:b w:val="0"/>
            <w:bCs w:val="0"/>
            <w:noProof/>
            <w:webHidden/>
          </w:rPr>
          <w:t>39</w:t>
        </w:r>
        <w:r w:rsidRPr="001E52AB">
          <w:rPr>
            <w:b w:val="0"/>
            <w:bCs w:val="0"/>
            <w:noProof/>
            <w:webHidden/>
          </w:rPr>
          <w:fldChar w:fldCharType="end"/>
        </w:r>
      </w:hyperlink>
    </w:p>
    <w:p w14:paraId="6C5D241E" w14:textId="77E528FD"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37" w:history="1">
        <w:r w:rsidRPr="001E52AB">
          <w:rPr>
            <w:rStyle w:val="Hyperlink"/>
            <w:b w:val="0"/>
            <w:bCs w:val="0"/>
            <w:noProof/>
          </w:rPr>
          <w:t>Figure 44. Energy smart contract UpdateAsset terminal output summary using the Fflonk protocol.</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37 \h </w:instrText>
        </w:r>
        <w:r w:rsidRPr="001E52AB">
          <w:rPr>
            <w:b w:val="0"/>
            <w:bCs w:val="0"/>
            <w:noProof/>
            <w:webHidden/>
          </w:rPr>
        </w:r>
        <w:r w:rsidRPr="001E52AB">
          <w:rPr>
            <w:b w:val="0"/>
            <w:bCs w:val="0"/>
            <w:noProof/>
            <w:webHidden/>
          </w:rPr>
          <w:fldChar w:fldCharType="separate"/>
        </w:r>
        <w:r w:rsidRPr="001E52AB">
          <w:rPr>
            <w:b w:val="0"/>
            <w:bCs w:val="0"/>
            <w:noProof/>
            <w:webHidden/>
          </w:rPr>
          <w:t>39</w:t>
        </w:r>
        <w:r w:rsidRPr="001E52AB">
          <w:rPr>
            <w:b w:val="0"/>
            <w:bCs w:val="0"/>
            <w:noProof/>
            <w:webHidden/>
          </w:rPr>
          <w:fldChar w:fldCharType="end"/>
        </w:r>
      </w:hyperlink>
    </w:p>
    <w:p w14:paraId="4C3F9041" w14:textId="046B8124"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38" w:history="1">
        <w:r w:rsidRPr="001E52AB">
          <w:rPr>
            <w:rStyle w:val="Hyperlink"/>
            <w:b w:val="0"/>
            <w:bCs w:val="0"/>
            <w:noProof/>
          </w:rPr>
          <w:t>Figure 45. OracleUpdateAsset terminal output execution with Accuweather API attribute TypeID equals 0.</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38 \h </w:instrText>
        </w:r>
        <w:r w:rsidRPr="001E52AB">
          <w:rPr>
            <w:b w:val="0"/>
            <w:bCs w:val="0"/>
            <w:noProof/>
            <w:webHidden/>
          </w:rPr>
        </w:r>
        <w:r w:rsidRPr="001E52AB">
          <w:rPr>
            <w:b w:val="0"/>
            <w:bCs w:val="0"/>
            <w:noProof/>
            <w:webHidden/>
          </w:rPr>
          <w:fldChar w:fldCharType="separate"/>
        </w:r>
        <w:r w:rsidRPr="001E52AB">
          <w:rPr>
            <w:b w:val="0"/>
            <w:bCs w:val="0"/>
            <w:noProof/>
            <w:webHidden/>
          </w:rPr>
          <w:t>40</w:t>
        </w:r>
        <w:r w:rsidRPr="001E52AB">
          <w:rPr>
            <w:b w:val="0"/>
            <w:bCs w:val="0"/>
            <w:noProof/>
            <w:webHidden/>
          </w:rPr>
          <w:fldChar w:fldCharType="end"/>
        </w:r>
      </w:hyperlink>
    </w:p>
    <w:p w14:paraId="3D8DE31B" w14:textId="570D7777"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39" w:history="1">
        <w:r w:rsidRPr="001E52AB">
          <w:rPr>
            <w:rStyle w:val="Hyperlink"/>
            <w:b w:val="0"/>
            <w:bCs w:val="0"/>
            <w:noProof/>
          </w:rPr>
          <w:t>Figure 46. OracleUpdateAsset terminal output execution with Accuweather API attribute TypeID equals 1.</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39 \h </w:instrText>
        </w:r>
        <w:r w:rsidRPr="001E52AB">
          <w:rPr>
            <w:b w:val="0"/>
            <w:bCs w:val="0"/>
            <w:noProof/>
            <w:webHidden/>
          </w:rPr>
        </w:r>
        <w:r w:rsidRPr="001E52AB">
          <w:rPr>
            <w:b w:val="0"/>
            <w:bCs w:val="0"/>
            <w:noProof/>
            <w:webHidden/>
          </w:rPr>
          <w:fldChar w:fldCharType="separate"/>
        </w:r>
        <w:r w:rsidRPr="001E52AB">
          <w:rPr>
            <w:b w:val="0"/>
            <w:bCs w:val="0"/>
            <w:noProof/>
            <w:webHidden/>
          </w:rPr>
          <w:t>41</w:t>
        </w:r>
        <w:r w:rsidRPr="001E52AB">
          <w:rPr>
            <w:b w:val="0"/>
            <w:bCs w:val="0"/>
            <w:noProof/>
            <w:webHidden/>
          </w:rPr>
          <w:fldChar w:fldCharType="end"/>
        </w:r>
      </w:hyperlink>
    </w:p>
    <w:p w14:paraId="5F46423D" w14:textId="074E6651" w:rsidR="00335B8C" w:rsidRDefault="00F65858" w:rsidP="00335B8C">
      <w:r w:rsidRPr="001E52AB">
        <w:fldChar w:fldCharType="end"/>
      </w:r>
    </w:p>
    <w:p w14:paraId="64EF8B63" w14:textId="77777777" w:rsidR="00335B8C" w:rsidRDefault="00335B8C" w:rsidP="00335B8C"/>
    <w:p w14:paraId="49327701" w14:textId="77777777" w:rsidR="00335B8C" w:rsidRPr="00335B8C" w:rsidRDefault="00335B8C" w:rsidP="00335B8C"/>
    <w:p w14:paraId="1CA0B1A0" w14:textId="77777777" w:rsidR="00335B8C" w:rsidRPr="00335B8C" w:rsidRDefault="00335B8C" w:rsidP="00335B8C"/>
    <w:p w14:paraId="019C7175" w14:textId="77777777" w:rsidR="0047102A" w:rsidRDefault="0047102A" w:rsidP="00F45F3D">
      <w:pPr>
        <w:jc w:val="both"/>
      </w:pPr>
    </w:p>
    <w:p w14:paraId="160A52E9" w14:textId="77777777" w:rsidR="00B15C77" w:rsidRDefault="00B15C77" w:rsidP="00F45F3D">
      <w:pPr>
        <w:jc w:val="both"/>
      </w:pPr>
    </w:p>
    <w:p w14:paraId="649C98D8" w14:textId="77777777" w:rsidR="00F46B6E" w:rsidRDefault="00F46B6E" w:rsidP="00B13E43"/>
    <w:p w14:paraId="38DE0060" w14:textId="77777777" w:rsidR="00F46B6E" w:rsidRDefault="00F46B6E" w:rsidP="00B13E43"/>
    <w:p w14:paraId="37C1288F" w14:textId="77777777" w:rsidR="00F46B6E" w:rsidRDefault="00F46B6E" w:rsidP="00F46B6E">
      <w:pPr>
        <w:jc w:val="both"/>
      </w:pPr>
    </w:p>
    <w:p w14:paraId="45EC0EF8" w14:textId="77777777" w:rsidR="00F46B6E" w:rsidRPr="00F45F3D" w:rsidRDefault="00F46B6E" w:rsidP="00F46B6E">
      <w:pPr>
        <w:jc w:val="both"/>
      </w:pPr>
    </w:p>
    <w:p w14:paraId="0C071CA2" w14:textId="77777777" w:rsidR="00F46B6E" w:rsidRPr="00F45F3D" w:rsidRDefault="00F46B6E" w:rsidP="00F46B6E">
      <w:pPr>
        <w:jc w:val="both"/>
      </w:pPr>
      <w:r w:rsidRPr="00F45F3D">
        <w:t>Additionally, after the first approach, the following use case and components were defined:</w:t>
      </w:r>
    </w:p>
    <w:p w14:paraId="07E232D8" w14:textId="77777777" w:rsidR="00F46B6E" w:rsidRPr="00F45F3D" w:rsidRDefault="00F46B6E" w:rsidP="00F46B6E">
      <w:pPr>
        <w:jc w:val="both"/>
      </w:pPr>
      <w:r w:rsidRPr="00F45F3D">
        <w:t xml:space="preserve">Use case title: Smart Energy Grid based on the weather forecast (oracle) and blockchain (2) interoperability. </w:t>
      </w:r>
    </w:p>
    <w:p w14:paraId="1769A77E" w14:textId="77777777" w:rsidR="00F46B6E" w:rsidRPr="003E74C5" w:rsidRDefault="00F46B6E" w:rsidP="00F46B6E">
      <w:pPr>
        <w:spacing w:line="276" w:lineRule="auto"/>
        <w:ind w:right="176"/>
        <w:jc w:val="both"/>
        <w:rPr>
          <w:rFonts w:ascii="Calibri" w:eastAsia="Calibri" w:hAnsi="Calibri" w:cs="Calibri"/>
          <w:bCs/>
          <w:lang w:val="en-GB"/>
        </w:rPr>
      </w:pPr>
    </w:p>
    <w:p w14:paraId="4B4B4F16" w14:textId="77777777" w:rsidR="00F46B6E" w:rsidRPr="00F45F3D" w:rsidRDefault="00F46B6E" w:rsidP="00F46B6E">
      <w:pPr>
        <w:jc w:val="both"/>
      </w:pPr>
      <w:proofErr w:type="spellStart"/>
      <w:r w:rsidRPr="00F45F3D">
        <w:t>Chaincode</w:t>
      </w:r>
      <w:proofErr w:type="spellEnd"/>
      <w:r w:rsidRPr="00F45F3D">
        <w:t xml:space="preserve"> (smart contract): Business logic to manage the business and its associated apartments. Includes electricity usage and invoice. The template used is “asset-transfer-basic/</w:t>
      </w:r>
      <w:proofErr w:type="spellStart"/>
      <w:r w:rsidRPr="00F45F3D">
        <w:t>chaincode-javascript</w:t>
      </w:r>
      <w:proofErr w:type="spellEnd"/>
      <w:r w:rsidRPr="00F45F3D">
        <w:t xml:space="preserve">”.  </w:t>
      </w:r>
    </w:p>
    <w:p w14:paraId="2325CF51" w14:textId="77777777" w:rsidR="00F46B6E" w:rsidRPr="00F45F3D" w:rsidRDefault="00F46B6E" w:rsidP="00F46B6E">
      <w:pPr>
        <w:jc w:val="both"/>
      </w:pPr>
      <w:r w:rsidRPr="00F45F3D">
        <w:t>Channel. All the apartments are in the same channel named “</w:t>
      </w:r>
      <w:proofErr w:type="spellStart"/>
      <w:r w:rsidRPr="00F45F3D">
        <w:t>mychannel</w:t>
      </w:r>
      <w:proofErr w:type="spellEnd"/>
      <w:r w:rsidRPr="00F45F3D">
        <w:t>”.</w:t>
      </w:r>
    </w:p>
    <w:p w14:paraId="7C8F2579" w14:textId="77777777" w:rsidR="00F46B6E" w:rsidRPr="00F45F3D" w:rsidRDefault="00F46B6E" w:rsidP="00F46B6E">
      <w:pPr>
        <w:jc w:val="both"/>
      </w:pPr>
      <w:r w:rsidRPr="00F45F3D">
        <w:t xml:space="preserve">Transaction. Are made by apartment. E.g., when a new transaction is made, the power consumption of the apartment or the new owner is updated, and the transaction is registered. </w:t>
      </w:r>
    </w:p>
    <w:p w14:paraId="71B25D7C" w14:textId="77777777" w:rsidR="00F46B6E" w:rsidRPr="00F45F3D" w:rsidRDefault="00F46B6E" w:rsidP="00F46B6E">
      <w:pPr>
        <w:jc w:val="both"/>
      </w:pPr>
    </w:p>
    <w:p w14:paraId="79F1D95E" w14:textId="77777777" w:rsidR="00F46B6E" w:rsidRDefault="00F46B6E" w:rsidP="00F46B6E">
      <w:pPr>
        <w:spacing w:line="276" w:lineRule="auto"/>
        <w:ind w:right="176"/>
        <w:jc w:val="both"/>
        <w:rPr>
          <w:rFonts w:ascii="Calibri" w:eastAsia="Calibri" w:hAnsi="Calibri" w:cs="Calibri"/>
          <w:bCs/>
          <w:lang w:val="en-GB"/>
        </w:rPr>
      </w:pPr>
    </w:p>
    <w:p w14:paraId="4EE01102" w14:textId="66A090C0" w:rsidR="003C31C0" w:rsidRPr="00FE4AC6" w:rsidRDefault="003C31C0" w:rsidP="00B13E43">
      <w:pPr>
        <w:rPr>
          <w:color w:val="000000" w:themeColor="text1"/>
        </w:rPr>
      </w:pPr>
      <w:r>
        <w:br w:type="page"/>
      </w:r>
    </w:p>
    <w:p w14:paraId="3B219C54" w14:textId="3624FA6B" w:rsidR="003F6666" w:rsidRPr="001D00A7" w:rsidRDefault="00AA1AA0" w:rsidP="001D00A7">
      <w:pPr>
        <w:pStyle w:val="Heading1"/>
        <w:rPr>
          <w:rFonts w:cs="Times New Roman (Headings CS)"/>
          <w:color w:val="000000" w:themeColor="text1"/>
        </w:rPr>
      </w:pPr>
      <w:bookmarkStart w:id="78" w:name="_Toc179739492"/>
      <w:r>
        <w:rPr>
          <w:rFonts w:cs="Times New Roman (Headings CS)"/>
          <w:color w:val="000000" w:themeColor="text1"/>
        </w:rPr>
        <w:lastRenderedPageBreak/>
        <w:t>References</w:t>
      </w:r>
      <w:bookmarkEnd w:id="78"/>
    </w:p>
    <w:p w14:paraId="5B8D6078" w14:textId="77777777" w:rsidR="003F6666" w:rsidRDefault="003F6666" w:rsidP="0005586B"/>
    <w:p w14:paraId="6EC99BDD" w14:textId="77777777" w:rsidR="00A9447E" w:rsidRPr="00A9447E" w:rsidRDefault="003F6666" w:rsidP="00A9447E">
      <w:pPr>
        <w:pStyle w:val="EndNoteBibliography"/>
        <w:ind w:left="720" w:hanging="720"/>
        <w:rPr>
          <w:noProof/>
        </w:rPr>
      </w:pPr>
      <w:r>
        <w:fldChar w:fldCharType="begin"/>
      </w:r>
      <w:r>
        <w:instrText xml:space="preserve"> ADDIN EN.REFLIST </w:instrText>
      </w:r>
      <w:r>
        <w:fldChar w:fldCharType="separate"/>
      </w:r>
      <w:r w:rsidR="00A9447E" w:rsidRPr="00A9447E">
        <w:rPr>
          <w:noProof/>
        </w:rPr>
        <w:t xml:space="preserve">Ahmid, M., &amp; Kazar, O. (2023). A comprehensive review of the internet of things security. </w:t>
      </w:r>
      <w:r w:rsidR="00A9447E" w:rsidRPr="00A9447E">
        <w:rPr>
          <w:i/>
          <w:noProof/>
        </w:rPr>
        <w:t>Journal of Applied Security Research</w:t>
      </w:r>
      <w:r w:rsidR="00A9447E" w:rsidRPr="00A9447E">
        <w:rPr>
          <w:noProof/>
        </w:rPr>
        <w:t>,</w:t>
      </w:r>
      <w:r w:rsidR="00A9447E" w:rsidRPr="00A9447E">
        <w:rPr>
          <w:i/>
          <w:noProof/>
        </w:rPr>
        <w:t xml:space="preserve"> 18</w:t>
      </w:r>
      <w:r w:rsidR="00A9447E" w:rsidRPr="00A9447E">
        <w:rPr>
          <w:noProof/>
        </w:rPr>
        <w:t xml:space="preserve">(3), 289-305. </w:t>
      </w:r>
    </w:p>
    <w:p w14:paraId="3CE2DDD8" w14:textId="77777777" w:rsidR="00A9447E" w:rsidRPr="00A9447E" w:rsidRDefault="00A9447E" w:rsidP="00A9447E">
      <w:pPr>
        <w:pStyle w:val="EndNoteBibliography"/>
        <w:ind w:left="720" w:hanging="720"/>
        <w:rPr>
          <w:noProof/>
        </w:rPr>
      </w:pPr>
      <w:r w:rsidRPr="00A9447E">
        <w:rPr>
          <w:noProof/>
        </w:rPr>
        <w:t xml:space="preserve">Ambrona, M., Schmitt, A.-L., Toledo, R. R., &amp; Willems, D. (2022). New optimization techniques for PlonK’s arithmetization. </w:t>
      </w:r>
      <w:r w:rsidRPr="00A9447E">
        <w:rPr>
          <w:i/>
          <w:noProof/>
        </w:rPr>
        <w:t>Cryptology ePrint Archive</w:t>
      </w:r>
      <w:r w:rsidRPr="00A9447E">
        <w:rPr>
          <w:noProof/>
        </w:rPr>
        <w:t xml:space="preserve">. </w:t>
      </w:r>
    </w:p>
    <w:p w14:paraId="60C7F23B" w14:textId="77777777" w:rsidR="00A9447E" w:rsidRPr="00A9447E" w:rsidRDefault="00A9447E" w:rsidP="00A9447E">
      <w:pPr>
        <w:pStyle w:val="EndNoteBibliography"/>
        <w:ind w:left="720" w:hanging="720"/>
        <w:rPr>
          <w:noProof/>
        </w:rPr>
      </w:pPr>
      <w:r w:rsidRPr="00A9447E">
        <w:rPr>
          <w:noProof/>
        </w:rPr>
        <w:t xml:space="preserve">Arogundade, O. R. (2023). Network security concepts, dangers, and defense best practical. </w:t>
      </w:r>
      <w:r w:rsidRPr="00A9447E">
        <w:rPr>
          <w:i/>
          <w:noProof/>
        </w:rPr>
        <w:t>Computer Engineering and Intelligent Systems</w:t>
      </w:r>
      <w:r w:rsidRPr="00A9447E">
        <w:rPr>
          <w:noProof/>
        </w:rPr>
        <w:t>,</w:t>
      </w:r>
      <w:r w:rsidRPr="00A9447E">
        <w:rPr>
          <w:i/>
          <w:noProof/>
        </w:rPr>
        <w:t xml:space="preserve"> 14</w:t>
      </w:r>
      <w:r w:rsidRPr="00A9447E">
        <w:rPr>
          <w:noProof/>
        </w:rPr>
        <w:t xml:space="preserve">(2). </w:t>
      </w:r>
    </w:p>
    <w:p w14:paraId="1E962BCF" w14:textId="77777777" w:rsidR="00A9447E" w:rsidRPr="00A9447E" w:rsidRDefault="00A9447E" w:rsidP="00A9447E">
      <w:pPr>
        <w:pStyle w:val="EndNoteBibliography"/>
        <w:ind w:left="720" w:hanging="720"/>
        <w:rPr>
          <w:noProof/>
        </w:rPr>
      </w:pPr>
      <w:r w:rsidRPr="00A9447E">
        <w:rPr>
          <w:noProof/>
        </w:rPr>
        <w:t xml:space="preserve">Ballesteros-Rodríguez, A., Sánchez-Alonso, S., &amp; Sicilia-Urbán, M.-Á. (2024). Enhancing Privacy and Integrity in Computing Services Provisioning Using Blockchain and zk-SNARKs. </w:t>
      </w:r>
      <w:r w:rsidRPr="00A9447E">
        <w:rPr>
          <w:i/>
          <w:noProof/>
        </w:rPr>
        <w:t>IEEE Access</w:t>
      </w:r>
      <w:r w:rsidRPr="00A9447E">
        <w:rPr>
          <w:noProof/>
        </w:rPr>
        <w:t xml:space="preserve">. </w:t>
      </w:r>
    </w:p>
    <w:p w14:paraId="6ED6EFD1" w14:textId="77777777" w:rsidR="00A9447E" w:rsidRPr="00A9447E" w:rsidRDefault="00A9447E" w:rsidP="00A9447E">
      <w:pPr>
        <w:pStyle w:val="EndNoteBibliography"/>
        <w:ind w:left="720" w:hanging="720"/>
        <w:rPr>
          <w:noProof/>
        </w:rPr>
      </w:pPr>
      <w:r w:rsidRPr="00A9447E">
        <w:rPr>
          <w:noProof/>
        </w:rPr>
        <w:t xml:space="preserve">Beniiche, A. (2020). A study of blockchain oracles. </w:t>
      </w:r>
      <w:r w:rsidRPr="00A9447E">
        <w:rPr>
          <w:i/>
          <w:noProof/>
        </w:rPr>
        <w:t>arXiv preprint arXiv:2004.07140</w:t>
      </w:r>
      <w:r w:rsidRPr="00A9447E">
        <w:rPr>
          <w:noProof/>
        </w:rPr>
        <w:t xml:space="preserve">. </w:t>
      </w:r>
    </w:p>
    <w:p w14:paraId="519C2F09" w14:textId="77777777" w:rsidR="00A9447E" w:rsidRPr="00A9447E" w:rsidRDefault="00A9447E" w:rsidP="00A9447E">
      <w:pPr>
        <w:pStyle w:val="EndNoteBibliography"/>
        <w:ind w:left="720" w:hanging="720"/>
        <w:rPr>
          <w:noProof/>
        </w:rPr>
      </w:pPr>
      <w:r w:rsidRPr="00A9447E">
        <w:rPr>
          <w:noProof/>
        </w:rPr>
        <w:t xml:space="preserve">Bernabe, J. B., Canovas, J. L., Hernandez-Ramos, J. L., Moreno, R. T., &amp; Skarmeta, A. (2019). Privacy-preserving solutions for blockchain: Review and challenges. </w:t>
      </w:r>
      <w:r w:rsidRPr="00A9447E">
        <w:rPr>
          <w:i/>
          <w:noProof/>
        </w:rPr>
        <w:t>IEEE Access</w:t>
      </w:r>
      <w:r w:rsidRPr="00A9447E">
        <w:rPr>
          <w:noProof/>
        </w:rPr>
        <w:t>,</w:t>
      </w:r>
      <w:r w:rsidRPr="00A9447E">
        <w:rPr>
          <w:i/>
          <w:noProof/>
        </w:rPr>
        <w:t xml:space="preserve"> 7</w:t>
      </w:r>
      <w:r w:rsidRPr="00A9447E">
        <w:rPr>
          <w:noProof/>
        </w:rPr>
        <w:t xml:space="preserve">, 164908-164940. </w:t>
      </w:r>
    </w:p>
    <w:p w14:paraId="6B95D9BE" w14:textId="77777777" w:rsidR="00A9447E" w:rsidRPr="00A9447E" w:rsidRDefault="00A9447E" w:rsidP="00A9447E">
      <w:pPr>
        <w:pStyle w:val="EndNoteBibliography"/>
        <w:ind w:left="720" w:hanging="720"/>
        <w:rPr>
          <w:noProof/>
        </w:rPr>
      </w:pPr>
      <w:r w:rsidRPr="00A9447E">
        <w:rPr>
          <w:noProof/>
        </w:rPr>
        <w:t xml:space="preserve">Chen, Z., Jiang, Y., Song, X., &amp; Chen, L. (2023). A survey on zero-knowledge authentication for internet of things. </w:t>
      </w:r>
      <w:r w:rsidRPr="00A9447E">
        <w:rPr>
          <w:i/>
          <w:noProof/>
        </w:rPr>
        <w:t>Electronics</w:t>
      </w:r>
      <w:r w:rsidRPr="00A9447E">
        <w:rPr>
          <w:noProof/>
        </w:rPr>
        <w:t>,</w:t>
      </w:r>
      <w:r w:rsidRPr="00A9447E">
        <w:rPr>
          <w:i/>
          <w:noProof/>
        </w:rPr>
        <w:t xml:space="preserve"> 12</w:t>
      </w:r>
      <w:r w:rsidRPr="00A9447E">
        <w:rPr>
          <w:noProof/>
        </w:rPr>
        <w:t xml:space="preserve">(5), 1145. </w:t>
      </w:r>
    </w:p>
    <w:p w14:paraId="1CE87E9C" w14:textId="21BDE08B" w:rsidR="00A9447E" w:rsidRPr="00A9447E" w:rsidRDefault="00A9447E" w:rsidP="00A9447E">
      <w:pPr>
        <w:pStyle w:val="EndNoteBibliography"/>
        <w:ind w:left="720" w:hanging="720"/>
        <w:rPr>
          <w:noProof/>
        </w:rPr>
      </w:pPr>
      <w:r w:rsidRPr="00A9447E">
        <w:rPr>
          <w:noProof/>
        </w:rPr>
        <w:t xml:space="preserve">Circom. (2023). </w:t>
      </w:r>
      <w:r w:rsidRPr="00A9447E">
        <w:rPr>
          <w:i/>
          <w:noProof/>
        </w:rPr>
        <w:t>Proving circuits with ZK</w:t>
      </w:r>
      <w:r w:rsidRPr="00A9447E">
        <w:rPr>
          <w:noProof/>
        </w:rPr>
        <w:t xml:space="preserve">. </w:t>
      </w:r>
      <w:hyperlink r:id="rId21" w:history="1">
        <w:r w:rsidRPr="00A9447E">
          <w:rPr>
            <w:rStyle w:val="Hyperlink"/>
            <w:noProof/>
          </w:rPr>
          <w:t>https://docs.circom.io/getting-started/proving-circuits/</w:t>
        </w:r>
      </w:hyperlink>
    </w:p>
    <w:p w14:paraId="111FBFC1" w14:textId="77777777" w:rsidR="00A9447E" w:rsidRPr="00A9447E" w:rsidRDefault="00A9447E" w:rsidP="00A9447E">
      <w:pPr>
        <w:pStyle w:val="EndNoteBibliography"/>
        <w:ind w:left="720" w:hanging="720"/>
        <w:rPr>
          <w:noProof/>
        </w:rPr>
      </w:pPr>
      <w:r w:rsidRPr="00A9447E">
        <w:rPr>
          <w:noProof/>
        </w:rPr>
        <w:t xml:space="preserve">Dagdelen, Ö., Fischlin, M., &amp; Gagliardoni, T. (2013). The Fiat–Shamir transformation in a quantum world. Advances in Cryptology-ASIACRYPT 2013: 19th International Conference on the Theory and Application of Cryptology and Information Security, Bengaluru, India, December 1-5, 2013, Proceedings, Part II 19, </w:t>
      </w:r>
    </w:p>
    <w:p w14:paraId="6759B489" w14:textId="6F04898A" w:rsidR="00A9447E" w:rsidRPr="00A9447E" w:rsidRDefault="00A9447E" w:rsidP="00A9447E">
      <w:pPr>
        <w:pStyle w:val="EndNoteBibliography"/>
        <w:ind w:left="720" w:hanging="720"/>
        <w:rPr>
          <w:noProof/>
        </w:rPr>
      </w:pPr>
      <w:r w:rsidRPr="00A9447E">
        <w:rPr>
          <w:noProof/>
        </w:rPr>
        <w:t xml:space="preserve">Enisa. (2023).  </w:t>
      </w:r>
      <w:hyperlink r:id="rId22" w:history="1">
        <w:r w:rsidRPr="00A9447E">
          <w:rPr>
            <w:rStyle w:val="Hyperlink"/>
            <w:noProof/>
          </w:rPr>
          <w:t>https://www.enisa.europa.eu/topics/incident-response/glossary/blockchain</w:t>
        </w:r>
      </w:hyperlink>
    </w:p>
    <w:p w14:paraId="1880A661" w14:textId="77777777" w:rsidR="00A9447E" w:rsidRPr="00A9447E" w:rsidRDefault="00A9447E" w:rsidP="00A9447E">
      <w:pPr>
        <w:pStyle w:val="EndNoteBibliography"/>
        <w:ind w:left="720" w:hanging="720"/>
        <w:rPr>
          <w:noProof/>
        </w:rPr>
      </w:pPr>
      <w:r w:rsidRPr="00A9447E">
        <w:rPr>
          <w:noProof/>
        </w:rPr>
        <w:t xml:space="preserve">Ernstberger, J., Chaliasos, S., Zhou, L., Jovanovic, P., &amp; Gervais, A. (2024). Do You Need a Zero Knowledge Proof? </w:t>
      </w:r>
      <w:r w:rsidRPr="00A9447E">
        <w:rPr>
          <w:i/>
          <w:noProof/>
        </w:rPr>
        <w:t>Cryptology ePrint Archive</w:t>
      </w:r>
      <w:r w:rsidRPr="00A9447E">
        <w:rPr>
          <w:noProof/>
        </w:rPr>
        <w:t xml:space="preserve">. </w:t>
      </w:r>
    </w:p>
    <w:p w14:paraId="0952D9B7" w14:textId="77777777" w:rsidR="00A9447E" w:rsidRPr="00A9447E" w:rsidRDefault="00A9447E" w:rsidP="00A9447E">
      <w:pPr>
        <w:pStyle w:val="EndNoteBibliography"/>
        <w:ind w:left="720" w:hanging="720"/>
        <w:rPr>
          <w:noProof/>
        </w:rPr>
      </w:pPr>
      <w:r w:rsidRPr="00A9447E">
        <w:rPr>
          <w:noProof/>
        </w:rPr>
        <w:t xml:space="preserve">Eskhita, R., Manda, V. K., &amp; Hlali, A. (2021). Dubai and Barcelona as Smart Cities: Some Reflections on Data Protection Law and Privacy. </w:t>
      </w:r>
      <w:r w:rsidRPr="00A9447E">
        <w:rPr>
          <w:i/>
          <w:noProof/>
        </w:rPr>
        <w:t>Environmental Policy and Law</w:t>
      </w:r>
      <w:r w:rsidRPr="00A9447E">
        <w:rPr>
          <w:noProof/>
        </w:rPr>
        <w:t>,</w:t>
      </w:r>
      <w:r w:rsidRPr="00A9447E">
        <w:rPr>
          <w:i/>
          <w:noProof/>
        </w:rPr>
        <w:t xml:space="preserve"> 51</w:t>
      </w:r>
      <w:r w:rsidRPr="00A9447E">
        <w:rPr>
          <w:noProof/>
        </w:rPr>
        <w:t xml:space="preserve">(6), 403-407. </w:t>
      </w:r>
    </w:p>
    <w:p w14:paraId="52803714" w14:textId="12A9FA67" w:rsidR="00A9447E" w:rsidRPr="00A9447E" w:rsidRDefault="00A9447E" w:rsidP="00A9447E">
      <w:pPr>
        <w:pStyle w:val="EndNoteBibliography"/>
        <w:ind w:left="720" w:hanging="720"/>
        <w:rPr>
          <w:noProof/>
        </w:rPr>
      </w:pPr>
      <w:r w:rsidRPr="00A9447E">
        <w:rPr>
          <w:noProof/>
        </w:rPr>
        <w:t xml:space="preserve">Ethereum. (2022). </w:t>
      </w:r>
      <w:r w:rsidRPr="00A9447E">
        <w:rPr>
          <w:i/>
          <w:noProof/>
        </w:rPr>
        <w:t>Powers of tau specification</w:t>
      </w:r>
      <w:r w:rsidRPr="00A9447E">
        <w:rPr>
          <w:noProof/>
        </w:rPr>
        <w:t xml:space="preserve">. </w:t>
      </w:r>
      <w:hyperlink r:id="rId23" w:history="1">
        <w:r w:rsidRPr="00A9447E">
          <w:rPr>
            <w:rStyle w:val="Hyperlink"/>
            <w:noProof/>
          </w:rPr>
          <w:t>https://github.com/ethereum/kzg-ceremony-specs</w:t>
        </w:r>
      </w:hyperlink>
    </w:p>
    <w:p w14:paraId="2C0D5C57" w14:textId="45ED082C" w:rsidR="00A9447E" w:rsidRPr="00A9447E" w:rsidRDefault="00A9447E" w:rsidP="00A9447E">
      <w:pPr>
        <w:pStyle w:val="EndNoteBibliography"/>
        <w:ind w:left="720" w:hanging="720"/>
        <w:rPr>
          <w:noProof/>
        </w:rPr>
      </w:pPr>
      <w:r w:rsidRPr="00A9447E">
        <w:rPr>
          <w:noProof/>
        </w:rPr>
        <w:t xml:space="preserve">Fabric, H. (2022). </w:t>
      </w:r>
      <w:r w:rsidRPr="00A9447E">
        <w:rPr>
          <w:i/>
          <w:noProof/>
        </w:rPr>
        <w:t>Secured asset transfer in Fabric</w:t>
      </w:r>
      <w:r w:rsidRPr="00A9447E">
        <w:rPr>
          <w:noProof/>
        </w:rPr>
        <w:t xml:space="preserve">. </w:t>
      </w:r>
      <w:hyperlink r:id="rId24" w:history="1">
        <w:r w:rsidRPr="00A9447E">
          <w:rPr>
            <w:rStyle w:val="Hyperlink"/>
            <w:noProof/>
          </w:rPr>
          <w:t>https://hyperledger-fabric.readthedocs.io/en/release-2.5/secured_asset_transfer/secured_private_asset_transfer_tutorial.html</w:t>
        </w:r>
      </w:hyperlink>
    </w:p>
    <w:p w14:paraId="624A5DF7" w14:textId="114B301E" w:rsidR="00A9447E" w:rsidRPr="00A9447E" w:rsidRDefault="00A9447E" w:rsidP="00A9447E">
      <w:pPr>
        <w:pStyle w:val="EndNoteBibliography"/>
        <w:ind w:left="720" w:hanging="720"/>
        <w:rPr>
          <w:noProof/>
        </w:rPr>
      </w:pPr>
      <w:r w:rsidRPr="00A9447E">
        <w:rPr>
          <w:noProof/>
        </w:rPr>
        <w:t xml:space="preserve">Fabric, H. (2023). </w:t>
      </w:r>
      <w:r w:rsidRPr="00A9447E">
        <w:rPr>
          <w:i/>
          <w:noProof/>
        </w:rPr>
        <w:t>Fabric chaincode lifecycle</w:t>
      </w:r>
      <w:r w:rsidRPr="00A9447E">
        <w:rPr>
          <w:noProof/>
        </w:rPr>
        <w:t xml:space="preserve">. </w:t>
      </w:r>
      <w:hyperlink r:id="rId25" w:history="1">
        <w:r w:rsidRPr="00A9447E">
          <w:rPr>
            <w:rStyle w:val="Hyperlink"/>
            <w:noProof/>
          </w:rPr>
          <w:t>https://hyperledger-fabric.readthedocs.io/en/release-2.5/chaincode_lifecycle.html</w:t>
        </w:r>
      </w:hyperlink>
    </w:p>
    <w:p w14:paraId="5B4ECBB2" w14:textId="77777777" w:rsidR="00A9447E" w:rsidRPr="00A9447E" w:rsidRDefault="00A9447E" w:rsidP="00A9447E">
      <w:pPr>
        <w:pStyle w:val="EndNoteBibliography"/>
        <w:ind w:left="720" w:hanging="720"/>
        <w:rPr>
          <w:noProof/>
        </w:rPr>
      </w:pPr>
      <w:r w:rsidRPr="00A9447E">
        <w:rPr>
          <w:noProof/>
        </w:rPr>
        <w:t xml:space="preserve">Fan, W., Wu, S., &amp; Zou, Y. (2024). A Keyless Authentication Based on Zero-Knowledge Proof with SDN Link Information to Secure Permissionless P2P Networking. ICC 2024-IEEE International Conference on Communications, </w:t>
      </w:r>
    </w:p>
    <w:p w14:paraId="35709C24" w14:textId="77777777" w:rsidR="00A9447E" w:rsidRPr="00A9447E" w:rsidRDefault="00A9447E" w:rsidP="00A9447E">
      <w:pPr>
        <w:pStyle w:val="EndNoteBibliography"/>
        <w:ind w:left="720" w:hanging="720"/>
        <w:rPr>
          <w:noProof/>
        </w:rPr>
      </w:pPr>
      <w:r w:rsidRPr="00A9447E">
        <w:rPr>
          <w:noProof/>
        </w:rPr>
        <w:t xml:space="preserve">Farayola, O. A., Olorunfemi, O. L., &amp; Shoetan, P. O. (2024). Data privacy and security in IT: a review of techniques and challenges. </w:t>
      </w:r>
      <w:r w:rsidRPr="00A9447E">
        <w:rPr>
          <w:i/>
          <w:noProof/>
        </w:rPr>
        <w:t>Computer Science &amp; IT Research Journal</w:t>
      </w:r>
      <w:r w:rsidRPr="00A9447E">
        <w:rPr>
          <w:noProof/>
        </w:rPr>
        <w:t>,</w:t>
      </w:r>
      <w:r w:rsidRPr="00A9447E">
        <w:rPr>
          <w:i/>
          <w:noProof/>
        </w:rPr>
        <w:t xml:space="preserve"> 5</w:t>
      </w:r>
      <w:r w:rsidRPr="00A9447E">
        <w:rPr>
          <w:noProof/>
        </w:rPr>
        <w:t xml:space="preserve">(3), 606-615. </w:t>
      </w:r>
    </w:p>
    <w:p w14:paraId="0020F89E" w14:textId="77777777" w:rsidR="00A9447E" w:rsidRPr="00A9447E" w:rsidRDefault="00A9447E" w:rsidP="00A9447E">
      <w:pPr>
        <w:pStyle w:val="EndNoteBibliography"/>
        <w:ind w:left="720" w:hanging="720"/>
        <w:rPr>
          <w:noProof/>
        </w:rPr>
      </w:pPr>
      <w:r w:rsidRPr="00A9447E">
        <w:rPr>
          <w:noProof/>
        </w:rPr>
        <w:t xml:space="preserve">Fiege, U., Fiat, A., &amp; Shamir, A. (1987). Zero knowledge proofs of identity. Proceedings of the nineteenth annual ACM symposium on Theory of computing, </w:t>
      </w:r>
    </w:p>
    <w:p w14:paraId="55FF024A" w14:textId="77777777" w:rsidR="00A9447E" w:rsidRPr="00A9447E" w:rsidRDefault="00A9447E" w:rsidP="00A9447E">
      <w:pPr>
        <w:pStyle w:val="EndNoteBibliography"/>
        <w:ind w:left="720" w:hanging="720"/>
        <w:rPr>
          <w:noProof/>
        </w:rPr>
      </w:pPr>
      <w:r w:rsidRPr="00A9447E">
        <w:rPr>
          <w:noProof/>
        </w:rPr>
        <w:t xml:space="preserve">Gabizon, A., Williamson, Z. J., &amp; Ciobotaru, O. (2019). Plonk: Permutations over lagrange-bases for oecumenical noninteractive arguments of knowledge. </w:t>
      </w:r>
      <w:r w:rsidRPr="00A9447E">
        <w:rPr>
          <w:i/>
          <w:noProof/>
        </w:rPr>
        <w:t>Cryptology ePrint Archive</w:t>
      </w:r>
      <w:r w:rsidRPr="00A9447E">
        <w:rPr>
          <w:noProof/>
        </w:rPr>
        <w:t xml:space="preserve">. </w:t>
      </w:r>
    </w:p>
    <w:p w14:paraId="107D8ABB" w14:textId="77777777" w:rsidR="00A9447E" w:rsidRPr="00A9447E" w:rsidRDefault="00A9447E" w:rsidP="00A9447E">
      <w:pPr>
        <w:pStyle w:val="EndNoteBibliography"/>
        <w:ind w:left="720" w:hanging="720"/>
        <w:rPr>
          <w:noProof/>
        </w:rPr>
      </w:pPr>
      <w:r w:rsidRPr="00A9447E">
        <w:rPr>
          <w:noProof/>
        </w:rPr>
        <w:t xml:space="preserve">Groth, J. (2016). On the size of pairing-based non-interactive arguments. Advances in Cryptology–EUROCRYPT 2016: 35th Annual International Conference on the Theory and Applications of Cryptographic Techniques, Vienna, Austria, May 8-12, 2016, Proceedings, Part II 35, </w:t>
      </w:r>
    </w:p>
    <w:p w14:paraId="518878FF" w14:textId="77777777" w:rsidR="00A9447E" w:rsidRPr="00A9447E" w:rsidRDefault="00A9447E" w:rsidP="00A9447E">
      <w:pPr>
        <w:pStyle w:val="EndNoteBibliography"/>
        <w:ind w:left="720" w:hanging="720"/>
        <w:rPr>
          <w:noProof/>
        </w:rPr>
      </w:pPr>
      <w:r w:rsidRPr="00A9447E">
        <w:rPr>
          <w:noProof/>
        </w:rPr>
        <w:t xml:space="preserve">Hasan, J. (2019). Overview and applications of zero knowledge proof (ZKP). </w:t>
      </w:r>
      <w:r w:rsidRPr="00A9447E">
        <w:rPr>
          <w:i/>
          <w:noProof/>
        </w:rPr>
        <w:t>International Journal of Computer Science and Network</w:t>
      </w:r>
      <w:r w:rsidRPr="00A9447E">
        <w:rPr>
          <w:noProof/>
        </w:rPr>
        <w:t>,</w:t>
      </w:r>
      <w:r w:rsidRPr="00A9447E">
        <w:rPr>
          <w:i/>
          <w:noProof/>
        </w:rPr>
        <w:t xml:space="preserve"> 8</w:t>
      </w:r>
      <w:r w:rsidRPr="00A9447E">
        <w:rPr>
          <w:noProof/>
        </w:rPr>
        <w:t xml:space="preserve">(5), 2277-5420. </w:t>
      </w:r>
    </w:p>
    <w:p w14:paraId="5F1792FD" w14:textId="77777777" w:rsidR="00A9447E" w:rsidRPr="00A9447E" w:rsidRDefault="00A9447E" w:rsidP="00A9447E">
      <w:pPr>
        <w:pStyle w:val="EndNoteBibliography"/>
        <w:ind w:left="720" w:hanging="720"/>
        <w:rPr>
          <w:noProof/>
        </w:rPr>
      </w:pPr>
      <w:r w:rsidRPr="00A9447E">
        <w:rPr>
          <w:noProof/>
        </w:rPr>
        <w:t xml:space="preserve">Huang, C., &amp; Shen, X. S. (2024). Decentralized Privacy Preservation in Smart Cities. </w:t>
      </w:r>
    </w:p>
    <w:p w14:paraId="613E871A" w14:textId="0222BB1B" w:rsidR="00A9447E" w:rsidRPr="00A9447E" w:rsidRDefault="00A9447E" w:rsidP="00A9447E">
      <w:pPr>
        <w:pStyle w:val="EndNoteBibliography"/>
        <w:ind w:left="720" w:hanging="720"/>
        <w:rPr>
          <w:noProof/>
        </w:rPr>
      </w:pPr>
      <w:r w:rsidRPr="00A9447E">
        <w:rPr>
          <w:noProof/>
        </w:rPr>
        <w:t xml:space="preserve">Iden3. (2024a). </w:t>
      </w:r>
      <w:r w:rsidRPr="00A9447E">
        <w:rPr>
          <w:i/>
          <w:noProof/>
        </w:rPr>
        <w:t>Circom Circuit Compiler</w:t>
      </w:r>
      <w:r w:rsidRPr="00A9447E">
        <w:rPr>
          <w:noProof/>
        </w:rPr>
        <w:t xml:space="preserve">. </w:t>
      </w:r>
      <w:hyperlink r:id="rId26" w:history="1">
        <w:r w:rsidRPr="00A9447E">
          <w:rPr>
            <w:rStyle w:val="Hyperlink"/>
            <w:noProof/>
          </w:rPr>
          <w:t>https://docs.circom.io/</w:t>
        </w:r>
      </w:hyperlink>
    </w:p>
    <w:p w14:paraId="2B35AE14" w14:textId="056A5739" w:rsidR="00A9447E" w:rsidRPr="00A9447E" w:rsidRDefault="00A9447E" w:rsidP="00A9447E">
      <w:pPr>
        <w:pStyle w:val="EndNoteBibliography"/>
        <w:ind w:left="720" w:hanging="720"/>
        <w:rPr>
          <w:noProof/>
        </w:rPr>
      </w:pPr>
      <w:r w:rsidRPr="00A9447E">
        <w:rPr>
          <w:noProof/>
        </w:rPr>
        <w:t xml:space="preserve">Iden3. (2024b). </w:t>
      </w:r>
      <w:r w:rsidRPr="00A9447E">
        <w:rPr>
          <w:i/>
          <w:noProof/>
        </w:rPr>
        <w:t>SnarkJs</w:t>
      </w:r>
      <w:r w:rsidRPr="00A9447E">
        <w:rPr>
          <w:noProof/>
        </w:rPr>
        <w:t xml:space="preserve">. </w:t>
      </w:r>
      <w:hyperlink r:id="rId27" w:history="1">
        <w:r w:rsidRPr="00A9447E">
          <w:rPr>
            <w:rStyle w:val="Hyperlink"/>
            <w:noProof/>
          </w:rPr>
          <w:t>https://github.com/iden3/snarkjs</w:t>
        </w:r>
      </w:hyperlink>
    </w:p>
    <w:p w14:paraId="7D0DAF64" w14:textId="77777777" w:rsidR="00A9447E" w:rsidRPr="00A9447E" w:rsidRDefault="00A9447E" w:rsidP="00A9447E">
      <w:pPr>
        <w:pStyle w:val="EndNoteBibliography"/>
        <w:ind w:left="720" w:hanging="720"/>
        <w:rPr>
          <w:noProof/>
        </w:rPr>
      </w:pPr>
      <w:r w:rsidRPr="00A9447E">
        <w:rPr>
          <w:noProof/>
        </w:rPr>
        <w:lastRenderedPageBreak/>
        <w:t xml:space="preserve">Javed, A. R., Ahmed, W., Alazab, M., Jalil, Z., Kifayat, K., &amp; Gadekallu, T. R. (2022). A comprehensive survey on computer forensics: State-of-the-art, tools, techniques, challenges, and future directions. </w:t>
      </w:r>
      <w:r w:rsidRPr="00A9447E">
        <w:rPr>
          <w:i/>
          <w:noProof/>
        </w:rPr>
        <w:t>IEEE Access</w:t>
      </w:r>
      <w:r w:rsidRPr="00A9447E">
        <w:rPr>
          <w:noProof/>
        </w:rPr>
        <w:t>,</w:t>
      </w:r>
      <w:r w:rsidRPr="00A9447E">
        <w:rPr>
          <w:i/>
          <w:noProof/>
        </w:rPr>
        <w:t xml:space="preserve"> 10</w:t>
      </w:r>
      <w:r w:rsidRPr="00A9447E">
        <w:rPr>
          <w:noProof/>
        </w:rPr>
        <w:t xml:space="preserve">, 11065-11089. </w:t>
      </w:r>
    </w:p>
    <w:p w14:paraId="757473DC" w14:textId="77777777" w:rsidR="00A9447E" w:rsidRPr="00A9447E" w:rsidRDefault="00A9447E" w:rsidP="00A9447E">
      <w:pPr>
        <w:pStyle w:val="EndNoteBibliography"/>
        <w:ind w:left="720" w:hanging="720"/>
        <w:rPr>
          <w:noProof/>
        </w:rPr>
      </w:pPr>
      <w:r w:rsidRPr="00A9447E">
        <w:rPr>
          <w:noProof/>
        </w:rPr>
        <w:t xml:space="preserve">Khan, K. M., Arshad, J., &amp; Khan, M. M. (2020). Investigating performance constraints for blockchain based secure e-voting system. </w:t>
      </w:r>
      <w:r w:rsidRPr="00A9447E">
        <w:rPr>
          <w:i/>
          <w:noProof/>
        </w:rPr>
        <w:t>Future Generation Computer Systems</w:t>
      </w:r>
      <w:r w:rsidRPr="00A9447E">
        <w:rPr>
          <w:noProof/>
        </w:rPr>
        <w:t>,</w:t>
      </w:r>
      <w:r w:rsidRPr="00A9447E">
        <w:rPr>
          <w:i/>
          <w:noProof/>
        </w:rPr>
        <w:t xml:space="preserve"> 105</w:t>
      </w:r>
      <w:r w:rsidRPr="00A9447E">
        <w:rPr>
          <w:noProof/>
        </w:rPr>
        <w:t xml:space="preserve">, 13-26. </w:t>
      </w:r>
    </w:p>
    <w:p w14:paraId="22AA57D2" w14:textId="77777777" w:rsidR="00A9447E" w:rsidRPr="00A9447E" w:rsidRDefault="00A9447E" w:rsidP="00A9447E">
      <w:pPr>
        <w:pStyle w:val="EndNoteBibliography"/>
        <w:ind w:left="720" w:hanging="720"/>
        <w:rPr>
          <w:noProof/>
        </w:rPr>
      </w:pPr>
      <w:r w:rsidRPr="00A9447E">
        <w:rPr>
          <w:noProof/>
        </w:rPr>
        <w:t xml:space="preserve">Liu, T., Xie, T., Zhang, J., Song, D., &amp; Zhang, Y. (2024). Pianist: Scalable zkrollups via fully distributed zero-knowledge proofs. 2024 IEEE Symposium on Security and Privacy (SP), </w:t>
      </w:r>
    </w:p>
    <w:p w14:paraId="310411DE" w14:textId="77777777" w:rsidR="00A9447E" w:rsidRPr="00A9447E" w:rsidRDefault="00A9447E" w:rsidP="00A9447E">
      <w:pPr>
        <w:pStyle w:val="EndNoteBibliography"/>
        <w:ind w:left="720" w:hanging="720"/>
        <w:rPr>
          <w:noProof/>
        </w:rPr>
      </w:pPr>
      <w:r w:rsidRPr="00A9447E">
        <w:rPr>
          <w:noProof/>
        </w:rPr>
        <w:t xml:space="preserve">Martinez, S., Ameigenda, A., De Barros, B., Llambias, G., González, L., &amp; Ruggia, R. (2024). Leveraging Zero-Knowledge Proofs for Blockchain Interoperability: Experiences with Ethereum and Hyperledger Fabric. </w:t>
      </w:r>
      <w:r w:rsidRPr="00A9447E">
        <w:rPr>
          <w:i/>
          <w:noProof/>
        </w:rPr>
        <w:t>Authorea Preprints</w:t>
      </w:r>
      <w:r w:rsidRPr="00A9447E">
        <w:rPr>
          <w:noProof/>
        </w:rPr>
        <w:t xml:space="preserve">. </w:t>
      </w:r>
    </w:p>
    <w:p w14:paraId="7FA8455A" w14:textId="77777777" w:rsidR="00A9447E" w:rsidRPr="00A9447E" w:rsidRDefault="00A9447E" w:rsidP="00A9447E">
      <w:pPr>
        <w:pStyle w:val="EndNoteBibliography"/>
        <w:ind w:left="720" w:hanging="720"/>
        <w:rPr>
          <w:noProof/>
        </w:rPr>
      </w:pPr>
      <w:r w:rsidRPr="00A9447E">
        <w:rPr>
          <w:noProof/>
        </w:rPr>
        <w:t xml:space="preserve">Nakamoto, S. (2008). Bitcoin: A peer-to-peer electronic cash system. </w:t>
      </w:r>
      <w:r w:rsidRPr="00A9447E">
        <w:rPr>
          <w:i/>
          <w:noProof/>
        </w:rPr>
        <w:t>Satoshi Nakamoto</w:t>
      </w:r>
      <w:r w:rsidRPr="00A9447E">
        <w:rPr>
          <w:noProof/>
        </w:rPr>
        <w:t xml:space="preserve">. </w:t>
      </w:r>
    </w:p>
    <w:p w14:paraId="694DD9E1" w14:textId="77777777" w:rsidR="00A9447E" w:rsidRPr="00A9447E" w:rsidRDefault="00A9447E" w:rsidP="00A9447E">
      <w:pPr>
        <w:pStyle w:val="EndNoteBibliography"/>
        <w:ind w:left="720" w:hanging="720"/>
        <w:rPr>
          <w:noProof/>
        </w:rPr>
      </w:pPr>
      <w:r w:rsidRPr="00A9447E">
        <w:rPr>
          <w:noProof/>
        </w:rPr>
        <w:t xml:space="preserve">Oh, J., Yu, S., Lee, J., Son, S., Kim, M., &amp; Park, Y. (2021). A secure and lightweight authentication protocol for IoT-based smart homes. </w:t>
      </w:r>
      <w:r w:rsidRPr="00A9447E">
        <w:rPr>
          <w:i/>
          <w:noProof/>
        </w:rPr>
        <w:t>Sensors</w:t>
      </w:r>
      <w:r w:rsidRPr="00A9447E">
        <w:rPr>
          <w:noProof/>
        </w:rPr>
        <w:t>,</w:t>
      </w:r>
      <w:r w:rsidRPr="00A9447E">
        <w:rPr>
          <w:i/>
          <w:noProof/>
        </w:rPr>
        <w:t xml:space="preserve"> 21</w:t>
      </w:r>
      <w:r w:rsidRPr="00A9447E">
        <w:rPr>
          <w:noProof/>
        </w:rPr>
        <w:t xml:space="preserve">(4), 1488. </w:t>
      </w:r>
    </w:p>
    <w:p w14:paraId="07A4393D" w14:textId="77777777" w:rsidR="00A9447E" w:rsidRPr="00A9447E" w:rsidRDefault="00A9447E" w:rsidP="00A9447E">
      <w:pPr>
        <w:pStyle w:val="EndNoteBibliography"/>
        <w:ind w:left="720" w:hanging="720"/>
        <w:rPr>
          <w:noProof/>
        </w:rPr>
      </w:pPr>
      <w:r w:rsidRPr="00A9447E">
        <w:rPr>
          <w:noProof/>
        </w:rPr>
        <w:t xml:space="preserve">Rao, P. M., &amp; Deebak, B. D. (2023). Security and privacy issues in smart cities/industries: technologies, applications, and challenges. </w:t>
      </w:r>
      <w:r w:rsidRPr="00A9447E">
        <w:rPr>
          <w:i/>
          <w:noProof/>
        </w:rPr>
        <w:t>Journal of Ambient Intelligence and Humanized Computing</w:t>
      </w:r>
      <w:r w:rsidRPr="00A9447E">
        <w:rPr>
          <w:noProof/>
        </w:rPr>
        <w:t>,</w:t>
      </w:r>
      <w:r w:rsidRPr="00A9447E">
        <w:rPr>
          <w:i/>
          <w:noProof/>
        </w:rPr>
        <w:t xml:space="preserve"> 14</w:t>
      </w:r>
      <w:r w:rsidRPr="00A9447E">
        <w:rPr>
          <w:noProof/>
        </w:rPr>
        <w:t xml:space="preserve">(8), 10517-10553. </w:t>
      </w:r>
    </w:p>
    <w:p w14:paraId="72CAF47E" w14:textId="77777777" w:rsidR="00A9447E" w:rsidRPr="00A9447E" w:rsidRDefault="00A9447E" w:rsidP="00A9447E">
      <w:pPr>
        <w:pStyle w:val="EndNoteBibliography"/>
        <w:ind w:left="720" w:hanging="720"/>
        <w:rPr>
          <w:noProof/>
        </w:rPr>
      </w:pPr>
      <w:r w:rsidRPr="00A9447E">
        <w:rPr>
          <w:noProof/>
        </w:rPr>
        <w:t xml:space="preserve">Singh, S. (2024). Enhancing Privacy and Security in Large-Language Models: A Zero-Knowledge Proof Approach. International Conference on Cyber Warfare and Security, </w:t>
      </w:r>
    </w:p>
    <w:p w14:paraId="5F4D01A8" w14:textId="325B6BF0" w:rsidR="00A9447E" w:rsidRPr="00A9447E" w:rsidRDefault="00A9447E" w:rsidP="00A9447E">
      <w:pPr>
        <w:pStyle w:val="EndNoteBibliography"/>
        <w:ind w:left="720" w:hanging="720"/>
        <w:rPr>
          <w:noProof/>
        </w:rPr>
      </w:pPr>
      <w:r w:rsidRPr="00A9447E">
        <w:rPr>
          <w:noProof/>
        </w:rPr>
        <w:t xml:space="preserve">Szego, D. (2024). </w:t>
      </w:r>
      <w:r w:rsidRPr="00A9447E">
        <w:rPr>
          <w:i/>
          <w:noProof/>
        </w:rPr>
        <w:t>Zero Knowledge Proof Workshop</w:t>
      </w:r>
      <w:r w:rsidRPr="00A9447E">
        <w:rPr>
          <w:noProof/>
        </w:rPr>
        <w:t xml:space="preserve">. </w:t>
      </w:r>
      <w:hyperlink r:id="rId28" w:history="1">
        <w:r w:rsidRPr="00A9447E">
          <w:rPr>
            <w:rStyle w:val="Hyperlink"/>
            <w:noProof/>
          </w:rPr>
          <w:t>https://github.com/Daniel-Szego/Zeroknowledgeworkshop</w:t>
        </w:r>
      </w:hyperlink>
    </w:p>
    <w:p w14:paraId="67F36C92" w14:textId="77777777" w:rsidR="00A9447E" w:rsidRPr="00A9447E" w:rsidRDefault="00A9447E" w:rsidP="00A9447E">
      <w:pPr>
        <w:pStyle w:val="EndNoteBibliography"/>
        <w:ind w:left="720" w:hanging="720"/>
        <w:rPr>
          <w:noProof/>
        </w:rPr>
      </w:pPr>
      <w:r w:rsidRPr="00A9447E">
        <w:rPr>
          <w:noProof/>
        </w:rPr>
        <w:t xml:space="preserve">Zarrin, J., Wen Phang, H., Babu Saheer, L., &amp; Zarrin, B. (2021). Blockchain for decentralization of internet: prospects, trends, and challenges. </w:t>
      </w:r>
      <w:r w:rsidRPr="00A9447E">
        <w:rPr>
          <w:i/>
          <w:noProof/>
        </w:rPr>
        <w:t>Cluster Computing</w:t>
      </w:r>
      <w:r w:rsidRPr="00A9447E">
        <w:rPr>
          <w:noProof/>
        </w:rPr>
        <w:t>,</w:t>
      </w:r>
      <w:r w:rsidRPr="00A9447E">
        <w:rPr>
          <w:i/>
          <w:noProof/>
        </w:rPr>
        <w:t xml:space="preserve"> 24</w:t>
      </w:r>
      <w:r w:rsidRPr="00A9447E">
        <w:rPr>
          <w:noProof/>
        </w:rPr>
        <w:t xml:space="preserve">(4), 2841-2866. </w:t>
      </w:r>
    </w:p>
    <w:p w14:paraId="0D03A533" w14:textId="77777777" w:rsidR="00A9447E" w:rsidRPr="00A9447E" w:rsidRDefault="00A9447E" w:rsidP="00A9447E">
      <w:pPr>
        <w:pStyle w:val="EndNoteBibliography"/>
        <w:ind w:left="720" w:hanging="720"/>
        <w:rPr>
          <w:noProof/>
        </w:rPr>
      </w:pPr>
      <w:r w:rsidRPr="00A9447E">
        <w:rPr>
          <w:noProof/>
        </w:rPr>
        <w:t xml:space="preserve">Zhang, K., Ni, J., Yang, K., Liang, X., Ren, J., &amp; Shen, X. S. (2017). Security and privacy in smart city applications: Challenges and solutions. </w:t>
      </w:r>
      <w:r w:rsidRPr="00A9447E">
        <w:rPr>
          <w:i/>
          <w:noProof/>
        </w:rPr>
        <w:t>IEEE communications magazine</w:t>
      </w:r>
      <w:r w:rsidRPr="00A9447E">
        <w:rPr>
          <w:noProof/>
        </w:rPr>
        <w:t>,</w:t>
      </w:r>
      <w:r w:rsidRPr="00A9447E">
        <w:rPr>
          <w:i/>
          <w:noProof/>
        </w:rPr>
        <w:t xml:space="preserve"> 55</w:t>
      </w:r>
      <w:r w:rsidRPr="00A9447E">
        <w:rPr>
          <w:noProof/>
        </w:rPr>
        <w:t xml:space="preserve">(1), 122-129. </w:t>
      </w:r>
    </w:p>
    <w:p w14:paraId="50925C80" w14:textId="77777777" w:rsidR="00A9447E" w:rsidRPr="00A9447E" w:rsidRDefault="00A9447E" w:rsidP="00A9447E">
      <w:pPr>
        <w:pStyle w:val="EndNoteBibliography"/>
        <w:ind w:left="720" w:hanging="720"/>
        <w:rPr>
          <w:noProof/>
        </w:rPr>
      </w:pPr>
      <w:r w:rsidRPr="00A9447E">
        <w:rPr>
          <w:noProof/>
        </w:rPr>
        <w:t xml:space="preserve">Zhang, Y., Qu, Y., Gao, L., Luan, T. H., Jolfaei, A., &amp; Zheng, J. X. (2023). Privacy-preserving data analytics for smart decision-making energy systems in sustainable smart community. </w:t>
      </w:r>
      <w:r w:rsidRPr="00A9447E">
        <w:rPr>
          <w:i/>
          <w:noProof/>
        </w:rPr>
        <w:t>Sustainable Energy Technologies and Assessments</w:t>
      </w:r>
      <w:r w:rsidRPr="00A9447E">
        <w:rPr>
          <w:noProof/>
        </w:rPr>
        <w:t>,</w:t>
      </w:r>
      <w:r w:rsidRPr="00A9447E">
        <w:rPr>
          <w:i/>
          <w:noProof/>
        </w:rPr>
        <w:t xml:space="preserve"> 57</w:t>
      </w:r>
      <w:r w:rsidRPr="00A9447E">
        <w:rPr>
          <w:noProof/>
        </w:rPr>
        <w:t xml:space="preserve">, 103144. </w:t>
      </w:r>
    </w:p>
    <w:p w14:paraId="5CE36AA0" w14:textId="77777777" w:rsidR="00A9447E" w:rsidRPr="00A9447E" w:rsidRDefault="00A9447E" w:rsidP="00A9447E">
      <w:pPr>
        <w:pStyle w:val="EndNoteBibliography"/>
        <w:ind w:left="720" w:hanging="720"/>
        <w:rPr>
          <w:noProof/>
        </w:rPr>
      </w:pPr>
      <w:r w:rsidRPr="00A9447E">
        <w:rPr>
          <w:noProof/>
        </w:rPr>
        <w:t xml:space="preserve">Zhou, L., Diro, A., Saini, A., Kaisar, S., &amp; Hiep, P. C. (2024). Leveraging zero knowledge proofs for blockchain-based identity sharing: A survey of advancements, challenges and opportunities. </w:t>
      </w:r>
      <w:r w:rsidRPr="00A9447E">
        <w:rPr>
          <w:i/>
          <w:noProof/>
        </w:rPr>
        <w:t>Journal of Information Security and Applications</w:t>
      </w:r>
      <w:r w:rsidRPr="00A9447E">
        <w:rPr>
          <w:noProof/>
        </w:rPr>
        <w:t>,</w:t>
      </w:r>
      <w:r w:rsidRPr="00A9447E">
        <w:rPr>
          <w:i/>
          <w:noProof/>
        </w:rPr>
        <w:t xml:space="preserve"> 80</w:t>
      </w:r>
      <w:r w:rsidRPr="00A9447E">
        <w:rPr>
          <w:noProof/>
        </w:rPr>
        <w:t xml:space="preserve">, 103678. </w:t>
      </w:r>
    </w:p>
    <w:p w14:paraId="549FC835" w14:textId="2D276F3E" w:rsidR="0016057E" w:rsidRDefault="003F6666" w:rsidP="0005586B">
      <w:r>
        <w:fldChar w:fldCharType="end"/>
      </w:r>
    </w:p>
    <w:p w14:paraId="1810557A" w14:textId="77777777" w:rsidR="008D47A9" w:rsidRDefault="008D47A9">
      <w:pPr>
        <w:rPr>
          <w:rFonts w:asciiTheme="majorHAnsi" w:eastAsiaTheme="majorEastAsia" w:hAnsiTheme="majorHAnsi" w:cstheme="majorBidi"/>
          <w:color w:val="000000" w:themeColor="text1"/>
          <w:sz w:val="32"/>
          <w:szCs w:val="32"/>
        </w:rPr>
      </w:pPr>
      <w:r>
        <w:rPr>
          <w:color w:val="000000" w:themeColor="text1"/>
        </w:rPr>
        <w:br w:type="page"/>
      </w:r>
    </w:p>
    <w:p w14:paraId="49989E6F" w14:textId="6E00AB6B" w:rsidR="00F5108F" w:rsidRDefault="00F5108F" w:rsidP="00F5108F">
      <w:pPr>
        <w:pStyle w:val="Heading1"/>
        <w:rPr>
          <w:color w:val="000000" w:themeColor="text1"/>
        </w:rPr>
      </w:pPr>
      <w:bookmarkStart w:id="79" w:name="_Toc179739493"/>
      <w:r>
        <w:rPr>
          <w:color w:val="000000" w:themeColor="text1"/>
        </w:rPr>
        <w:lastRenderedPageBreak/>
        <w:t>A</w:t>
      </w:r>
      <w:r>
        <w:rPr>
          <w:color w:val="000000" w:themeColor="text1"/>
        </w:rPr>
        <w:t>cknowledg</w:t>
      </w:r>
      <w:r w:rsidR="00303FA9">
        <w:rPr>
          <w:color w:val="000000" w:themeColor="text1"/>
        </w:rPr>
        <w:t>e</w:t>
      </w:r>
      <w:r>
        <w:rPr>
          <w:color w:val="000000" w:themeColor="text1"/>
        </w:rPr>
        <w:t>ments</w:t>
      </w:r>
      <w:bookmarkEnd w:id="79"/>
    </w:p>
    <w:p w14:paraId="567705DA" w14:textId="5463DE19" w:rsidR="00F5108F" w:rsidRDefault="00F5108F" w:rsidP="00F5108F">
      <w:pPr>
        <w:jc w:val="both"/>
      </w:pPr>
      <w:r>
        <w:t xml:space="preserve">This dissertation </w:t>
      </w:r>
      <w:r w:rsidR="00303FA9">
        <w:t xml:space="preserve">would not have </w:t>
      </w:r>
      <w:r>
        <w:t xml:space="preserve">come to life without the support of Maria, Sofia, </w:t>
      </w:r>
      <w:proofErr w:type="spellStart"/>
      <w:r>
        <w:t>Maite</w:t>
      </w:r>
      <w:proofErr w:type="spellEnd"/>
      <w:r>
        <w:t xml:space="preserve">, Federica and Florencia. They are my family and </w:t>
      </w:r>
      <w:r w:rsidR="0030437D">
        <w:t>have</w:t>
      </w:r>
      <w:r>
        <w:t xml:space="preserve"> the patience to support me when I </w:t>
      </w:r>
      <w:r w:rsidR="0030437D">
        <w:t xml:space="preserve">am </w:t>
      </w:r>
      <w:r>
        <w:t xml:space="preserve">tired and always encourage me to </w:t>
      </w:r>
      <w:r w:rsidR="00923978">
        <w:t>keep going</w:t>
      </w:r>
      <w:r>
        <w:t xml:space="preserve"> forward.</w:t>
      </w:r>
    </w:p>
    <w:p w14:paraId="0DA42A5C" w14:textId="77777777" w:rsidR="00F5108F" w:rsidRDefault="00F5108F" w:rsidP="00F5108F">
      <w:pPr>
        <w:jc w:val="both"/>
      </w:pPr>
    </w:p>
    <w:p w14:paraId="1229E9B3" w14:textId="0562BFDF" w:rsidR="00F5108F" w:rsidRPr="00F5108F" w:rsidRDefault="00F5108F" w:rsidP="00F5108F">
      <w:pPr>
        <w:jc w:val="both"/>
      </w:pPr>
      <w:r>
        <w:t xml:space="preserve">It is also an act of justice to acknowledge my supervisors Shu and Jeff. This job wouldn’t </w:t>
      </w:r>
      <w:r w:rsidR="00997C5F">
        <w:t>have</w:t>
      </w:r>
      <w:r>
        <w:t xml:space="preserve"> been possible without their support</w:t>
      </w:r>
      <w:r w:rsidR="0091317F">
        <w:t xml:space="preserve">, compromise </w:t>
      </w:r>
      <w:r>
        <w:t>and wisdo</w:t>
      </w:r>
      <w:r w:rsidR="0091317F">
        <w:t>m</w:t>
      </w:r>
      <w:r>
        <w:t xml:space="preserve">. </w:t>
      </w:r>
    </w:p>
    <w:p w14:paraId="3641AD65" w14:textId="0C21277E" w:rsidR="0016057E" w:rsidRDefault="0016057E" w:rsidP="0016057E">
      <w:pPr>
        <w:pStyle w:val="Heading1"/>
        <w:rPr>
          <w:color w:val="000000" w:themeColor="text1"/>
        </w:rPr>
      </w:pPr>
      <w:bookmarkStart w:id="80" w:name="_Toc179739494"/>
      <w:r>
        <w:rPr>
          <w:color w:val="000000" w:themeColor="text1"/>
        </w:rPr>
        <w:t>Appendix</w:t>
      </w:r>
      <w:bookmarkEnd w:id="80"/>
      <w:r>
        <w:rPr>
          <w:color w:val="000000" w:themeColor="text1"/>
        </w:rPr>
        <w:t xml:space="preserve"> </w:t>
      </w:r>
    </w:p>
    <w:p w14:paraId="793CA1AE" w14:textId="50DD377B" w:rsidR="00513187" w:rsidRDefault="00246241" w:rsidP="008D3AC9">
      <w:pPr>
        <w:pStyle w:val="Heading2"/>
        <w:rPr>
          <w:color w:val="000000" w:themeColor="text1"/>
        </w:rPr>
      </w:pPr>
      <w:bookmarkStart w:id="81" w:name="_Toc179739495"/>
      <w:r w:rsidRPr="00246241">
        <w:rPr>
          <w:color w:val="000000" w:themeColor="text1"/>
        </w:rPr>
        <w:t>The circuit</w:t>
      </w:r>
      <w:bookmarkEnd w:id="81"/>
    </w:p>
    <w:p w14:paraId="731FF5D9" w14:textId="77777777" w:rsidR="008D3AC9" w:rsidRPr="008D3AC9" w:rsidRDefault="008D3AC9" w:rsidP="008D3AC9"/>
    <w:p w14:paraId="4073CAC7" w14:textId="77777777" w:rsidR="0030437D" w:rsidRDefault="00513187" w:rsidP="0030437D">
      <w:pPr>
        <w:pStyle w:val="Caption"/>
        <w:keepNext/>
      </w:pPr>
      <w:r>
        <w:rPr>
          <w:noProof/>
        </w:rPr>
        <w:drawing>
          <wp:inline distT="0" distB="0" distL="0" distR="0" wp14:anchorId="49E224C4" wp14:editId="4DF8E5F9">
            <wp:extent cx="5004000" cy="366147"/>
            <wp:effectExtent l="0" t="0" r="0" b="2540"/>
            <wp:docPr id="5405216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521641" name="Picture 540521641"/>
                    <pic:cNvPicPr/>
                  </pic:nvPicPr>
                  <pic:blipFill>
                    <a:blip r:embed="rId29">
                      <a:extLst>
                        <a:ext uri="{28A0092B-C50C-407E-A947-70E740481C1C}">
                          <a14:useLocalDpi xmlns:a14="http://schemas.microsoft.com/office/drawing/2010/main" val="0"/>
                        </a:ext>
                      </a:extLst>
                    </a:blip>
                    <a:stretch>
                      <a:fillRect/>
                    </a:stretch>
                  </pic:blipFill>
                  <pic:spPr>
                    <a:xfrm>
                      <a:off x="0" y="0"/>
                      <a:ext cx="5004000" cy="366147"/>
                    </a:xfrm>
                    <a:prstGeom prst="rect">
                      <a:avLst/>
                    </a:prstGeom>
                  </pic:spPr>
                </pic:pic>
              </a:graphicData>
            </a:graphic>
          </wp:inline>
        </w:drawing>
      </w:r>
      <w:bookmarkStart w:id="82" w:name="_Ref179130312"/>
      <w:bookmarkStart w:id="83" w:name="_Toc179535071"/>
      <w:bookmarkStart w:id="84" w:name="_Toc179659106"/>
    </w:p>
    <w:p w14:paraId="485E9B31" w14:textId="230CE32C" w:rsidR="00513187" w:rsidRDefault="00513187" w:rsidP="0030437D">
      <w:pPr>
        <w:pStyle w:val="Caption"/>
        <w:keepNext/>
      </w:pPr>
      <w:r>
        <w:t xml:space="preserve">Figure </w:t>
      </w:r>
      <w:r>
        <w:fldChar w:fldCharType="begin"/>
      </w:r>
      <w:r>
        <w:instrText xml:space="preserve"> SEQ Figure \* ARABIC </w:instrText>
      </w:r>
      <w:r>
        <w:fldChar w:fldCharType="separate"/>
      </w:r>
      <w:r w:rsidR="00995F36">
        <w:rPr>
          <w:noProof/>
        </w:rPr>
        <w:t>13</w:t>
      </w:r>
      <w:r>
        <w:fldChar w:fldCharType="end"/>
      </w:r>
      <w:bookmarkEnd w:id="82"/>
      <w:r>
        <w:t>.</w:t>
      </w:r>
      <w:r w:rsidRPr="00A06A65">
        <w:t xml:space="preserve"> </w:t>
      </w:r>
      <w:r w:rsidR="00246241">
        <w:t>The e</w:t>
      </w:r>
      <w:r w:rsidRPr="00A06A65">
        <w:t>xpected cube is exposed to release the pubic signals.</w:t>
      </w:r>
      <w:bookmarkEnd w:id="83"/>
      <w:bookmarkEnd w:id="84"/>
    </w:p>
    <w:p w14:paraId="202A924E" w14:textId="77777777" w:rsidR="00513187" w:rsidRDefault="00513187" w:rsidP="00513187">
      <w:pPr>
        <w:keepNext/>
      </w:pPr>
      <w:r>
        <w:rPr>
          <w:noProof/>
        </w:rPr>
        <w:drawing>
          <wp:inline distT="0" distB="0" distL="0" distR="0" wp14:anchorId="1157635C" wp14:editId="5A1749F7">
            <wp:extent cx="3240000" cy="4622978"/>
            <wp:effectExtent l="0" t="0" r="0" b="0"/>
            <wp:docPr id="202105346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053463" name="Picture 2021053463"/>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240000" cy="4622978"/>
                    </a:xfrm>
                    <a:prstGeom prst="rect">
                      <a:avLst/>
                    </a:prstGeom>
                  </pic:spPr>
                </pic:pic>
              </a:graphicData>
            </a:graphic>
          </wp:inline>
        </w:drawing>
      </w:r>
    </w:p>
    <w:p w14:paraId="37E38533" w14:textId="4930B15B" w:rsidR="00513187" w:rsidRDefault="00513187" w:rsidP="00513187">
      <w:pPr>
        <w:pStyle w:val="Caption"/>
      </w:pPr>
      <w:bookmarkStart w:id="85" w:name="_Ref179130546"/>
      <w:bookmarkStart w:id="86" w:name="_Toc179535072"/>
      <w:bookmarkStart w:id="87" w:name="_Toc179659107"/>
      <w:r>
        <w:t xml:space="preserve">Figure </w:t>
      </w:r>
      <w:r>
        <w:fldChar w:fldCharType="begin"/>
      </w:r>
      <w:r>
        <w:instrText xml:space="preserve"> SEQ Figure \* ARABIC </w:instrText>
      </w:r>
      <w:r>
        <w:fldChar w:fldCharType="separate"/>
      </w:r>
      <w:r w:rsidR="00995F36">
        <w:rPr>
          <w:noProof/>
        </w:rPr>
        <w:t>14</w:t>
      </w:r>
      <w:r>
        <w:fldChar w:fldCharType="end"/>
      </w:r>
      <w:bookmarkEnd w:id="85"/>
      <w:r>
        <w:t>. Verification key output. This value was hard coded in the smart contract for ZKP</w:t>
      </w:r>
      <w:r w:rsidR="00DC11C1">
        <w:t>s</w:t>
      </w:r>
      <w:r>
        <w:t xml:space="preserve"> verification.</w:t>
      </w:r>
      <w:bookmarkEnd w:id="86"/>
      <w:bookmarkEnd w:id="87"/>
    </w:p>
    <w:p w14:paraId="6ED3A4A5" w14:textId="77777777" w:rsidR="00D14BF1" w:rsidRDefault="00D14BF1" w:rsidP="00D14BF1">
      <w:pPr>
        <w:keepNext/>
      </w:pPr>
      <w:r>
        <w:rPr>
          <w:noProof/>
        </w:rPr>
        <w:lastRenderedPageBreak/>
        <w:drawing>
          <wp:inline distT="0" distB="0" distL="0" distR="0" wp14:anchorId="0C012272" wp14:editId="026DD027">
            <wp:extent cx="1260000" cy="1285714"/>
            <wp:effectExtent l="0" t="0" r="0" b="0"/>
            <wp:docPr id="1795918189"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918189" name="Picture 6" descr="A screenshot of a computer&#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260000" cy="1285714"/>
                    </a:xfrm>
                    <a:prstGeom prst="rect">
                      <a:avLst/>
                    </a:prstGeom>
                  </pic:spPr>
                </pic:pic>
              </a:graphicData>
            </a:graphic>
          </wp:inline>
        </w:drawing>
      </w:r>
    </w:p>
    <w:p w14:paraId="226764D4" w14:textId="1856ACA8" w:rsidR="00D14BF1" w:rsidRDefault="00D14BF1" w:rsidP="00D14BF1">
      <w:pPr>
        <w:pStyle w:val="Caption"/>
      </w:pPr>
      <w:bookmarkStart w:id="88" w:name="_Ref179130873"/>
      <w:bookmarkStart w:id="89" w:name="_Toc179535073"/>
      <w:bookmarkStart w:id="90" w:name="_Toc179659108"/>
      <w:r>
        <w:t xml:space="preserve">Figure </w:t>
      </w:r>
      <w:r>
        <w:fldChar w:fldCharType="begin"/>
      </w:r>
      <w:r>
        <w:instrText xml:space="preserve"> SEQ Figure \* ARABIC </w:instrText>
      </w:r>
      <w:r>
        <w:fldChar w:fldCharType="separate"/>
      </w:r>
      <w:r w:rsidR="00995F36">
        <w:rPr>
          <w:noProof/>
        </w:rPr>
        <w:t>15</w:t>
      </w:r>
      <w:r>
        <w:fldChar w:fldCharType="end"/>
      </w:r>
      <w:bookmarkEnd w:id="88"/>
      <w:r>
        <w:t xml:space="preserve">. File </w:t>
      </w:r>
      <w:proofErr w:type="spellStart"/>
      <w:r>
        <w:t>public.json</w:t>
      </w:r>
      <w:proofErr w:type="spellEnd"/>
      <w:r>
        <w:t xml:space="preserve"> with the public signal values.</w:t>
      </w:r>
      <w:bookmarkEnd w:id="89"/>
      <w:bookmarkEnd w:id="90"/>
    </w:p>
    <w:p w14:paraId="13469A77" w14:textId="77777777" w:rsidR="00D14BF1" w:rsidRDefault="00D14BF1" w:rsidP="00D14BF1">
      <w:pPr>
        <w:keepNext/>
      </w:pPr>
      <w:r>
        <w:rPr>
          <w:noProof/>
        </w:rPr>
        <w:drawing>
          <wp:inline distT="0" distB="0" distL="0" distR="0" wp14:anchorId="50EA8FBF" wp14:editId="467037BE">
            <wp:extent cx="3240000" cy="4248495"/>
            <wp:effectExtent l="0" t="0" r="0" b="6350"/>
            <wp:docPr id="42858794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587945" name="Picture 428587945"/>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240000" cy="4248495"/>
                    </a:xfrm>
                    <a:prstGeom prst="rect">
                      <a:avLst/>
                    </a:prstGeom>
                  </pic:spPr>
                </pic:pic>
              </a:graphicData>
            </a:graphic>
          </wp:inline>
        </w:drawing>
      </w:r>
    </w:p>
    <w:p w14:paraId="05F90D21" w14:textId="6C10DA3B" w:rsidR="00D14BF1" w:rsidRDefault="00D14BF1" w:rsidP="00D14BF1">
      <w:pPr>
        <w:pStyle w:val="Caption"/>
      </w:pPr>
      <w:bookmarkStart w:id="91" w:name="_Ref179131017"/>
      <w:bookmarkStart w:id="92" w:name="_Toc179535074"/>
      <w:bookmarkStart w:id="93" w:name="_Toc179659109"/>
      <w:r>
        <w:t xml:space="preserve">Figure </w:t>
      </w:r>
      <w:r>
        <w:fldChar w:fldCharType="begin"/>
      </w:r>
      <w:r>
        <w:instrText xml:space="preserve"> SEQ Figure \* ARABIC </w:instrText>
      </w:r>
      <w:r>
        <w:fldChar w:fldCharType="separate"/>
      </w:r>
      <w:r w:rsidR="00995F36">
        <w:rPr>
          <w:noProof/>
        </w:rPr>
        <w:t>16</w:t>
      </w:r>
      <w:r>
        <w:fldChar w:fldCharType="end"/>
      </w:r>
      <w:bookmarkEnd w:id="91"/>
      <w:r>
        <w:t xml:space="preserve">. File </w:t>
      </w:r>
      <w:proofErr w:type="spellStart"/>
      <w:r>
        <w:t>proof.json</w:t>
      </w:r>
      <w:proofErr w:type="spellEnd"/>
      <w:r>
        <w:t xml:space="preserve"> generated storing the proof value to be used at the smart contracts for ZKP</w:t>
      </w:r>
      <w:r w:rsidR="00DC11C1">
        <w:t>s</w:t>
      </w:r>
      <w:r>
        <w:t xml:space="preserve"> verification.</w:t>
      </w:r>
      <w:bookmarkEnd w:id="92"/>
      <w:bookmarkEnd w:id="93"/>
    </w:p>
    <w:p w14:paraId="631BA0F5" w14:textId="77777777" w:rsidR="006475CD" w:rsidRDefault="006475CD" w:rsidP="006475CD">
      <w:pPr>
        <w:keepNext/>
      </w:pPr>
      <w:r>
        <w:rPr>
          <w:noProof/>
        </w:rPr>
        <w:drawing>
          <wp:inline distT="0" distB="0" distL="0" distR="0" wp14:anchorId="4C65A37F" wp14:editId="706883E7">
            <wp:extent cx="2880000" cy="1598533"/>
            <wp:effectExtent l="0" t="0" r="3175" b="1905"/>
            <wp:docPr id="1441711983"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711983" name="Picture 5" descr="A screenshot of a computer pro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2880000" cy="1598533"/>
                    </a:xfrm>
                    <a:prstGeom prst="rect">
                      <a:avLst/>
                    </a:prstGeom>
                  </pic:spPr>
                </pic:pic>
              </a:graphicData>
            </a:graphic>
          </wp:inline>
        </w:drawing>
      </w:r>
    </w:p>
    <w:p w14:paraId="34301EA8" w14:textId="65156E61" w:rsidR="00457EC6" w:rsidRDefault="006475CD" w:rsidP="00457EC6">
      <w:pPr>
        <w:pStyle w:val="Caption"/>
      </w:pPr>
      <w:bookmarkStart w:id="94" w:name="_Ref179131478"/>
      <w:bookmarkStart w:id="95" w:name="_Toc179535075"/>
      <w:bookmarkStart w:id="96" w:name="_Toc179659110"/>
      <w:r>
        <w:t xml:space="preserve">Figure </w:t>
      </w:r>
      <w:r>
        <w:fldChar w:fldCharType="begin"/>
      </w:r>
      <w:r>
        <w:instrText xml:space="preserve"> SEQ Figure \* ARABIC </w:instrText>
      </w:r>
      <w:r>
        <w:fldChar w:fldCharType="separate"/>
      </w:r>
      <w:r w:rsidR="00995F36">
        <w:rPr>
          <w:noProof/>
        </w:rPr>
        <w:t>17</w:t>
      </w:r>
      <w:r>
        <w:fldChar w:fldCharType="end"/>
      </w:r>
      <w:bookmarkEnd w:id="94"/>
      <w:r>
        <w:t xml:space="preserve">. File </w:t>
      </w:r>
      <w:proofErr w:type="spellStart"/>
      <w:r>
        <w:t>input.json</w:t>
      </w:r>
      <w:proofErr w:type="spellEnd"/>
      <w:r>
        <w:t xml:space="preserve"> with the public and private inputs.</w:t>
      </w:r>
      <w:bookmarkEnd w:id="95"/>
      <w:bookmarkEnd w:id="96"/>
    </w:p>
    <w:p w14:paraId="2DF914DF" w14:textId="0EEE1E83" w:rsidR="00246241" w:rsidRPr="00246241" w:rsidRDefault="00246241" w:rsidP="00246241">
      <w:pPr>
        <w:pStyle w:val="Heading2"/>
        <w:rPr>
          <w:color w:val="000000" w:themeColor="text1"/>
        </w:rPr>
      </w:pPr>
      <w:bookmarkStart w:id="97" w:name="_Toc179739496"/>
      <w:proofErr w:type="spellStart"/>
      <w:r w:rsidRPr="00246241">
        <w:rPr>
          <w:color w:val="000000" w:themeColor="text1"/>
        </w:rPr>
        <w:t>SnarkJS</w:t>
      </w:r>
      <w:bookmarkEnd w:id="97"/>
      <w:proofErr w:type="spellEnd"/>
      <w:r w:rsidRPr="00246241">
        <w:rPr>
          <w:color w:val="000000" w:themeColor="text1"/>
        </w:rPr>
        <w:t xml:space="preserve"> </w:t>
      </w:r>
    </w:p>
    <w:p w14:paraId="7D7B650F" w14:textId="63BCDB74" w:rsidR="00457EC6" w:rsidRDefault="00457EC6" w:rsidP="00457EC6">
      <w:pPr>
        <w:pStyle w:val="Caption"/>
      </w:pPr>
      <w:r>
        <w:rPr>
          <w:noProof/>
        </w:rPr>
        <w:drawing>
          <wp:anchor distT="0" distB="0" distL="114300" distR="114300" simplePos="0" relativeHeight="251659264" behindDoc="0" locked="0" layoutInCell="1" allowOverlap="1" wp14:anchorId="3CE48364" wp14:editId="288639DC">
            <wp:simplePos x="0" y="0"/>
            <wp:positionH relativeFrom="column">
              <wp:posOffset>0</wp:posOffset>
            </wp:positionH>
            <wp:positionV relativeFrom="paragraph">
              <wp:posOffset>41275</wp:posOffset>
            </wp:positionV>
            <wp:extent cx="5004000" cy="988132"/>
            <wp:effectExtent l="0" t="0" r="0" b="2540"/>
            <wp:wrapSquare wrapText="bothSides"/>
            <wp:docPr id="1466438493"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6438493" name="Picture 1" descr="A screen shot of a computer&#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004000" cy="988132"/>
                    </a:xfrm>
                    <a:prstGeom prst="rect">
                      <a:avLst/>
                    </a:prstGeom>
                  </pic:spPr>
                </pic:pic>
              </a:graphicData>
            </a:graphic>
            <wp14:sizeRelH relativeFrom="margin">
              <wp14:pctWidth>0</wp14:pctWidth>
            </wp14:sizeRelH>
            <wp14:sizeRelV relativeFrom="margin">
              <wp14:pctHeight>0</wp14:pctHeight>
            </wp14:sizeRelV>
          </wp:anchor>
        </w:drawing>
      </w:r>
    </w:p>
    <w:p w14:paraId="2E15617D" w14:textId="4AB7579A" w:rsidR="00457EC6" w:rsidRDefault="00457EC6" w:rsidP="00457EC6">
      <w:pPr>
        <w:pStyle w:val="Caption"/>
      </w:pPr>
    </w:p>
    <w:p w14:paraId="6571D201" w14:textId="77777777" w:rsidR="00457EC6" w:rsidRDefault="00457EC6" w:rsidP="00457EC6">
      <w:pPr>
        <w:pStyle w:val="Caption"/>
      </w:pPr>
    </w:p>
    <w:p w14:paraId="3DBECA51" w14:textId="548A4B4F" w:rsidR="00457EC6" w:rsidRDefault="00450F03" w:rsidP="00457EC6">
      <w:pPr>
        <w:pStyle w:val="Caption"/>
      </w:pPr>
      <w:r>
        <w:rPr>
          <w:noProof/>
        </w:rPr>
        <w:lastRenderedPageBreak/>
        <mc:AlternateContent>
          <mc:Choice Requires="wps">
            <w:drawing>
              <wp:anchor distT="0" distB="0" distL="114300" distR="114300" simplePos="0" relativeHeight="251661312" behindDoc="0" locked="0" layoutInCell="1" allowOverlap="1" wp14:anchorId="181FA98E" wp14:editId="26A79D21">
                <wp:simplePos x="0" y="0"/>
                <wp:positionH relativeFrom="column">
                  <wp:posOffset>0</wp:posOffset>
                </wp:positionH>
                <wp:positionV relativeFrom="paragraph">
                  <wp:posOffset>228319</wp:posOffset>
                </wp:positionV>
                <wp:extent cx="5759450" cy="635"/>
                <wp:effectExtent l="0" t="0" r="6350" b="12065"/>
                <wp:wrapSquare wrapText="bothSides"/>
                <wp:docPr id="1954396764" name="Text Box 1"/>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45AB32EF" w14:textId="79A092DE" w:rsidR="00457EC6" w:rsidRPr="009E5D6D" w:rsidRDefault="00457EC6" w:rsidP="00457EC6">
                            <w:pPr>
                              <w:pStyle w:val="Caption"/>
                              <w:rPr>
                                <w:noProof/>
                              </w:rPr>
                            </w:pPr>
                            <w:bookmarkStart w:id="98" w:name="_Ref179132123"/>
                            <w:bookmarkStart w:id="99" w:name="_Toc179535076"/>
                            <w:bookmarkStart w:id="100" w:name="_Toc179659111"/>
                            <w:r>
                              <w:t xml:space="preserve">Figure </w:t>
                            </w:r>
                            <w:r>
                              <w:fldChar w:fldCharType="begin"/>
                            </w:r>
                            <w:r>
                              <w:instrText xml:space="preserve"> SEQ Figure \* ARABIC </w:instrText>
                            </w:r>
                            <w:r>
                              <w:fldChar w:fldCharType="separate"/>
                            </w:r>
                            <w:r w:rsidR="00995F36">
                              <w:rPr>
                                <w:noProof/>
                              </w:rPr>
                              <w:t>18</w:t>
                            </w:r>
                            <w:r>
                              <w:fldChar w:fldCharType="end"/>
                            </w:r>
                            <w:bookmarkEnd w:id="98"/>
                            <w:r>
                              <w:t xml:space="preserve">. </w:t>
                            </w:r>
                            <w:r w:rsidRPr="00E5337C">
                              <w:t>Require JavaScript functionality to include a module in the code.</w:t>
                            </w:r>
                            <w:bookmarkEnd w:id="99"/>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81FA98E" id="_x0000_t202" coordsize="21600,21600" o:spt="202" path="m,l,21600r21600,l21600,xe">
                <v:stroke joinstyle="miter"/>
                <v:path gradientshapeok="t" o:connecttype="rect"/>
              </v:shapetype>
              <v:shape id="Text Box 1" o:spid="_x0000_s1026" type="#_x0000_t202" style="position:absolute;margin-left:0;margin-top:18pt;width:453.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" stroked="f">
                <v:textbox style="mso-fit-shape-to-text:t" inset="0,0,0,0">
                  <w:txbxContent>
                    <w:p w14:paraId="45AB32EF" w14:textId="79A092DE" w:rsidR="00457EC6" w:rsidRPr="009E5D6D" w:rsidRDefault="00457EC6" w:rsidP="00457EC6">
                      <w:pPr>
                        <w:pStyle w:val="Caption"/>
                        <w:rPr>
                          <w:noProof/>
                        </w:rPr>
                      </w:pPr>
                      <w:bookmarkStart w:id="101" w:name="_Ref179132123"/>
                      <w:bookmarkStart w:id="102" w:name="_Toc179535076"/>
                      <w:bookmarkStart w:id="103" w:name="_Toc179659111"/>
                      <w:r>
                        <w:t xml:space="preserve">Figure </w:t>
                      </w:r>
                      <w:r>
                        <w:fldChar w:fldCharType="begin"/>
                      </w:r>
                      <w:r>
                        <w:instrText xml:space="preserve"> SEQ Figure \* ARABIC </w:instrText>
                      </w:r>
                      <w:r>
                        <w:fldChar w:fldCharType="separate"/>
                      </w:r>
                      <w:r w:rsidR="00995F36">
                        <w:rPr>
                          <w:noProof/>
                        </w:rPr>
                        <w:t>18</w:t>
                      </w:r>
                      <w:r>
                        <w:fldChar w:fldCharType="end"/>
                      </w:r>
                      <w:bookmarkEnd w:id="101"/>
                      <w:r>
                        <w:t xml:space="preserve">. </w:t>
                      </w:r>
                      <w:r w:rsidRPr="00E5337C">
                        <w:t>Require JavaScript functionality to include a module in the code.</w:t>
                      </w:r>
                      <w:bookmarkEnd w:id="102"/>
                      <w:bookmarkEnd w:id="103"/>
                    </w:p>
                  </w:txbxContent>
                </v:textbox>
                <w10:wrap type="square"/>
              </v:shape>
            </w:pict>
          </mc:Fallback>
        </mc:AlternateContent>
      </w:r>
    </w:p>
    <w:p w14:paraId="324BE089" w14:textId="2A9C9845" w:rsidR="00457EC6" w:rsidRDefault="00457EC6" w:rsidP="00457EC6">
      <w:pPr>
        <w:pStyle w:val="Caption"/>
      </w:pPr>
    </w:p>
    <w:p w14:paraId="00ADF407" w14:textId="77777777" w:rsidR="00AD1286" w:rsidRDefault="00AD1286" w:rsidP="00AD1286">
      <w:pPr>
        <w:keepNext/>
      </w:pPr>
      <w:r>
        <w:rPr>
          <w:noProof/>
        </w:rPr>
        <w:drawing>
          <wp:inline distT="0" distB="0" distL="0" distR="0" wp14:anchorId="45AC3D3E" wp14:editId="1076510D">
            <wp:extent cx="5004000" cy="821990"/>
            <wp:effectExtent l="0" t="0" r="0" b="3810"/>
            <wp:docPr id="1063220263" name="Picture 2" descr="A screenshot of a black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220263" name="Picture 2" descr="A screenshot of a black screen&#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004000" cy="821990"/>
                    </a:xfrm>
                    <a:prstGeom prst="rect">
                      <a:avLst/>
                    </a:prstGeom>
                  </pic:spPr>
                </pic:pic>
              </a:graphicData>
            </a:graphic>
          </wp:inline>
        </w:drawing>
      </w:r>
    </w:p>
    <w:p w14:paraId="23C809F2" w14:textId="0B771D1B" w:rsidR="00457EC6" w:rsidRDefault="00AD1286" w:rsidP="00AD1286">
      <w:pPr>
        <w:pStyle w:val="Caption"/>
      </w:pPr>
      <w:bookmarkStart w:id="104" w:name="_Ref179132311"/>
      <w:bookmarkStart w:id="105" w:name="_Toc179535077"/>
      <w:bookmarkStart w:id="106" w:name="_Toc179659112"/>
      <w:r>
        <w:t xml:space="preserve">Figure </w:t>
      </w:r>
      <w:r>
        <w:fldChar w:fldCharType="begin"/>
      </w:r>
      <w:r>
        <w:instrText xml:space="preserve"> SEQ Figure \* ARABIC </w:instrText>
      </w:r>
      <w:r>
        <w:fldChar w:fldCharType="separate"/>
      </w:r>
      <w:r w:rsidR="00995F36">
        <w:rPr>
          <w:noProof/>
        </w:rPr>
        <w:t>19</w:t>
      </w:r>
      <w:r>
        <w:fldChar w:fldCharType="end"/>
      </w:r>
      <w:bookmarkEnd w:id="104"/>
      <w:r>
        <w:t xml:space="preserve">. </w:t>
      </w:r>
      <w:r w:rsidRPr="00641911">
        <w:t xml:space="preserve">The energy and apartment smart-contracts configuration file </w:t>
      </w:r>
      <w:proofErr w:type="spellStart"/>
      <w:r w:rsidRPr="00641911">
        <w:t>package.json</w:t>
      </w:r>
      <w:proofErr w:type="spellEnd"/>
      <w:r w:rsidRPr="00641911">
        <w:t xml:space="preserve"> is shown with </w:t>
      </w:r>
      <w:proofErr w:type="spellStart"/>
      <w:r w:rsidRPr="00641911">
        <w:t>snarkjs</w:t>
      </w:r>
      <w:proofErr w:type="spellEnd"/>
      <w:r w:rsidRPr="00641911">
        <w:t xml:space="preserve"> library added as a dependency.</w:t>
      </w:r>
      <w:bookmarkEnd w:id="105"/>
      <w:bookmarkEnd w:id="106"/>
    </w:p>
    <w:p w14:paraId="49DBDF98" w14:textId="56217BF9" w:rsidR="00246241" w:rsidRPr="00246241" w:rsidRDefault="00246241" w:rsidP="00246241">
      <w:pPr>
        <w:pStyle w:val="Heading2"/>
        <w:rPr>
          <w:color w:val="000000" w:themeColor="text1"/>
        </w:rPr>
      </w:pPr>
      <w:bookmarkStart w:id="107" w:name="_Toc179739497"/>
      <w:r w:rsidRPr="00246241">
        <w:rPr>
          <w:color w:val="000000" w:themeColor="text1"/>
        </w:rPr>
        <w:t>Smart contracts</w:t>
      </w:r>
      <w:bookmarkEnd w:id="107"/>
    </w:p>
    <w:p w14:paraId="0B610D63" w14:textId="77777777" w:rsidR="00246241" w:rsidRPr="00246241" w:rsidRDefault="00246241" w:rsidP="00246241"/>
    <w:p w14:paraId="38B6BF31" w14:textId="77777777" w:rsidR="00DE5C43" w:rsidRDefault="00DE5C43" w:rsidP="00DE5C43">
      <w:pPr>
        <w:keepNext/>
      </w:pPr>
      <w:r>
        <w:rPr>
          <w:rFonts w:ascii="Calibri" w:eastAsia="Calibri" w:hAnsi="Calibri" w:cs="Calibri"/>
          <w:bCs/>
          <w:noProof/>
          <w:lang w:val="en-GB"/>
        </w:rPr>
        <w:drawing>
          <wp:inline distT="0" distB="0" distL="0" distR="0" wp14:anchorId="63D34946" wp14:editId="3BAEF85E">
            <wp:extent cx="5004000" cy="2169721"/>
            <wp:effectExtent l="0" t="0" r="0" b="2540"/>
            <wp:docPr id="1783881468"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881468" name="Picture 1783881468"/>
                    <pic:cNvPicPr/>
                  </pic:nvPicPr>
                  <pic:blipFill>
                    <a:blip r:embed="rId36">
                      <a:extLst>
                        <a:ext uri="{28A0092B-C50C-407E-A947-70E740481C1C}">
                          <a14:useLocalDpi xmlns:a14="http://schemas.microsoft.com/office/drawing/2010/main" val="0"/>
                        </a:ext>
                      </a:extLst>
                    </a:blip>
                    <a:stretch>
                      <a:fillRect/>
                    </a:stretch>
                  </pic:blipFill>
                  <pic:spPr>
                    <a:xfrm>
                      <a:off x="0" y="0"/>
                      <a:ext cx="5004000" cy="2169721"/>
                    </a:xfrm>
                    <a:prstGeom prst="rect">
                      <a:avLst/>
                    </a:prstGeom>
                  </pic:spPr>
                </pic:pic>
              </a:graphicData>
            </a:graphic>
          </wp:inline>
        </w:drawing>
      </w:r>
    </w:p>
    <w:p w14:paraId="5D8BF2FF" w14:textId="7EDB059D" w:rsidR="00DE5C43" w:rsidRDefault="00DE5C43" w:rsidP="00DE5C43">
      <w:pPr>
        <w:pStyle w:val="Caption"/>
      </w:pPr>
      <w:bookmarkStart w:id="108" w:name="_Ref179132530"/>
      <w:bookmarkStart w:id="109" w:name="_Toc179535078"/>
      <w:bookmarkStart w:id="110" w:name="_Toc179659113"/>
      <w:r>
        <w:t xml:space="preserve">Figure </w:t>
      </w:r>
      <w:r>
        <w:fldChar w:fldCharType="begin"/>
      </w:r>
      <w:r>
        <w:instrText xml:space="preserve"> SEQ Figure \* ARABIC </w:instrText>
      </w:r>
      <w:r>
        <w:fldChar w:fldCharType="separate"/>
      </w:r>
      <w:r w:rsidR="00995F36">
        <w:rPr>
          <w:noProof/>
        </w:rPr>
        <w:t>20</w:t>
      </w:r>
      <w:r>
        <w:fldChar w:fldCharType="end"/>
      </w:r>
      <w:bookmarkEnd w:id="108"/>
      <w:r>
        <w:t xml:space="preserve">. Energy smart contract </w:t>
      </w:r>
      <w:proofErr w:type="spellStart"/>
      <w:r>
        <w:t>CreateAsset</w:t>
      </w:r>
      <w:proofErr w:type="spellEnd"/>
      <w:r>
        <w:t xml:space="preserve"> defines the apartment structure.</w:t>
      </w:r>
      <w:bookmarkEnd w:id="109"/>
      <w:bookmarkEnd w:id="110"/>
    </w:p>
    <w:p w14:paraId="782DE864" w14:textId="77777777" w:rsidR="009E11A1" w:rsidRDefault="009E11A1" w:rsidP="009E11A1">
      <w:pPr>
        <w:keepNext/>
      </w:pPr>
      <w:r>
        <w:rPr>
          <w:rFonts w:ascii="Calibri" w:eastAsia="Calibri" w:hAnsi="Calibri" w:cs="Calibri"/>
          <w:bCs/>
          <w:noProof/>
          <w:lang w:val="en-GB"/>
        </w:rPr>
        <w:drawing>
          <wp:inline distT="0" distB="0" distL="0" distR="0" wp14:anchorId="0D7E52DB" wp14:editId="0F6648CF">
            <wp:extent cx="5004000" cy="2612065"/>
            <wp:effectExtent l="0" t="0" r="0" b="4445"/>
            <wp:docPr id="1523708021"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708021" name="Picture 1523708021"/>
                    <pic:cNvPicPr/>
                  </pic:nvPicPr>
                  <pic:blipFill>
                    <a:blip r:embed="rId37">
                      <a:extLst>
                        <a:ext uri="{28A0092B-C50C-407E-A947-70E740481C1C}">
                          <a14:useLocalDpi xmlns:a14="http://schemas.microsoft.com/office/drawing/2010/main" val="0"/>
                        </a:ext>
                      </a:extLst>
                    </a:blip>
                    <a:stretch>
                      <a:fillRect/>
                    </a:stretch>
                  </pic:blipFill>
                  <pic:spPr>
                    <a:xfrm>
                      <a:off x="0" y="0"/>
                      <a:ext cx="5004000" cy="2612065"/>
                    </a:xfrm>
                    <a:prstGeom prst="rect">
                      <a:avLst/>
                    </a:prstGeom>
                  </pic:spPr>
                </pic:pic>
              </a:graphicData>
            </a:graphic>
          </wp:inline>
        </w:drawing>
      </w:r>
    </w:p>
    <w:p w14:paraId="205ABC89" w14:textId="3ADCE005" w:rsidR="009E11A1" w:rsidRDefault="009E11A1" w:rsidP="009E11A1">
      <w:pPr>
        <w:pStyle w:val="Caption"/>
      </w:pPr>
      <w:bookmarkStart w:id="111" w:name="_Ref179132702"/>
      <w:bookmarkStart w:id="112" w:name="_Toc179535079"/>
      <w:bookmarkStart w:id="113" w:name="_Toc179659114"/>
      <w:r>
        <w:t xml:space="preserve">Figure </w:t>
      </w:r>
      <w:r>
        <w:fldChar w:fldCharType="begin"/>
      </w:r>
      <w:r>
        <w:instrText xml:space="preserve"> SEQ Figure \* ARABIC </w:instrText>
      </w:r>
      <w:r>
        <w:fldChar w:fldCharType="separate"/>
      </w:r>
      <w:r w:rsidR="00995F36">
        <w:rPr>
          <w:noProof/>
        </w:rPr>
        <w:t>21</w:t>
      </w:r>
      <w:r>
        <w:fldChar w:fldCharType="end"/>
      </w:r>
      <w:bookmarkEnd w:id="111"/>
      <w:r>
        <w:t xml:space="preserve">. Apartment smart contract function </w:t>
      </w:r>
      <w:proofErr w:type="spellStart"/>
      <w:r>
        <w:t>QueryEnergyUsage</w:t>
      </w:r>
      <w:proofErr w:type="spellEnd"/>
      <w:r>
        <w:t xml:space="preserve"> returns the energy used in each apartment.</w:t>
      </w:r>
      <w:bookmarkEnd w:id="112"/>
      <w:bookmarkEnd w:id="113"/>
    </w:p>
    <w:p w14:paraId="3FF0019B" w14:textId="77777777" w:rsidR="004061A2" w:rsidRDefault="004061A2" w:rsidP="004061A2">
      <w:pPr>
        <w:pStyle w:val="Caption"/>
        <w:keepNext/>
      </w:pPr>
      <w:r>
        <w:rPr>
          <w:rFonts w:ascii="Calibri" w:eastAsia="Calibri" w:hAnsi="Calibri" w:cs="Calibri"/>
          <w:bCs/>
          <w:noProof/>
          <w:lang w:val="en-GB"/>
        </w:rPr>
        <w:lastRenderedPageBreak/>
        <w:drawing>
          <wp:inline distT="0" distB="0" distL="0" distR="0" wp14:anchorId="0491750F" wp14:editId="5B4475DF">
            <wp:extent cx="5004000" cy="2256712"/>
            <wp:effectExtent l="0" t="0" r="0" b="4445"/>
            <wp:docPr id="87193604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936049" name="Picture 871936049"/>
                    <pic:cNvPicPr/>
                  </pic:nvPicPr>
                  <pic:blipFill>
                    <a:blip r:embed="rId38">
                      <a:extLst>
                        <a:ext uri="{28A0092B-C50C-407E-A947-70E740481C1C}">
                          <a14:useLocalDpi xmlns:a14="http://schemas.microsoft.com/office/drawing/2010/main" val="0"/>
                        </a:ext>
                      </a:extLst>
                    </a:blip>
                    <a:stretch>
                      <a:fillRect/>
                    </a:stretch>
                  </pic:blipFill>
                  <pic:spPr>
                    <a:xfrm>
                      <a:off x="0" y="0"/>
                      <a:ext cx="5004000" cy="2256712"/>
                    </a:xfrm>
                    <a:prstGeom prst="rect">
                      <a:avLst/>
                    </a:prstGeom>
                  </pic:spPr>
                </pic:pic>
              </a:graphicData>
            </a:graphic>
          </wp:inline>
        </w:drawing>
      </w:r>
    </w:p>
    <w:p w14:paraId="52632A56" w14:textId="1545AF42" w:rsidR="004061A2" w:rsidRDefault="004061A2" w:rsidP="004061A2">
      <w:pPr>
        <w:pStyle w:val="Caption"/>
      </w:pPr>
      <w:bookmarkStart w:id="114" w:name="_Ref179300177"/>
      <w:bookmarkStart w:id="115" w:name="_Toc179535080"/>
      <w:bookmarkStart w:id="116" w:name="_Toc179659115"/>
      <w:r>
        <w:t xml:space="preserve">Figure </w:t>
      </w:r>
      <w:r>
        <w:fldChar w:fldCharType="begin"/>
      </w:r>
      <w:r>
        <w:instrText xml:space="preserve"> SEQ Figure \* ARABIC </w:instrText>
      </w:r>
      <w:r>
        <w:fldChar w:fldCharType="separate"/>
      </w:r>
      <w:r w:rsidR="00995F36">
        <w:rPr>
          <w:noProof/>
        </w:rPr>
        <w:t>22</w:t>
      </w:r>
      <w:r>
        <w:fldChar w:fldCharType="end"/>
      </w:r>
      <w:bookmarkEnd w:id="114"/>
      <w:r>
        <w:t>.</w:t>
      </w:r>
      <w:r w:rsidRPr="00CF00C6">
        <w:t xml:space="preserve"> </w:t>
      </w:r>
      <w:proofErr w:type="spellStart"/>
      <w:r w:rsidRPr="00CF00C6">
        <w:t>CreateAsset</w:t>
      </w:r>
      <w:proofErr w:type="spellEnd"/>
      <w:r w:rsidRPr="00CF00C6">
        <w:t xml:space="preserve"> function in Energy smart contract</w:t>
      </w:r>
      <w:r>
        <w:t>.</w:t>
      </w:r>
      <w:bookmarkEnd w:id="115"/>
      <w:bookmarkEnd w:id="116"/>
    </w:p>
    <w:p w14:paraId="38371645" w14:textId="77777777" w:rsidR="007B4CE9" w:rsidRDefault="007B4CE9" w:rsidP="007B4CE9">
      <w:pPr>
        <w:keepNext/>
      </w:pPr>
      <w:r>
        <w:rPr>
          <w:rFonts w:ascii="Calibri" w:eastAsia="Calibri" w:hAnsi="Calibri" w:cs="Calibri"/>
          <w:bCs/>
          <w:noProof/>
          <w:lang w:val="en-GB"/>
        </w:rPr>
        <w:drawing>
          <wp:inline distT="0" distB="0" distL="0" distR="0" wp14:anchorId="57DA9AB2" wp14:editId="786D7906">
            <wp:extent cx="5004000" cy="1823415"/>
            <wp:effectExtent l="0" t="0" r="0" b="5715"/>
            <wp:docPr id="1187300163" name="Picture 34"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300163" name="Picture 34" descr="A screen shot of a computer program&#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04000" cy="1823415"/>
                    </a:xfrm>
                    <a:prstGeom prst="rect">
                      <a:avLst/>
                    </a:prstGeom>
                  </pic:spPr>
                </pic:pic>
              </a:graphicData>
            </a:graphic>
          </wp:inline>
        </w:drawing>
      </w:r>
    </w:p>
    <w:p w14:paraId="1DEDA515" w14:textId="1712882F" w:rsidR="007B4CE9" w:rsidRDefault="007B4CE9" w:rsidP="007B4CE9">
      <w:pPr>
        <w:pStyle w:val="Caption"/>
      </w:pPr>
      <w:bookmarkStart w:id="117" w:name="_Ref179300436"/>
      <w:bookmarkStart w:id="118" w:name="_Toc179535081"/>
      <w:bookmarkStart w:id="119" w:name="_Toc179659116"/>
      <w:r>
        <w:t xml:space="preserve">Figure </w:t>
      </w:r>
      <w:r>
        <w:fldChar w:fldCharType="begin"/>
      </w:r>
      <w:r>
        <w:instrText xml:space="preserve"> SEQ Figure \* ARABIC </w:instrText>
      </w:r>
      <w:r>
        <w:fldChar w:fldCharType="separate"/>
      </w:r>
      <w:r w:rsidR="00995F36">
        <w:rPr>
          <w:noProof/>
        </w:rPr>
        <w:t>23</w:t>
      </w:r>
      <w:r>
        <w:fldChar w:fldCharType="end"/>
      </w:r>
      <w:bookmarkEnd w:id="117"/>
      <w:r>
        <w:t xml:space="preserve">. </w:t>
      </w:r>
      <w:proofErr w:type="spellStart"/>
      <w:r>
        <w:t>GetEnergyUsage</w:t>
      </w:r>
      <w:proofErr w:type="spellEnd"/>
      <w:r>
        <w:t xml:space="preserve"> in energy smart contract.</w:t>
      </w:r>
      <w:bookmarkEnd w:id="118"/>
      <w:bookmarkEnd w:id="119"/>
    </w:p>
    <w:p w14:paraId="28AC229F" w14:textId="77777777" w:rsidR="007B514C" w:rsidRDefault="007B514C" w:rsidP="007B514C">
      <w:pPr>
        <w:keepNext/>
      </w:pPr>
      <w:r>
        <w:rPr>
          <w:noProof/>
        </w:rPr>
        <w:drawing>
          <wp:inline distT="0" distB="0" distL="0" distR="0" wp14:anchorId="4FD45A6E" wp14:editId="0DC1EB57">
            <wp:extent cx="5004000" cy="1395074"/>
            <wp:effectExtent l="0" t="0" r="0" b="2540"/>
            <wp:docPr id="1448801852" name="Picture 69"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801852" name="Picture 69" descr="A screen shot of a computer code&#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004000" cy="1395074"/>
                    </a:xfrm>
                    <a:prstGeom prst="rect">
                      <a:avLst/>
                    </a:prstGeom>
                  </pic:spPr>
                </pic:pic>
              </a:graphicData>
            </a:graphic>
          </wp:inline>
        </w:drawing>
      </w:r>
    </w:p>
    <w:p w14:paraId="44B6524D" w14:textId="628526C4" w:rsidR="007B514C" w:rsidRDefault="007B514C" w:rsidP="007B514C">
      <w:pPr>
        <w:pStyle w:val="Caption"/>
      </w:pPr>
      <w:bookmarkStart w:id="120" w:name="_Ref179357773"/>
      <w:bookmarkStart w:id="121" w:name="_Toc179535082"/>
      <w:bookmarkStart w:id="122" w:name="_Toc179659117"/>
      <w:r>
        <w:t xml:space="preserve">Figure </w:t>
      </w:r>
      <w:r>
        <w:fldChar w:fldCharType="begin"/>
      </w:r>
      <w:r>
        <w:instrText xml:space="preserve"> SEQ Figure \* ARABIC </w:instrText>
      </w:r>
      <w:r>
        <w:fldChar w:fldCharType="separate"/>
      </w:r>
      <w:r w:rsidR="00995F36">
        <w:rPr>
          <w:noProof/>
        </w:rPr>
        <w:t>24</w:t>
      </w:r>
      <w:r>
        <w:fldChar w:fldCharType="end"/>
      </w:r>
      <w:bookmarkEnd w:id="120"/>
      <w:r>
        <w:t xml:space="preserve">. </w:t>
      </w:r>
      <w:proofErr w:type="spellStart"/>
      <w:r>
        <w:t>VerifyPlonk</w:t>
      </w:r>
      <w:proofErr w:type="spellEnd"/>
      <w:r>
        <w:t xml:space="preserve"> function code.</w:t>
      </w:r>
      <w:bookmarkEnd w:id="121"/>
      <w:bookmarkEnd w:id="122"/>
    </w:p>
    <w:p w14:paraId="413F7B8F" w14:textId="77777777" w:rsidR="007B514C" w:rsidRDefault="007B514C" w:rsidP="007B514C">
      <w:pPr>
        <w:keepNext/>
      </w:pPr>
      <w:r>
        <w:rPr>
          <w:noProof/>
        </w:rPr>
        <w:drawing>
          <wp:inline distT="0" distB="0" distL="0" distR="0" wp14:anchorId="572F1149" wp14:editId="4383629A">
            <wp:extent cx="5004000" cy="1234114"/>
            <wp:effectExtent l="0" t="0" r="0" b="0"/>
            <wp:docPr id="1843796264" name="Picture 71"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796264" name="Picture 71" descr="A computer screen with tex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004000" cy="1234114"/>
                    </a:xfrm>
                    <a:prstGeom prst="rect">
                      <a:avLst/>
                    </a:prstGeom>
                  </pic:spPr>
                </pic:pic>
              </a:graphicData>
            </a:graphic>
          </wp:inline>
        </w:drawing>
      </w:r>
    </w:p>
    <w:p w14:paraId="4A48E1F5" w14:textId="4E299820" w:rsidR="007B514C" w:rsidRDefault="007B514C" w:rsidP="007B514C">
      <w:pPr>
        <w:pStyle w:val="Caption"/>
      </w:pPr>
      <w:bookmarkStart w:id="123" w:name="_Ref179357866"/>
      <w:bookmarkStart w:id="124" w:name="_Toc179535083"/>
      <w:bookmarkStart w:id="125" w:name="_Toc179659118"/>
      <w:r>
        <w:t xml:space="preserve">Figure </w:t>
      </w:r>
      <w:r>
        <w:fldChar w:fldCharType="begin"/>
      </w:r>
      <w:r>
        <w:instrText xml:space="preserve"> SEQ Figure \* ARABIC </w:instrText>
      </w:r>
      <w:r>
        <w:fldChar w:fldCharType="separate"/>
      </w:r>
      <w:r w:rsidR="00995F36">
        <w:rPr>
          <w:noProof/>
        </w:rPr>
        <w:t>25</w:t>
      </w:r>
      <w:r>
        <w:fldChar w:fldCharType="end"/>
      </w:r>
      <w:bookmarkEnd w:id="123"/>
      <w:r>
        <w:t>. VerifyGroth16 function code.</w:t>
      </w:r>
      <w:bookmarkEnd w:id="124"/>
      <w:bookmarkEnd w:id="125"/>
    </w:p>
    <w:p w14:paraId="405CE5B9" w14:textId="77777777" w:rsidR="00170DD4" w:rsidRDefault="00170DD4" w:rsidP="00170DD4">
      <w:pPr>
        <w:keepNext/>
      </w:pPr>
      <w:r>
        <w:rPr>
          <w:noProof/>
        </w:rPr>
        <w:drawing>
          <wp:inline distT="0" distB="0" distL="0" distR="0" wp14:anchorId="6B229421" wp14:editId="6C5CFD59">
            <wp:extent cx="5004000" cy="1195192"/>
            <wp:effectExtent l="0" t="0" r="0" b="0"/>
            <wp:docPr id="591355689" name="Picture 70"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355689" name="Picture 70" descr="A screen shot of a computer code&#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004000" cy="1195192"/>
                    </a:xfrm>
                    <a:prstGeom prst="rect">
                      <a:avLst/>
                    </a:prstGeom>
                  </pic:spPr>
                </pic:pic>
              </a:graphicData>
            </a:graphic>
          </wp:inline>
        </w:drawing>
      </w:r>
    </w:p>
    <w:p w14:paraId="64C6FEF6" w14:textId="7BDC0478" w:rsidR="00170DD4" w:rsidRDefault="00170DD4" w:rsidP="00170DD4">
      <w:pPr>
        <w:pStyle w:val="Caption"/>
      </w:pPr>
      <w:bookmarkStart w:id="126" w:name="_Ref179357965"/>
      <w:bookmarkStart w:id="127" w:name="_Toc179535084"/>
      <w:bookmarkStart w:id="128" w:name="_Toc179659119"/>
      <w:r>
        <w:t xml:space="preserve">Figure </w:t>
      </w:r>
      <w:r>
        <w:fldChar w:fldCharType="begin"/>
      </w:r>
      <w:r>
        <w:instrText xml:space="preserve"> SEQ Figure \* ARABIC </w:instrText>
      </w:r>
      <w:r>
        <w:fldChar w:fldCharType="separate"/>
      </w:r>
      <w:r w:rsidR="00995F36">
        <w:rPr>
          <w:noProof/>
        </w:rPr>
        <w:t>26</w:t>
      </w:r>
      <w:r>
        <w:fldChar w:fldCharType="end"/>
      </w:r>
      <w:bookmarkEnd w:id="126"/>
      <w:r>
        <w:t xml:space="preserve">. </w:t>
      </w:r>
      <w:proofErr w:type="spellStart"/>
      <w:r>
        <w:t>VerifyFflonk</w:t>
      </w:r>
      <w:proofErr w:type="spellEnd"/>
      <w:r>
        <w:t xml:space="preserve"> function code.</w:t>
      </w:r>
      <w:bookmarkEnd w:id="127"/>
      <w:bookmarkEnd w:id="128"/>
    </w:p>
    <w:p w14:paraId="1EF9C895" w14:textId="77777777" w:rsidR="00246241" w:rsidRDefault="00246241" w:rsidP="00246241"/>
    <w:p w14:paraId="5538E7F3" w14:textId="77777777" w:rsidR="006A47B4" w:rsidRDefault="006A47B4">
      <w:pPr>
        <w:rPr>
          <w:rFonts w:asciiTheme="majorHAnsi" w:eastAsiaTheme="majorEastAsia" w:hAnsiTheme="majorHAnsi" w:cstheme="majorBidi"/>
          <w:color w:val="000000" w:themeColor="text1"/>
          <w:sz w:val="26"/>
          <w:szCs w:val="26"/>
        </w:rPr>
      </w:pPr>
      <w:r>
        <w:rPr>
          <w:color w:val="000000" w:themeColor="text1"/>
        </w:rPr>
        <w:br w:type="page"/>
      </w:r>
    </w:p>
    <w:p w14:paraId="21340ADD" w14:textId="0FC35FA5" w:rsidR="00246241" w:rsidRPr="00246241" w:rsidRDefault="00246241" w:rsidP="00246241">
      <w:pPr>
        <w:pStyle w:val="Heading2"/>
        <w:rPr>
          <w:color w:val="000000" w:themeColor="text1"/>
        </w:rPr>
      </w:pPr>
      <w:bookmarkStart w:id="129" w:name="_Toc179739498"/>
      <w:r w:rsidRPr="00246241">
        <w:rPr>
          <w:color w:val="000000" w:themeColor="text1"/>
        </w:rPr>
        <w:lastRenderedPageBreak/>
        <w:t>Node applications</w:t>
      </w:r>
      <w:bookmarkEnd w:id="129"/>
    </w:p>
    <w:p w14:paraId="3BD3404F" w14:textId="77777777" w:rsidR="00246241" w:rsidRPr="00246241" w:rsidRDefault="00246241" w:rsidP="00246241"/>
    <w:p w14:paraId="5B53E039" w14:textId="77777777" w:rsidR="00200A55" w:rsidRDefault="00200A55" w:rsidP="00200A55">
      <w:pPr>
        <w:keepNext/>
      </w:pPr>
      <w:r>
        <w:rPr>
          <w:rFonts w:ascii="Calibri" w:eastAsia="Calibri" w:hAnsi="Calibri" w:cs="Calibri"/>
          <w:bCs/>
          <w:noProof/>
          <w:lang w:val="en-GB"/>
        </w:rPr>
        <w:drawing>
          <wp:inline distT="0" distB="0" distL="0" distR="0" wp14:anchorId="4E9155C4" wp14:editId="5F4EC809">
            <wp:extent cx="5004000" cy="3468740"/>
            <wp:effectExtent l="0" t="0" r="0" b="0"/>
            <wp:docPr id="1777062748"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062748" name="Picture 1777062748"/>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004000" cy="3468740"/>
                    </a:xfrm>
                    <a:prstGeom prst="rect">
                      <a:avLst/>
                    </a:prstGeom>
                  </pic:spPr>
                </pic:pic>
              </a:graphicData>
            </a:graphic>
          </wp:inline>
        </w:drawing>
      </w:r>
    </w:p>
    <w:p w14:paraId="5F1D28F1" w14:textId="2A5B5343" w:rsidR="00200A55" w:rsidRDefault="00200A55" w:rsidP="00200A55">
      <w:pPr>
        <w:pStyle w:val="Caption"/>
      </w:pPr>
      <w:bookmarkStart w:id="130" w:name="_Ref179361096"/>
      <w:bookmarkStart w:id="131" w:name="_Toc179535085"/>
      <w:bookmarkStart w:id="132" w:name="_Toc179659120"/>
      <w:r>
        <w:t xml:space="preserve">Figure </w:t>
      </w:r>
      <w:r>
        <w:fldChar w:fldCharType="begin"/>
      </w:r>
      <w:r>
        <w:instrText xml:space="preserve"> SEQ Figure \* ARABIC </w:instrText>
      </w:r>
      <w:r>
        <w:fldChar w:fldCharType="separate"/>
      </w:r>
      <w:r w:rsidR="00995F36">
        <w:rPr>
          <w:noProof/>
        </w:rPr>
        <w:t>27</w:t>
      </w:r>
      <w:r>
        <w:fldChar w:fldCharType="end"/>
      </w:r>
      <w:bookmarkEnd w:id="130"/>
      <w:r>
        <w:t xml:space="preserve">. NodeJS application </w:t>
      </w:r>
      <w:proofErr w:type="spellStart"/>
      <w:r>
        <w:t>createAsset</w:t>
      </w:r>
      <w:proofErr w:type="spellEnd"/>
      <w:r>
        <w:t xml:space="preserve"> function for creating apartments with energy usage </w:t>
      </w:r>
      <w:r w:rsidR="00C735EC">
        <w:t xml:space="preserve">random integer </w:t>
      </w:r>
      <w:r>
        <w:t>value</w:t>
      </w:r>
      <w:r w:rsidR="00C735EC">
        <w:t xml:space="preserve"> in apartment smart contract</w:t>
      </w:r>
      <w:r>
        <w:t>.</w:t>
      </w:r>
      <w:bookmarkEnd w:id="131"/>
      <w:bookmarkEnd w:id="132"/>
    </w:p>
    <w:p w14:paraId="449973A5" w14:textId="77777777" w:rsidR="00C735EC" w:rsidRDefault="00C735EC" w:rsidP="00C735EC">
      <w:pPr>
        <w:keepNext/>
      </w:pPr>
      <w:r>
        <w:rPr>
          <w:rFonts w:ascii="Calibri" w:eastAsia="Calibri" w:hAnsi="Calibri" w:cs="Calibri"/>
          <w:bCs/>
          <w:noProof/>
          <w:lang w:val="en-GB"/>
        </w:rPr>
        <w:drawing>
          <wp:inline distT="0" distB="0" distL="0" distR="0" wp14:anchorId="5A80C5E1" wp14:editId="0C66D039">
            <wp:extent cx="5004000" cy="3183171"/>
            <wp:effectExtent l="0" t="0" r="0" b="5080"/>
            <wp:docPr id="2078628764"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628764" name="Picture 2078628764"/>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004000" cy="3183171"/>
                    </a:xfrm>
                    <a:prstGeom prst="rect">
                      <a:avLst/>
                    </a:prstGeom>
                  </pic:spPr>
                </pic:pic>
              </a:graphicData>
            </a:graphic>
          </wp:inline>
        </w:drawing>
      </w:r>
    </w:p>
    <w:p w14:paraId="51A8F9D9" w14:textId="5AA3FFC1" w:rsidR="00C735EC" w:rsidRDefault="00C735EC" w:rsidP="00C735EC">
      <w:pPr>
        <w:pStyle w:val="Caption"/>
      </w:pPr>
      <w:bookmarkStart w:id="133" w:name="_Ref179361682"/>
      <w:bookmarkStart w:id="134" w:name="_Toc179535086"/>
      <w:bookmarkStart w:id="135" w:name="_Toc179659121"/>
      <w:r>
        <w:t xml:space="preserve">Figure </w:t>
      </w:r>
      <w:r>
        <w:fldChar w:fldCharType="begin"/>
      </w:r>
      <w:r>
        <w:instrText xml:space="preserve"> SEQ Figure \* ARABIC </w:instrText>
      </w:r>
      <w:r>
        <w:fldChar w:fldCharType="separate"/>
      </w:r>
      <w:r w:rsidR="00995F36">
        <w:rPr>
          <w:noProof/>
        </w:rPr>
        <w:t>28</w:t>
      </w:r>
      <w:r>
        <w:fldChar w:fldCharType="end"/>
      </w:r>
      <w:bookmarkEnd w:id="133"/>
      <w:r>
        <w:t xml:space="preserve">. </w:t>
      </w:r>
      <w:r w:rsidRPr="000D4DF5">
        <w:t xml:space="preserve">NodeJS application </w:t>
      </w:r>
      <w:proofErr w:type="spellStart"/>
      <w:r w:rsidRPr="000D4DF5">
        <w:t>createAsset</w:t>
      </w:r>
      <w:proofErr w:type="spellEnd"/>
      <w:r w:rsidRPr="000D4DF5">
        <w:t xml:space="preserve"> function for creating apartments with energy usage value</w:t>
      </w:r>
      <w:r>
        <w:t xml:space="preserve"> equal 0 in energy smart contract</w:t>
      </w:r>
      <w:r w:rsidRPr="000D4DF5">
        <w:t>.</w:t>
      </w:r>
      <w:bookmarkEnd w:id="134"/>
      <w:bookmarkEnd w:id="135"/>
    </w:p>
    <w:p w14:paraId="2A9F96A3" w14:textId="6CDB06D5" w:rsidR="009C52F9" w:rsidRDefault="009C52F9" w:rsidP="009C52F9">
      <w:pPr>
        <w:keepNext/>
      </w:pPr>
    </w:p>
    <w:p w14:paraId="10B7EEB1" w14:textId="77777777" w:rsidR="009C52F9" w:rsidRDefault="001D0BFE" w:rsidP="009C52F9">
      <w:pPr>
        <w:keepNext/>
      </w:pPr>
      <w:r>
        <w:rPr>
          <w:rFonts w:ascii="Calibri" w:eastAsia="Calibri" w:hAnsi="Calibri" w:cs="Calibri"/>
          <w:bCs/>
          <w:noProof/>
          <w:lang w:val="en-GB"/>
        </w:rPr>
        <w:drawing>
          <wp:inline distT="0" distB="0" distL="0" distR="0" wp14:anchorId="489C93A1" wp14:editId="5877F109">
            <wp:extent cx="5004000" cy="4069967"/>
            <wp:effectExtent l="0" t="0" r="0" b="0"/>
            <wp:docPr id="12845297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4529766" name="Picture 1284529766"/>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004000" cy="4069967"/>
                    </a:xfrm>
                    <a:prstGeom prst="rect">
                      <a:avLst/>
                    </a:prstGeom>
                  </pic:spPr>
                </pic:pic>
              </a:graphicData>
            </a:graphic>
          </wp:inline>
        </w:drawing>
      </w:r>
    </w:p>
    <w:p w14:paraId="5D9C48DF" w14:textId="0C6850F1" w:rsidR="009C52F9" w:rsidRDefault="009C52F9" w:rsidP="009C52F9">
      <w:pPr>
        <w:pStyle w:val="Caption"/>
      </w:pPr>
      <w:bookmarkStart w:id="136" w:name="_Ref179362149"/>
      <w:bookmarkStart w:id="137" w:name="_Toc179535087"/>
      <w:bookmarkStart w:id="138" w:name="_Toc179659122"/>
      <w:r>
        <w:t xml:space="preserve">Figure </w:t>
      </w:r>
      <w:r>
        <w:fldChar w:fldCharType="begin"/>
      </w:r>
      <w:r>
        <w:instrText xml:space="preserve"> SEQ Figure \* ARABIC </w:instrText>
      </w:r>
      <w:r>
        <w:fldChar w:fldCharType="separate"/>
      </w:r>
      <w:r w:rsidR="00995F36">
        <w:rPr>
          <w:noProof/>
        </w:rPr>
        <w:t>29</w:t>
      </w:r>
      <w:r>
        <w:fldChar w:fldCharType="end"/>
      </w:r>
      <w:bookmarkEnd w:id="136"/>
      <w:r>
        <w:t xml:space="preserve">. </w:t>
      </w:r>
      <w:r w:rsidRPr="009B1DCF">
        <w:t xml:space="preserve">Energy NodeJS application </w:t>
      </w:r>
      <w:proofErr w:type="spellStart"/>
      <w:r w:rsidRPr="009B1DCF">
        <w:t>updateAsset</w:t>
      </w:r>
      <w:proofErr w:type="spellEnd"/>
      <w:r w:rsidRPr="009B1DCF">
        <w:t xml:space="preserve"> triggers the process </w:t>
      </w:r>
      <w:r>
        <w:t>of fetching</w:t>
      </w:r>
      <w:r w:rsidRPr="009B1DCF">
        <w:t xml:space="preserve"> energy usage from apartment smart contract.</w:t>
      </w:r>
      <w:bookmarkEnd w:id="137"/>
      <w:bookmarkEnd w:id="138"/>
    </w:p>
    <w:p w14:paraId="4479007E" w14:textId="77777777" w:rsidR="007E592D" w:rsidRDefault="009C52F9" w:rsidP="007E592D">
      <w:pPr>
        <w:keepNext/>
      </w:pPr>
      <w:r>
        <w:rPr>
          <w:noProof/>
        </w:rPr>
        <w:drawing>
          <wp:inline distT="0" distB="0" distL="0" distR="0" wp14:anchorId="7C827859" wp14:editId="344FE28C">
            <wp:extent cx="5004000" cy="1902325"/>
            <wp:effectExtent l="0" t="0" r="0" b="3175"/>
            <wp:docPr id="1285513030" name="Picture 22"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513030" name="Picture 22" descr="A screen shot of a computer program&#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004000" cy="1902325"/>
                    </a:xfrm>
                    <a:prstGeom prst="rect">
                      <a:avLst/>
                    </a:prstGeom>
                  </pic:spPr>
                </pic:pic>
              </a:graphicData>
            </a:graphic>
          </wp:inline>
        </w:drawing>
      </w:r>
    </w:p>
    <w:p w14:paraId="4B5773E4" w14:textId="5BD48AF7" w:rsidR="009C52F9" w:rsidRDefault="007E592D" w:rsidP="007E592D">
      <w:pPr>
        <w:pStyle w:val="Caption"/>
      </w:pPr>
      <w:bookmarkStart w:id="139" w:name="_Ref179362164"/>
      <w:bookmarkStart w:id="140" w:name="_Toc179535088"/>
      <w:bookmarkStart w:id="141" w:name="_Toc179659123"/>
      <w:r>
        <w:t xml:space="preserve">Figure </w:t>
      </w:r>
      <w:r>
        <w:fldChar w:fldCharType="begin"/>
      </w:r>
      <w:r>
        <w:instrText xml:space="preserve"> SEQ Figure \* ARABIC </w:instrText>
      </w:r>
      <w:r>
        <w:fldChar w:fldCharType="separate"/>
      </w:r>
      <w:r w:rsidR="00995F36">
        <w:rPr>
          <w:noProof/>
        </w:rPr>
        <w:t>30</w:t>
      </w:r>
      <w:r>
        <w:fldChar w:fldCharType="end"/>
      </w:r>
      <w:bookmarkEnd w:id="139"/>
      <w:r>
        <w:t>.</w:t>
      </w:r>
      <w:r w:rsidR="00BD3FA8">
        <w:t xml:space="preserve"> Energy NodeJS application</w:t>
      </w:r>
      <w:r>
        <w:t xml:space="preserve"> </w:t>
      </w:r>
      <w:proofErr w:type="spellStart"/>
      <w:r>
        <w:t>oracleUpdateAsset</w:t>
      </w:r>
      <w:proofErr w:type="spellEnd"/>
      <w:r w:rsidR="00BD3FA8">
        <w:t xml:space="preserve"> function.</w:t>
      </w:r>
      <w:bookmarkEnd w:id="140"/>
      <w:bookmarkEnd w:id="141"/>
    </w:p>
    <w:p w14:paraId="51735199" w14:textId="77777777" w:rsidR="00BD3FA8" w:rsidRDefault="00BD3FA8" w:rsidP="00BD3FA8">
      <w:pPr>
        <w:keepNext/>
      </w:pPr>
      <w:r>
        <w:rPr>
          <w:noProof/>
        </w:rPr>
        <w:drawing>
          <wp:inline distT="0" distB="0" distL="0" distR="0" wp14:anchorId="01A5F6D7" wp14:editId="3AF7E841">
            <wp:extent cx="5004000" cy="1740350"/>
            <wp:effectExtent l="0" t="0" r="0" b="0"/>
            <wp:docPr id="1592775506" name="Picture 24"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775506" name="Picture 24" descr="A screen shot of a computer&#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004000" cy="1740350"/>
                    </a:xfrm>
                    <a:prstGeom prst="rect">
                      <a:avLst/>
                    </a:prstGeom>
                  </pic:spPr>
                </pic:pic>
              </a:graphicData>
            </a:graphic>
          </wp:inline>
        </w:drawing>
      </w:r>
    </w:p>
    <w:p w14:paraId="46B419F7" w14:textId="22B93A23" w:rsidR="00BD3FA8" w:rsidRDefault="00BD3FA8" w:rsidP="00BD3FA8">
      <w:pPr>
        <w:pStyle w:val="Caption"/>
      </w:pPr>
      <w:bookmarkStart w:id="142" w:name="_Ref179362376"/>
      <w:bookmarkStart w:id="143" w:name="_Toc179535089"/>
      <w:bookmarkStart w:id="144" w:name="_Toc179659124"/>
      <w:r>
        <w:t xml:space="preserve">Figure </w:t>
      </w:r>
      <w:r>
        <w:fldChar w:fldCharType="begin"/>
      </w:r>
      <w:r>
        <w:instrText xml:space="preserve"> SEQ Figure \* ARABIC </w:instrText>
      </w:r>
      <w:r>
        <w:fldChar w:fldCharType="separate"/>
      </w:r>
      <w:r w:rsidR="00995F36">
        <w:rPr>
          <w:noProof/>
        </w:rPr>
        <w:t>31</w:t>
      </w:r>
      <w:r>
        <w:fldChar w:fldCharType="end"/>
      </w:r>
      <w:bookmarkEnd w:id="142"/>
      <w:r>
        <w:t xml:space="preserve">. Energy NodeJS application </w:t>
      </w:r>
      <w:proofErr w:type="spellStart"/>
      <w:r>
        <w:t>CallOracle</w:t>
      </w:r>
      <w:proofErr w:type="spellEnd"/>
      <w:r>
        <w:t xml:space="preserve"> function.</w:t>
      </w:r>
      <w:bookmarkEnd w:id="143"/>
      <w:bookmarkEnd w:id="144"/>
    </w:p>
    <w:p w14:paraId="25B0B334" w14:textId="77777777" w:rsidR="00E65621" w:rsidRDefault="00E65621" w:rsidP="00E65621">
      <w:pPr>
        <w:keepNext/>
      </w:pPr>
      <w:r>
        <w:rPr>
          <w:noProof/>
        </w:rPr>
        <w:lastRenderedPageBreak/>
        <w:drawing>
          <wp:inline distT="0" distB="0" distL="0" distR="0" wp14:anchorId="34CA42A9" wp14:editId="4E6C1F37">
            <wp:extent cx="5004000" cy="3229904"/>
            <wp:effectExtent l="0" t="0" r="0" b="0"/>
            <wp:docPr id="154880367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803671" name="Picture 1548803671"/>
                    <pic:cNvPicPr/>
                  </pic:nvPicPr>
                  <pic:blipFill>
                    <a:blip r:embed="rId48">
                      <a:extLst>
                        <a:ext uri="{28A0092B-C50C-407E-A947-70E740481C1C}">
                          <a14:useLocalDpi xmlns:a14="http://schemas.microsoft.com/office/drawing/2010/main" val="0"/>
                        </a:ext>
                      </a:extLst>
                    </a:blip>
                    <a:stretch>
                      <a:fillRect/>
                    </a:stretch>
                  </pic:blipFill>
                  <pic:spPr>
                    <a:xfrm>
                      <a:off x="0" y="0"/>
                      <a:ext cx="5004000" cy="3229904"/>
                    </a:xfrm>
                    <a:prstGeom prst="rect">
                      <a:avLst/>
                    </a:prstGeom>
                  </pic:spPr>
                </pic:pic>
              </a:graphicData>
            </a:graphic>
          </wp:inline>
        </w:drawing>
      </w:r>
    </w:p>
    <w:p w14:paraId="2DCCBE2D" w14:textId="3B0AACDA" w:rsidR="00E65621" w:rsidRDefault="00E65621" w:rsidP="00E65621">
      <w:pPr>
        <w:pStyle w:val="Caption"/>
      </w:pPr>
      <w:bookmarkStart w:id="145" w:name="_Ref179362963"/>
      <w:bookmarkStart w:id="146" w:name="_Toc179535090"/>
      <w:bookmarkStart w:id="147" w:name="_Toc179659125"/>
      <w:r>
        <w:t xml:space="preserve">Figure </w:t>
      </w:r>
      <w:r>
        <w:fldChar w:fldCharType="begin"/>
      </w:r>
      <w:r>
        <w:instrText xml:space="preserve"> SEQ Figure \* ARABIC </w:instrText>
      </w:r>
      <w:r>
        <w:fldChar w:fldCharType="separate"/>
      </w:r>
      <w:r w:rsidR="00995F36">
        <w:rPr>
          <w:noProof/>
        </w:rPr>
        <w:t>32</w:t>
      </w:r>
      <w:r>
        <w:fldChar w:fldCharType="end"/>
      </w:r>
      <w:bookmarkEnd w:id="145"/>
      <w:r>
        <w:t xml:space="preserve">. Energy smart contract </w:t>
      </w:r>
      <w:proofErr w:type="spellStart"/>
      <w:r>
        <w:t>OracleUpdateAsset</w:t>
      </w:r>
      <w:proofErr w:type="spellEnd"/>
      <w:r>
        <w:t xml:space="preserve"> function.</w:t>
      </w:r>
      <w:bookmarkEnd w:id="146"/>
      <w:bookmarkEnd w:id="147"/>
    </w:p>
    <w:p w14:paraId="2E953E28" w14:textId="5D90F208" w:rsidR="0027750B" w:rsidRPr="0027750B" w:rsidRDefault="0043408A" w:rsidP="0027750B">
      <w:pPr>
        <w:pStyle w:val="Heading2"/>
        <w:rPr>
          <w:color w:val="000000" w:themeColor="text1"/>
        </w:rPr>
      </w:pPr>
      <w:bookmarkStart w:id="148" w:name="_Toc179739499"/>
      <w:r>
        <w:rPr>
          <w:color w:val="000000" w:themeColor="text1"/>
        </w:rPr>
        <w:t>ZKP</w:t>
      </w:r>
      <w:r w:rsidR="00DC11C1">
        <w:rPr>
          <w:color w:val="000000" w:themeColor="text1"/>
        </w:rPr>
        <w:t>s</w:t>
      </w:r>
      <w:r>
        <w:rPr>
          <w:color w:val="000000" w:themeColor="text1"/>
        </w:rPr>
        <w:t xml:space="preserve"> </w:t>
      </w:r>
      <w:r w:rsidR="0027750B" w:rsidRPr="0027750B">
        <w:rPr>
          <w:color w:val="000000" w:themeColor="text1"/>
        </w:rPr>
        <w:t>Prototype execution</w:t>
      </w:r>
      <w:bookmarkEnd w:id="148"/>
    </w:p>
    <w:p w14:paraId="25F07F3B" w14:textId="77777777" w:rsidR="0027750B" w:rsidRPr="0027750B" w:rsidRDefault="0027750B" w:rsidP="0027750B"/>
    <w:p w14:paraId="465B4A00" w14:textId="77777777" w:rsidR="006C5F77" w:rsidRDefault="006C5F77" w:rsidP="006C5F77">
      <w:pPr>
        <w:keepNext/>
      </w:pPr>
      <w:r>
        <w:rPr>
          <w:noProof/>
        </w:rPr>
        <w:drawing>
          <wp:inline distT="0" distB="0" distL="0" distR="0" wp14:anchorId="1E37BBE8" wp14:editId="5B306A94">
            <wp:extent cx="5004000" cy="3500924"/>
            <wp:effectExtent l="0" t="0" r="0" b="4445"/>
            <wp:docPr id="87341478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414788" name="Picture 873414788"/>
                    <pic:cNvPicPr/>
                  </pic:nvPicPr>
                  <pic:blipFill>
                    <a:blip r:embed="rId49">
                      <a:extLst>
                        <a:ext uri="{28A0092B-C50C-407E-A947-70E740481C1C}">
                          <a14:useLocalDpi xmlns:a14="http://schemas.microsoft.com/office/drawing/2010/main" val="0"/>
                        </a:ext>
                      </a:extLst>
                    </a:blip>
                    <a:stretch>
                      <a:fillRect/>
                    </a:stretch>
                  </pic:blipFill>
                  <pic:spPr>
                    <a:xfrm>
                      <a:off x="0" y="0"/>
                      <a:ext cx="5004000" cy="3500924"/>
                    </a:xfrm>
                    <a:prstGeom prst="rect">
                      <a:avLst/>
                    </a:prstGeom>
                  </pic:spPr>
                </pic:pic>
              </a:graphicData>
            </a:graphic>
          </wp:inline>
        </w:drawing>
      </w:r>
    </w:p>
    <w:p w14:paraId="7E0D8373" w14:textId="53098DA9" w:rsidR="006C5F77" w:rsidRDefault="006C5F77" w:rsidP="006C5F77">
      <w:pPr>
        <w:pStyle w:val="Caption"/>
      </w:pPr>
      <w:bookmarkStart w:id="149" w:name="_Ref179363199"/>
      <w:bookmarkStart w:id="150" w:name="_Toc179535091"/>
      <w:bookmarkStart w:id="151" w:name="_Toc179659126"/>
      <w:r>
        <w:t xml:space="preserve">Figure </w:t>
      </w:r>
      <w:r>
        <w:fldChar w:fldCharType="begin"/>
      </w:r>
      <w:r>
        <w:instrText xml:space="preserve"> SEQ Figure \* ARABIC </w:instrText>
      </w:r>
      <w:r>
        <w:fldChar w:fldCharType="separate"/>
      </w:r>
      <w:r w:rsidR="00995F36">
        <w:rPr>
          <w:noProof/>
        </w:rPr>
        <w:t>33</w:t>
      </w:r>
      <w:r>
        <w:fldChar w:fldCharType="end"/>
      </w:r>
      <w:bookmarkEnd w:id="149"/>
      <w:r>
        <w:t xml:space="preserve">. Apartment smart contract </w:t>
      </w:r>
      <w:proofErr w:type="spellStart"/>
      <w:r>
        <w:t>CreateAsset</w:t>
      </w:r>
      <w:proofErr w:type="spellEnd"/>
      <w:r>
        <w:t xml:space="preserve"> function terminal output.</w:t>
      </w:r>
      <w:bookmarkEnd w:id="150"/>
      <w:bookmarkEnd w:id="151"/>
    </w:p>
    <w:p w14:paraId="16C13D70" w14:textId="77777777" w:rsidR="006C5F77" w:rsidRDefault="006C5F77" w:rsidP="006C5F77">
      <w:pPr>
        <w:keepNext/>
      </w:pPr>
      <w:r>
        <w:rPr>
          <w:noProof/>
        </w:rPr>
        <w:lastRenderedPageBreak/>
        <w:drawing>
          <wp:inline distT="0" distB="0" distL="0" distR="0" wp14:anchorId="4910D98D" wp14:editId="407D2B7E">
            <wp:extent cx="5004000" cy="2919953"/>
            <wp:effectExtent l="0" t="0" r="0" b="1270"/>
            <wp:docPr id="643497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34972" name="Picture 6434972"/>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004000" cy="2919953"/>
                    </a:xfrm>
                    <a:prstGeom prst="rect">
                      <a:avLst/>
                    </a:prstGeom>
                  </pic:spPr>
                </pic:pic>
              </a:graphicData>
            </a:graphic>
          </wp:inline>
        </w:drawing>
      </w:r>
    </w:p>
    <w:p w14:paraId="47A4E095" w14:textId="385E9D39" w:rsidR="006C5F77" w:rsidRDefault="006C5F77" w:rsidP="006C5F77">
      <w:pPr>
        <w:pStyle w:val="Caption"/>
      </w:pPr>
      <w:bookmarkStart w:id="152" w:name="_Ref179363756"/>
      <w:bookmarkStart w:id="153" w:name="_Toc179535092"/>
      <w:bookmarkStart w:id="154" w:name="_Toc179659127"/>
      <w:r>
        <w:t xml:space="preserve">Figure </w:t>
      </w:r>
      <w:r>
        <w:fldChar w:fldCharType="begin"/>
      </w:r>
      <w:r>
        <w:instrText xml:space="preserve"> SEQ Figure \* ARABIC </w:instrText>
      </w:r>
      <w:r>
        <w:fldChar w:fldCharType="separate"/>
      </w:r>
      <w:r w:rsidR="00995F36">
        <w:rPr>
          <w:noProof/>
        </w:rPr>
        <w:t>34</w:t>
      </w:r>
      <w:r>
        <w:fldChar w:fldCharType="end"/>
      </w:r>
      <w:bookmarkEnd w:id="152"/>
      <w:r>
        <w:t xml:space="preserve">. Energy smart contract function </w:t>
      </w:r>
      <w:proofErr w:type="spellStart"/>
      <w:r>
        <w:t>CreateAsset</w:t>
      </w:r>
      <w:proofErr w:type="spellEnd"/>
      <w:r>
        <w:t xml:space="preserve"> with </w:t>
      </w:r>
      <w:proofErr w:type="spellStart"/>
      <w:r>
        <w:t>EnergyUsage</w:t>
      </w:r>
      <w:proofErr w:type="spellEnd"/>
      <w:r>
        <w:t xml:space="preserve"> attribute equals 0.</w:t>
      </w:r>
      <w:bookmarkEnd w:id="153"/>
      <w:bookmarkEnd w:id="154"/>
    </w:p>
    <w:p w14:paraId="01510650" w14:textId="77777777" w:rsidR="00FA4B27" w:rsidRDefault="00FA4B27" w:rsidP="00FA4B27">
      <w:pPr>
        <w:keepNext/>
      </w:pPr>
      <w:r>
        <w:rPr>
          <w:noProof/>
        </w:rPr>
        <w:drawing>
          <wp:inline distT="0" distB="0" distL="0" distR="0" wp14:anchorId="2A7A19B6" wp14:editId="29391AE2">
            <wp:extent cx="2199190" cy="5055568"/>
            <wp:effectExtent l="0" t="0" r="0" b="0"/>
            <wp:docPr id="142944179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441799" name="Picture 1429441799"/>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207300" cy="5074211"/>
                    </a:xfrm>
                    <a:prstGeom prst="rect">
                      <a:avLst/>
                    </a:prstGeom>
                  </pic:spPr>
                </pic:pic>
              </a:graphicData>
            </a:graphic>
          </wp:inline>
        </w:drawing>
      </w:r>
    </w:p>
    <w:p w14:paraId="64C33302" w14:textId="11938C55" w:rsidR="00FA4B27" w:rsidRDefault="00FA4B27" w:rsidP="00FA4B27">
      <w:pPr>
        <w:pStyle w:val="Caption"/>
      </w:pPr>
      <w:bookmarkStart w:id="155" w:name="_Ref179364039"/>
      <w:bookmarkStart w:id="156" w:name="_Toc179535093"/>
      <w:bookmarkStart w:id="157" w:name="_Toc179659128"/>
      <w:r>
        <w:t xml:space="preserve">Figure </w:t>
      </w:r>
      <w:r>
        <w:fldChar w:fldCharType="begin"/>
      </w:r>
      <w:r>
        <w:instrText xml:space="preserve"> SEQ Figure \* ARABIC </w:instrText>
      </w:r>
      <w:r>
        <w:fldChar w:fldCharType="separate"/>
      </w:r>
      <w:r w:rsidR="00995F36">
        <w:rPr>
          <w:noProof/>
        </w:rPr>
        <w:t>35</w:t>
      </w:r>
      <w:r>
        <w:fldChar w:fldCharType="end"/>
      </w:r>
      <w:bookmarkEnd w:id="155"/>
      <w:r>
        <w:t xml:space="preserve">. Energy smart contract </w:t>
      </w:r>
      <w:proofErr w:type="spellStart"/>
      <w:r>
        <w:t>UpdateAsset</w:t>
      </w:r>
      <w:proofErr w:type="spellEnd"/>
      <w:r>
        <w:t xml:space="preserve"> function output.</w:t>
      </w:r>
      <w:bookmarkEnd w:id="156"/>
      <w:bookmarkEnd w:id="157"/>
    </w:p>
    <w:p w14:paraId="2F36FE48" w14:textId="77777777" w:rsidR="00481F3F" w:rsidRDefault="00481F3F" w:rsidP="00481F3F">
      <w:pPr>
        <w:keepNext/>
      </w:pPr>
      <w:r>
        <w:rPr>
          <w:noProof/>
        </w:rPr>
        <w:lastRenderedPageBreak/>
        <w:drawing>
          <wp:inline distT="0" distB="0" distL="0" distR="0" wp14:anchorId="0E3C0199" wp14:editId="2F15F837">
            <wp:extent cx="3695700" cy="1435100"/>
            <wp:effectExtent l="0" t="0" r="0" b="0"/>
            <wp:docPr id="1928072200"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072200" name="Picture 1928072200"/>
                    <pic:cNvPicPr/>
                  </pic:nvPicPr>
                  <pic:blipFill>
                    <a:blip r:embed="rId52">
                      <a:extLst>
                        <a:ext uri="{28A0092B-C50C-407E-A947-70E740481C1C}">
                          <a14:useLocalDpi xmlns:a14="http://schemas.microsoft.com/office/drawing/2010/main" val="0"/>
                        </a:ext>
                      </a:extLst>
                    </a:blip>
                    <a:stretch>
                      <a:fillRect/>
                    </a:stretch>
                  </pic:blipFill>
                  <pic:spPr>
                    <a:xfrm>
                      <a:off x="0" y="0"/>
                      <a:ext cx="3695700" cy="1435100"/>
                    </a:xfrm>
                    <a:prstGeom prst="rect">
                      <a:avLst/>
                    </a:prstGeom>
                  </pic:spPr>
                </pic:pic>
              </a:graphicData>
            </a:graphic>
          </wp:inline>
        </w:drawing>
      </w:r>
    </w:p>
    <w:p w14:paraId="167ECD02" w14:textId="2972F5E5" w:rsidR="00481F3F" w:rsidRDefault="00481F3F" w:rsidP="00481F3F">
      <w:pPr>
        <w:pStyle w:val="Caption"/>
      </w:pPr>
      <w:bookmarkStart w:id="158" w:name="_Ref179365323"/>
      <w:bookmarkStart w:id="159" w:name="_Toc179535094"/>
      <w:bookmarkStart w:id="160" w:name="_Toc179659129"/>
      <w:r>
        <w:t xml:space="preserve">Figure </w:t>
      </w:r>
      <w:r>
        <w:fldChar w:fldCharType="begin"/>
      </w:r>
      <w:r>
        <w:instrText xml:space="preserve"> SEQ Figure \* ARABIC </w:instrText>
      </w:r>
      <w:r>
        <w:fldChar w:fldCharType="separate"/>
      </w:r>
      <w:r w:rsidR="00995F36">
        <w:rPr>
          <w:noProof/>
        </w:rPr>
        <w:t>36</w:t>
      </w:r>
      <w:r>
        <w:fldChar w:fldCharType="end"/>
      </w:r>
      <w:bookmarkEnd w:id="158"/>
      <w:r>
        <w:t xml:space="preserve">. Energy smart contract </w:t>
      </w:r>
      <w:proofErr w:type="spellStart"/>
      <w:r>
        <w:t>UpdateAsset</w:t>
      </w:r>
      <w:proofErr w:type="spellEnd"/>
      <w:r>
        <w:t xml:space="preserve"> terminal output execution showing the asset with the lowest latency</w:t>
      </w:r>
      <w:r w:rsidR="00B0725E">
        <w:t xml:space="preserve"> verifying with the Plonk protocol</w:t>
      </w:r>
      <w:r>
        <w:t>.</w:t>
      </w:r>
      <w:bookmarkEnd w:id="159"/>
      <w:bookmarkEnd w:id="160"/>
    </w:p>
    <w:p w14:paraId="38D33087" w14:textId="77777777" w:rsidR="00481F3F" w:rsidRDefault="00481F3F" w:rsidP="00481F3F">
      <w:pPr>
        <w:keepNext/>
      </w:pPr>
      <w:r>
        <w:rPr>
          <w:noProof/>
        </w:rPr>
        <w:drawing>
          <wp:inline distT="0" distB="0" distL="0" distR="0" wp14:anchorId="09029A6B" wp14:editId="43EAA67B">
            <wp:extent cx="3721100" cy="1371600"/>
            <wp:effectExtent l="0" t="0" r="0" b="0"/>
            <wp:docPr id="1564659768"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659768" name="Picture 1564659768"/>
                    <pic:cNvPicPr/>
                  </pic:nvPicPr>
                  <pic:blipFill>
                    <a:blip r:embed="rId53">
                      <a:extLst>
                        <a:ext uri="{28A0092B-C50C-407E-A947-70E740481C1C}">
                          <a14:useLocalDpi xmlns:a14="http://schemas.microsoft.com/office/drawing/2010/main" val="0"/>
                        </a:ext>
                      </a:extLst>
                    </a:blip>
                    <a:stretch>
                      <a:fillRect/>
                    </a:stretch>
                  </pic:blipFill>
                  <pic:spPr>
                    <a:xfrm>
                      <a:off x="0" y="0"/>
                      <a:ext cx="3721100" cy="1371600"/>
                    </a:xfrm>
                    <a:prstGeom prst="rect">
                      <a:avLst/>
                    </a:prstGeom>
                  </pic:spPr>
                </pic:pic>
              </a:graphicData>
            </a:graphic>
          </wp:inline>
        </w:drawing>
      </w:r>
    </w:p>
    <w:p w14:paraId="2CB89000" w14:textId="55F978F4" w:rsidR="00481F3F" w:rsidRDefault="00481F3F" w:rsidP="00481F3F">
      <w:pPr>
        <w:pStyle w:val="Caption"/>
      </w:pPr>
      <w:bookmarkStart w:id="161" w:name="_Ref179365342"/>
      <w:bookmarkStart w:id="162" w:name="_Toc179535095"/>
      <w:bookmarkStart w:id="163" w:name="_Toc179659130"/>
      <w:r>
        <w:t xml:space="preserve">Figure </w:t>
      </w:r>
      <w:r>
        <w:fldChar w:fldCharType="begin"/>
      </w:r>
      <w:r>
        <w:instrText xml:space="preserve"> SEQ Figure \* ARABIC </w:instrText>
      </w:r>
      <w:r>
        <w:fldChar w:fldCharType="separate"/>
      </w:r>
      <w:r w:rsidR="00995F36">
        <w:rPr>
          <w:noProof/>
        </w:rPr>
        <w:t>37</w:t>
      </w:r>
      <w:r>
        <w:fldChar w:fldCharType="end"/>
      </w:r>
      <w:bookmarkEnd w:id="161"/>
      <w:r>
        <w:t xml:space="preserve">. </w:t>
      </w:r>
      <w:r w:rsidRPr="00416AF3">
        <w:t xml:space="preserve">Energy smart contract </w:t>
      </w:r>
      <w:proofErr w:type="spellStart"/>
      <w:r w:rsidRPr="00416AF3">
        <w:t>UpdateAsset</w:t>
      </w:r>
      <w:proofErr w:type="spellEnd"/>
      <w:r w:rsidRPr="00416AF3">
        <w:t xml:space="preserve"> terminal output execution showing the asset with </w:t>
      </w:r>
      <w:r>
        <w:t>the highest</w:t>
      </w:r>
      <w:r w:rsidRPr="00416AF3">
        <w:t xml:space="preserve"> latency</w:t>
      </w:r>
      <w:r w:rsidR="00B0725E">
        <w:t xml:space="preserve"> verifying with the Plonk protocol</w:t>
      </w:r>
      <w:r w:rsidRPr="00416AF3">
        <w:t>.</w:t>
      </w:r>
      <w:bookmarkEnd w:id="162"/>
      <w:bookmarkEnd w:id="163"/>
    </w:p>
    <w:p w14:paraId="4E9AA081" w14:textId="77777777" w:rsidR="005C670B" w:rsidRDefault="00481F3F" w:rsidP="005C670B">
      <w:pPr>
        <w:keepNext/>
      </w:pPr>
      <w:r>
        <w:rPr>
          <w:noProof/>
        </w:rPr>
        <w:drawing>
          <wp:inline distT="0" distB="0" distL="0" distR="0" wp14:anchorId="20F98030" wp14:editId="1EB77D0B">
            <wp:extent cx="5092700" cy="1028700"/>
            <wp:effectExtent l="0" t="0" r="0" b="0"/>
            <wp:docPr id="15757250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72502" name="Picture 157572502"/>
                    <pic:cNvPicPr/>
                  </pic:nvPicPr>
                  <pic:blipFill>
                    <a:blip r:embed="rId54">
                      <a:extLst>
                        <a:ext uri="{28A0092B-C50C-407E-A947-70E740481C1C}">
                          <a14:useLocalDpi xmlns:a14="http://schemas.microsoft.com/office/drawing/2010/main" val="0"/>
                        </a:ext>
                      </a:extLst>
                    </a:blip>
                    <a:stretch>
                      <a:fillRect/>
                    </a:stretch>
                  </pic:blipFill>
                  <pic:spPr>
                    <a:xfrm>
                      <a:off x="0" y="0"/>
                      <a:ext cx="5092700" cy="1028700"/>
                    </a:xfrm>
                    <a:prstGeom prst="rect">
                      <a:avLst/>
                    </a:prstGeom>
                  </pic:spPr>
                </pic:pic>
              </a:graphicData>
            </a:graphic>
          </wp:inline>
        </w:drawing>
      </w:r>
    </w:p>
    <w:p w14:paraId="0DC2B61E" w14:textId="44A1F2AD" w:rsidR="00E65621" w:rsidRDefault="005C670B" w:rsidP="001E6CD9">
      <w:pPr>
        <w:pStyle w:val="Caption"/>
      </w:pPr>
      <w:bookmarkStart w:id="164" w:name="_Ref179365885"/>
      <w:bookmarkStart w:id="165" w:name="_Toc179535096"/>
      <w:bookmarkStart w:id="166" w:name="_Toc179659131"/>
      <w:r>
        <w:t xml:space="preserve">Figure </w:t>
      </w:r>
      <w:r>
        <w:fldChar w:fldCharType="begin"/>
      </w:r>
      <w:r>
        <w:instrText xml:space="preserve"> SEQ Figure \* ARABIC </w:instrText>
      </w:r>
      <w:r>
        <w:fldChar w:fldCharType="separate"/>
      </w:r>
      <w:r w:rsidR="00995F36">
        <w:rPr>
          <w:noProof/>
        </w:rPr>
        <w:t>38</w:t>
      </w:r>
      <w:r>
        <w:fldChar w:fldCharType="end"/>
      </w:r>
      <w:bookmarkEnd w:id="164"/>
      <w:r>
        <w:t xml:space="preserve">. Energy smart contract </w:t>
      </w:r>
      <w:proofErr w:type="spellStart"/>
      <w:r>
        <w:t>UpdateAsset</w:t>
      </w:r>
      <w:proofErr w:type="spellEnd"/>
      <w:r>
        <w:t xml:space="preserve"> terminal output </w:t>
      </w:r>
      <w:r w:rsidR="00CE524B">
        <w:t>summary</w:t>
      </w:r>
      <w:r>
        <w:t xml:space="preserve"> using the Plonk protocol.</w:t>
      </w:r>
      <w:bookmarkEnd w:id="165"/>
      <w:bookmarkEnd w:id="166"/>
    </w:p>
    <w:p w14:paraId="0579EF31" w14:textId="77777777" w:rsidR="00A14F19" w:rsidRDefault="001E6CD9" w:rsidP="00A14F19">
      <w:pPr>
        <w:keepNext/>
      </w:pPr>
      <w:r>
        <w:rPr>
          <w:noProof/>
        </w:rPr>
        <w:drawing>
          <wp:inline distT="0" distB="0" distL="0" distR="0" wp14:anchorId="552FB2EC" wp14:editId="21EFEC84">
            <wp:extent cx="3657600" cy="1409700"/>
            <wp:effectExtent l="0" t="0" r="0" b="0"/>
            <wp:docPr id="1186866023"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866023" name="Picture 1186866023"/>
                    <pic:cNvPicPr/>
                  </pic:nvPicPr>
                  <pic:blipFill>
                    <a:blip r:embed="rId55">
                      <a:extLst>
                        <a:ext uri="{28A0092B-C50C-407E-A947-70E740481C1C}">
                          <a14:useLocalDpi xmlns:a14="http://schemas.microsoft.com/office/drawing/2010/main" val="0"/>
                        </a:ext>
                      </a:extLst>
                    </a:blip>
                    <a:stretch>
                      <a:fillRect/>
                    </a:stretch>
                  </pic:blipFill>
                  <pic:spPr>
                    <a:xfrm>
                      <a:off x="0" y="0"/>
                      <a:ext cx="3657600" cy="1409700"/>
                    </a:xfrm>
                    <a:prstGeom prst="rect">
                      <a:avLst/>
                    </a:prstGeom>
                  </pic:spPr>
                </pic:pic>
              </a:graphicData>
            </a:graphic>
          </wp:inline>
        </w:drawing>
      </w:r>
    </w:p>
    <w:p w14:paraId="17DB8912" w14:textId="2FF6D859" w:rsidR="001E6CD9" w:rsidRDefault="00A14F19" w:rsidP="00A14F19">
      <w:pPr>
        <w:pStyle w:val="Caption"/>
      </w:pPr>
      <w:bookmarkStart w:id="167" w:name="_Ref179366006"/>
      <w:bookmarkStart w:id="168" w:name="_Toc179535097"/>
      <w:bookmarkStart w:id="169" w:name="_Toc179659132"/>
      <w:r>
        <w:t xml:space="preserve">Figure </w:t>
      </w:r>
      <w:r>
        <w:fldChar w:fldCharType="begin"/>
      </w:r>
      <w:r>
        <w:instrText xml:space="preserve"> SEQ Figure \* ARABIC </w:instrText>
      </w:r>
      <w:r>
        <w:fldChar w:fldCharType="separate"/>
      </w:r>
      <w:r w:rsidR="00995F36">
        <w:rPr>
          <w:noProof/>
        </w:rPr>
        <w:t>39</w:t>
      </w:r>
      <w:r>
        <w:fldChar w:fldCharType="end"/>
      </w:r>
      <w:bookmarkEnd w:id="167"/>
      <w:r>
        <w:t xml:space="preserve">. </w:t>
      </w:r>
      <w:r w:rsidRPr="0036790D">
        <w:t xml:space="preserve">Energy smart contract </w:t>
      </w:r>
      <w:proofErr w:type="spellStart"/>
      <w:r w:rsidRPr="0036790D">
        <w:t>UpdateAsset</w:t>
      </w:r>
      <w:proofErr w:type="spellEnd"/>
      <w:r w:rsidRPr="0036790D">
        <w:t xml:space="preserve"> terminal output execution showing the asset with the lowest latency verifying with the </w:t>
      </w:r>
      <w:r>
        <w:t>Groth16</w:t>
      </w:r>
      <w:r w:rsidRPr="0036790D">
        <w:t xml:space="preserve"> protocol.</w:t>
      </w:r>
      <w:bookmarkEnd w:id="168"/>
      <w:bookmarkEnd w:id="169"/>
    </w:p>
    <w:p w14:paraId="5FE166C5" w14:textId="77777777" w:rsidR="00A14F19" w:rsidRDefault="001E6CD9" w:rsidP="00A14F19">
      <w:pPr>
        <w:keepNext/>
      </w:pPr>
      <w:r>
        <w:rPr>
          <w:noProof/>
        </w:rPr>
        <w:drawing>
          <wp:inline distT="0" distB="0" distL="0" distR="0" wp14:anchorId="6038AA97" wp14:editId="78F5496E">
            <wp:extent cx="3695700" cy="1384300"/>
            <wp:effectExtent l="0" t="0" r="0" b="0"/>
            <wp:docPr id="866453304"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453304" name="Picture 866453304"/>
                    <pic:cNvPicPr/>
                  </pic:nvPicPr>
                  <pic:blipFill>
                    <a:blip r:embed="rId56">
                      <a:extLst>
                        <a:ext uri="{28A0092B-C50C-407E-A947-70E740481C1C}">
                          <a14:useLocalDpi xmlns:a14="http://schemas.microsoft.com/office/drawing/2010/main" val="0"/>
                        </a:ext>
                      </a:extLst>
                    </a:blip>
                    <a:stretch>
                      <a:fillRect/>
                    </a:stretch>
                  </pic:blipFill>
                  <pic:spPr>
                    <a:xfrm>
                      <a:off x="0" y="0"/>
                      <a:ext cx="3695700" cy="1384300"/>
                    </a:xfrm>
                    <a:prstGeom prst="rect">
                      <a:avLst/>
                    </a:prstGeom>
                  </pic:spPr>
                </pic:pic>
              </a:graphicData>
            </a:graphic>
          </wp:inline>
        </w:drawing>
      </w:r>
    </w:p>
    <w:p w14:paraId="584BC923" w14:textId="5672B161" w:rsidR="001E6CD9" w:rsidRDefault="00A14F19" w:rsidP="00A14F19">
      <w:pPr>
        <w:pStyle w:val="Caption"/>
      </w:pPr>
      <w:bookmarkStart w:id="170" w:name="_Ref179366024"/>
      <w:bookmarkStart w:id="171" w:name="_Toc179535098"/>
      <w:bookmarkStart w:id="172" w:name="_Toc179659133"/>
      <w:r>
        <w:t xml:space="preserve">Figure </w:t>
      </w:r>
      <w:r>
        <w:fldChar w:fldCharType="begin"/>
      </w:r>
      <w:r>
        <w:instrText xml:space="preserve"> SEQ Figure \* ARABIC </w:instrText>
      </w:r>
      <w:r>
        <w:fldChar w:fldCharType="separate"/>
      </w:r>
      <w:r w:rsidR="00995F36">
        <w:rPr>
          <w:noProof/>
        </w:rPr>
        <w:t>40</w:t>
      </w:r>
      <w:r>
        <w:fldChar w:fldCharType="end"/>
      </w:r>
      <w:bookmarkEnd w:id="170"/>
      <w:r>
        <w:t xml:space="preserve">. </w:t>
      </w:r>
      <w:r w:rsidRPr="00305C34">
        <w:t xml:space="preserve">Energy smart contract </w:t>
      </w:r>
      <w:proofErr w:type="spellStart"/>
      <w:r w:rsidRPr="00305C34">
        <w:t>UpdateAsset</w:t>
      </w:r>
      <w:proofErr w:type="spellEnd"/>
      <w:r w:rsidRPr="00305C34">
        <w:t xml:space="preserve"> terminal output execution showing the asset with the highest latency verifying with the </w:t>
      </w:r>
      <w:r>
        <w:t>Groth16</w:t>
      </w:r>
      <w:r w:rsidRPr="00305C34">
        <w:t xml:space="preserve"> protocol.</w:t>
      </w:r>
      <w:bookmarkEnd w:id="171"/>
      <w:bookmarkEnd w:id="172"/>
    </w:p>
    <w:p w14:paraId="470431CA" w14:textId="77777777" w:rsidR="001E6CD9" w:rsidRDefault="001E6CD9" w:rsidP="001E6CD9"/>
    <w:p w14:paraId="12EDA5A9" w14:textId="77777777" w:rsidR="00A14F19" w:rsidRDefault="001E6CD9" w:rsidP="00A14F19">
      <w:pPr>
        <w:keepNext/>
      </w:pPr>
      <w:r>
        <w:rPr>
          <w:noProof/>
        </w:rPr>
        <w:lastRenderedPageBreak/>
        <w:drawing>
          <wp:inline distT="0" distB="0" distL="0" distR="0" wp14:anchorId="07F652BF" wp14:editId="0FD13135">
            <wp:extent cx="5118100" cy="1104900"/>
            <wp:effectExtent l="0" t="0" r="0" b="0"/>
            <wp:docPr id="2070740138"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740138" name="Picture 2070740138"/>
                    <pic:cNvPicPr/>
                  </pic:nvPicPr>
                  <pic:blipFill>
                    <a:blip r:embed="rId57">
                      <a:extLst>
                        <a:ext uri="{28A0092B-C50C-407E-A947-70E740481C1C}">
                          <a14:useLocalDpi xmlns:a14="http://schemas.microsoft.com/office/drawing/2010/main" val="0"/>
                        </a:ext>
                      </a:extLst>
                    </a:blip>
                    <a:stretch>
                      <a:fillRect/>
                    </a:stretch>
                  </pic:blipFill>
                  <pic:spPr>
                    <a:xfrm>
                      <a:off x="0" y="0"/>
                      <a:ext cx="5118100" cy="1104900"/>
                    </a:xfrm>
                    <a:prstGeom prst="rect">
                      <a:avLst/>
                    </a:prstGeom>
                  </pic:spPr>
                </pic:pic>
              </a:graphicData>
            </a:graphic>
          </wp:inline>
        </w:drawing>
      </w:r>
    </w:p>
    <w:p w14:paraId="01150905" w14:textId="18D9B152" w:rsidR="001E6CD9" w:rsidRDefault="00A14F19" w:rsidP="00A14F19">
      <w:pPr>
        <w:pStyle w:val="Caption"/>
      </w:pPr>
      <w:bookmarkStart w:id="173" w:name="_Ref179366112"/>
      <w:bookmarkStart w:id="174" w:name="_Toc179535099"/>
      <w:bookmarkStart w:id="175" w:name="_Toc179659134"/>
      <w:r>
        <w:t xml:space="preserve">Figure </w:t>
      </w:r>
      <w:r>
        <w:fldChar w:fldCharType="begin"/>
      </w:r>
      <w:r>
        <w:instrText xml:space="preserve"> SEQ Figure \* ARABIC </w:instrText>
      </w:r>
      <w:r>
        <w:fldChar w:fldCharType="separate"/>
      </w:r>
      <w:r w:rsidR="00995F36">
        <w:rPr>
          <w:noProof/>
        </w:rPr>
        <w:t>41</w:t>
      </w:r>
      <w:r>
        <w:fldChar w:fldCharType="end"/>
      </w:r>
      <w:bookmarkEnd w:id="173"/>
      <w:r>
        <w:t xml:space="preserve">. </w:t>
      </w:r>
      <w:r w:rsidRPr="008F015E">
        <w:t xml:space="preserve">Energy smart contract </w:t>
      </w:r>
      <w:proofErr w:type="spellStart"/>
      <w:r w:rsidRPr="008F015E">
        <w:t>UpdateAsset</w:t>
      </w:r>
      <w:proofErr w:type="spellEnd"/>
      <w:r w:rsidRPr="008F015E">
        <w:t xml:space="preserve"> terminal output summary using the </w:t>
      </w:r>
      <w:r>
        <w:t>Groth16</w:t>
      </w:r>
      <w:r w:rsidRPr="008F015E">
        <w:t xml:space="preserve"> protocol.</w:t>
      </w:r>
      <w:bookmarkEnd w:id="174"/>
      <w:bookmarkEnd w:id="175"/>
    </w:p>
    <w:p w14:paraId="7DB9262B" w14:textId="77777777" w:rsidR="003235B7" w:rsidRDefault="003235B7" w:rsidP="003235B7">
      <w:pPr>
        <w:keepNext/>
      </w:pPr>
      <w:r>
        <w:rPr>
          <w:noProof/>
        </w:rPr>
        <w:drawing>
          <wp:inline distT="0" distB="0" distL="0" distR="0" wp14:anchorId="38BF8E6A" wp14:editId="27C7405E">
            <wp:extent cx="3568700" cy="1409700"/>
            <wp:effectExtent l="0" t="0" r="0" b="0"/>
            <wp:docPr id="317355025"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355025" name="Picture 317355025"/>
                    <pic:cNvPicPr/>
                  </pic:nvPicPr>
                  <pic:blipFill>
                    <a:blip r:embed="rId58">
                      <a:extLst>
                        <a:ext uri="{28A0092B-C50C-407E-A947-70E740481C1C}">
                          <a14:useLocalDpi xmlns:a14="http://schemas.microsoft.com/office/drawing/2010/main" val="0"/>
                        </a:ext>
                      </a:extLst>
                    </a:blip>
                    <a:stretch>
                      <a:fillRect/>
                    </a:stretch>
                  </pic:blipFill>
                  <pic:spPr>
                    <a:xfrm>
                      <a:off x="0" y="0"/>
                      <a:ext cx="3568700" cy="1409700"/>
                    </a:xfrm>
                    <a:prstGeom prst="rect">
                      <a:avLst/>
                    </a:prstGeom>
                  </pic:spPr>
                </pic:pic>
              </a:graphicData>
            </a:graphic>
          </wp:inline>
        </w:drawing>
      </w:r>
    </w:p>
    <w:p w14:paraId="7FE77B92" w14:textId="0E5951C6" w:rsidR="003235B7" w:rsidRDefault="003235B7" w:rsidP="003235B7">
      <w:pPr>
        <w:pStyle w:val="Caption"/>
      </w:pPr>
      <w:bookmarkStart w:id="176" w:name="_Ref179366675"/>
      <w:bookmarkStart w:id="177" w:name="_Toc179535100"/>
      <w:bookmarkStart w:id="178" w:name="_Toc179659135"/>
      <w:r>
        <w:t xml:space="preserve">Figure </w:t>
      </w:r>
      <w:r>
        <w:fldChar w:fldCharType="begin"/>
      </w:r>
      <w:r>
        <w:instrText xml:space="preserve"> SEQ Figure \* ARABIC </w:instrText>
      </w:r>
      <w:r>
        <w:fldChar w:fldCharType="separate"/>
      </w:r>
      <w:r w:rsidR="00995F36">
        <w:rPr>
          <w:noProof/>
        </w:rPr>
        <w:t>42</w:t>
      </w:r>
      <w:r>
        <w:fldChar w:fldCharType="end"/>
      </w:r>
      <w:bookmarkEnd w:id="176"/>
      <w:r>
        <w:t xml:space="preserve">. </w:t>
      </w:r>
      <w:r w:rsidRPr="006A3B1B">
        <w:t xml:space="preserve">Energy smart contract </w:t>
      </w:r>
      <w:proofErr w:type="spellStart"/>
      <w:r w:rsidRPr="006A3B1B">
        <w:t>UpdateAsset</w:t>
      </w:r>
      <w:proofErr w:type="spellEnd"/>
      <w:r w:rsidRPr="006A3B1B">
        <w:t xml:space="preserve"> terminal output execution showing the asset with the lowest latency verifying with the </w:t>
      </w:r>
      <w:proofErr w:type="spellStart"/>
      <w:r>
        <w:t>Fflonk</w:t>
      </w:r>
      <w:proofErr w:type="spellEnd"/>
      <w:r w:rsidRPr="006A3B1B">
        <w:t xml:space="preserve"> protocol.</w:t>
      </w:r>
      <w:bookmarkEnd w:id="177"/>
      <w:bookmarkEnd w:id="178"/>
    </w:p>
    <w:p w14:paraId="1CE97706" w14:textId="77777777" w:rsidR="00E414F3" w:rsidRDefault="00E414F3" w:rsidP="00E414F3">
      <w:pPr>
        <w:keepNext/>
      </w:pPr>
      <w:r>
        <w:rPr>
          <w:noProof/>
        </w:rPr>
        <w:drawing>
          <wp:inline distT="0" distB="0" distL="0" distR="0" wp14:anchorId="485C9A2F" wp14:editId="2393C622">
            <wp:extent cx="3606800" cy="1409700"/>
            <wp:effectExtent l="0" t="0" r="0" b="0"/>
            <wp:docPr id="23895904"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95904" name="Picture 23895904"/>
                    <pic:cNvPicPr/>
                  </pic:nvPicPr>
                  <pic:blipFill>
                    <a:blip r:embed="rId59">
                      <a:extLst>
                        <a:ext uri="{28A0092B-C50C-407E-A947-70E740481C1C}">
                          <a14:useLocalDpi xmlns:a14="http://schemas.microsoft.com/office/drawing/2010/main" val="0"/>
                        </a:ext>
                      </a:extLst>
                    </a:blip>
                    <a:stretch>
                      <a:fillRect/>
                    </a:stretch>
                  </pic:blipFill>
                  <pic:spPr>
                    <a:xfrm>
                      <a:off x="0" y="0"/>
                      <a:ext cx="3606800" cy="1409700"/>
                    </a:xfrm>
                    <a:prstGeom prst="rect">
                      <a:avLst/>
                    </a:prstGeom>
                  </pic:spPr>
                </pic:pic>
              </a:graphicData>
            </a:graphic>
          </wp:inline>
        </w:drawing>
      </w:r>
    </w:p>
    <w:p w14:paraId="3EC3FD79" w14:textId="0DCAE6F6" w:rsidR="00E414F3" w:rsidRDefault="00E414F3" w:rsidP="00E414F3">
      <w:pPr>
        <w:pStyle w:val="Caption"/>
      </w:pPr>
      <w:bookmarkStart w:id="179" w:name="_Ref179366686"/>
      <w:bookmarkStart w:id="180" w:name="_Toc179535101"/>
      <w:bookmarkStart w:id="181" w:name="_Toc179659136"/>
      <w:r>
        <w:t xml:space="preserve">Figure </w:t>
      </w:r>
      <w:r>
        <w:fldChar w:fldCharType="begin"/>
      </w:r>
      <w:r>
        <w:instrText xml:space="preserve"> SEQ Figure \* ARABIC </w:instrText>
      </w:r>
      <w:r>
        <w:fldChar w:fldCharType="separate"/>
      </w:r>
      <w:r w:rsidR="00995F36">
        <w:rPr>
          <w:noProof/>
        </w:rPr>
        <w:t>43</w:t>
      </w:r>
      <w:r>
        <w:fldChar w:fldCharType="end"/>
      </w:r>
      <w:bookmarkEnd w:id="179"/>
      <w:r>
        <w:t xml:space="preserve">. </w:t>
      </w:r>
      <w:r w:rsidRPr="00BF3CFD">
        <w:t xml:space="preserve">Energy smart contract </w:t>
      </w:r>
      <w:proofErr w:type="spellStart"/>
      <w:r w:rsidRPr="00BF3CFD">
        <w:t>UpdateAsset</w:t>
      </w:r>
      <w:proofErr w:type="spellEnd"/>
      <w:r w:rsidRPr="00BF3CFD">
        <w:t xml:space="preserve"> terminal output execution showing the asset with the </w:t>
      </w:r>
      <w:r>
        <w:t>highest</w:t>
      </w:r>
      <w:r w:rsidRPr="00BF3CFD">
        <w:t xml:space="preserve"> latency verifying with the </w:t>
      </w:r>
      <w:proofErr w:type="spellStart"/>
      <w:r w:rsidRPr="00BF3CFD">
        <w:t>Fflonk</w:t>
      </w:r>
      <w:proofErr w:type="spellEnd"/>
      <w:r w:rsidRPr="00BF3CFD">
        <w:t xml:space="preserve"> protocol.</w:t>
      </w:r>
      <w:bookmarkEnd w:id="180"/>
      <w:bookmarkEnd w:id="181"/>
    </w:p>
    <w:p w14:paraId="5573FE04" w14:textId="77777777" w:rsidR="00E414F3" w:rsidRDefault="00E414F3" w:rsidP="00E414F3">
      <w:pPr>
        <w:keepNext/>
      </w:pPr>
      <w:r>
        <w:rPr>
          <w:noProof/>
        </w:rPr>
        <w:drawing>
          <wp:inline distT="0" distB="0" distL="0" distR="0" wp14:anchorId="0A76CB94" wp14:editId="0A6C9D2C">
            <wp:extent cx="5245100" cy="1079500"/>
            <wp:effectExtent l="0" t="0" r="0" b="0"/>
            <wp:docPr id="9752908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290881" name="Picture 975290881"/>
                    <pic:cNvPicPr/>
                  </pic:nvPicPr>
                  <pic:blipFill>
                    <a:blip r:embed="rId60">
                      <a:extLst>
                        <a:ext uri="{28A0092B-C50C-407E-A947-70E740481C1C}">
                          <a14:useLocalDpi xmlns:a14="http://schemas.microsoft.com/office/drawing/2010/main" val="0"/>
                        </a:ext>
                      </a:extLst>
                    </a:blip>
                    <a:stretch>
                      <a:fillRect/>
                    </a:stretch>
                  </pic:blipFill>
                  <pic:spPr>
                    <a:xfrm>
                      <a:off x="0" y="0"/>
                      <a:ext cx="5245100" cy="1079500"/>
                    </a:xfrm>
                    <a:prstGeom prst="rect">
                      <a:avLst/>
                    </a:prstGeom>
                  </pic:spPr>
                </pic:pic>
              </a:graphicData>
            </a:graphic>
          </wp:inline>
        </w:drawing>
      </w:r>
    </w:p>
    <w:p w14:paraId="51FFA542" w14:textId="6BE68816" w:rsidR="00E414F3" w:rsidRDefault="00E414F3" w:rsidP="00E414F3">
      <w:pPr>
        <w:pStyle w:val="Caption"/>
      </w:pPr>
      <w:bookmarkStart w:id="182" w:name="_Ref179366731"/>
      <w:bookmarkStart w:id="183" w:name="_Toc179535102"/>
      <w:bookmarkStart w:id="184" w:name="_Toc179659137"/>
      <w:r>
        <w:t xml:space="preserve">Figure </w:t>
      </w:r>
      <w:r>
        <w:fldChar w:fldCharType="begin"/>
      </w:r>
      <w:r>
        <w:instrText xml:space="preserve"> SEQ Figure \* ARABIC </w:instrText>
      </w:r>
      <w:r>
        <w:fldChar w:fldCharType="separate"/>
      </w:r>
      <w:r w:rsidR="00995F36">
        <w:rPr>
          <w:noProof/>
        </w:rPr>
        <w:t>44</w:t>
      </w:r>
      <w:r>
        <w:fldChar w:fldCharType="end"/>
      </w:r>
      <w:bookmarkEnd w:id="182"/>
      <w:r>
        <w:t xml:space="preserve">. </w:t>
      </w:r>
      <w:r w:rsidRPr="00F33374">
        <w:t xml:space="preserve">Energy smart contract </w:t>
      </w:r>
      <w:proofErr w:type="spellStart"/>
      <w:r w:rsidRPr="00F33374">
        <w:t>UpdateAsset</w:t>
      </w:r>
      <w:proofErr w:type="spellEnd"/>
      <w:r w:rsidRPr="00F33374">
        <w:t xml:space="preserve"> terminal output summary using the </w:t>
      </w:r>
      <w:proofErr w:type="spellStart"/>
      <w:r>
        <w:t>Fflonk</w:t>
      </w:r>
      <w:proofErr w:type="spellEnd"/>
      <w:r w:rsidRPr="00F33374">
        <w:t xml:space="preserve"> protocol.</w:t>
      </w:r>
      <w:bookmarkEnd w:id="183"/>
      <w:bookmarkEnd w:id="184"/>
    </w:p>
    <w:p w14:paraId="310026CD" w14:textId="6DDD664E" w:rsidR="00400370" w:rsidRDefault="00400370">
      <w:r>
        <w:br w:type="page"/>
      </w:r>
    </w:p>
    <w:p w14:paraId="61AAA463" w14:textId="63A43529" w:rsidR="00400370" w:rsidRPr="00400370" w:rsidRDefault="00400370" w:rsidP="00400370">
      <w:pPr>
        <w:pStyle w:val="Heading2"/>
        <w:rPr>
          <w:color w:val="000000" w:themeColor="text1"/>
        </w:rPr>
      </w:pPr>
      <w:bookmarkStart w:id="185" w:name="_Toc179739500"/>
      <w:r w:rsidRPr="00400370">
        <w:rPr>
          <w:color w:val="000000" w:themeColor="text1"/>
        </w:rPr>
        <w:lastRenderedPageBreak/>
        <w:t>The oracle</w:t>
      </w:r>
      <w:r w:rsidR="0065793D">
        <w:rPr>
          <w:color w:val="000000" w:themeColor="text1"/>
        </w:rPr>
        <w:t>. Prototype execution</w:t>
      </w:r>
      <w:bookmarkEnd w:id="185"/>
    </w:p>
    <w:p w14:paraId="40DEFB2A" w14:textId="77777777" w:rsidR="00400370" w:rsidRPr="00400370" w:rsidRDefault="00400370" w:rsidP="00400370"/>
    <w:p w14:paraId="269B4A96" w14:textId="77777777" w:rsidR="00400370" w:rsidRDefault="00400370" w:rsidP="00400370">
      <w:pPr>
        <w:keepNext/>
      </w:pPr>
      <w:r>
        <w:rPr>
          <w:noProof/>
        </w:rPr>
        <w:drawing>
          <wp:inline distT="0" distB="0" distL="0" distR="0" wp14:anchorId="1D1E1302" wp14:editId="19685398">
            <wp:extent cx="3240000" cy="7141725"/>
            <wp:effectExtent l="0" t="0" r="0" b="0"/>
            <wp:docPr id="1555785651"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785651" name="Picture 155578565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240000" cy="7141725"/>
                    </a:xfrm>
                    <a:prstGeom prst="rect">
                      <a:avLst/>
                    </a:prstGeom>
                  </pic:spPr>
                </pic:pic>
              </a:graphicData>
            </a:graphic>
          </wp:inline>
        </w:drawing>
      </w:r>
    </w:p>
    <w:p w14:paraId="683F5937" w14:textId="46B78521" w:rsidR="00400370" w:rsidRDefault="00400370" w:rsidP="00400370">
      <w:pPr>
        <w:pStyle w:val="Caption"/>
      </w:pPr>
      <w:bookmarkStart w:id="186" w:name="_Ref179367495"/>
      <w:bookmarkStart w:id="187" w:name="_Toc179535103"/>
      <w:bookmarkStart w:id="188" w:name="_Toc179659138"/>
      <w:r>
        <w:t xml:space="preserve">Figure </w:t>
      </w:r>
      <w:r>
        <w:fldChar w:fldCharType="begin"/>
      </w:r>
      <w:r>
        <w:instrText xml:space="preserve"> SEQ Figure \* ARABIC </w:instrText>
      </w:r>
      <w:r>
        <w:fldChar w:fldCharType="separate"/>
      </w:r>
      <w:r w:rsidR="00995F36">
        <w:rPr>
          <w:noProof/>
        </w:rPr>
        <w:t>45</w:t>
      </w:r>
      <w:r>
        <w:fldChar w:fldCharType="end"/>
      </w:r>
      <w:bookmarkEnd w:id="186"/>
      <w:r>
        <w:t xml:space="preserve">. </w:t>
      </w:r>
      <w:bookmarkStart w:id="189" w:name="OLE_LINK1"/>
      <w:proofErr w:type="spellStart"/>
      <w:r>
        <w:t>OracleUpdateAsset</w:t>
      </w:r>
      <w:proofErr w:type="spellEnd"/>
      <w:r>
        <w:t xml:space="preserve"> terminal output execution with </w:t>
      </w:r>
      <w:proofErr w:type="spellStart"/>
      <w:r>
        <w:t>Accuweather</w:t>
      </w:r>
      <w:proofErr w:type="spellEnd"/>
      <w:r>
        <w:t xml:space="preserve"> API attribute </w:t>
      </w:r>
      <w:proofErr w:type="spellStart"/>
      <w:r>
        <w:t>TypeID</w:t>
      </w:r>
      <w:proofErr w:type="spellEnd"/>
      <w:r>
        <w:t xml:space="preserve"> equals 0</w:t>
      </w:r>
      <w:bookmarkEnd w:id="189"/>
      <w:r>
        <w:t>.</w:t>
      </w:r>
      <w:bookmarkEnd w:id="187"/>
      <w:bookmarkEnd w:id="188"/>
    </w:p>
    <w:p w14:paraId="110CC9D8" w14:textId="77777777" w:rsidR="00400370" w:rsidRDefault="00400370" w:rsidP="00400370">
      <w:pPr>
        <w:keepNext/>
      </w:pPr>
      <w:r>
        <w:rPr>
          <w:noProof/>
        </w:rPr>
        <w:lastRenderedPageBreak/>
        <w:drawing>
          <wp:inline distT="0" distB="0" distL="0" distR="0" wp14:anchorId="7237031C" wp14:editId="20132467">
            <wp:extent cx="3240000" cy="4845465"/>
            <wp:effectExtent l="0" t="0" r="0" b="6350"/>
            <wp:docPr id="161002116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021166" name="Picture 1610021166"/>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240000" cy="4845465"/>
                    </a:xfrm>
                    <a:prstGeom prst="rect">
                      <a:avLst/>
                    </a:prstGeom>
                  </pic:spPr>
                </pic:pic>
              </a:graphicData>
            </a:graphic>
          </wp:inline>
        </w:drawing>
      </w:r>
    </w:p>
    <w:p w14:paraId="17AD8256" w14:textId="22340F65" w:rsidR="00400370" w:rsidRPr="00400370" w:rsidRDefault="00400370" w:rsidP="00400370">
      <w:pPr>
        <w:pStyle w:val="Caption"/>
      </w:pPr>
      <w:bookmarkStart w:id="190" w:name="_Ref179378082"/>
      <w:bookmarkStart w:id="191" w:name="_Toc179535104"/>
      <w:bookmarkStart w:id="192" w:name="_Toc179659139"/>
      <w:r>
        <w:t xml:space="preserve">Figure </w:t>
      </w:r>
      <w:r>
        <w:fldChar w:fldCharType="begin"/>
      </w:r>
      <w:r>
        <w:instrText xml:space="preserve"> SEQ Figure \* ARABIC </w:instrText>
      </w:r>
      <w:r>
        <w:fldChar w:fldCharType="separate"/>
      </w:r>
      <w:r w:rsidR="00995F36">
        <w:rPr>
          <w:noProof/>
        </w:rPr>
        <w:t>46</w:t>
      </w:r>
      <w:r>
        <w:fldChar w:fldCharType="end"/>
      </w:r>
      <w:bookmarkEnd w:id="190"/>
      <w:r>
        <w:t xml:space="preserve">. </w:t>
      </w:r>
      <w:proofErr w:type="spellStart"/>
      <w:r w:rsidRPr="002B01EA">
        <w:t>OracleUpdateAsset</w:t>
      </w:r>
      <w:proofErr w:type="spellEnd"/>
      <w:r w:rsidRPr="002B01EA">
        <w:t xml:space="preserve"> terminal output execution with </w:t>
      </w:r>
      <w:proofErr w:type="spellStart"/>
      <w:r w:rsidRPr="002B01EA">
        <w:t>Accuweather</w:t>
      </w:r>
      <w:proofErr w:type="spellEnd"/>
      <w:r w:rsidRPr="002B01EA">
        <w:t xml:space="preserve"> API attribute </w:t>
      </w:r>
      <w:proofErr w:type="spellStart"/>
      <w:r w:rsidRPr="002B01EA">
        <w:t>TypeID</w:t>
      </w:r>
      <w:proofErr w:type="spellEnd"/>
      <w:r w:rsidRPr="002B01EA">
        <w:t xml:space="preserve"> equals </w:t>
      </w:r>
      <w:r>
        <w:t>1.</w:t>
      </w:r>
      <w:bookmarkEnd w:id="191"/>
      <w:bookmarkEnd w:id="192"/>
    </w:p>
    <w:p w14:paraId="4CF015DC" w14:textId="77777777" w:rsidR="00E414F3" w:rsidRPr="00E414F3" w:rsidRDefault="00E414F3" w:rsidP="00E414F3"/>
    <w:sectPr w:rsidR="00E414F3" w:rsidRPr="00E414F3" w:rsidSect="00E36DC2">
      <w:footerReference w:type="even" r:id="rId63"/>
      <w:footerReference w:type="default" r:id="rId64"/>
      <w:pgSz w:w="11906" w:h="16838"/>
      <w:pgMar w:top="1134" w:right="1134" w:bottom="1134" w:left="1134"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931068" w14:textId="77777777" w:rsidR="00F16A56" w:rsidRDefault="00F16A56" w:rsidP="00635D97">
      <w:r>
        <w:separator/>
      </w:r>
    </w:p>
  </w:endnote>
  <w:endnote w:type="continuationSeparator" w:id="0">
    <w:p w14:paraId="635C845A" w14:textId="77777777" w:rsidR="00F16A56" w:rsidRDefault="00F16A56" w:rsidP="00635D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20B0604020202020204"/>
    <w:charset w:val="00"/>
    <w:family w:val="roman"/>
    <w:notTrueType/>
    <w:pitch w:val="default"/>
  </w:font>
  <w:font w:name="Times New Roman (Headings CS)">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48050788"/>
      <w:docPartObj>
        <w:docPartGallery w:val="Page Numbers (Bottom of Page)"/>
        <w:docPartUnique/>
      </w:docPartObj>
    </w:sdtPr>
    <w:sdtContent>
      <w:p w14:paraId="3A877260" w14:textId="01240466" w:rsidR="00635D97" w:rsidRDefault="00635D97" w:rsidP="00A514D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174772E" w14:textId="77777777" w:rsidR="00635D97" w:rsidRDefault="00635D97" w:rsidP="00635D9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68418719"/>
      <w:docPartObj>
        <w:docPartGallery w:val="Page Numbers (Bottom of Page)"/>
        <w:docPartUnique/>
      </w:docPartObj>
    </w:sdtPr>
    <w:sdtContent>
      <w:p w14:paraId="022D90B5" w14:textId="36F92304" w:rsidR="00635D97" w:rsidRDefault="00635D97" w:rsidP="00A514D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9D3FC21" w14:textId="77777777" w:rsidR="00635D97" w:rsidRDefault="00635D97" w:rsidP="00635D9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575A3A" w14:textId="77777777" w:rsidR="00F16A56" w:rsidRDefault="00F16A56" w:rsidP="00635D97">
      <w:r>
        <w:separator/>
      </w:r>
    </w:p>
  </w:footnote>
  <w:footnote w:type="continuationSeparator" w:id="0">
    <w:p w14:paraId="6EE35DBA" w14:textId="77777777" w:rsidR="00F16A56" w:rsidRDefault="00F16A56" w:rsidP="00635D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32D10"/>
    <w:multiLevelType w:val="hybridMultilevel"/>
    <w:tmpl w:val="05DE65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78471E7"/>
    <w:multiLevelType w:val="hybridMultilevel"/>
    <w:tmpl w:val="DE88C66A"/>
    <w:lvl w:ilvl="0" w:tplc="08090001">
      <w:start w:val="1"/>
      <w:numFmt w:val="bullet"/>
      <w:lvlText w:val=""/>
      <w:lvlJc w:val="left"/>
      <w:pPr>
        <w:ind w:left="2215" w:hanging="360"/>
      </w:pPr>
      <w:rPr>
        <w:rFonts w:ascii="Symbol" w:hAnsi="Symbol" w:hint="default"/>
      </w:rPr>
    </w:lvl>
    <w:lvl w:ilvl="1" w:tplc="08090003">
      <w:start w:val="1"/>
      <w:numFmt w:val="bullet"/>
      <w:lvlText w:val="o"/>
      <w:lvlJc w:val="left"/>
      <w:pPr>
        <w:ind w:left="2935" w:hanging="360"/>
      </w:pPr>
      <w:rPr>
        <w:rFonts w:ascii="Courier New" w:hAnsi="Courier New" w:cs="Courier New" w:hint="default"/>
      </w:rPr>
    </w:lvl>
    <w:lvl w:ilvl="2" w:tplc="08090005" w:tentative="1">
      <w:start w:val="1"/>
      <w:numFmt w:val="bullet"/>
      <w:lvlText w:val=""/>
      <w:lvlJc w:val="left"/>
      <w:pPr>
        <w:ind w:left="3655" w:hanging="360"/>
      </w:pPr>
      <w:rPr>
        <w:rFonts w:ascii="Wingdings" w:hAnsi="Wingdings" w:hint="default"/>
      </w:rPr>
    </w:lvl>
    <w:lvl w:ilvl="3" w:tplc="08090001" w:tentative="1">
      <w:start w:val="1"/>
      <w:numFmt w:val="bullet"/>
      <w:lvlText w:val=""/>
      <w:lvlJc w:val="left"/>
      <w:pPr>
        <w:ind w:left="4375" w:hanging="360"/>
      </w:pPr>
      <w:rPr>
        <w:rFonts w:ascii="Symbol" w:hAnsi="Symbol" w:hint="default"/>
      </w:rPr>
    </w:lvl>
    <w:lvl w:ilvl="4" w:tplc="08090003" w:tentative="1">
      <w:start w:val="1"/>
      <w:numFmt w:val="bullet"/>
      <w:lvlText w:val="o"/>
      <w:lvlJc w:val="left"/>
      <w:pPr>
        <w:ind w:left="5095" w:hanging="360"/>
      </w:pPr>
      <w:rPr>
        <w:rFonts w:ascii="Courier New" w:hAnsi="Courier New" w:cs="Courier New" w:hint="default"/>
      </w:rPr>
    </w:lvl>
    <w:lvl w:ilvl="5" w:tplc="08090005" w:tentative="1">
      <w:start w:val="1"/>
      <w:numFmt w:val="bullet"/>
      <w:lvlText w:val=""/>
      <w:lvlJc w:val="left"/>
      <w:pPr>
        <w:ind w:left="5815" w:hanging="360"/>
      </w:pPr>
      <w:rPr>
        <w:rFonts w:ascii="Wingdings" w:hAnsi="Wingdings" w:hint="default"/>
      </w:rPr>
    </w:lvl>
    <w:lvl w:ilvl="6" w:tplc="08090001" w:tentative="1">
      <w:start w:val="1"/>
      <w:numFmt w:val="bullet"/>
      <w:lvlText w:val=""/>
      <w:lvlJc w:val="left"/>
      <w:pPr>
        <w:ind w:left="6535" w:hanging="360"/>
      </w:pPr>
      <w:rPr>
        <w:rFonts w:ascii="Symbol" w:hAnsi="Symbol" w:hint="default"/>
      </w:rPr>
    </w:lvl>
    <w:lvl w:ilvl="7" w:tplc="08090003" w:tentative="1">
      <w:start w:val="1"/>
      <w:numFmt w:val="bullet"/>
      <w:lvlText w:val="o"/>
      <w:lvlJc w:val="left"/>
      <w:pPr>
        <w:ind w:left="7255" w:hanging="360"/>
      </w:pPr>
      <w:rPr>
        <w:rFonts w:ascii="Courier New" w:hAnsi="Courier New" w:cs="Courier New" w:hint="default"/>
      </w:rPr>
    </w:lvl>
    <w:lvl w:ilvl="8" w:tplc="08090005" w:tentative="1">
      <w:start w:val="1"/>
      <w:numFmt w:val="bullet"/>
      <w:lvlText w:val=""/>
      <w:lvlJc w:val="left"/>
      <w:pPr>
        <w:ind w:left="7975" w:hanging="360"/>
      </w:pPr>
      <w:rPr>
        <w:rFonts w:ascii="Wingdings" w:hAnsi="Wingdings" w:hint="default"/>
      </w:rPr>
    </w:lvl>
  </w:abstractNum>
  <w:abstractNum w:abstractNumId="2" w15:restartNumberingAfterBreak="0">
    <w:nsid w:val="3921629A"/>
    <w:multiLevelType w:val="hybridMultilevel"/>
    <w:tmpl w:val="F9A6E26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1441F0E"/>
    <w:multiLevelType w:val="hybridMultilevel"/>
    <w:tmpl w:val="030C4650"/>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cs="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Courier New" w:hint="default"/>
      </w:rPr>
    </w:lvl>
    <w:lvl w:ilvl="8" w:tplc="08090005" w:tentative="1">
      <w:start w:val="1"/>
      <w:numFmt w:val="bullet"/>
      <w:lvlText w:val=""/>
      <w:lvlJc w:val="left"/>
      <w:pPr>
        <w:ind w:left="6537" w:hanging="360"/>
      </w:pPr>
      <w:rPr>
        <w:rFonts w:ascii="Wingdings" w:hAnsi="Wingdings" w:hint="default"/>
      </w:rPr>
    </w:lvl>
  </w:abstractNum>
  <w:abstractNum w:abstractNumId="4" w15:restartNumberingAfterBreak="0">
    <w:nsid w:val="69C450F8"/>
    <w:multiLevelType w:val="hybridMultilevel"/>
    <w:tmpl w:val="0360C27E"/>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918098407">
    <w:abstractNumId w:val="0"/>
  </w:num>
  <w:num w:numId="2" w16cid:durableId="1824152701">
    <w:abstractNumId w:val="4"/>
  </w:num>
  <w:num w:numId="3" w16cid:durableId="1748727577">
    <w:abstractNumId w:val="2"/>
  </w:num>
  <w:num w:numId="4" w16cid:durableId="1065228587">
    <w:abstractNumId w:val="1"/>
  </w:num>
  <w:num w:numId="5" w16cid:durableId="110449862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fdsetfmxfv0xezzx0x00r2eas9wvvxsrxv&quot;&gt;end_note_lib_master&lt;record-ids&gt;&lt;item&gt;32&lt;/item&gt;&lt;item&gt;33&lt;/item&gt;&lt;item&gt;35&lt;/item&gt;&lt;item&gt;38&lt;/item&gt;&lt;item&gt;58&lt;/item&gt;&lt;item&gt;61&lt;/item&gt;&lt;item&gt;76&lt;/item&gt;&lt;item&gt;85&lt;/item&gt;&lt;item&gt;86&lt;/item&gt;&lt;item&gt;87&lt;/item&gt;&lt;item&gt;88&lt;/item&gt;&lt;item&gt;97&lt;/item&gt;&lt;item&gt;98&lt;/item&gt;&lt;item&gt;99&lt;/item&gt;&lt;item&gt;100&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record-ids&gt;&lt;/item&gt;&lt;/Libraries&gt;"/>
  </w:docVars>
  <w:rsids>
    <w:rsidRoot w:val="00E26A98"/>
    <w:rsid w:val="0000392A"/>
    <w:rsid w:val="00010525"/>
    <w:rsid w:val="0001325A"/>
    <w:rsid w:val="000152F7"/>
    <w:rsid w:val="0002265D"/>
    <w:rsid w:val="00022846"/>
    <w:rsid w:val="00023188"/>
    <w:rsid w:val="0003057E"/>
    <w:rsid w:val="00030A98"/>
    <w:rsid w:val="00031EE4"/>
    <w:rsid w:val="000322C4"/>
    <w:rsid w:val="000328B3"/>
    <w:rsid w:val="00033EB5"/>
    <w:rsid w:val="00033F4C"/>
    <w:rsid w:val="000346BF"/>
    <w:rsid w:val="000359EC"/>
    <w:rsid w:val="00037320"/>
    <w:rsid w:val="000379CD"/>
    <w:rsid w:val="00040D05"/>
    <w:rsid w:val="00043340"/>
    <w:rsid w:val="00043EBF"/>
    <w:rsid w:val="00044519"/>
    <w:rsid w:val="00044886"/>
    <w:rsid w:val="00044F67"/>
    <w:rsid w:val="00045581"/>
    <w:rsid w:val="000461EC"/>
    <w:rsid w:val="00046A1A"/>
    <w:rsid w:val="00050599"/>
    <w:rsid w:val="0005586B"/>
    <w:rsid w:val="000670A5"/>
    <w:rsid w:val="000714F8"/>
    <w:rsid w:val="00073B40"/>
    <w:rsid w:val="0007418A"/>
    <w:rsid w:val="00074DC8"/>
    <w:rsid w:val="0007567D"/>
    <w:rsid w:val="00081BC8"/>
    <w:rsid w:val="00083CE1"/>
    <w:rsid w:val="0008733A"/>
    <w:rsid w:val="00087C55"/>
    <w:rsid w:val="000919DE"/>
    <w:rsid w:val="0009200F"/>
    <w:rsid w:val="00094652"/>
    <w:rsid w:val="000961A0"/>
    <w:rsid w:val="00097569"/>
    <w:rsid w:val="00097D44"/>
    <w:rsid w:val="000A0525"/>
    <w:rsid w:val="000A0583"/>
    <w:rsid w:val="000A1654"/>
    <w:rsid w:val="000A1E12"/>
    <w:rsid w:val="000A2CBB"/>
    <w:rsid w:val="000A35FA"/>
    <w:rsid w:val="000A60BD"/>
    <w:rsid w:val="000A60D2"/>
    <w:rsid w:val="000A7225"/>
    <w:rsid w:val="000A76FA"/>
    <w:rsid w:val="000A7A72"/>
    <w:rsid w:val="000B22D4"/>
    <w:rsid w:val="000B24C4"/>
    <w:rsid w:val="000B2B67"/>
    <w:rsid w:val="000B4A2D"/>
    <w:rsid w:val="000B6922"/>
    <w:rsid w:val="000B6BE2"/>
    <w:rsid w:val="000C02E2"/>
    <w:rsid w:val="000C1DF9"/>
    <w:rsid w:val="000C5DD9"/>
    <w:rsid w:val="000C68DB"/>
    <w:rsid w:val="000D19BB"/>
    <w:rsid w:val="000D21F4"/>
    <w:rsid w:val="000D2421"/>
    <w:rsid w:val="000D677B"/>
    <w:rsid w:val="000F34BA"/>
    <w:rsid w:val="000F6DE7"/>
    <w:rsid w:val="00105C7E"/>
    <w:rsid w:val="0011162B"/>
    <w:rsid w:val="001126AF"/>
    <w:rsid w:val="00112E1B"/>
    <w:rsid w:val="00113EBF"/>
    <w:rsid w:val="00120D40"/>
    <w:rsid w:val="00121154"/>
    <w:rsid w:val="00122331"/>
    <w:rsid w:val="00122A2D"/>
    <w:rsid w:val="00127363"/>
    <w:rsid w:val="0013028E"/>
    <w:rsid w:val="001314DE"/>
    <w:rsid w:val="00142E1C"/>
    <w:rsid w:val="0014636B"/>
    <w:rsid w:val="00150A54"/>
    <w:rsid w:val="00155F10"/>
    <w:rsid w:val="0015746A"/>
    <w:rsid w:val="0016057E"/>
    <w:rsid w:val="00163F3C"/>
    <w:rsid w:val="00164628"/>
    <w:rsid w:val="00164F9F"/>
    <w:rsid w:val="0017070F"/>
    <w:rsid w:val="00170DD4"/>
    <w:rsid w:val="00171AF1"/>
    <w:rsid w:val="00172A30"/>
    <w:rsid w:val="001742A8"/>
    <w:rsid w:val="0017501F"/>
    <w:rsid w:val="00182341"/>
    <w:rsid w:val="00182E64"/>
    <w:rsid w:val="00182EFE"/>
    <w:rsid w:val="00184A82"/>
    <w:rsid w:val="00184C77"/>
    <w:rsid w:val="001850BD"/>
    <w:rsid w:val="00185FBC"/>
    <w:rsid w:val="00187183"/>
    <w:rsid w:val="00187B34"/>
    <w:rsid w:val="00190776"/>
    <w:rsid w:val="00194B7E"/>
    <w:rsid w:val="00195A91"/>
    <w:rsid w:val="001A0784"/>
    <w:rsid w:val="001A41CE"/>
    <w:rsid w:val="001A7793"/>
    <w:rsid w:val="001A7C58"/>
    <w:rsid w:val="001B4607"/>
    <w:rsid w:val="001B50CB"/>
    <w:rsid w:val="001B7272"/>
    <w:rsid w:val="001C4B9F"/>
    <w:rsid w:val="001C603D"/>
    <w:rsid w:val="001C6D16"/>
    <w:rsid w:val="001D00A7"/>
    <w:rsid w:val="001D0BFE"/>
    <w:rsid w:val="001D0F3F"/>
    <w:rsid w:val="001D2797"/>
    <w:rsid w:val="001D6410"/>
    <w:rsid w:val="001D6C3D"/>
    <w:rsid w:val="001D7C43"/>
    <w:rsid w:val="001E2276"/>
    <w:rsid w:val="001E52AB"/>
    <w:rsid w:val="001E65AA"/>
    <w:rsid w:val="001E69D1"/>
    <w:rsid w:val="001E6CD9"/>
    <w:rsid w:val="001E7469"/>
    <w:rsid w:val="001F0A55"/>
    <w:rsid w:val="001F1F0C"/>
    <w:rsid w:val="001F27EF"/>
    <w:rsid w:val="001F4E69"/>
    <w:rsid w:val="001F6163"/>
    <w:rsid w:val="001F7642"/>
    <w:rsid w:val="001F7B2A"/>
    <w:rsid w:val="002003AA"/>
    <w:rsid w:val="00200A55"/>
    <w:rsid w:val="0020177C"/>
    <w:rsid w:val="00205467"/>
    <w:rsid w:val="00207441"/>
    <w:rsid w:val="002111A0"/>
    <w:rsid w:val="00212934"/>
    <w:rsid w:val="00214291"/>
    <w:rsid w:val="002172C1"/>
    <w:rsid w:val="00217574"/>
    <w:rsid w:val="002227F7"/>
    <w:rsid w:val="0022503B"/>
    <w:rsid w:val="00225F4C"/>
    <w:rsid w:val="002268A1"/>
    <w:rsid w:val="002300B0"/>
    <w:rsid w:val="00235F7E"/>
    <w:rsid w:val="00236FEE"/>
    <w:rsid w:val="00237FC8"/>
    <w:rsid w:val="00241F7C"/>
    <w:rsid w:val="0024255F"/>
    <w:rsid w:val="00243B9A"/>
    <w:rsid w:val="00246241"/>
    <w:rsid w:val="0024790E"/>
    <w:rsid w:val="002526C7"/>
    <w:rsid w:val="00252A12"/>
    <w:rsid w:val="00252C62"/>
    <w:rsid w:val="00252D78"/>
    <w:rsid w:val="00253BC9"/>
    <w:rsid w:val="00255B79"/>
    <w:rsid w:val="00255D0F"/>
    <w:rsid w:val="00262340"/>
    <w:rsid w:val="002642D1"/>
    <w:rsid w:val="00264893"/>
    <w:rsid w:val="00266A75"/>
    <w:rsid w:val="0027440E"/>
    <w:rsid w:val="0027750B"/>
    <w:rsid w:val="00287FD7"/>
    <w:rsid w:val="0029007A"/>
    <w:rsid w:val="00291C06"/>
    <w:rsid w:val="00294AB4"/>
    <w:rsid w:val="002A3DE0"/>
    <w:rsid w:val="002A640D"/>
    <w:rsid w:val="002A6A0A"/>
    <w:rsid w:val="002B215F"/>
    <w:rsid w:val="002B401B"/>
    <w:rsid w:val="002C3795"/>
    <w:rsid w:val="002C4940"/>
    <w:rsid w:val="002C5026"/>
    <w:rsid w:val="002C54C3"/>
    <w:rsid w:val="002C6826"/>
    <w:rsid w:val="002C7C86"/>
    <w:rsid w:val="002D1BF8"/>
    <w:rsid w:val="002D6836"/>
    <w:rsid w:val="002E1249"/>
    <w:rsid w:val="002E15E3"/>
    <w:rsid w:val="002E1886"/>
    <w:rsid w:val="002E3190"/>
    <w:rsid w:val="002E461C"/>
    <w:rsid w:val="002F1374"/>
    <w:rsid w:val="002F455D"/>
    <w:rsid w:val="002F697C"/>
    <w:rsid w:val="00303FA9"/>
    <w:rsid w:val="0030437D"/>
    <w:rsid w:val="0030791E"/>
    <w:rsid w:val="003111C5"/>
    <w:rsid w:val="00312004"/>
    <w:rsid w:val="00316D57"/>
    <w:rsid w:val="00321E9D"/>
    <w:rsid w:val="003235B7"/>
    <w:rsid w:val="0032637E"/>
    <w:rsid w:val="00331427"/>
    <w:rsid w:val="003314A5"/>
    <w:rsid w:val="003325A3"/>
    <w:rsid w:val="003355EE"/>
    <w:rsid w:val="00335B8C"/>
    <w:rsid w:val="0034114F"/>
    <w:rsid w:val="00344B27"/>
    <w:rsid w:val="00345AE1"/>
    <w:rsid w:val="00346B1F"/>
    <w:rsid w:val="003510AF"/>
    <w:rsid w:val="0035163A"/>
    <w:rsid w:val="003517FF"/>
    <w:rsid w:val="00352DC4"/>
    <w:rsid w:val="00354881"/>
    <w:rsid w:val="003556E3"/>
    <w:rsid w:val="003561A0"/>
    <w:rsid w:val="00361F04"/>
    <w:rsid w:val="00363742"/>
    <w:rsid w:val="00363949"/>
    <w:rsid w:val="0036547E"/>
    <w:rsid w:val="00365E6C"/>
    <w:rsid w:val="003665F9"/>
    <w:rsid w:val="00367CB2"/>
    <w:rsid w:val="003714D2"/>
    <w:rsid w:val="00372A79"/>
    <w:rsid w:val="00372C70"/>
    <w:rsid w:val="0037428D"/>
    <w:rsid w:val="00376077"/>
    <w:rsid w:val="003807B1"/>
    <w:rsid w:val="00386AEA"/>
    <w:rsid w:val="003929BB"/>
    <w:rsid w:val="00392F38"/>
    <w:rsid w:val="0039449A"/>
    <w:rsid w:val="0039695A"/>
    <w:rsid w:val="003A133F"/>
    <w:rsid w:val="003A289C"/>
    <w:rsid w:val="003A35E6"/>
    <w:rsid w:val="003A3BEF"/>
    <w:rsid w:val="003A47A0"/>
    <w:rsid w:val="003A6CFE"/>
    <w:rsid w:val="003A76E9"/>
    <w:rsid w:val="003B1856"/>
    <w:rsid w:val="003B5560"/>
    <w:rsid w:val="003C2DF7"/>
    <w:rsid w:val="003C31C0"/>
    <w:rsid w:val="003C3210"/>
    <w:rsid w:val="003C4D67"/>
    <w:rsid w:val="003C52F7"/>
    <w:rsid w:val="003C5B85"/>
    <w:rsid w:val="003D3011"/>
    <w:rsid w:val="003D5335"/>
    <w:rsid w:val="003E627F"/>
    <w:rsid w:val="003E6446"/>
    <w:rsid w:val="003E74C5"/>
    <w:rsid w:val="003F0E97"/>
    <w:rsid w:val="003F41BC"/>
    <w:rsid w:val="003F6666"/>
    <w:rsid w:val="003F7C0A"/>
    <w:rsid w:val="00400370"/>
    <w:rsid w:val="00400C1F"/>
    <w:rsid w:val="00403E70"/>
    <w:rsid w:val="00404C81"/>
    <w:rsid w:val="004061A2"/>
    <w:rsid w:val="00406B58"/>
    <w:rsid w:val="0041102B"/>
    <w:rsid w:val="00411F20"/>
    <w:rsid w:val="00411FF9"/>
    <w:rsid w:val="00415AA2"/>
    <w:rsid w:val="00416E08"/>
    <w:rsid w:val="004207F8"/>
    <w:rsid w:val="00420EE8"/>
    <w:rsid w:val="00422199"/>
    <w:rsid w:val="0042357A"/>
    <w:rsid w:val="0042535B"/>
    <w:rsid w:val="00427CCD"/>
    <w:rsid w:val="004319D1"/>
    <w:rsid w:val="00432650"/>
    <w:rsid w:val="0043408A"/>
    <w:rsid w:val="004354BF"/>
    <w:rsid w:val="00435995"/>
    <w:rsid w:val="0043652C"/>
    <w:rsid w:val="004410AE"/>
    <w:rsid w:val="004446D4"/>
    <w:rsid w:val="00445300"/>
    <w:rsid w:val="00445913"/>
    <w:rsid w:val="00446798"/>
    <w:rsid w:val="004475A8"/>
    <w:rsid w:val="00450F03"/>
    <w:rsid w:val="00452372"/>
    <w:rsid w:val="004556F2"/>
    <w:rsid w:val="00457412"/>
    <w:rsid w:val="00457EC6"/>
    <w:rsid w:val="00464377"/>
    <w:rsid w:val="0047102A"/>
    <w:rsid w:val="00472061"/>
    <w:rsid w:val="00472C56"/>
    <w:rsid w:val="00473561"/>
    <w:rsid w:val="00473567"/>
    <w:rsid w:val="00474473"/>
    <w:rsid w:val="004750F1"/>
    <w:rsid w:val="00475455"/>
    <w:rsid w:val="0048105C"/>
    <w:rsid w:val="00481F3F"/>
    <w:rsid w:val="00483290"/>
    <w:rsid w:val="0048488F"/>
    <w:rsid w:val="00486905"/>
    <w:rsid w:val="00490688"/>
    <w:rsid w:val="004914BD"/>
    <w:rsid w:val="00495391"/>
    <w:rsid w:val="0049784B"/>
    <w:rsid w:val="004A15C2"/>
    <w:rsid w:val="004A1600"/>
    <w:rsid w:val="004A3084"/>
    <w:rsid w:val="004B0608"/>
    <w:rsid w:val="004B19B6"/>
    <w:rsid w:val="004B7D90"/>
    <w:rsid w:val="004C0F63"/>
    <w:rsid w:val="004C3298"/>
    <w:rsid w:val="004C4DD0"/>
    <w:rsid w:val="004C672A"/>
    <w:rsid w:val="004D09CE"/>
    <w:rsid w:val="004D13A2"/>
    <w:rsid w:val="004D3A93"/>
    <w:rsid w:val="004D5CDC"/>
    <w:rsid w:val="004D649F"/>
    <w:rsid w:val="004D6A4F"/>
    <w:rsid w:val="004D6F2B"/>
    <w:rsid w:val="004D7690"/>
    <w:rsid w:val="004E1865"/>
    <w:rsid w:val="004E2D16"/>
    <w:rsid w:val="004E497B"/>
    <w:rsid w:val="004E63E4"/>
    <w:rsid w:val="004F1AB0"/>
    <w:rsid w:val="00501053"/>
    <w:rsid w:val="005108D0"/>
    <w:rsid w:val="005115F2"/>
    <w:rsid w:val="00513187"/>
    <w:rsid w:val="005135BB"/>
    <w:rsid w:val="00515325"/>
    <w:rsid w:val="00521865"/>
    <w:rsid w:val="0052389E"/>
    <w:rsid w:val="00523C99"/>
    <w:rsid w:val="00523CAE"/>
    <w:rsid w:val="00525C20"/>
    <w:rsid w:val="005320CF"/>
    <w:rsid w:val="005357EE"/>
    <w:rsid w:val="00536431"/>
    <w:rsid w:val="005439F0"/>
    <w:rsid w:val="00544AFD"/>
    <w:rsid w:val="005450BB"/>
    <w:rsid w:val="00545E7F"/>
    <w:rsid w:val="005530FB"/>
    <w:rsid w:val="005606A7"/>
    <w:rsid w:val="00561917"/>
    <w:rsid w:val="005644E5"/>
    <w:rsid w:val="0056504E"/>
    <w:rsid w:val="005652AA"/>
    <w:rsid w:val="0057057C"/>
    <w:rsid w:val="00571AD3"/>
    <w:rsid w:val="00573B85"/>
    <w:rsid w:val="00582D8D"/>
    <w:rsid w:val="00591576"/>
    <w:rsid w:val="00592DD4"/>
    <w:rsid w:val="005959FF"/>
    <w:rsid w:val="00596413"/>
    <w:rsid w:val="00596D46"/>
    <w:rsid w:val="005A14A3"/>
    <w:rsid w:val="005A3259"/>
    <w:rsid w:val="005A4AEA"/>
    <w:rsid w:val="005B0FEA"/>
    <w:rsid w:val="005B3D4E"/>
    <w:rsid w:val="005B4397"/>
    <w:rsid w:val="005B4DF6"/>
    <w:rsid w:val="005B6E73"/>
    <w:rsid w:val="005C0DE3"/>
    <w:rsid w:val="005C1FA9"/>
    <w:rsid w:val="005C2146"/>
    <w:rsid w:val="005C5206"/>
    <w:rsid w:val="005C5745"/>
    <w:rsid w:val="005C670B"/>
    <w:rsid w:val="005C7641"/>
    <w:rsid w:val="005E0217"/>
    <w:rsid w:val="005E03FF"/>
    <w:rsid w:val="005E6940"/>
    <w:rsid w:val="005F09B6"/>
    <w:rsid w:val="005F13B5"/>
    <w:rsid w:val="005F1943"/>
    <w:rsid w:val="005F4C96"/>
    <w:rsid w:val="005F63CE"/>
    <w:rsid w:val="005F7484"/>
    <w:rsid w:val="0060006B"/>
    <w:rsid w:val="0060077E"/>
    <w:rsid w:val="006046D7"/>
    <w:rsid w:val="00605692"/>
    <w:rsid w:val="00612014"/>
    <w:rsid w:val="006120F5"/>
    <w:rsid w:val="00615054"/>
    <w:rsid w:val="00620764"/>
    <w:rsid w:val="00621D72"/>
    <w:rsid w:val="00626706"/>
    <w:rsid w:val="00630653"/>
    <w:rsid w:val="006343BC"/>
    <w:rsid w:val="00634433"/>
    <w:rsid w:val="0063447F"/>
    <w:rsid w:val="0063565B"/>
    <w:rsid w:val="00635D97"/>
    <w:rsid w:val="006401DF"/>
    <w:rsid w:val="006401FF"/>
    <w:rsid w:val="00642783"/>
    <w:rsid w:val="0064439D"/>
    <w:rsid w:val="0064583E"/>
    <w:rsid w:val="006458C2"/>
    <w:rsid w:val="006475CD"/>
    <w:rsid w:val="006517DC"/>
    <w:rsid w:val="0065462E"/>
    <w:rsid w:val="00656319"/>
    <w:rsid w:val="0065793D"/>
    <w:rsid w:val="006579F9"/>
    <w:rsid w:val="00660AD7"/>
    <w:rsid w:val="00666F9D"/>
    <w:rsid w:val="00667887"/>
    <w:rsid w:val="00667C4A"/>
    <w:rsid w:val="0067217A"/>
    <w:rsid w:val="006740C9"/>
    <w:rsid w:val="006757AA"/>
    <w:rsid w:val="006802B0"/>
    <w:rsid w:val="00680EBF"/>
    <w:rsid w:val="006819F2"/>
    <w:rsid w:val="006819F7"/>
    <w:rsid w:val="006825DC"/>
    <w:rsid w:val="006829F5"/>
    <w:rsid w:val="00683AEB"/>
    <w:rsid w:val="00687CDB"/>
    <w:rsid w:val="00691B9F"/>
    <w:rsid w:val="0069594D"/>
    <w:rsid w:val="00696B25"/>
    <w:rsid w:val="0069777F"/>
    <w:rsid w:val="006A3379"/>
    <w:rsid w:val="006A3E6F"/>
    <w:rsid w:val="006A47B4"/>
    <w:rsid w:val="006A503E"/>
    <w:rsid w:val="006B3781"/>
    <w:rsid w:val="006C3541"/>
    <w:rsid w:val="006C354C"/>
    <w:rsid w:val="006C5F77"/>
    <w:rsid w:val="006C7064"/>
    <w:rsid w:val="006C7091"/>
    <w:rsid w:val="006D514D"/>
    <w:rsid w:val="006D721D"/>
    <w:rsid w:val="006E0E70"/>
    <w:rsid w:val="006E2307"/>
    <w:rsid w:val="006E62CB"/>
    <w:rsid w:val="006F41D4"/>
    <w:rsid w:val="006F4B95"/>
    <w:rsid w:val="00701E55"/>
    <w:rsid w:val="0070284F"/>
    <w:rsid w:val="00704F2B"/>
    <w:rsid w:val="00707D82"/>
    <w:rsid w:val="007106D1"/>
    <w:rsid w:val="00711B34"/>
    <w:rsid w:val="00711BB9"/>
    <w:rsid w:val="00712906"/>
    <w:rsid w:val="00714E9A"/>
    <w:rsid w:val="00717781"/>
    <w:rsid w:val="007179CC"/>
    <w:rsid w:val="00720146"/>
    <w:rsid w:val="00730CEB"/>
    <w:rsid w:val="0073418C"/>
    <w:rsid w:val="0073631B"/>
    <w:rsid w:val="00741426"/>
    <w:rsid w:val="00743C30"/>
    <w:rsid w:val="00745BDB"/>
    <w:rsid w:val="00750AD8"/>
    <w:rsid w:val="00751F47"/>
    <w:rsid w:val="007527EB"/>
    <w:rsid w:val="00753C08"/>
    <w:rsid w:val="00755BB4"/>
    <w:rsid w:val="00757A2E"/>
    <w:rsid w:val="00761C94"/>
    <w:rsid w:val="00762A52"/>
    <w:rsid w:val="007677AE"/>
    <w:rsid w:val="0077119A"/>
    <w:rsid w:val="00771E0C"/>
    <w:rsid w:val="00772232"/>
    <w:rsid w:val="00772905"/>
    <w:rsid w:val="00773D47"/>
    <w:rsid w:val="007764AC"/>
    <w:rsid w:val="007805C0"/>
    <w:rsid w:val="00780B12"/>
    <w:rsid w:val="00783618"/>
    <w:rsid w:val="00790051"/>
    <w:rsid w:val="00791DF1"/>
    <w:rsid w:val="007925B1"/>
    <w:rsid w:val="00794FCA"/>
    <w:rsid w:val="00797AA5"/>
    <w:rsid w:val="007B4CE9"/>
    <w:rsid w:val="007B514C"/>
    <w:rsid w:val="007B7E1E"/>
    <w:rsid w:val="007C0CD6"/>
    <w:rsid w:val="007C1C98"/>
    <w:rsid w:val="007C3807"/>
    <w:rsid w:val="007C62A6"/>
    <w:rsid w:val="007D1243"/>
    <w:rsid w:val="007D2798"/>
    <w:rsid w:val="007D429C"/>
    <w:rsid w:val="007D65E5"/>
    <w:rsid w:val="007D750E"/>
    <w:rsid w:val="007E086C"/>
    <w:rsid w:val="007E0B74"/>
    <w:rsid w:val="007E1A73"/>
    <w:rsid w:val="007E4B21"/>
    <w:rsid w:val="007E56E4"/>
    <w:rsid w:val="007E592D"/>
    <w:rsid w:val="007F2159"/>
    <w:rsid w:val="00800077"/>
    <w:rsid w:val="00803C03"/>
    <w:rsid w:val="0080439A"/>
    <w:rsid w:val="00804B1A"/>
    <w:rsid w:val="00805623"/>
    <w:rsid w:val="0081012F"/>
    <w:rsid w:val="008104F3"/>
    <w:rsid w:val="0081171B"/>
    <w:rsid w:val="00812731"/>
    <w:rsid w:val="00814B9B"/>
    <w:rsid w:val="008172CA"/>
    <w:rsid w:val="00831A7A"/>
    <w:rsid w:val="00834798"/>
    <w:rsid w:val="00842550"/>
    <w:rsid w:val="00851892"/>
    <w:rsid w:val="00852740"/>
    <w:rsid w:val="00856E7B"/>
    <w:rsid w:val="00863ECA"/>
    <w:rsid w:val="00864FFA"/>
    <w:rsid w:val="00865055"/>
    <w:rsid w:val="00873684"/>
    <w:rsid w:val="008770D3"/>
    <w:rsid w:val="0088016A"/>
    <w:rsid w:val="00887777"/>
    <w:rsid w:val="00890045"/>
    <w:rsid w:val="00895BD9"/>
    <w:rsid w:val="00896A54"/>
    <w:rsid w:val="008970C6"/>
    <w:rsid w:val="008A00C1"/>
    <w:rsid w:val="008A12FC"/>
    <w:rsid w:val="008A1770"/>
    <w:rsid w:val="008A3D7C"/>
    <w:rsid w:val="008A7FDD"/>
    <w:rsid w:val="008B3B2E"/>
    <w:rsid w:val="008C6219"/>
    <w:rsid w:val="008D0429"/>
    <w:rsid w:val="008D0A24"/>
    <w:rsid w:val="008D2EFC"/>
    <w:rsid w:val="008D3AC9"/>
    <w:rsid w:val="008D3D48"/>
    <w:rsid w:val="008D45D2"/>
    <w:rsid w:val="008D47A9"/>
    <w:rsid w:val="008D4CF3"/>
    <w:rsid w:val="008D60D3"/>
    <w:rsid w:val="008D65C0"/>
    <w:rsid w:val="008D6B4E"/>
    <w:rsid w:val="008E20BC"/>
    <w:rsid w:val="008E2DCF"/>
    <w:rsid w:val="008E3ABD"/>
    <w:rsid w:val="008E5AC9"/>
    <w:rsid w:val="008E5B2B"/>
    <w:rsid w:val="008E6360"/>
    <w:rsid w:val="008E7161"/>
    <w:rsid w:val="008F2AC2"/>
    <w:rsid w:val="008F33A9"/>
    <w:rsid w:val="008F4907"/>
    <w:rsid w:val="008F548E"/>
    <w:rsid w:val="008F7394"/>
    <w:rsid w:val="009044DE"/>
    <w:rsid w:val="0091317F"/>
    <w:rsid w:val="00916FE1"/>
    <w:rsid w:val="0092167B"/>
    <w:rsid w:val="009228FE"/>
    <w:rsid w:val="00923978"/>
    <w:rsid w:val="009306B9"/>
    <w:rsid w:val="009307EE"/>
    <w:rsid w:val="00934D1D"/>
    <w:rsid w:val="0093661C"/>
    <w:rsid w:val="009405A6"/>
    <w:rsid w:val="0094062D"/>
    <w:rsid w:val="009407B5"/>
    <w:rsid w:val="009436D1"/>
    <w:rsid w:val="009466C6"/>
    <w:rsid w:val="009536F4"/>
    <w:rsid w:val="009566FC"/>
    <w:rsid w:val="00962DF0"/>
    <w:rsid w:val="00967911"/>
    <w:rsid w:val="00967CD9"/>
    <w:rsid w:val="00975C42"/>
    <w:rsid w:val="00976F0B"/>
    <w:rsid w:val="00982A10"/>
    <w:rsid w:val="009858CC"/>
    <w:rsid w:val="00990ABA"/>
    <w:rsid w:val="009916AA"/>
    <w:rsid w:val="009929C2"/>
    <w:rsid w:val="00994278"/>
    <w:rsid w:val="009957AA"/>
    <w:rsid w:val="00995E6C"/>
    <w:rsid w:val="00995E84"/>
    <w:rsid w:val="00995F36"/>
    <w:rsid w:val="0099738F"/>
    <w:rsid w:val="00997C5F"/>
    <w:rsid w:val="009A0BF2"/>
    <w:rsid w:val="009A144D"/>
    <w:rsid w:val="009A28A9"/>
    <w:rsid w:val="009A4CD0"/>
    <w:rsid w:val="009A519C"/>
    <w:rsid w:val="009A5A7C"/>
    <w:rsid w:val="009A6314"/>
    <w:rsid w:val="009A6807"/>
    <w:rsid w:val="009B2AE9"/>
    <w:rsid w:val="009B2CEE"/>
    <w:rsid w:val="009B2D83"/>
    <w:rsid w:val="009B6DAB"/>
    <w:rsid w:val="009B703A"/>
    <w:rsid w:val="009C0093"/>
    <w:rsid w:val="009C09B0"/>
    <w:rsid w:val="009C4BB7"/>
    <w:rsid w:val="009C52F9"/>
    <w:rsid w:val="009C74FF"/>
    <w:rsid w:val="009D0F72"/>
    <w:rsid w:val="009D137E"/>
    <w:rsid w:val="009D144D"/>
    <w:rsid w:val="009D2806"/>
    <w:rsid w:val="009D488C"/>
    <w:rsid w:val="009D6CFC"/>
    <w:rsid w:val="009E06EE"/>
    <w:rsid w:val="009E0AE2"/>
    <w:rsid w:val="009E11A1"/>
    <w:rsid w:val="009E1EB3"/>
    <w:rsid w:val="009E5411"/>
    <w:rsid w:val="009E56CB"/>
    <w:rsid w:val="009E587C"/>
    <w:rsid w:val="009E6111"/>
    <w:rsid w:val="00A001E0"/>
    <w:rsid w:val="00A13156"/>
    <w:rsid w:val="00A136E5"/>
    <w:rsid w:val="00A14F19"/>
    <w:rsid w:val="00A164D1"/>
    <w:rsid w:val="00A165FC"/>
    <w:rsid w:val="00A21925"/>
    <w:rsid w:val="00A22EE6"/>
    <w:rsid w:val="00A2696E"/>
    <w:rsid w:val="00A30607"/>
    <w:rsid w:val="00A321AC"/>
    <w:rsid w:val="00A3253F"/>
    <w:rsid w:val="00A331D9"/>
    <w:rsid w:val="00A33A80"/>
    <w:rsid w:val="00A33AA9"/>
    <w:rsid w:val="00A4127D"/>
    <w:rsid w:val="00A43E95"/>
    <w:rsid w:val="00A452C9"/>
    <w:rsid w:val="00A45784"/>
    <w:rsid w:val="00A50707"/>
    <w:rsid w:val="00A52A56"/>
    <w:rsid w:val="00A53C69"/>
    <w:rsid w:val="00A55AA1"/>
    <w:rsid w:val="00A57C34"/>
    <w:rsid w:val="00A62B9B"/>
    <w:rsid w:val="00A645A4"/>
    <w:rsid w:val="00A717DA"/>
    <w:rsid w:val="00A718F9"/>
    <w:rsid w:val="00A72155"/>
    <w:rsid w:val="00A723D0"/>
    <w:rsid w:val="00A7266A"/>
    <w:rsid w:val="00A72F8E"/>
    <w:rsid w:val="00A7362C"/>
    <w:rsid w:val="00A75A5C"/>
    <w:rsid w:val="00A75BDB"/>
    <w:rsid w:val="00A8176E"/>
    <w:rsid w:val="00A83050"/>
    <w:rsid w:val="00A862D3"/>
    <w:rsid w:val="00A907FA"/>
    <w:rsid w:val="00A90FC0"/>
    <w:rsid w:val="00A9447E"/>
    <w:rsid w:val="00AA030B"/>
    <w:rsid w:val="00AA1AA0"/>
    <w:rsid w:val="00AA4335"/>
    <w:rsid w:val="00AA4C99"/>
    <w:rsid w:val="00AA547B"/>
    <w:rsid w:val="00AA7844"/>
    <w:rsid w:val="00AB480E"/>
    <w:rsid w:val="00AC0A09"/>
    <w:rsid w:val="00AC36A3"/>
    <w:rsid w:val="00AC43A3"/>
    <w:rsid w:val="00AD1286"/>
    <w:rsid w:val="00AD2B6F"/>
    <w:rsid w:val="00AD31DF"/>
    <w:rsid w:val="00AD34EA"/>
    <w:rsid w:val="00AD3D51"/>
    <w:rsid w:val="00AD447F"/>
    <w:rsid w:val="00AD4833"/>
    <w:rsid w:val="00AD6ECC"/>
    <w:rsid w:val="00AE00BA"/>
    <w:rsid w:val="00AE191F"/>
    <w:rsid w:val="00AE35E7"/>
    <w:rsid w:val="00AE48D0"/>
    <w:rsid w:val="00AE4F44"/>
    <w:rsid w:val="00AE7BE2"/>
    <w:rsid w:val="00AF0E01"/>
    <w:rsid w:val="00AF114D"/>
    <w:rsid w:val="00AF2490"/>
    <w:rsid w:val="00AF31A2"/>
    <w:rsid w:val="00AF5A44"/>
    <w:rsid w:val="00AF695A"/>
    <w:rsid w:val="00AF7A50"/>
    <w:rsid w:val="00B02367"/>
    <w:rsid w:val="00B0237F"/>
    <w:rsid w:val="00B05704"/>
    <w:rsid w:val="00B0692D"/>
    <w:rsid w:val="00B06E3F"/>
    <w:rsid w:val="00B0725E"/>
    <w:rsid w:val="00B0729C"/>
    <w:rsid w:val="00B113CA"/>
    <w:rsid w:val="00B11B8F"/>
    <w:rsid w:val="00B1361B"/>
    <w:rsid w:val="00B13E43"/>
    <w:rsid w:val="00B1519E"/>
    <w:rsid w:val="00B15C77"/>
    <w:rsid w:val="00B1705D"/>
    <w:rsid w:val="00B20C50"/>
    <w:rsid w:val="00B23D13"/>
    <w:rsid w:val="00B26365"/>
    <w:rsid w:val="00B2645F"/>
    <w:rsid w:val="00B326BE"/>
    <w:rsid w:val="00B34163"/>
    <w:rsid w:val="00B4085E"/>
    <w:rsid w:val="00B41860"/>
    <w:rsid w:val="00B42313"/>
    <w:rsid w:val="00B439CB"/>
    <w:rsid w:val="00B4479E"/>
    <w:rsid w:val="00B447A3"/>
    <w:rsid w:val="00B5265A"/>
    <w:rsid w:val="00B52D14"/>
    <w:rsid w:val="00B53B2D"/>
    <w:rsid w:val="00B5547B"/>
    <w:rsid w:val="00B559D6"/>
    <w:rsid w:val="00B55D52"/>
    <w:rsid w:val="00B573A8"/>
    <w:rsid w:val="00B6162A"/>
    <w:rsid w:val="00B6390A"/>
    <w:rsid w:val="00B63D59"/>
    <w:rsid w:val="00B660D7"/>
    <w:rsid w:val="00B66D18"/>
    <w:rsid w:val="00B67F67"/>
    <w:rsid w:val="00B85824"/>
    <w:rsid w:val="00B86130"/>
    <w:rsid w:val="00B95E6F"/>
    <w:rsid w:val="00B963AE"/>
    <w:rsid w:val="00BA0E51"/>
    <w:rsid w:val="00BA207C"/>
    <w:rsid w:val="00BA4078"/>
    <w:rsid w:val="00BA4C5F"/>
    <w:rsid w:val="00BA5442"/>
    <w:rsid w:val="00BA55C4"/>
    <w:rsid w:val="00BA5BA9"/>
    <w:rsid w:val="00BA5E47"/>
    <w:rsid w:val="00BB5A57"/>
    <w:rsid w:val="00BB7864"/>
    <w:rsid w:val="00BB7A6D"/>
    <w:rsid w:val="00BC10D1"/>
    <w:rsid w:val="00BC62E4"/>
    <w:rsid w:val="00BD3EAF"/>
    <w:rsid w:val="00BD3FA8"/>
    <w:rsid w:val="00BD41BC"/>
    <w:rsid w:val="00BD5244"/>
    <w:rsid w:val="00BD603E"/>
    <w:rsid w:val="00BD6358"/>
    <w:rsid w:val="00BD6B20"/>
    <w:rsid w:val="00BD70AE"/>
    <w:rsid w:val="00BE2EAC"/>
    <w:rsid w:val="00BF39D1"/>
    <w:rsid w:val="00BF3AE0"/>
    <w:rsid w:val="00BF414B"/>
    <w:rsid w:val="00BF74FA"/>
    <w:rsid w:val="00C06F95"/>
    <w:rsid w:val="00C13A9E"/>
    <w:rsid w:val="00C13F07"/>
    <w:rsid w:val="00C141E3"/>
    <w:rsid w:val="00C15448"/>
    <w:rsid w:val="00C15955"/>
    <w:rsid w:val="00C202D9"/>
    <w:rsid w:val="00C22CF7"/>
    <w:rsid w:val="00C25A1A"/>
    <w:rsid w:val="00C25AAC"/>
    <w:rsid w:val="00C31F5D"/>
    <w:rsid w:val="00C32FD3"/>
    <w:rsid w:val="00C3353A"/>
    <w:rsid w:val="00C37F2A"/>
    <w:rsid w:val="00C40675"/>
    <w:rsid w:val="00C444B0"/>
    <w:rsid w:val="00C4584E"/>
    <w:rsid w:val="00C468E1"/>
    <w:rsid w:val="00C47992"/>
    <w:rsid w:val="00C532E1"/>
    <w:rsid w:val="00C53EC0"/>
    <w:rsid w:val="00C54475"/>
    <w:rsid w:val="00C5622E"/>
    <w:rsid w:val="00C633AB"/>
    <w:rsid w:val="00C64EAD"/>
    <w:rsid w:val="00C653DB"/>
    <w:rsid w:val="00C7300F"/>
    <w:rsid w:val="00C735EC"/>
    <w:rsid w:val="00C76EA1"/>
    <w:rsid w:val="00C772F6"/>
    <w:rsid w:val="00C77E4E"/>
    <w:rsid w:val="00C803BA"/>
    <w:rsid w:val="00C861EB"/>
    <w:rsid w:val="00C865AB"/>
    <w:rsid w:val="00C921F4"/>
    <w:rsid w:val="00C92E34"/>
    <w:rsid w:val="00C9474D"/>
    <w:rsid w:val="00C96BAD"/>
    <w:rsid w:val="00CA0354"/>
    <w:rsid w:val="00CA0D35"/>
    <w:rsid w:val="00CA1242"/>
    <w:rsid w:val="00CA31FE"/>
    <w:rsid w:val="00CA357B"/>
    <w:rsid w:val="00CA3B5C"/>
    <w:rsid w:val="00CA3BFC"/>
    <w:rsid w:val="00CA3DAB"/>
    <w:rsid w:val="00CA5335"/>
    <w:rsid w:val="00CA6048"/>
    <w:rsid w:val="00CA72ED"/>
    <w:rsid w:val="00CB28AE"/>
    <w:rsid w:val="00CB30D0"/>
    <w:rsid w:val="00CB34A4"/>
    <w:rsid w:val="00CB6117"/>
    <w:rsid w:val="00CC3632"/>
    <w:rsid w:val="00CC5970"/>
    <w:rsid w:val="00CD0252"/>
    <w:rsid w:val="00CD028D"/>
    <w:rsid w:val="00CD04F9"/>
    <w:rsid w:val="00CD16FD"/>
    <w:rsid w:val="00CD3194"/>
    <w:rsid w:val="00CD4B9A"/>
    <w:rsid w:val="00CD55B7"/>
    <w:rsid w:val="00CD593F"/>
    <w:rsid w:val="00CD7607"/>
    <w:rsid w:val="00CE2716"/>
    <w:rsid w:val="00CE4734"/>
    <w:rsid w:val="00CE524B"/>
    <w:rsid w:val="00CE5494"/>
    <w:rsid w:val="00CE62FA"/>
    <w:rsid w:val="00CE6E58"/>
    <w:rsid w:val="00CF032D"/>
    <w:rsid w:val="00CF0775"/>
    <w:rsid w:val="00CF0C08"/>
    <w:rsid w:val="00CF1026"/>
    <w:rsid w:val="00CF1429"/>
    <w:rsid w:val="00CF404E"/>
    <w:rsid w:val="00CF5AFD"/>
    <w:rsid w:val="00CF7043"/>
    <w:rsid w:val="00CF769D"/>
    <w:rsid w:val="00D00727"/>
    <w:rsid w:val="00D02617"/>
    <w:rsid w:val="00D02BE9"/>
    <w:rsid w:val="00D03285"/>
    <w:rsid w:val="00D0605D"/>
    <w:rsid w:val="00D06215"/>
    <w:rsid w:val="00D131DB"/>
    <w:rsid w:val="00D14BF1"/>
    <w:rsid w:val="00D14F30"/>
    <w:rsid w:val="00D1718B"/>
    <w:rsid w:val="00D2491D"/>
    <w:rsid w:val="00D26E37"/>
    <w:rsid w:val="00D31FF0"/>
    <w:rsid w:val="00D366EE"/>
    <w:rsid w:val="00D405B5"/>
    <w:rsid w:val="00D40E8D"/>
    <w:rsid w:val="00D4111F"/>
    <w:rsid w:val="00D4155B"/>
    <w:rsid w:val="00D4182A"/>
    <w:rsid w:val="00D41B96"/>
    <w:rsid w:val="00D5195C"/>
    <w:rsid w:val="00D52BAD"/>
    <w:rsid w:val="00D5441D"/>
    <w:rsid w:val="00D5717B"/>
    <w:rsid w:val="00D571A6"/>
    <w:rsid w:val="00D57659"/>
    <w:rsid w:val="00D61E03"/>
    <w:rsid w:val="00D624B3"/>
    <w:rsid w:val="00D62F27"/>
    <w:rsid w:val="00D65FED"/>
    <w:rsid w:val="00D7143A"/>
    <w:rsid w:val="00D738F9"/>
    <w:rsid w:val="00D73E5F"/>
    <w:rsid w:val="00D74769"/>
    <w:rsid w:val="00D74BDD"/>
    <w:rsid w:val="00D77169"/>
    <w:rsid w:val="00D8115A"/>
    <w:rsid w:val="00D816ED"/>
    <w:rsid w:val="00D81D6E"/>
    <w:rsid w:val="00D834B0"/>
    <w:rsid w:val="00D860B4"/>
    <w:rsid w:val="00D950A7"/>
    <w:rsid w:val="00D96ED9"/>
    <w:rsid w:val="00DA0383"/>
    <w:rsid w:val="00DA3B84"/>
    <w:rsid w:val="00DA5A87"/>
    <w:rsid w:val="00DA609E"/>
    <w:rsid w:val="00DA6841"/>
    <w:rsid w:val="00DB0520"/>
    <w:rsid w:val="00DB0DB2"/>
    <w:rsid w:val="00DB1FFF"/>
    <w:rsid w:val="00DB27D9"/>
    <w:rsid w:val="00DB41BC"/>
    <w:rsid w:val="00DB499D"/>
    <w:rsid w:val="00DB4E10"/>
    <w:rsid w:val="00DB5841"/>
    <w:rsid w:val="00DC0F87"/>
    <w:rsid w:val="00DC11C1"/>
    <w:rsid w:val="00DC55F0"/>
    <w:rsid w:val="00DC5AE0"/>
    <w:rsid w:val="00DC71FC"/>
    <w:rsid w:val="00DC7627"/>
    <w:rsid w:val="00DD16DD"/>
    <w:rsid w:val="00DD2BF6"/>
    <w:rsid w:val="00DD3421"/>
    <w:rsid w:val="00DE27CA"/>
    <w:rsid w:val="00DE441C"/>
    <w:rsid w:val="00DE5C43"/>
    <w:rsid w:val="00DE6A94"/>
    <w:rsid w:val="00DF032D"/>
    <w:rsid w:val="00DF1AF9"/>
    <w:rsid w:val="00DF348C"/>
    <w:rsid w:val="00DF3880"/>
    <w:rsid w:val="00DF3D3C"/>
    <w:rsid w:val="00DF74F1"/>
    <w:rsid w:val="00E0061F"/>
    <w:rsid w:val="00E016B0"/>
    <w:rsid w:val="00E0363B"/>
    <w:rsid w:val="00E05259"/>
    <w:rsid w:val="00E06650"/>
    <w:rsid w:val="00E07C8C"/>
    <w:rsid w:val="00E104ED"/>
    <w:rsid w:val="00E124FF"/>
    <w:rsid w:val="00E140C1"/>
    <w:rsid w:val="00E15200"/>
    <w:rsid w:val="00E1629E"/>
    <w:rsid w:val="00E16DE4"/>
    <w:rsid w:val="00E209FD"/>
    <w:rsid w:val="00E21ED7"/>
    <w:rsid w:val="00E255FB"/>
    <w:rsid w:val="00E25664"/>
    <w:rsid w:val="00E26168"/>
    <w:rsid w:val="00E26A98"/>
    <w:rsid w:val="00E333F9"/>
    <w:rsid w:val="00E35CF8"/>
    <w:rsid w:val="00E3613A"/>
    <w:rsid w:val="00E36DC2"/>
    <w:rsid w:val="00E3706B"/>
    <w:rsid w:val="00E414F3"/>
    <w:rsid w:val="00E41C6B"/>
    <w:rsid w:val="00E434DD"/>
    <w:rsid w:val="00E45980"/>
    <w:rsid w:val="00E54429"/>
    <w:rsid w:val="00E55DC9"/>
    <w:rsid w:val="00E56BAE"/>
    <w:rsid w:val="00E60616"/>
    <w:rsid w:val="00E65278"/>
    <w:rsid w:val="00E65621"/>
    <w:rsid w:val="00E65F6E"/>
    <w:rsid w:val="00E70614"/>
    <w:rsid w:val="00E71B7C"/>
    <w:rsid w:val="00E742BA"/>
    <w:rsid w:val="00E75462"/>
    <w:rsid w:val="00E75B7B"/>
    <w:rsid w:val="00E75BF9"/>
    <w:rsid w:val="00E768CF"/>
    <w:rsid w:val="00E77BE1"/>
    <w:rsid w:val="00E77DC0"/>
    <w:rsid w:val="00E80719"/>
    <w:rsid w:val="00E8272C"/>
    <w:rsid w:val="00E83EC7"/>
    <w:rsid w:val="00E84244"/>
    <w:rsid w:val="00E9049E"/>
    <w:rsid w:val="00E9544B"/>
    <w:rsid w:val="00E95F86"/>
    <w:rsid w:val="00EA0899"/>
    <w:rsid w:val="00EA14C3"/>
    <w:rsid w:val="00EA2C84"/>
    <w:rsid w:val="00EA3773"/>
    <w:rsid w:val="00EA418F"/>
    <w:rsid w:val="00EA456E"/>
    <w:rsid w:val="00EA5ADD"/>
    <w:rsid w:val="00EC23DC"/>
    <w:rsid w:val="00EC31CB"/>
    <w:rsid w:val="00ED07DD"/>
    <w:rsid w:val="00ED119D"/>
    <w:rsid w:val="00ED15C7"/>
    <w:rsid w:val="00EE06B2"/>
    <w:rsid w:val="00EE1738"/>
    <w:rsid w:val="00EE3F17"/>
    <w:rsid w:val="00EE4CA4"/>
    <w:rsid w:val="00EF09BA"/>
    <w:rsid w:val="00EF457D"/>
    <w:rsid w:val="00EF5248"/>
    <w:rsid w:val="00F026DA"/>
    <w:rsid w:val="00F02BD0"/>
    <w:rsid w:val="00F03D61"/>
    <w:rsid w:val="00F04378"/>
    <w:rsid w:val="00F06F29"/>
    <w:rsid w:val="00F1197F"/>
    <w:rsid w:val="00F12119"/>
    <w:rsid w:val="00F1274B"/>
    <w:rsid w:val="00F12AFD"/>
    <w:rsid w:val="00F16A56"/>
    <w:rsid w:val="00F22C2D"/>
    <w:rsid w:val="00F233B5"/>
    <w:rsid w:val="00F25277"/>
    <w:rsid w:val="00F27041"/>
    <w:rsid w:val="00F27D5F"/>
    <w:rsid w:val="00F30A17"/>
    <w:rsid w:val="00F313D6"/>
    <w:rsid w:val="00F3506E"/>
    <w:rsid w:val="00F3590A"/>
    <w:rsid w:val="00F37C13"/>
    <w:rsid w:val="00F45F3D"/>
    <w:rsid w:val="00F46B6E"/>
    <w:rsid w:val="00F51007"/>
    <w:rsid w:val="00F5108F"/>
    <w:rsid w:val="00F573EE"/>
    <w:rsid w:val="00F62BD6"/>
    <w:rsid w:val="00F63FE4"/>
    <w:rsid w:val="00F656EB"/>
    <w:rsid w:val="00F65858"/>
    <w:rsid w:val="00F66C3B"/>
    <w:rsid w:val="00F67AD2"/>
    <w:rsid w:val="00F702B5"/>
    <w:rsid w:val="00F70EA8"/>
    <w:rsid w:val="00F769B7"/>
    <w:rsid w:val="00F8008A"/>
    <w:rsid w:val="00F81EAE"/>
    <w:rsid w:val="00F8361F"/>
    <w:rsid w:val="00F90532"/>
    <w:rsid w:val="00F90EC8"/>
    <w:rsid w:val="00F91F91"/>
    <w:rsid w:val="00F91FD6"/>
    <w:rsid w:val="00F95266"/>
    <w:rsid w:val="00F95EFE"/>
    <w:rsid w:val="00F97CFA"/>
    <w:rsid w:val="00FA4B27"/>
    <w:rsid w:val="00FA74F6"/>
    <w:rsid w:val="00FB079D"/>
    <w:rsid w:val="00FB14C9"/>
    <w:rsid w:val="00FB2A69"/>
    <w:rsid w:val="00FB6C86"/>
    <w:rsid w:val="00FC0374"/>
    <w:rsid w:val="00FC113E"/>
    <w:rsid w:val="00FC1FE2"/>
    <w:rsid w:val="00FC3391"/>
    <w:rsid w:val="00FC4C83"/>
    <w:rsid w:val="00FC6E3C"/>
    <w:rsid w:val="00FD2812"/>
    <w:rsid w:val="00FD2E5E"/>
    <w:rsid w:val="00FD5B1A"/>
    <w:rsid w:val="00FD5DB8"/>
    <w:rsid w:val="00FE21D4"/>
    <w:rsid w:val="00FE2290"/>
    <w:rsid w:val="00FE4862"/>
    <w:rsid w:val="00FE4AC6"/>
    <w:rsid w:val="00FE5B4B"/>
    <w:rsid w:val="00FE78C8"/>
    <w:rsid w:val="00FF20F1"/>
    <w:rsid w:val="00FF35E9"/>
    <w:rsid w:val="00FF643B"/>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4B8009"/>
  <w15:chartTrackingRefBased/>
  <w15:docId w15:val="{00380452-8746-2E46-8924-B24752EE01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NZ"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13A2"/>
  </w:style>
  <w:style w:type="paragraph" w:styleId="Heading1">
    <w:name w:val="heading 1"/>
    <w:basedOn w:val="Normal"/>
    <w:next w:val="Normal"/>
    <w:link w:val="Heading1Char"/>
    <w:uiPriority w:val="9"/>
    <w:qFormat/>
    <w:rsid w:val="0005586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F4907"/>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861EB"/>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691B9F"/>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586B"/>
    <w:rPr>
      <w:rFonts w:asciiTheme="majorHAnsi" w:eastAsiaTheme="majorEastAsia" w:hAnsiTheme="majorHAnsi" w:cstheme="majorBidi"/>
      <w:color w:val="2F5496" w:themeColor="accent1" w:themeShade="BF"/>
      <w:sz w:val="32"/>
      <w:szCs w:val="32"/>
    </w:rPr>
  </w:style>
  <w:style w:type="paragraph" w:styleId="Index1">
    <w:name w:val="index 1"/>
    <w:basedOn w:val="Normal"/>
    <w:next w:val="Normal"/>
    <w:autoRedefine/>
    <w:uiPriority w:val="99"/>
    <w:unhideWhenUsed/>
    <w:rsid w:val="002300B0"/>
    <w:pPr>
      <w:ind w:left="240" w:hanging="240"/>
    </w:pPr>
    <w:rPr>
      <w:rFonts w:cstheme="minorHAnsi"/>
      <w:sz w:val="18"/>
      <w:szCs w:val="18"/>
    </w:rPr>
  </w:style>
  <w:style w:type="paragraph" w:styleId="Index2">
    <w:name w:val="index 2"/>
    <w:basedOn w:val="Normal"/>
    <w:next w:val="Normal"/>
    <w:autoRedefine/>
    <w:uiPriority w:val="99"/>
    <w:unhideWhenUsed/>
    <w:rsid w:val="002300B0"/>
    <w:pPr>
      <w:ind w:left="480" w:hanging="240"/>
    </w:pPr>
    <w:rPr>
      <w:rFonts w:cstheme="minorHAnsi"/>
      <w:sz w:val="18"/>
      <w:szCs w:val="18"/>
    </w:rPr>
  </w:style>
  <w:style w:type="paragraph" w:styleId="Index3">
    <w:name w:val="index 3"/>
    <w:basedOn w:val="Normal"/>
    <w:next w:val="Normal"/>
    <w:autoRedefine/>
    <w:uiPriority w:val="99"/>
    <w:unhideWhenUsed/>
    <w:rsid w:val="002300B0"/>
    <w:pPr>
      <w:ind w:left="720" w:hanging="240"/>
    </w:pPr>
    <w:rPr>
      <w:rFonts w:cstheme="minorHAnsi"/>
      <w:sz w:val="18"/>
      <w:szCs w:val="18"/>
    </w:rPr>
  </w:style>
  <w:style w:type="paragraph" w:styleId="Index4">
    <w:name w:val="index 4"/>
    <w:basedOn w:val="Normal"/>
    <w:next w:val="Normal"/>
    <w:autoRedefine/>
    <w:uiPriority w:val="99"/>
    <w:unhideWhenUsed/>
    <w:rsid w:val="002300B0"/>
    <w:pPr>
      <w:ind w:left="960" w:hanging="240"/>
    </w:pPr>
    <w:rPr>
      <w:rFonts w:cstheme="minorHAnsi"/>
      <w:sz w:val="18"/>
      <w:szCs w:val="18"/>
    </w:rPr>
  </w:style>
  <w:style w:type="paragraph" w:styleId="Index5">
    <w:name w:val="index 5"/>
    <w:basedOn w:val="Normal"/>
    <w:next w:val="Normal"/>
    <w:autoRedefine/>
    <w:uiPriority w:val="99"/>
    <w:unhideWhenUsed/>
    <w:rsid w:val="002300B0"/>
    <w:pPr>
      <w:ind w:left="1200" w:hanging="240"/>
    </w:pPr>
    <w:rPr>
      <w:rFonts w:cstheme="minorHAnsi"/>
      <w:sz w:val="18"/>
      <w:szCs w:val="18"/>
    </w:rPr>
  </w:style>
  <w:style w:type="paragraph" w:styleId="Index6">
    <w:name w:val="index 6"/>
    <w:basedOn w:val="Normal"/>
    <w:next w:val="Normal"/>
    <w:autoRedefine/>
    <w:uiPriority w:val="99"/>
    <w:unhideWhenUsed/>
    <w:rsid w:val="002300B0"/>
    <w:pPr>
      <w:ind w:left="1440" w:hanging="240"/>
    </w:pPr>
    <w:rPr>
      <w:rFonts w:cstheme="minorHAnsi"/>
      <w:sz w:val="18"/>
      <w:szCs w:val="18"/>
    </w:rPr>
  </w:style>
  <w:style w:type="paragraph" w:styleId="Index7">
    <w:name w:val="index 7"/>
    <w:basedOn w:val="Normal"/>
    <w:next w:val="Normal"/>
    <w:autoRedefine/>
    <w:uiPriority w:val="99"/>
    <w:unhideWhenUsed/>
    <w:rsid w:val="002300B0"/>
    <w:pPr>
      <w:ind w:left="1680" w:hanging="240"/>
    </w:pPr>
    <w:rPr>
      <w:rFonts w:cstheme="minorHAnsi"/>
      <w:sz w:val="18"/>
      <w:szCs w:val="18"/>
    </w:rPr>
  </w:style>
  <w:style w:type="paragraph" w:styleId="Index8">
    <w:name w:val="index 8"/>
    <w:basedOn w:val="Normal"/>
    <w:next w:val="Normal"/>
    <w:autoRedefine/>
    <w:uiPriority w:val="99"/>
    <w:unhideWhenUsed/>
    <w:rsid w:val="002300B0"/>
    <w:pPr>
      <w:ind w:left="1920" w:hanging="240"/>
    </w:pPr>
    <w:rPr>
      <w:rFonts w:cstheme="minorHAnsi"/>
      <w:sz w:val="18"/>
      <w:szCs w:val="18"/>
    </w:rPr>
  </w:style>
  <w:style w:type="paragraph" w:styleId="Index9">
    <w:name w:val="index 9"/>
    <w:basedOn w:val="Normal"/>
    <w:next w:val="Normal"/>
    <w:autoRedefine/>
    <w:uiPriority w:val="99"/>
    <w:unhideWhenUsed/>
    <w:rsid w:val="002300B0"/>
    <w:pPr>
      <w:ind w:left="2160" w:hanging="240"/>
    </w:pPr>
    <w:rPr>
      <w:rFonts w:cstheme="minorHAnsi"/>
      <w:sz w:val="18"/>
      <w:szCs w:val="18"/>
    </w:rPr>
  </w:style>
  <w:style w:type="paragraph" w:styleId="IndexHeading">
    <w:name w:val="index heading"/>
    <w:basedOn w:val="Normal"/>
    <w:next w:val="Index1"/>
    <w:uiPriority w:val="99"/>
    <w:unhideWhenUsed/>
    <w:rsid w:val="002300B0"/>
    <w:pPr>
      <w:spacing w:before="240" w:after="120"/>
      <w:jc w:val="center"/>
    </w:pPr>
    <w:rPr>
      <w:rFonts w:cstheme="minorHAnsi"/>
      <w:b/>
      <w:bCs/>
      <w:sz w:val="26"/>
      <w:szCs w:val="26"/>
    </w:rPr>
  </w:style>
  <w:style w:type="paragraph" w:styleId="TOCHeading">
    <w:name w:val="TOC Heading"/>
    <w:basedOn w:val="Heading1"/>
    <w:next w:val="Normal"/>
    <w:uiPriority w:val="39"/>
    <w:unhideWhenUsed/>
    <w:qFormat/>
    <w:rsid w:val="002300B0"/>
    <w:pPr>
      <w:spacing w:before="48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2300B0"/>
    <w:pPr>
      <w:spacing w:before="120"/>
    </w:pPr>
    <w:rPr>
      <w:rFonts w:cstheme="minorHAnsi"/>
      <w:b/>
      <w:bCs/>
      <w:i/>
      <w:iCs/>
    </w:rPr>
  </w:style>
  <w:style w:type="character" w:styleId="Hyperlink">
    <w:name w:val="Hyperlink"/>
    <w:basedOn w:val="DefaultParagraphFont"/>
    <w:uiPriority w:val="99"/>
    <w:unhideWhenUsed/>
    <w:rsid w:val="002300B0"/>
    <w:rPr>
      <w:color w:val="0563C1" w:themeColor="hyperlink"/>
      <w:u w:val="single"/>
    </w:rPr>
  </w:style>
  <w:style w:type="paragraph" w:styleId="TOC2">
    <w:name w:val="toc 2"/>
    <w:basedOn w:val="Normal"/>
    <w:next w:val="Normal"/>
    <w:autoRedefine/>
    <w:uiPriority w:val="39"/>
    <w:unhideWhenUsed/>
    <w:rsid w:val="002300B0"/>
    <w:pPr>
      <w:spacing w:before="120"/>
      <w:ind w:left="240"/>
    </w:pPr>
    <w:rPr>
      <w:rFonts w:cstheme="minorHAnsi"/>
      <w:b/>
      <w:bCs/>
      <w:sz w:val="22"/>
      <w:szCs w:val="22"/>
    </w:rPr>
  </w:style>
  <w:style w:type="paragraph" w:styleId="TOC3">
    <w:name w:val="toc 3"/>
    <w:basedOn w:val="Normal"/>
    <w:next w:val="Normal"/>
    <w:autoRedefine/>
    <w:uiPriority w:val="39"/>
    <w:unhideWhenUsed/>
    <w:rsid w:val="002300B0"/>
    <w:pPr>
      <w:ind w:left="480"/>
    </w:pPr>
    <w:rPr>
      <w:rFonts w:cstheme="minorHAnsi"/>
      <w:sz w:val="20"/>
      <w:szCs w:val="20"/>
    </w:rPr>
  </w:style>
  <w:style w:type="paragraph" w:styleId="TOC4">
    <w:name w:val="toc 4"/>
    <w:basedOn w:val="Normal"/>
    <w:next w:val="Normal"/>
    <w:autoRedefine/>
    <w:uiPriority w:val="39"/>
    <w:semiHidden/>
    <w:unhideWhenUsed/>
    <w:rsid w:val="002300B0"/>
    <w:pPr>
      <w:ind w:left="720"/>
    </w:pPr>
    <w:rPr>
      <w:rFonts w:cstheme="minorHAnsi"/>
      <w:sz w:val="20"/>
      <w:szCs w:val="20"/>
    </w:rPr>
  </w:style>
  <w:style w:type="paragraph" w:styleId="TOC5">
    <w:name w:val="toc 5"/>
    <w:basedOn w:val="Normal"/>
    <w:next w:val="Normal"/>
    <w:autoRedefine/>
    <w:uiPriority w:val="39"/>
    <w:semiHidden/>
    <w:unhideWhenUsed/>
    <w:rsid w:val="002300B0"/>
    <w:pPr>
      <w:ind w:left="960"/>
    </w:pPr>
    <w:rPr>
      <w:rFonts w:cstheme="minorHAnsi"/>
      <w:sz w:val="20"/>
      <w:szCs w:val="20"/>
    </w:rPr>
  </w:style>
  <w:style w:type="paragraph" w:styleId="TOC6">
    <w:name w:val="toc 6"/>
    <w:basedOn w:val="Normal"/>
    <w:next w:val="Normal"/>
    <w:autoRedefine/>
    <w:uiPriority w:val="39"/>
    <w:semiHidden/>
    <w:unhideWhenUsed/>
    <w:rsid w:val="002300B0"/>
    <w:pPr>
      <w:ind w:left="1200"/>
    </w:pPr>
    <w:rPr>
      <w:rFonts w:cstheme="minorHAnsi"/>
      <w:sz w:val="20"/>
      <w:szCs w:val="20"/>
    </w:rPr>
  </w:style>
  <w:style w:type="paragraph" w:styleId="TOC7">
    <w:name w:val="toc 7"/>
    <w:basedOn w:val="Normal"/>
    <w:next w:val="Normal"/>
    <w:autoRedefine/>
    <w:uiPriority w:val="39"/>
    <w:semiHidden/>
    <w:unhideWhenUsed/>
    <w:rsid w:val="002300B0"/>
    <w:pPr>
      <w:ind w:left="1440"/>
    </w:pPr>
    <w:rPr>
      <w:rFonts w:cstheme="minorHAnsi"/>
      <w:sz w:val="20"/>
      <w:szCs w:val="20"/>
    </w:rPr>
  </w:style>
  <w:style w:type="paragraph" w:styleId="TOC8">
    <w:name w:val="toc 8"/>
    <w:basedOn w:val="Normal"/>
    <w:next w:val="Normal"/>
    <w:autoRedefine/>
    <w:uiPriority w:val="39"/>
    <w:semiHidden/>
    <w:unhideWhenUsed/>
    <w:rsid w:val="002300B0"/>
    <w:pPr>
      <w:ind w:left="1680"/>
    </w:pPr>
    <w:rPr>
      <w:rFonts w:cstheme="minorHAnsi"/>
      <w:sz w:val="20"/>
      <w:szCs w:val="20"/>
    </w:rPr>
  </w:style>
  <w:style w:type="paragraph" w:styleId="TOC9">
    <w:name w:val="toc 9"/>
    <w:basedOn w:val="Normal"/>
    <w:next w:val="Normal"/>
    <w:autoRedefine/>
    <w:uiPriority w:val="39"/>
    <w:semiHidden/>
    <w:unhideWhenUsed/>
    <w:rsid w:val="002300B0"/>
    <w:pPr>
      <w:ind w:left="1920"/>
    </w:pPr>
    <w:rPr>
      <w:rFonts w:cstheme="minorHAnsi"/>
      <w:sz w:val="20"/>
      <w:szCs w:val="20"/>
    </w:rPr>
  </w:style>
  <w:style w:type="paragraph" w:styleId="ListParagraph">
    <w:name w:val="List Paragraph"/>
    <w:basedOn w:val="Normal"/>
    <w:uiPriority w:val="34"/>
    <w:qFormat/>
    <w:rsid w:val="0022503B"/>
    <w:pPr>
      <w:ind w:left="720"/>
      <w:contextualSpacing/>
    </w:pPr>
  </w:style>
  <w:style w:type="paragraph" w:styleId="Title">
    <w:name w:val="Title"/>
    <w:basedOn w:val="Normal"/>
    <w:next w:val="Normal"/>
    <w:link w:val="TitleChar"/>
    <w:uiPriority w:val="10"/>
    <w:qFormat/>
    <w:rsid w:val="00D860B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860B4"/>
    <w:rPr>
      <w:rFonts w:asciiTheme="majorHAnsi" w:eastAsiaTheme="majorEastAsia" w:hAnsiTheme="majorHAnsi" w:cstheme="majorBidi"/>
      <w:spacing w:val="-10"/>
      <w:kern w:val="28"/>
      <w:sz w:val="56"/>
      <w:szCs w:val="56"/>
    </w:rPr>
  </w:style>
  <w:style w:type="paragraph" w:styleId="NormalWeb">
    <w:name w:val="Normal (Web)"/>
    <w:basedOn w:val="Normal"/>
    <w:uiPriority w:val="99"/>
    <w:unhideWhenUsed/>
    <w:rsid w:val="00D860B4"/>
    <w:pPr>
      <w:spacing w:before="100" w:beforeAutospacing="1" w:after="100" w:afterAutospacing="1"/>
    </w:pPr>
    <w:rPr>
      <w:rFonts w:ascii="Times New Roman" w:eastAsia="Times New Roman" w:hAnsi="Times New Roman" w:cs="Times New Roman"/>
      <w:kern w:val="0"/>
      <w:lang w:eastAsia="en-GB"/>
      <w14:ligatures w14:val="none"/>
    </w:rPr>
  </w:style>
  <w:style w:type="paragraph" w:styleId="Subtitle">
    <w:name w:val="Subtitle"/>
    <w:basedOn w:val="Normal"/>
    <w:next w:val="Normal"/>
    <w:link w:val="SubtitleChar"/>
    <w:uiPriority w:val="11"/>
    <w:qFormat/>
    <w:rsid w:val="00D860B4"/>
    <w:pPr>
      <w:numPr>
        <w:ilvl w:val="1"/>
      </w:numPr>
      <w:suppressAutoHyphens/>
      <w:overflowPunct w:val="0"/>
      <w:autoSpaceDE w:val="0"/>
      <w:spacing w:after="160"/>
      <w:textAlignment w:val="baseline"/>
    </w:pPr>
    <w:rPr>
      <w:rFonts w:eastAsiaTheme="minorEastAsia"/>
      <w:color w:val="5A5A5A" w:themeColor="text1" w:themeTint="A5"/>
      <w:spacing w:val="15"/>
      <w:kern w:val="0"/>
      <w:sz w:val="22"/>
      <w:szCs w:val="22"/>
      <w:lang w:val="es-ES_tradnl" w:eastAsia="ar-SA"/>
      <w14:ligatures w14:val="none"/>
    </w:rPr>
  </w:style>
  <w:style w:type="character" w:customStyle="1" w:styleId="SubtitleChar">
    <w:name w:val="Subtitle Char"/>
    <w:basedOn w:val="DefaultParagraphFont"/>
    <w:link w:val="Subtitle"/>
    <w:uiPriority w:val="11"/>
    <w:rsid w:val="00D860B4"/>
    <w:rPr>
      <w:rFonts w:eastAsiaTheme="minorEastAsia"/>
      <w:color w:val="5A5A5A" w:themeColor="text1" w:themeTint="A5"/>
      <w:spacing w:val="15"/>
      <w:kern w:val="0"/>
      <w:sz w:val="22"/>
      <w:szCs w:val="22"/>
      <w:lang w:val="es-ES_tradnl" w:eastAsia="ar-SA"/>
      <w14:ligatures w14:val="none"/>
    </w:rPr>
  </w:style>
  <w:style w:type="paragraph" w:styleId="Bibliography">
    <w:name w:val="Bibliography"/>
    <w:basedOn w:val="Normal"/>
    <w:next w:val="Normal"/>
    <w:uiPriority w:val="37"/>
    <w:unhideWhenUsed/>
    <w:rsid w:val="003C31C0"/>
  </w:style>
  <w:style w:type="paragraph" w:styleId="Header">
    <w:name w:val="header"/>
    <w:basedOn w:val="Normal"/>
    <w:link w:val="HeaderChar"/>
    <w:uiPriority w:val="99"/>
    <w:unhideWhenUsed/>
    <w:rsid w:val="00635D97"/>
    <w:pPr>
      <w:tabs>
        <w:tab w:val="center" w:pos="4513"/>
        <w:tab w:val="right" w:pos="9026"/>
      </w:tabs>
    </w:pPr>
  </w:style>
  <w:style w:type="character" w:customStyle="1" w:styleId="HeaderChar">
    <w:name w:val="Header Char"/>
    <w:basedOn w:val="DefaultParagraphFont"/>
    <w:link w:val="Header"/>
    <w:uiPriority w:val="99"/>
    <w:rsid w:val="00635D97"/>
  </w:style>
  <w:style w:type="paragraph" w:styleId="Footer">
    <w:name w:val="footer"/>
    <w:basedOn w:val="Normal"/>
    <w:link w:val="FooterChar"/>
    <w:uiPriority w:val="99"/>
    <w:unhideWhenUsed/>
    <w:rsid w:val="00635D97"/>
    <w:pPr>
      <w:tabs>
        <w:tab w:val="center" w:pos="4513"/>
        <w:tab w:val="right" w:pos="9026"/>
      </w:tabs>
    </w:pPr>
  </w:style>
  <w:style w:type="character" w:customStyle="1" w:styleId="FooterChar">
    <w:name w:val="Footer Char"/>
    <w:basedOn w:val="DefaultParagraphFont"/>
    <w:link w:val="Footer"/>
    <w:uiPriority w:val="99"/>
    <w:rsid w:val="00635D97"/>
  </w:style>
  <w:style w:type="character" w:styleId="PageNumber">
    <w:name w:val="page number"/>
    <w:basedOn w:val="DefaultParagraphFont"/>
    <w:uiPriority w:val="99"/>
    <w:semiHidden/>
    <w:unhideWhenUsed/>
    <w:rsid w:val="00635D97"/>
  </w:style>
  <w:style w:type="paragraph" w:customStyle="1" w:styleId="EndNoteBibliographyTitle">
    <w:name w:val="EndNote Bibliography Title"/>
    <w:basedOn w:val="Normal"/>
    <w:link w:val="EndNoteBibliographyTitleChar"/>
    <w:rsid w:val="00B26365"/>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B26365"/>
    <w:rPr>
      <w:rFonts w:ascii="Calibri" w:hAnsi="Calibri" w:cs="Calibri"/>
      <w:lang w:val="en-US"/>
    </w:rPr>
  </w:style>
  <w:style w:type="paragraph" w:customStyle="1" w:styleId="EndNoteBibliography">
    <w:name w:val="EndNote Bibliography"/>
    <w:basedOn w:val="Normal"/>
    <w:link w:val="EndNoteBibliographyChar"/>
    <w:rsid w:val="00B26365"/>
    <w:rPr>
      <w:rFonts w:ascii="Calibri" w:hAnsi="Calibri" w:cs="Calibri"/>
      <w:lang w:val="en-US"/>
    </w:rPr>
  </w:style>
  <w:style w:type="character" w:customStyle="1" w:styleId="EndNoteBibliographyChar">
    <w:name w:val="EndNote Bibliography Char"/>
    <w:basedOn w:val="DefaultParagraphFont"/>
    <w:link w:val="EndNoteBibliography"/>
    <w:rsid w:val="00B26365"/>
    <w:rPr>
      <w:rFonts w:ascii="Calibri" w:hAnsi="Calibri" w:cs="Calibri"/>
      <w:lang w:val="en-US"/>
    </w:rPr>
  </w:style>
  <w:style w:type="table" w:styleId="TableGrid">
    <w:name w:val="Table Grid"/>
    <w:basedOn w:val="TableNormal"/>
    <w:uiPriority w:val="39"/>
    <w:rsid w:val="004E63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8F4907"/>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3F6666"/>
    <w:pPr>
      <w:spacing w:after="200"/>
    </w:pPr>
    <w:rPr>
      <w:i/>
      <w:iCs/>
      <w:color w:val="44546A" w:themeColor="text2"/>
      <w:kern w:val="0"/>
      <w:sz w:val="18"/>
      <w:szCs w:val="18"/>
      <w14:ligatures w14:val="none"/>
    </w:rPr>
  </w:style>
  <w:style w:type="character" w:customStyle="1" w:styleId="Heading3Char">
    <w:name w:val="Heading 3 Char"/>
    <w:basedOn w:val="DefaultParagraphFont"/>
    <w:link w:val="Heading3"/>
    <w:uiPriority w:val="9"/>
    <w:rsid w:val="00C861EB"/>
    <w:rPr>
      <w:rFonts w:asciiTheme="majorHAnsi" w:eastAsiaTheme="majorEastAsia" w:hAnsiTheme="majorHAnsi" w:cstheme="majorBidi"/>
      <w:color w:val="1F3763" w:themeColor="accent1" w:themeShade="7F"/>
    </w:rPr>
  </w:style>
  <w:style w:type="character" w:styleId="UnresolvedMention">
    <w:name w:val="Unresolved Mention"/>
    <w:basedOn w:val="DefaultParagraphFont"/>
    <w:uiPriority w:val="99"/>
    <w:semiHidden/>
    <w:unhideWhenUsed/>
    <w:rsid w:val="009D144D"/>
    <w:rPr>
      <w:color w:val="605E5C"/>
      <w:shd w:val="clear" w:color="auto" w:fill="E1DFDD"/>
    </w:rPr>
  </w:style>
  <w:style w:type="character" w:customStyle="1" w:styleId="Heading4Char">
    <w:name w:val="Heading 4 Char"/>
    <w:basedOn w:val="DefaultParagraphFont"/>
    <w:link w:val="Heading4"/>
    <w:uiPriority w:val="9"/>
    <w:rsid w:val="00691B9F"/>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D57659"/>
    <w:rPr>
      <w:color w:val="666666"/>
    </w:rPr>
  </w:style>
  <w:style w:type="paragraph" w:styleId="TableofFigures">
    <w:name w:val="table of figures"/>
    <w:basedOn w:val="Normal"/>
    <w:next w:val="Normal"/>
    <w:uiPriority w:val="99"/>
    <w:unhideWhenUsed/>
    <w:rsid w:val="00335B8C"/>
    <w:pPr>
      <w:ind w:left="480" w:hanging="480"/>
    </w:pPr>
    <w:rPr>
      <w:rFonts w:cstheme="minorHAns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610">
      <w:bodyDiv w:val="1"/>
      <w:marLeft w:val="0"/>
      <w:marRight w:val="0"/>
      <w:marTop w:val="0"/>
      <w:marBottom w:val="0"/>
      <w:divBdr>
        <w:top w:val="none" w:sz="0" w:space="0" w:color="auto"/>
        <w:left w:val="none" w:sz="0" w:space="0" w:color="auto"/>
        <w:bottom w:val="none" w:sz="0" w:space="0" w:color="auto"/>
        <w:right w:val="none" w:sz="0" w:space="0" w:color="auto"/>
      </w:divBdr>
    </w:div>
    <w:div w:id="6912625">
      <w:bodyDiv w:val="1"/>
      <w:marLeft w:val="0"/>
      <w:marRight w:val="0"/>
      <w:marTop w:val="0"/>
      <w:marBottom w:val="0"/>
      <w:divBdr>
        <w:top w:val="none" w:sz="0" w:space="0" w:color="auto"/>
        <w:left w:val="none" w:sz="0" w:space="0" w:color="auto"/>
        <w:bottom w:val="none" w:sz="0" w:space="0" w:color="auto"/>
        <w:right w:val="none" w:sz="0" w:space="0" w:color="auto"/>
      </w:divBdr>
    </w:div>
    <w:div w:id="11953978">
      <w:bodyDiv w:val="1"/>
      <w:marLeft w:val="0"/>
      <w:marRight w:val="0"/>
      <w:marTop w:val="0"/>
      <w:marBottom w:val="0"/>
      <w:divBdr>
        <w:top w:val="none" w:sz="0" w:space="0" w:color="auto"/>
        <w:left w:val="none" w:sz="0" w:space="0" w:color="auto"/>
        <w:bottom w:val="none" w:sz="0" w:space="0" w:color="auto"/>
        <w:right w:val="none" w:sz="0" w:space="0" w:color="auto"/>
      </w:divBdr>
    </w:div>
    <w:div w:id="13578610">
      <w:bodyDiv w:val="1"/>
      <w:marLeft w:val="0"/>
      <w:marRight w:val="0"/>
      <w:marTop w:val="0"/>
      <w:marBottom w:val="0"/>
      <w:divBdr>
        <w:top w:val="none" w:sz="0" w:space="0" w:color="auto"/>
        <w:left w:val="none" w:sz="0" w:space="0" w:color="auto"/>
        <w:bottom w:val="none" w:sz="0" w:space="0" w:color="auto"/>
        <w:right w:val="none" w:sz="0" w:space="0" w:color="auto"/>
      </w:divBdr>
    </w:div>
    <w:div w:id="23094667">
      <w:bodyDiv w:val="1"/>
      <w:marLeft w:val="0"/>
      <w:marRight w:val="0"/>
      <w:marTop w:val="0"/>
      <w:marBottom w:val="0"/>
      <w:divBdr>
        <w:top w:val="none" w:sz="0" w:space="0" w:color="auto"/>
        <w:left w:val="none" w:sz="0" w:space="0" w:color="auto"/>
        <w:bottom w:val="none" w:sz="0" w:space="0" w:color="auto"/>
        <w:right w:val="none" w:sz="0" w:space="0" w:color="auto"/>
      </w:divBdr>
    </w:div>
    <w:div w:id="28267438">
      <w:bodyDiv w:val="1"/>
      <w:marLeft w:val="0"/>
      <w:marRight w:val="0"/>
      <w:marTop w:val="0"/>
      <w:marBottom w:val="0"/>
      <w:divBdr>
        <w:top w:val="none" w:sz="0" w:space="0" w:color="auto"/>
        <w:left w:val="none" w:sz="0" w:space="0" w:color="auto"/>
        <w:bottom w:val="none" w:sz="0" w:space="0" w:color="auto"/>
        <w:right w:val="none" w:sz="0" w:space="0" w:color="auto"/>
      </w:divBdr>
    </w:div>
    <w:div w:id="33772800">
      <w:bodyDiv w:val="1"/>
      <w:marLeft w:val="0"/>
      <w:marRight w:val="0"/>
      <w:marTop w:val="0"/>
      <w:marBottom w:val="0"/>
      <w:divBdr>
        <w:top w:val="none" w:sz="0" w:space="0" w:color="auto"/>
        <w:left w:val="none" w:sz="0" w:space="0" w:color="auto"/>
        <w:bottom w:val="none" w:sz="0" w:space="0" w:color="auto"/>
        <w:right w:val="none" w:sz="0" w:space="0" w:color="auto"/>
      </w:divBdr>
    </w:div>
    <w:div w:id="48186339">
      <w:bodyDiv w:val="1"/>
      <w:marLeft w:val="0"/>
      <w:marRight w:val="0"/>
      <w:marTop w:val="0"/>
      <w:marBottom w:val="0"/>
      <w:divBdr>
        <w:top w:val="none" w:sz="0" w:space="0" w:color="auto"/>
        <w:left w:val="none" w:sz="0" w:space="0" w:color="auto"/>
        <w:bottom w:val="none" w:sz="0" w:space="0" w:color="auto"/>
        <w:right w:val="none" w:sz="0" w:space="0" w:color="auto"/>
      </w:divBdr>
    </w:div>
    <w:div w:id="48843796">
      <w:bodyDiv w:val="1"/>
      <w:marLeft w:val="0"/>
      <w:marRight w:val="0"/>
      <w:marTop w:val="0"/>
      <w:marBottom w:val="0"/>
      <w:divBdr>
        <w:top w:val="none" w:sz="0" w:space="0" w:color="auto"/>
        <w:left w:val="none" w:sz="0" w:space="0" w:color="auto"/>
        <w:bottom w:val="none" w:sz="0" w:space="0" w:color="auto"/>
        <w:right w:val="none" w:sz="0" w:space="0" w:color="auto"/>
      </w:divBdr>
    </w:div>
    <w:div w:id="65230668">
      <w:bodyDiv w:val="1"/>
      <w:marLeft w:val="0"/>
      <w:marRight w:val="0"/>
      <w:marTop w:val="0"/>
      <w:marBottom w:val="0"/>
      <w:divBdr>
        <w:top w:val="none" w:sz="0" w:space="0" w:color="auto"/>
        <w:left w:val="none" w:sz="0" w:space="0" w:color="auto"/>
        <w:bottom w:val="none" w:sz="0" w:space="0" w:color="auto"/>
        <w:right w:val="none" w:sz="0" w:space="0" w:color="auto"/>
      </w:divBdr>
    </w:div>
    <w:div w:id="68119051">
      <w:bodyDiv w:val="1"/>
      <w:marLeft w:val="0"/>
      <w:marRight w:val="0"/>
      <w:marTop w:val="0"/>
      <w:marBottom w:val="0"/>
      <w:divBdr>
        <w:top w:val="none" w:sz="0" w:space="0" w:color="auto"/>
        <w:left w:val="none" w:sz="0" w:space="0" w:color="auto"/>
        <w:bottom w:val="none" w:sz="0" w:space="0" w:color="auto"/>
        <w:right w:val="none" w:sz="0" w:space="0" w:color="auto"/>
      </w:divBdr>
      <w:divsChild>
        <w:div w:id="964584889">
          <w:marLeft w:val="0"/>
          <w:marRight w:val="0"/>
          <w:marTop w:val="0"/>
          <w:marBottom w:val="0"/>
          <w:divBdr>
            <w:top w:val="none" w:sz="0" w:space="0" w:color="auto"/>
            <w:left w:val="none" w:sz="0" w:space="0" w:color="auto"/>
            <w:bottom w:val="none" w:sz="0" w:space="0" w:color="auto"/>
            <w:right w:val="none" w:sz="0" w:space="0" w:color="auto"/>
          </w:divBdr>
          <w:divsChild>
            <w:div w:id="192499369">
              <w:marLeft w:val="0"/>
              <w:marRight w:val="0"/>
              <w:marTop w:val="0"/>
              <w:marBottom w:val="0"/>
              <w:divBdr>
                <w:top w:val="none" w:sz="0" w:space="0" w:color="auto"/>
                <w:left w:val="none" w:sz="0" w:space="0" w:color="auto"/>
                <w:bottom w:val="none" w:sz="0" w:space="0" w:color="auto"/>
                <w:right w:val="none" w:sz="0" w:space="0" w:color="auto"/>
              </w:divBdr>
              <w:divsChild>
                <w:div w:id="621615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012412">
      <w:bodyDiv w:val="1"/>
      <w:marLeft w:val="0"/>
      <w:marRight w:val="0"/>
      <w:marTop w:val="0"/>
      <w:marBottom w:val="0"/>
      <w:divBdr>
        <w:top w:val="none" w:sz="0" w:space="0" w:color="auto"/>
        <w:left w:val="none" w:sz="0" w:space="0" w:color="auto"/>
        <w:bottom w:val="none" w:sz="0" w:space="0" w:color="auto"/>
        <w:right w:val="none" w:sz="0" w:space="0" w:color="auto"/>
      </w:divBdr>
    </w:div>
    <w:div w:id="77136812">
      <w:bodyDiv w:val="1"/>
      <w:marLeft w:val="0"/>
      <w:marRight w:val="0"/>
      <w:marTop w:val="0"/>
      <w:marBottom w:val="0"/>
      <w:divBdr>
        <w:top w:val="none" w:sz="0" w:space="0" w:color="auto"/>
        <w:left w:val="none" w:sz="0" w:space="0" w:color="auto"/>
        <w:bottom w:val="none" w:sz="0" w:space="0" w:color="auto"/>
        <w:right w:val="none" w:sz="0" w:space="0" w:color="auto"/>
      </w:divBdr>
    </w:div>
    <w:div w:id="101386185">
      <w:bodyDiv w:val="1"/>
      <w:marLeft w:val="0"/>
      <w:marRight w:val="0"/>
      <w:marTop w:val="0"/>
      <w:marBottom w:val="0"/>
      <w:divBdr>
        <w:top w:val="none" w:sz="0" w:space="0" w:color="auto"/>
        <w:left w:val="none" w:sz="0" w:space="0" w:color="auto"/>
        <w:bottom w:val="none" w:sz="0" w:space="0" w:color="auto"/>
        <w:right w:val="none" w:sz="0" w:space="0" w:color="auto"/>
      </w:divBdr>
    </w:div>
    <w:div w:id="106630208">
      <w:bodyDiv w:val="1"/>
      <w:marLeft w:val="0"/>
      <w:marRight w:val="0"/>
      <w:marTop w:val="0"/>
      <w:marBottom w:val="0"/>
      <w:divBdr>
        <w:top w:val="none" w:sz="0" w:space="0" w:color="auto"/>
        <w:left w:val="none" w:sz="0" w:space="0" w:color="auto"/>
        <w:bottom w:val="none" w:sz="0" w:space="0" w:color="auto"/>
        <w:right w:val="none" w:sz="0" w:space="0" w:color="auto"/>
      </w:divBdr>
    </w:div>
    <w:div w:id="109595627">
      <w:bodyDiv w:val="1"/>
      <w:marLeft w:val="0"/>
      <w:marRight w:val="0"/>
      <w:marTop w:val="0"/>
      <w:marBottom w:val="0"/>
      <w:divBdr>
        <w:top w:val="none" w:sz="0" w:space="0" w:color="auto"/>
        <w:left w:val="none" w:sz="0" w:space="0" w:color="auto"/>
        <w:bottom w:val="none" w:sz="0" w:space="0" w:color="auto"/>
        <w:right w:val="none" w:sz="0" w:space="0" w:color="auto"/>
      </w:divBdr>
    </w:div>
    <w:div w:id="126438310">
      <w:bodyDiv w:val="1"/>
      <w:marLeft w:val="0"/>
      <w:marRight w:val="0"/>
      <w:marTop w:val="0"/>
      <w:marBottom w:val="0"/>
      <w:divBdr>
        <w:top w:val="none" w:sz="0" w:space="0" w:color="auto"/>
        <w:left w:val="none" w:sz="0" w:space="0" w:color="auto"/>
        <w:bottom w:val="none" w:sz="0" w:space="0" w:color="auto"/>
        <w:right w:val="none" w:sz="0" w:space="0" w:color="auto"/>
      </w:divBdr>
    </w:div>
    <w:div w:id="127402730">
      <w:bodyDiv w:val="1"/>
      <w:marLeft w:val="0"/>
      <w:marRight w:val="0"/>
      <w:marTop w:val="0"/>
      <w:marBottom w:val="0"/>
      <w:divBdr>
        <w:top w:val="none" w:sz="0" w:space="0" w:color="auto"/>
        <w:left w:val="none" w:sz="0" w:space="0" w:color="auto"/>
        <w:bottom w:val="none" w:sz="0" w:space="0" w:color="auto"/>
        <w:right w:val="none" w:sz="0" w:space="0" w:color="auto"/>
      </w:divBdr>
    </w:div>
    <w:div w:id="137186438">
      <w:bodyDiv w:val="1"/>
      <w:marLeft w:val="0"/>
      <w:marRight w:val="0"/>
      <w:marTop w:val="0"/>
      <w:marBottom w:val="0"/>
      <w:divBdr>
        <w:top w:val="none" w:sz="0" w:space="0" w:color="auto"/>
        <w:left w:val="none" w:sz="0" w:space="0" w:color="auto"/>
        <w:bottom w:val="none" w:sz="0" w:space="0" w:color="auto"/>
        <w:right w:val="none" w:sz="0" w:space="0" w:color="auto"/>
      </w:divBdr>
    </w:div>
    <w:div w:id="142625097">
      <w:bodyDiv w:val="1"/>
      <w:marLeft w:val="0"/>
      <w:marRight w:val="0"/>
      <w:marTop w:val="0"/>
      <w:marBottom w:val="0"/>
      <w:divBdr>
        <w:top w:val="none" w:sz="0" w:space="0" w:color="auto"/>
        <w:left w:val="none" w:sz="0" w:space="0" w:color="auto"/>
        <w:bottom w:val="none" w:sz="0" w:space="0" w:color="auto"/>
        <w:right w:val="none" w:sz="0" w:space="0" w:color="auto"/>
      </w:divBdr>
    </w:div>
    <w:div w:id="148602227">
      <w:bodyDiv w:val="1"/>
      <w:marLeft w:val="0"/>
      <w:marRight w:val="0"/>
      <w:marTop w:val="0"/>
      <w:marBottom w:val="0"/>
      <w:divBdr>
        <w:top w:val="none" w:sz="0" w:space="0" w:color="auto"/>
        <w:left w:val="none" w:sz="0" w:space="0" w:color="auto"/>
        <w:bottom w:val="none" w:sz="0" w:space="0" w:color="auto"/>
        <w:right w:val="none" w:sz="0" w:space="0" w:color="auto"/>
      </w:divBdr>
    </w:div>
    <w:div w:id="153643387">
      <w:bodyDiv w:val="1"/>
      <w:marLeft w:val="0"/>
      <w:marRight w:val="0"/>
      <w:marTop w:val="0"/>
      <w:marBottom w:val="0"/>
      <w:divBdr>
        <w:top w:val="none" w:sz="0" w:space="0" w:color="auto"/>
        <w:left w:val="none" w:sz="0" w:space="0" w:color="auto"/>
        <w:bottom w:val="none" w:sz="0" w:space="0" w:color="auto"/>
        <w:right w:val="none" w:sz="0" w:space="0" w:color="auto"/>
      </w:divBdr>
    </w:div>
    <w:div w:id="162471579">
      <w:bodyDiv w:val="1"/>
      <w:marLeft w:val="0"/>
      <w:marRight w:val="0"/>
      <w:marTop w:val="0"/>
      <w:marBottom w:val="0"/>
      <w:divBdr>
        <w:top w:val="none" w:sz="0" w:space="0" w:color="auto"/>
        <w:left w:val="none" w:sz="0" w:space="0" w:color="auto"/>
        <w:bottom w:val="none" w:sz="0" w:space="0" w:color="auto"/>
        <w:right w:val="none" w:sz="0" w:space="0" w:color="auto"/>
      </w:divBdr>
    </w:div>
    <w:div w:id="165631814">
      <w:bodyDiv w:val="1"/>
      <w:marLeft w:val="0"/>
      <w:marRight w:val="0"/>
      <w:marTop w:val="0"/>
      <w:marBottom w:val="0"/>
      <w:divBdr>
        <w:top w:val="none" w:sz="0" w:space="0" w:color="auto"/>
        <w:left w:val="none" w:sz="0" w:space="0" w:color="auto"/>
        <w:bottom w:val="none" w:sz="0" w:space="0" w:color="auto"/>
        <w:right w:val="none" w:sz="0" w:space="0" w:color="auto"/>
      </w:divBdr>
    </w:div>
    <w:div w:id="167602212">
      <w:bodyDiv w:val="1"/>
      <w:marLeft w:val="0"/>
      <w:marRight w:val="0"/>
      <w:marTop w:val="0"/>
      <w:marBottom w:val="0"/>
      <w:divBdr>
        <w:top w:val="none" w:sz="0" w:space="0" w:color="auto"/>
        <w:left w:val="none" w:sz="0" w:space="0" w:color="auto"/>
        <w:bottom w:val="none" w:sz="0" w:space="0" w:color="auto"/>
        <w:right w:val="none" w:sz="0" w:space="0" w:color="auto"/>
      </w:divBdr>
    </w:div>
    <w:div w:id="169293196">
      <w:bodyDiv w:val="1"/>
      <w:marLeft w:val="0"/>
      <w:marRight w:val="0"/>
      <w:marTop w:val="0"/>
      <w:marBottom w:val="0"/>
      <w:divBdr>
        <w:top w:val="none" w:sz="0" w:space="0" w:color="auto"/>
        <w:left w:val="none" w:sz="0" w:space="0" w:color="auto"/>
        <w:bottom w:val="none" w:sz="0" w:space="0" w:color="auto"/>
        <w:right w:val="none" w:sz="0" w:space="0" w:color="auto"/>
      </w:divBdr>
    </w:div>
    <w:div w:id="170414574">
      <w:bodyDiv w:val="1"/>
      <w:marLeft w:val="0"/>
      <w:marRight w:val="0"/>
      <w:marTop w:val="0"/>
      <w:marBottom w:val="0"/>
      <w:divBdr>
        <w:top w:val="none" w:sz="0" w:space="0" w:color="auto"/>
        <w:left w:val="none" w:sz="0" w:space="0" w:color="auto"/>
        <w:bottom w:val="none" w:sz="0" w:space="0" w:color="auto"/>
        <w:right w:val="none" w:sz="0" w:space="0" w:color="auto"/>
      </w:divBdr>
    </w:div>
    <w:div w:id="174155006">
      <w:bodyDiv w:val="1"/>
      <w:marLeft w:val="0"/>
      <w:marRight w:val="0"/>
      <w:marTop w:val="0"/>
      <w:marBottom w:val="0"/>
      <w:divBdr>
        <w:top w:val="none" w:sz="0" w:space="0" w:color="auto"/>
        <w:left w:val="none" w:sz="0" w:space="0" w:color="auto"/>
        <w:bottom w:val="none" w:sz="0" w:space="0" w:color="auto"/>
        <w:right w:val="none" w:sz="0" w:space="0" w:color="auto"/>
      </w:divBdr>
    </w:div>
    <w:div w:id="184372485">
      <w:bodyDiv w:val="1"/>
      <w:marLeft w:val="0"/>
      <w:marRight w:val="0"/>
      <w:marTop w:val="0"/>
      <w:marBottom w:val="0"/>
      <w:divBdr>
        <w:top w:val="none" w:sz="0" w:space="0" w:color="auto"/>
        <w:left w:val="none" w:sz="0" w:space="0" w:color="auto"/>
        <w:bottom w:val="none" w:sz="0" w:space="0" w:color="auto"/>
        <w:right w:val="none" w:sz="0" w:space="0" w:color="auto"/>
      </w:divBdr>
    </w:div>
    <w:div w:id="186524718">
      <w:bodyDiv w:val="1"/>
      <w:marLeft w:val="0"/>
      <w:marRight w:val="0"/>
      <w:marTop w:val="0"/>
      <w:marBottom w:val="0"/>
      <w:divBdr>
        <w:top w:val="none" w:sz="0" w:space="0" w:color="auto"/>
        <w:left w:val="none" w:sz="0" w:space="0" w:color="auto"/>
        <w:bottom w:val="none" w:sz="0" w:space="0" w:color="auto"/>
        <w:right w:val="none" w:sz="0" w:space="0" w:color="auto"/>
      </w:divBdr>
    </w:div>
    <w:div w:id="196818148">
      <w:bodyDiv w:val="1"/>
      <w:marLeft w:val="0"/>
      <w:marRight w:val="0"/>
      <w:marTop w:val="0"/>
      <w:marBottom w:val="0"/>
      <w:divBdr>
        <w:top w:val="none" w:sz="0" w:space="0" w:color="auto"/>
        <w:left w:val="none" w:sz="0" w:space="0" w:color="auto"/>
        <w:bottom w:val="none" w:sz="0" w:space="0" w:color="auto"/>
        <w:right w:val="none" w:sz="0" w:space="0" w:color="auto"/>
      </w:divBdr>
    </w:div>
    <w:div w:id="205333866">
      <w:bodyDiv w:val="1"/>
      <w:marLeft w:val="0"/>
      <w:marRight w:val="0"/>
      <w:marTop w:val="0"/>
      <w:marBottom w:val="0"/>
      <w:divBdr>
        <w:top w:val="none" w:sz="0" w:space="0" w:color="auto"/>
        <w:left w:val="none" w:sz="0" w:space="0" w:color="auto"/>
        <w:bottom w:val="none" w:sz="0" w:space="0" w:color="auto"/>
        <w:right w:val="none" w:sz="0" w:space="0" w:color="auto"/>
      </w:divBdr>
    </w:div>
    <w:div w:id="212087144">
      <w:bodyDiv w:val="1"/>
      <w:marLeft w:val="0"/>
      <w:marRight w:val="0"/>
      <w:marTop w:val="0"/>
      <w:marBottom w:val="0"/>
      <w:divBdr>
        <w:top w:val="none" w:sz="0" w:space="0" w:color="auto"/>
        <w:left w:val="none" w:sz="0" w:space="0" w:color="auto"/>
        <w:bottom w:val="none" w:sz="0" w:space="0" w:color="auto"/>
        <w:right w:val="none" w:sz="0" w:space="0" w:color="auto"/>
      </w:divBdr>
    </w:div>
    <w:div w:id="212278152">
      <w:bodyDiv w:val="1"/>
      <w:marLeft w:val="0"/>
      <w:marRight w:val="0"/>
      <w:marTop w:val="0"/>
      <w:marBottom w:val="0"/>
      <w:divBdr>
        <w:top w:val="none" w:sz="0" w:space="0" w:color="auto"/>
        <w:left w:val="none" w:sz="0" w:space="0" w:color="auto"/>
        <w:bottom w:val="none" w:sz="0" w:space="0" w:color="auto"/>
        <w:right w:val="none" w:sz="0" w:space="0" w:color="auto"/>
      </w:divBdr>
    </w:div>
    <w:div w:id="220672840">
      <w:bodyDiv w:val="1"/>
      <w:marLeft w:val="0"/>
      <w:marRight w:val="0"/>
      <w:marTop w:val="0"/>
      <w:marBottom w:val="0"/>
      <w:divBdr>
        <w:top w:val="none" w:sz="0" w:space="0" w:color="auto"/>
        <w:left w:val="none" w:sz="0" w:space="0" w:color="auto"/>
        <w:bottom w:val="none" w:sz="0" w:space="0" w:color="auto"/>
        <w:right w:val="none" w:sz="0" w:space="0" w:color="auto"/>
      </w:divBdr>
    </w:div>
    <w:div w:id="225267126">
      <w:bodyDiv w:val="1"/>
      <w:marLeft w:val="0"/>
      <w:marRight w:val="0"/>
      <w:marTop w:val="0"/>
      <w:marBottom w:val="0"/>
      <w:divBdr>
        <w:top w:val="none" w:sz="0" w:space="0" w:color="auto"/>
        <w:left w:val="none" w:sz="0" w:space="0" w:color="auto"/>
        <w:bottom w:val="none" w:sz="0" w:space="0" w:color="auto"/>
        <w:right w:val="none" w:sz="0" w:space="0" w:color="auto"/>
      </w:divBdr>
    </w:div>
    <w:div w:id="250550408">
      <w:bodyDiv w:val="1"/>
      <w:marLeft w:val="0"/>
      <w:marRight w:val="0"/>
      <w:marTop w:val="0"/>
      <w:marBottom w:val="0"/>
      <w:divBdr>
        <w:top w:val="none" w:sz="0" w:space="0" w:color="auto"/>
        <w:left w:val="none" w:sz="0" w:space="0" w:color="auto"/>
        <w:bottom w:val="none" w:sz="0" w:space="0" w:color="auto"/>
        <w:right w:val="none" w:sz="0" w:space="0" w:color="auto"/>
      </w:divBdr>
    </w:div>
    <w:div w:id="251396922">
      <w:bodyDiv w:val="1"/>
      <w:marLeft w:val="0"/>
      <w:marRight w:val="0"/>
      <w:marTop w:val="0"/>
      <w:marBottom w:val="0"/>
      <w:divBdr>
        <w:top w:val="none" w:sz="0" w:space="0" w:color="auto"/>
        <w:left w:val="none" w:sz="0" w:space="0" w:color="auto"/>
        <w:bottom w:val="none" w:sz="0" w:space="0" w:color="auto"/>
        <w:right w:val="none" w:sz="0" w:space="0" w:color="auto"/>
      </w:divBdr>
    </w:div>
    <w:div w:id="259916818">
      <w:bodyDiv w:val="1"/>
      <w:marLeft w:val="0"/>
      <w:marRight w:val="0"/>
      <w:marTop w:val="0"/>
      <w:marBottom w:val="0"/>
      <w:divBdr>
        <w:top w:val="none" w:sz="0" w:space="0" w:color="auto"/>
        <w:left w:val="none" w:sz="0" w:space="0" w:color="auto"/>
        <w:bottom w:val="none" w:sz="0" w:space="0" w:color="auto"/>
        <w:right w:val="none" w:sz="0" w:space="0" w:color="auto"/>
      </w:divBdr>
    </w:div>
    <w:div w:id="268316976">
      <w:bodyDiv w:val="1"/>
      <w:marLeft w:val="0"/>
      <w:marRight w:val="0"/>
      <w:marTop w:val="0"/>
      <w:marBottom w:val="0"/>
      <w:divBdr>
        <w:top w:val="none" w:sz="0" w:space="0" w:color="auto"/>
        <w:left w:val="none" w:sz="0" w:space="0" w:color="auto"/>
        <w:bottom w:val="none" w:sz="0" w:space="0" w:color="auto"/>
        <w:right w:val="none" w:sz="0" w:space="0" w:color="auto"/>
      </w:divBdr>
    </w:div>
    <w:div w:id="279845978">
      <w:bodyDiv w:val="1"/>
      <w:marLeft w:val="0"/>
      <w:marRight w:val="0"/>
      <w:marTop w:val="0"/>
      <w:marBottom w:val="0"/>
      <w:divBdr>
        <w:top w:val="none" w:sz="0" w:space="0" w:color="auto"/>
        <w:left w:val="none" w:sz="0" w:space="0" w:color="auto"/>
        <w:bottom w:val="none" w:sz="0" w:space="0" w:color="auto"/>
        <w:right w:val="none" w:sz="0" w:space="0" w:color="auto"/>
      </w:divBdr>
    </w:div>
    <w:div w:id="295531412">
      <w:bodyDiv w:val="1"/>
      <w:marLeft w:val="0"/>
      <w:marRight w:val="0"/>
      <w:marTop w:val="0"/>
      <w:marBottom w:val="0"/>
      <w:divBdr>
        <w:top w:val="none" w:sz="0" w:space="0" w:color="auto"/>
        <w:left w:val="none" w:sz="0" w:space="0" w:color="auto"/>
        <w:bottom w:val="none" w:sz="0" w:space="0" w:color="auto"/>
        <w:right w:val="none" w:sz="0" w:space="0" w:color="auto"/>
      </w:divBdr>
    </w:div>
    <w:div w:id="295644730">
      <w:bodyDiv w:val="1"/>
      <w:marLeft w:val="0"/>
      <w:marRight w:val="0"/>
      <w:marTop w:val="0"/>
      <w:marBottom w:val="0"/>
      <w:divBdr>
        <w:top w:val="none" w:sz="0" w:space="0" w:color="auto"/>
        <w:left w:val="none" w:sz="0" w:space="0" w:color="auto"/>
        <w:bottom w:val="none" w:sz="0" w:space="0" w:color="auto"/>
        <w:right w:val="none" w:sz="0" w:space="0" w:color="auto"/>
      </w:divBdr>
    </w:div>
    <w:div w:id="296569784">
      <w:bodyDiv w:val="1"/>
      <w:marLeft w:val="0"/>
      <w:marRight w:val="0"/>
      <w:marTop w:val="0"/>
      <w:marBottom w:val="0"/>
      <w:divBdr>
        <w:top w:val="none" w:sz="0" w:space="0" w:color="auto"/>
        <w:left w:val="none" w:sz="0" w:space="0" w:color="auto"/>
        <w:bottom w:val="none" w:sz="0" w:space="0" w:color="auto"/>
        <w:right w:val="none" w:sz="0" w:space="0" w:color="auto"/>
      </w:divBdr>
    </w:div>
    <w:div w:id="301694272">
      <w:bodyDiv w:val="1"/>
      <w:marLeft w:val="0"/>
      <w:marRight w:val="0"/>
      <w:marTop w:val="0"/>
      <w:marBottom w:val="0"/>
      <w:divBdr>
        <w:top w:val="none" w:sz="0" w:space="0" w:color="auto"/>
        <w:left w:val="none" w:sz="0" w:space="0" w:color="auto"/>
        <w:bottom w:val="none" w:sz="0" w:space="0" w:color="auto"/>
        <w:right w:val="none" w:sz="0" w:space="0" w:color="auto"/>
      </w:divBdr>
    </w:div>
    <w:div w:id="312107456">
      <w:bodyDiv w:val="1"/>
      <w:marLeft w:val="0"/>
      <w:marRight w:val="0"/>
      <w:marTop w:val="0"/>
      <w:marBottom w:val="0"/>
      <w:divBdr>
        <w:top w:val="none" w:sz="0" w:space="0" w:color="auto"/>
        <w:left w:val="none" w:sz="0" w:space="0" w:color="auto"/>
        <w:bottom w:val="none" w:sz="0" w:space="0" w:color="auto"/>
        <w:right w:val="none" w:sz="0" w:space="0" w:color="auto"/>
      </w:divBdr>
    </w:div>
    <w:div w:id="323508116">
      <w:bodyDiv w:val="1"/>
      <w:marLeft w:val="0"/>
      <w:marRight w:val="0"/>
      <w:marTop w:val="0"/>
      <w:marBottom w:val="0"/>
      <w:divBdr>
        <w:top w:val="none" w:sz="0" w:space="0" w:color="auto"/>
        <w:left w:val="none" w:sz="0" w:space="0" w:color="auto"/>
        <w:bottom w:val="none" w:sz="0" w:space="0" w:color="auto"/>
        <w:right w:val="none" w:sz="0" w:space="0" w:color="auto"/>
      </w:divBdr>
    </w:div>
    <w:div w:id="325018706">
      <w:bodyDiv w:val="1"/>
      <w:marLeft w:val="0"/>
      <w:marRight w:val="0"/>
      <w:marTop w:val="0"/>
      <w:marBottom w:val="0"/>
      <w:divBdr>
        <w:top w:val="none" w:sz="0" w:space="0" w:color="auto"/>
        <w:left w:val="none" w:sz="0" w:space="0" w:color="auto"/>
        <w:bottom w:val="none" w:sz="0" w:space="0" w:color="auto"/>
        <w:right w:val="none" w:sz="0" w:space="0" w:color="auto"/>
      </w:divBdr>
    </w:div>
    <w:div w:id="328482681">
      <w:bodyDiv w:val="1"/>
      <w:marLeft w:val="0"/>
      <w:marRight w:val="0"/>
      <w:marTop w:val="0"/>
      <w:marBottom w:val="0"/>
      <w:divBdr>
        <w:top w:val="none" w:sz="0" w:space="0" w:color="auto"/>
        <w:left w:val="none" w:sz="0" w:space="0" w:color="auto"/>
        <w:bottom w:val="none" w:sz="0" w:space="0" w:color="auto"/>
        <w:right w:val="none" w:sz="0" w:space="0" w:color="auto"/>
      </w:divBdr>
    </w:div>
    <w:div w:id="334187313">
      <w:bodyDiv w:val="1"/>
      <w:marLeft w:val="0"/>
      <w:marRight w:val="0"/>
      <w:marTop w:val="0"/>
      <w:marBottom w:val="0"/>
      <w:divBdr>
        <w:top w:val="none" w:sz="0" w:space="0" w:color="auto"/>
        <w:left w:val="none" w:sz="0" w:space="0" w:color="auto"/>
        <w:bottom w:val="none" w:sz="0" w:space="0" w:color="auto"/>
        <w:right w:val="none" w:sz="0" w:space="0" w:color="auto"/>
      </w:divBdr>
    </w:div>
    <w:div w:id="373038950">
      <w:bodyDiv w:val="1"/>
      <w:marLeft w:val="0"/>
      <w:marRight w:val="0"/>
      <w:marTop w:val="0"/>
      <w:marBottom w:val="0"/>
      <w:divBdr>
        <w:top w:val="none" w:sz="0" w:space="0" w:color="auto"/>
        <w:left w:val="none" w:sz="0" w:space="0" w:color="auto"/>
        <w:bottom w:val="none" w:sz="0" w:space="0" w:color="auto"/>
        <w:right w:val="none" w:sz="0" w:space="0" w:color="auto"/>
      </w:divBdr>
    </w:div>
    <w:div w:id="374156263">
      <w:bodyDiv w:val="1"/>
      <w:marLeft w:val="0"/>
      <w:marRight w:val="0"/>
      <w:marTop w:val="0"/>
      <w:marBottom w:val="0"/>
      <w:divBdr>
        <w:top w:val="none" w:sz="0" w:space="0" w:color="auto"/>
        <w:left w:val="none" w:sz="0" w:space="0" w:color="auto"/>
        <w:bottom w:val="none" w:sz="0" w:space="0" w:color="auto"/>
        <w:right w:val="none" w:sz="0" w:space="0" w:color="auto"/>
      </w:divBdr>
    </w:div>
    <w:div w:id="377172196">
      <w:bodyDiv w:val="1"/>
      <w:marLeft w:val="0"/>
      <w:marRight w:val="0"/>
      <w:marTop w:val="0"/>
      <w:marBottom w:val="0"/>
      <w:divBdr>
        <w:top w:val="none" w:sz="0" w:space="0" w:color="auto"/>
        <w:left w:val="none" w:sz="0" w:space="0" w:color="auto"/>
        <w:bottom w:val="none" w:sz="0" w:space="0" w:color="auto"/>
        <w:right w:val="none" w:sz="0" w:space="0" w:color="auto"/>
      </w:divBdr>
    </w:div>
    <w:div w:id="386993840">
      <w:bodyDiv w:val="1"/>
      <w:marLeft w:val="0"/>
      <w:marRight w:val="0"/>
      <w:marTop w:val="0"/>
      <w:marBottom w:val="0"/>
      <w:divBdr>
        <w:top w:val="none" w:sz="0" w:space="0" w:color="auto"/>
        <w:left w:val="none" w:sz="0" w:space="0" w:color="auto"/>
        <w:bottom w:val="none" w:sz="0" w:space="0" w:color="auto"/>
        <w:right w:val="none" w:sz="0" w:space="0" w:color="auto"/>
      </w:divBdr>
    </w:div>
    <w:div w:id="388767991">
      <w:bodyDiv w:val="1"/>
      <w:marLeft w:val="0"/>
      <w:marRight w:val="0"/>
      <w:marTop w:val="0"/>
      <w:marBottom w:val="0"/>
      <w:divBdr>
        <w:top w:val="none" w:sz="0" w:space="0" w:color="auto"/>
        <w:left w:val="none" w:sz="0" w:space="0" w:color="auto"/>
        <w:bottom w:val="none" w:sz="0" w:space="0" w:color="auto"/>
        <w:right w:val="none" w:sz="0" w:space="0" w:color="auto"/>
      </w:divBdr>
    </w:div>
    <w:div w:id="401950464">
      <w:bodyDiv w:val="1"/>
      <w:marLeft w:val="0"/>
      <w:marRight w:val="0"/>
      <w:marTop w:val="0"/>
      <w:marBottom w:val="0"/>
      <w:divBdr>
        <w:top w:val="none" w:sz="0" w:space="0" w:color="auto"/>
        <w:left w:val="none" w:sz="0" w:space="0" w:color="auto"/>
        <w:bottom w:val="none" w:sz="0" w:space="0" w:color="auto"/>
        <w:right w:val="none" w:sz="0" w:space="0" w:color="auto"/>
      </w:divBdr>
    </w:div>
    <w:div w:id="417561432">
      <w:bodyDiv w:val="1"/>
      <w:marLeft w:val="0"/>
      <w:marRight w:val="0"/>
      <w:marTop w:val="0"/>
      <w:marBottom w:val="0"/>
      <w:divBdr>
        <w:top w:val="none" w:sz="0" w:space="0" w:color="auto"/>
        <w:left w:val="none" w:sz="0" w:space="0" w:color="auto"/>
        <w:bottom w:val="none" w:sz="0" w:space="0" w:color="auto"/>
        <w:right w:val="none" w:sz="0" w:space="0" w:color="auto"/>
      </w:divBdr>
    </w:div>
    <w:div w:id="419836336">
      <w:bodyDiv w:val="1"/>
      <w:marLeft w:val="0"/>
      <w:marRight w:val="0"/>
      <w:marTop w:val="0"/>
      <w:marBottom w:val="0"/>
      <w:divBdr>
        <w:top w:val="none" w:sz="0" w:space="0" w:color="auto"/>
        <w:left w:val="none" w:sz="0" w:space="0" w:color="auto"/>
        <w:bottom w:val="none" w:sz="0" w:space="0" w:color="auto"/>
        <w:right w:val="none" w:sz="0" w:space="0" w:color="auto"/>
      </w:divBdr>
    </w:div>
    <w:div w:id="427233972">
      <w:bodyDiv w:val="1"/>
      <w:marLeft w:val="0"/>
      <w:marRight w:val="0"/>
      <w:marTop w:val="0"/>
      <w:marBottom w:val="0"/>
      <w:divBdr>
        <w:top w:val="none" w:sz="0" w:space="0" w:color="auto"/>
        <w:left w:val="none" w:sz="0" w:space="0" w:color="auto"/>
        <w:bottom w:val="none" w:sz="0" w:space="0" w:color="auto"/>
        <w:right w:val="none" w:sz="0" w:space="0" w:color="auto"/>
      </w:divBdr>
    </w:div>
    <w:div w:id="428240550">
      <w:bodyDiv w:val="1"/>
      <w:marLeft w:val="0"/>
      <w:marRight w:val="0"/>
      <w:marTop w:val="0"/>
      <w:marBottom w:val="0"/>
      <w:divBdr>
        <w:top w:val="none" w:sz="0" w:space="0" w:color="auto"/>
        <w:left w:val="none" w:sz="0" w:space="0" w:color="auto"/>
        <w:bottom w:val="none" w:sz="0" w:space="0" w:color="auto"/>
        <w:right w:val="none" w:sz="0" w:space="0" w:color="auto"/>
      </w:divBdr>
    </w:div>
    <w:div w:id="434328303">
      <w:bodyDiv w:val="1"/>
      <w:marLeft w:val="0"/>
      <w:marRight w:val="0"/>
      <w:marTop w:val="0"/>
      <w:marBottom w:val="0"/>
      <w:divBdr>
        <w:top w:val="none" w:sz="0" w:space="0" w:color="auto"/>
        <w:left w:val="none" w:sz="0" w:space="0" w:color="auto"/>
        <w:bottom w:val="none" w:sz="0" w:space="0" w:color="auto"/>
        <w:right w:val="none" w:sz="0" w:space="0" w:color="auto"/>
      </w:divBdr>
    </w:div>
    <w:div w:id="448815805">
      <w:bodyDiv w:val="1"/>
      <w:marLeft w:val="0"/>
      <w:marRight w:val="0"/>
      <w:marTop w:val="0"/>
      <w:marBottom w:val="0"/>
      <w:divBdr>
        <w:top w:val="none" w:sz="0" w:space="0" w:color="auto"/>
        <w:left w:val="none" w:sz="0" w:space="0" w:color="auto"/>
        <w:bottom w:val="none" w:sz="0" w:space="0" w:color="auto"/>
        <w:right w:val="none" w:sz="0" w:space="0" w:color="auto"/>
      </w:divBdr>
    </w:div>
    <w:div w:id="455410934">
      <w:bodyDiv w:val="1"/>
      <w:marLeft w:val="0"/>
      <w:marRight w:val="0"/>
      <w:marTop w:val="0"/>
      <w:marBottom w:val="0"/>
      <w:divBdr>
        <w:top w:val="none" w:sz="0" w:space="0" w:color="auto"/>
        <w:left w:val="none" w:sz="0" w:space="0" w:color="auto"/>
        <w:bottom w:val="none" w:sz="0" w:space="0" w:color="auto"/>
        <w:right w:val="none" w:sz="0" w:space="0" w:color="auto"/>
      </w:divBdr>
    </w:div>
    <w:div w:id="458766897">
      <w:bodyDiv w:val="1"/>
      <w:marLeft w:val="0"/>
      <w:marRight w:val="0"/>
      <w:marTop w:val="0"/>
      <w:marBottom w:val="0"/>
      <w:divBdr>
        <w:top w:val="none" w:sz="0" w:space="0" w:color="auto"/>
        <w:left w:val="none" w:sz="0" w:space="0" w:color="auto"/>
        <w:bottom w:val="none" w:sz="0" w:space="0" w:color="auto"/>
        <w:right w:val="none" w:sz="0" w:space="0" w:color="auto"/>
      </w:divBdr>
    </w:div>
    <w:div w:id="466775637">
      <w:bodyDiv w:val="1"/>
      <w:marLeft w:val="0"/>
      <w:marRight w:val="0"/>
      <w:marTop w:val="0"/>
      <w:marBottom w:val="0"/>
      <w:divBdr>
        <w:top w:val="none" w:sz="0" w:space="0" w:color="auto"/>
        <w:left w:val="none" w:sz="0" w:space="0" w:color="auto"/>
        <w:bottom w:val="none" w:sz="0" w:space="0" w:color="auto"/>
        <w:right w:val="none" w:sz="0" w:space="0" w:color="auto"/>
      </w:divBdr>
    </w:div>
    <w:div w:id="470024855">
      <w:bodyDiv w:val="1"/>
      <w:marLeft w:val="0"/>
      <w:marRight w:val="0"/>
      <w:marTop w:val="0"/>
      <w:marBottom w:val="0"/>
      <w:divBdr>
        <w:top w:val="none" w:sz="0" w:space="0" w:color="auto"/>
        <w:left w:val="none" w:sz="0" w:space="0" w:color="auto"/>
        <w:bottom w:val="none" w:sz="0" w:space="0" w:color="auto"/>
        <w:right w:val="none" w:sz="0" w:space="0" w:color="auto"/>
      </w:divBdr>
    </w:div>
    <w:div w:id="494731432">
      <w:bodyDiv w:val="1"/>
      <w:marLeft w:val="0"/>
      <w:marRight w:val="0"/>
      <w:marTop w:val="0"/>
      <w:marBottom w:val="0"/>
      <w:divBdr>
        <w:top w:val="none" w:sz="0" w:space="0" w:color="auto"/>
        <w:left w:val="none" w:sz="0" w:space="0" w:color="auto"/>
        <w:bottom w:val="none" w:sz="0" w:space="0" w:color="auto"/>
        <w:right w:val="none" w:sz="0" w:space="0" w:color="auto"/>
      </w:divBdr>
    </w:div>
    <w:div w:id="499123335">
      <w:bodyDiv w:val="1"/>
      <w:marLeft w:val="0"/>
      <w:marRight w:val="0"/>
      <w:marTop w:val="0"/>
      <w:marBottom w:val="0"/>
      <w:divBdr>
        <w:top w:val="none" w:sz="0" w:space="0" w:color="auto"/>
        <w:left w:val="none" w:sz="0" w:space="0" w:color="auto"/>
        <w:bottom w:val="none" w:sz="0" w:space="0" w:color="auto"/>
        <w:right w:val="none" w:sz="0" w:space="0" w:color="auto"/>
      </w:divBdr>
    </w:div>
    <w:div w:id="500241744">
      <w:bodyDiv w:val="1"/>
      <w:marLeft w:val="0"/>
      <w:marRight w:val="0"/>
      <w:marTop w:val="0"/>
      <w:marBottom w:val="0"/>
      <w:divBdr>
        <w:top w:val="none" w:sz="0" w:space="0" w:color="auto"/>
        <w:left w:val="none" w:sz="0" w:space="0" w:color="auto"/>
        <w:bottom w:val="none" w:sz="0" w:space="0" w:color="auto"/>
        <w:right w:val="none" w:sz="0" w:space="0" w:color="auto"/>
      </w:divBdr>
    </w:div>
    <w:div w:id="505442881">
      <w:bodyDiv w:val="1"/>
      <w:marLeft w:val="0"/>
      <w:marRight w:val="0"/>
      <w:marTop w:val="0"/>
      <w:marBottom w:val="0"/>
      <w:divBdr>
        <w:top w:val="none" w:sz="0" w:space="0" w:color="auto"/>
        <w:left w:val="none" w:sz="0" w:space="0" w:color="auto"/>
        <w:bottom w:val="none" w:sz="0" w:space="0" w:color="auto"/>
        <w:right w:val="none" w:sz="0" w:space="0" w:color="auto"/>
      </w:divBdr>
    </w:div>
    <w:div w:id="510604243">
      <w:bodyDiv w:val="1"/>
      <w:marLeft w:val="0"/>
      <w:marRight w:val="0"/>
      <w:marTop w:val="0"/>
      <w:marBottom w:val="0"/>
      <w:divBdr>
        <w:top w:val="none" w:sz="0" w:space="0" w:color="auto"/>
        <w:left w:val="none" w:sz="0" w:space="0" w:color="auto"/>
        <w:bottom w:val="none" w:sz="0" w:space="0" w:color="auto"/>
        <w:right w:val="none" w:sz="0" w:space="0" w:color="auto"/>
      </w:divBdr>
    </w:div>
    <w:div w:id="516240855">
      <w:bodyDiv w:val="1"/>
      <w:marLeft w:val="0"/>
      <w:marRight w:val="0"/>
      <w:marTop w:val="0"/>
      <w:marBottom w:val="0"/>
      <w:divBdr>
        <w:top w:val="none" w:sz="0" w:space="0" w:color="auto"/>
        <w:left w:val="none" w:sz="0" w:space="0" w:color="auto"/>
        <w:bottom w:val="none" w:sz="0" w:space="0" w:color="auto"/>
        <w:right w:val="none" w:sz="0" w:space="0" w:color="auto"/>
      </w:divBdr>
    </w:div>
    <w:div w:id="529949209">
      <w:bodyDiv w:val="1"/>
      <w:marLeft w:val="0"/>
      <w:marRight w:val="0"/>
      <w:marTop w:val="0"/>
      <w:marBottom w:val="0"/>
      <w:divBdr>
        <w:top w:val="none" w:sz="0" w:space="0" w:color="auto"/>
        <w:left w:val="none" w:sz="0" w:space="0" w:color="auto"/>
        <w:bottom w:val="none" w:sz="0" w:space="0" w:color="auto"/>
        <w:right w:val="none" w:sz="0" w:space="0" w:color="auto"/>
      </w:divBdr>
    </w:div>
    <w:div w:id="533928907">
      <w:bodyDiv w:val="1"/>
      <w:marLeft w:val="0"/>
      <w:marRight w:val="0"/>
      <w:marTop w:val="0"/>
      <w:marBottom w:val="0"/>
      <w:divBdr>
        <w:top w:val="none" w:sz="0" w:space="0" w:color="auto"/>
        <w:left w:val="none" w:sz="0" w:space="0" w:color="auto"/>
        <w:bottom w:val="none" w:sz="0" w:space="0" w:color="auto"/>
        <w:right w:val="none" w:sz="0" w:space="0" w:color="auto"/>
      </w:divBdr>
    </w:div>
    <w:div w:id="540020741">
      <w:bodyDiv w:val="1"/>
      <w:marLeft w:val="0"/>
      <w:marRight w:val="0"/>
      <w:marTop w:val="0"/>
      <w:marBottom w:val="0"/>
      <w:divBdr>
        <w:top w:val="none" w:sz="0" w:space="0" w:color="auto"/>
        <w:left w:val="none" w:sz="0" w:space="0" w:color="auto"/>
        <w:bottom w:val="none" w:sz="0" w:space="0" w:color="auto"/>
        <w:right w:val="none" w:sz="0" w:space="0" w:color="auto"/>
      </w:divBdr>
    </w:div>
    <w:div w:id="542331717">
      <w:bodyDiv w:val="1"/>
      <w:marLeft w:val="0"/>
      <w:marRight w:val="0"/>
      <w:marTop w:val="0"/>
      <w:marBottom w:val="0"/>
      <w:divBdr>
        <w:top w:val="none" w:sz="0" w:space="0" w:color="auto"/>
        <w:left w:val="none" w:sz="0" w:space="0" w:color="auto"/>
        <w:bottom w:val="none" w:sz="0" w:space="0" w:color="auto"/>
        <w:right w:val="none" w:sz="0" w:space="0" w:color="auto"/>
      </w:divBdr>
    </w:div>
    <w:div w:id="543490576">
      <w:bodyDiv w:val="1"/>
      <w:marLeft w:val="0"/>
      <w:marRight w:val="0"/>
      <w:marTop w:val="0"/>
      <w:marBottom w:val="0"/>
      <w:divBdr>
        <w:top w:val="none" w:sz="0" w:space="0" w:color="auto"/>
        <w:left w:val="none" w:sz="0" w:space="0" w:color="auto"/>
        <w:bottom w:val="none" w:sz="0" w:space="0" w:color="auto"/>
        <w:right w:val="none" w:sz="0" w:space="0" w:color="auto"/>
      </w:divBdr>
    </w:div>
    <w:div w:id="554051169">
      <w:bodyDiv w:val="1"/>
      <w:marLeft w:val="0"/>
      <w:marRight w:val="0"/>
      <w:marTop w:val="0"/>
      <w:marBottom w:val="0"/>
      <w:divBdr>
        <w:top w:val="none" w:sz="0" w:space="0" w:color="auto"/>
        <w:left w:val="none" w:sz="0" w:space="0" w:color="auto"/>
        <w:bottom w:val="none" w:sz="0" w:space="0" w:color="auto"/>
        <w:right w:val="none" w:sz="0" w:space="0" w:color="auto"/>
      </w:divBdr>
    </w:div>
    <w:div w:id="560290130">
      <w:bodyDiv w:val="1"/>
      <w:marLeft w:val="0"/>
      <w:marRight w:val="0"/>
      <w:marTop w:val="0"/>
      <w:marBottom w:val="0"/>
      <w:divBdr>
        <w:top w:val="none" w:sz="0" w:space="0" w:color="auto"/>
        <w:left w:val="none" w:sz="0" w:space="0" w:color="auto"/>
        <w:bottom w:val="none" w:sz="0" w:space="0" w:color="auto"/>
        <w:right w:val="none" w:sz="0" w:space="0" w:color="auto"/>
      </w:divBdr>
    </w:div>
    <w:div w:id="575359093">
      <w:bodyDiv w:val="1"/>
      <w:marLeft w:val="0"/>
      <w:marRight w:val="0"/>
      <w:marTop w:val="0"/>
      <w:marBottom w:val="0"/>
      <w:divBdr>
        <w:top w:val="none" w:sz="0" w:space="0" w:color="auto"/>
        <w:left w:val="none" w:sz="0" w:space="0" w:color="auto"/>
        <w:bottom w:val="none" w:sz="0" w:space="0" w:color="auto"/>
        <w:right w:val="none" w:sz="0" w:space="0" w:color="auto"/>
      </w:divBdr>
    </w:div>
    <w:div w:id="606083800">
      <w:bodyDiv w:val="1"/>
      <w:marLeft w:val="0"/>
      <w:marRight w:val="0"/>
      <w:marTop w:val="0"/>
      <w:marBottom w:val="0"/>
      <w:divBdr>
        <w:top w:val="none" w:sz="0" w:space="0" w:color="auto"/>
        <w:left w:val="none" w:sz="0" w:space="0" w:color="auto"/>
        <w:bottom w:val="none" w:sz="0" w:space="0" w:color="auto"/>
        <w:right w:val="none" w:sz="0" w:space="0" w:color="auto"/>
      </w:divBdr>
    </w:div>
    <w:div w:id="607197477">
      <w:bodyDiv w:val="1"/>
      <w:marLeft w:val="0"/>
      <w:marRight w:val="0"/>
      <w:marTop w:val="0"/>
      <w:marBottom w:val="0"/>
      <w:divBdr>
        <w:top w:val="none" w:sz="0" w:space="0" w:color="auto"/>
        <w:left w:val="none" w:sz="0" w:space="0" w:color="auto"/>
        <w:bottom w:val="none" w:sz="0" w:space="0" w:color="auto"/>
        <w:right w:val="none" w:sz="0" w:space="0" w:color="auto"/>
      </w:divBdr>
    </w:div>
    <w:div w:id="607203648">
      <w:bodyDiv w:val="1"/>
      <w:marLeft w:val="0"/>
      <w:marRight w:val="0"/>
      <w:marTop w:val="0"/>
      <w:marBottom w:val="0"/>
      <w:divBdr>
        <w:top w:val="none" w:sz="0" w:space="0" w:color="auto"/>
        <w:left w:val="none" w:sz="0" w:space="0" w:color="auto"/>
        <w:bottom w:val="none" w:sz="0" w:space="0" w:color="auto"/>
        <w:right w:val="none" w:sz="0" w:space="0" w:color="auto"/>
      </w:divBdr>
    </w:div>
    <w:div w:id="613366701">
      <w:bodyDiv w:val="1"/>
      <w:marLeft w:val="0"/>
      <w:marRight w:val="0"/>
      <w:marTop w:val="0"/>
      <w:marBottom w:val="0"/>
      <w:divBdr>
        <w:top w:val="none" w:sz="0" w:space="0" w:color="auto"/>
        <w:left w:val="none" w:sz="0" w:space="0" w:color="auto"/>
        <w:bottom w:val="none" w:sz="0" w:space="0" w:color="auto"/>
        <w:right w:val="none" w:sz="0" w:space="0" w:color="auto"/>
      </w:divBdr>
    </w:div>
    <w:div w:id="641235934">
      <w:bodyDiv w:val="1"/>
      <w:marLeft w:val="0"/>
      <w:marRight w:val="0"/>
      <w:marTop w:val="0"/>
      <w:marBottom w:val="0"/>
      <w:divBdr>
        <w:top w:val="none" w:sz="0" w:space="0" w:color="auto"/>
        <w:left w:val="none" w:sz="0" w:space="0" w:color="auto"/>
        <w:bottom w:val="none" w:sz="0" w:space="0" w:color="auto"/>
        <w:right w:val="none" w:sz="0" w:space="0" w:color="auto"/>
      </w:divBdr>
    </w:div>
    <w:div w:id="643848709">
      <w:bodyDiv w:val="1"/>
      <w:marLeft w:val="0"/>
      <w:marRight w:val="0"/>
      <w:marTop w:val="0"/>
      <w:marBottom w:val="0"/>
      <w:divBdr>
        <w:top w:val="none" w:sz="0" w:space="0" w:color="auto"/>
        <w:left w:val="none" w:sz="0" w:space="0" w:color="auto"/>
        <w:bottom w:val="none" w:sz="0" w:space="0" w:color="auto"/>
        <w:right w:val="none" w:sz="0" w:space="0" w:color="auto"/>
      </w:divBdr>
    </w:div>
    <w:div w:id="647395904">
      <w:bodyDiv w:val="1"/>
      <w:marLeft w:val="0"/>
      <w:marRight w:val="0"/>
      <w:marTop w:val="0"/>
      <w:marBottom w:val="0"/>
      <w:divBdr>
        <w:top w:val="none" w:sz="0" w:space="0" w:color="auto"/>
        <w:left w:val="none" w:sz="0" w:space="0" w:color="auto"/>
        <w:bottom w:val="none" w:sz="0" w:space="0" w:color="auto"/>
        <w:right w:val="none" w:sz="0" w:space="0" w:color="auto"/>
      </w:divBdr>
    </w:div>
    <w:div w:id="661470506">
      <w:bodyDiv w:val="1"/>
      <w:marLeft w:val="0"/>
      <w:marRight w:val="0"/>
      <w:marTop w:val="0"/>
      <w:marBottom w:val="0"/>
      <w:divBdr>
        <w:top w:val="none" w:sz="0" w:space="0" w:color="auto"/>
        <w:left w:val="none" w:sz="0" w:space="0" w:color="auto"/>
        <w:bottom w:val="none" w:sz="0" w:space="0" w:color="auto"/>
        <w:right w:val="none" w:sz="0" w:space="0" w:color="auto"/>
      </w:divBdr>
    </w:div>
    <w:div w:id="669676522">
      <w:bodyDiv w:val="1"/>
      <w:marLeft w:val="0"/>
      <w:marRight w:val="0"/>
      <w:marTop w:val="0"/>
      <w:marBottom w:val="0"/>
      <w:divBdr>
        <w:top w:val="none" w:sz="0" w:space="0" w:color="auto"/>
        <w:left w:val="none" w:sz="0" w:space="0" w:color="auto"/>
        <w:bottom w:val="none" w:sz="0" w:space="0" w:color="auto"/>
        <w:right w:val="none" w:sz="0" w:space="0" w:color="auto"/>
      </w:divBdr>
    </w:div>
    <w:div w:id="678853323">
      <w:bodyDiv w:val="1"/>
      <w:marLeft w:val="0"/>
      <w:marRight w:val="0"/>
      <w:marTop w:val="0"/>
      <w:marBottom w:val="0"/>
      <w:divBdr>
        <w:top w:val="none" w:sz="0" w:space="0" w:color="auto"/>
        <w:left w:val="none" w:sz="0" w:space="0" w:color="auto"/>
        <w:bottom w:val="none" w:sz="0" w:space="0" w:color="auto"/>
        <w:right w:val="none" w:sz="0" w:space="0" w:color="auto"/>
      </w:divBdr>
    </w:div>
    <w:div w:id="686171924">
      <w:bodyDiv w:val="1"/>
      <w:marLeft w:val="0"/>
      <w:marRight w:val="0"/>
      <w:marTop w:val="0"/>
      <w:marBottom w:val="0"/>
      <w:divBdr>
        <w:top w:val="none" w:sz="0" w:space="0" w:color="auto"/>
        <w:left w:val="none" w:sz="0" w:space="0" w:color="auto"/>
        <w:bottom w:val="none" w:sz="0" w:space="0" w:color="auto"/>
        <w:right w:val="none" w:sz="0" w:space="0" w:color="auto"/>
      </w:divBdr>
    </w:div>
    <w:div w:id="687876670">
      <w:bodyDiv w:val="1"/>
      <w:marLeft w:val="0"/>
      <w:marRight w:val="0"/>
      <w:marTop w:val="0"/>
      <w:marBottom w:val="0"/>
      <w:divBdr>
        <w:top w:val="none" w:sz="0" w:space="0" w:color="auto"/>
        <w:left w:val="none" w:sz="0" w:space="0" w:color="auto"/>
        <w:bottom w:val="none" w:sz="0" w:space="0" w:color="auto"/>
        <w:right w:val="none" w:sz="0" w:space="0" w:color="auto"/>
      </w:divBdr>
    </w:div>
    <w:div w:id="688482534">
      <w:bodyDiv w:val="1"/>
      <w:marLeft w:val="0"/>
      <w:marRight w:val="0"/>
      <w:marTop w:val="0"/>
      <w:marBottom w:val="0"/>
      <w:divBdr>
        <w:top w:val="none" w:sz="0" w:space="0" w:color="auto"/>
        <w:left w:val="none" w:sz="0" w:space="0" w:color="auto"/>
        <w:bottom w:val="none" w:sz="0" w:space="0" w:color="auto"/>
        <w:right w:val="none" w:sz="0" w:space="0" w:color="auto"/>
      </w:divBdr>
    </w:div>
    <w:div w:id="696320841">
      <w:bodyDiv w:val="1"/>
      <w:marLeft w:val="0"/>
      <w:marRight w:val="0"/>
      <w:marTop w:val="0"/>
      <w:marBottom w:val="0"/>
      <w:divBdr>
        <w:top w:val="none" w:sz="0" w:space="0" w:color="auto"/>
        <w:left w:val="none" w:sz="0" w:space="0" w:color="auto"/>
        <w:bottom w:val="none" w:sz="0" w:space="0" w:color="auto"/>
        <w:right w:val="none" w:sz="0" w:space="0" w:color="auto"/>
      </w:divBdr>
    </w:div>
    <w:div w:id="700472742">
      <w:bodyDiv w:val="1"/>
      <w:marLeft w:val="0"/>
      <w:marRight w:val="0"/>
      <w:marTop w:val="0"/>
      <w:marBottom w:val="0"/>
      <w:divBdr>
        <w:top w:val="none" w:sz="0" w:space="0" w:color="auto"/>
        <w:left w:val="none" w:sz="0" w:space="0" w:color="auto"/>
        <w:bottom w:val="none" w:sz="0" w:space="0" w:color="auto"/>
        <w:right w:val="none" w:sz="0" w:space="0" w:color="auto"/>
      </w:divBdr>
    </w:div>
    <w:div w:id="706297298">
      <w:bodyDiv w:val="1"/>
      <w:marLeft w:val="0"/>
      <w:marRight w:val="0"/>
      <w:marTop w:val="0"/>
      <w:marBottom w:val="0"/>
      <w:divBdr>
        <w:top w:val="none" w:sz="0" w:space="0" w:color="auto"/>
        <w:left w:val="none" w:sz="0" w:space="0" w:color="auto"/>
        <w:bottom w:val="none" w:sz="0" w:space="0" w:color="auto"/>
        <w:right w:val="none" w:sz="0" w:space="0" w:color="auto"/>
      </w:divBdr>
    </w:div>
    <w:div w:id="707530000">
      <w:bodyDiv w:val="1"/>
      <w:marLeft w:val="0"/>
      <w:marRight w:val="0"/>
      <w:marTop w:val="0"/>
      <w:marBottom w:val="0"/>
      <w:divBdr>
        <w:top w:val="none" w:sz="0" w:space="0" w:color="auto"/>
        <w:left w:val="none" w:sz="0" w:space="0" w:color="auto"/>
        <w:bottom w:val="none" w:sz="0" w:space="0" w:color="auto"/>
        <w:right w:val="none" w:sz="0" w:space="0" w:color="auto"/>
      </w:divBdr>
    </w:div>
    <w:div w:id="713384170">
      <w:bodyDiv w:val="1"/>
      <w:marLeft w:val="0"/>
      <w:marRight w:val="0"/>
      <w:marTop w:val="0"/>
      <w:marBottom w:val="0"/>
      <w:divBdr>
        <w:top w:val="none" w:sz="0" w:space="0" w:color="auto"/>
        <w:left w:val="none" w:sz="0" w:space="0" w:color="auto"/>
        <w:bottom w:val="none" w:sz="0" w:space="0" w:color="auto"/>
        <w:right w:val="none" w:sz="0" w:space="0" w:color="auto"/>
      </w:divBdr>
    </w:div>
    <w:div w:id="740101404">
      <w:bodyDiv w:val="1"/>
      <w:marLeft w:val="0"/>
      <w:marRight w:val="0"/>
      <w:marTop w:val="0"/>
      <w:marBottom w:val="0"/>
      <w:divBdr>
        <w:top w:val="none" w:sz="0" w:space="0" w:color="auto"/>
        <w:left w:val="none" w:sz="0" w:space="0" w:color="auto"/>
        <w:bottom w:val="none" w:sz="0" w:space="0" w:color="auto"/>
        <w:right w:val="none" w:sz="0" w:space="0" w:color="auto"/>
      </w:divBdr>
    </w:div>
    <w:div w:id="743917099">
      <w:bodyDiv w:val="1"/>
      <w:marLeft w:val="0"/>
      <w:marRight w:val="0"/>
      <w:marTop w:val="0"/>
      <w:marBottom w:val="0"/>
      <w:divBdr>
        <w:top w:val="none" w:sz="0" w:space="0" w:color="auto"/>
        <w:left w:val="none" w:sz="0" w:space="0" w:color="auto"/>
        <w:bottom w:val="none" w:sz="0" w:space="0" w:color="auto"/>
        <w:right w:val="none" w:sz="0" w:space="0" w:color="auto"/>
      </w:divBdr>
    </w:div>
    <w:div w:id="747655316">
      <w:bodyDiv w:val="1"/>
      <w:marLeft w:val="0"/>
      <w:marRight w:val="0"/>
      <w:marTop w:val="0"/>
      <w:marBottom w:val="0"/>
      <w:divBdr>
        <w:top w:val="none" w:sz="0" w:space="0" w:color="auto"/>
        <w:left w:val="none" w:sz="0" w:space="0" w:color="auto"/>
        <w:bottom w:val="none" w:sz="0" w:space="0" w:color="auto"/>
        <w:right w:val="none" w:sz="0" w:space="0" w:color="auto"/>
      </w:divBdr>
    </w:div>
    <w:div w:id="756636296">
      <w:bodyDiv w:val="1"/>
      <w:marLeft w:val="0"/>
      <w:marRight w:val="0"/>
      <w:marTop w:val="0"/>
      <w:marBottom w:val="0"/>
      <w:divBdr>
        <w:top w:val="none" w:sz="0" w:space="0" w:color="auto"/>
        <w:left w:val="none" w:sz="0" w:space="0" w:color="auto"/>
        <w:bottom w:val="none" w:sz="0" w:space="0" w:color="auto"/>
        <w:right w:val="none" w:sz="0" w:space="0" w:color="auto"/>
      </w:divBdr>
    </w:div>
    <w:div w:id="762335001">
      <w:bodyDiv w:val="1"/>
      <w:marLeft w:val="0"/>
      <w:marRight w:val="0"/>
      <w:marTop w:val="0"/>
      <w:marBottom w:val="0"/>
      <w:divBdr>
        <w:top w:val="none" w:sz="0" w:space="0" w:color="auto"/>
        <w:left w:val="none" w:sz="0" w:space="0" w:color="auto"/>
        <w:bottom w:val="none" w:sz="0" w:space="0" w:color="auto"/>
        <w:right w:val="none" w:sz="0" w:space="0" w:color="auto"/>
      </w:divBdr>
    </w:div>
    <w:div w:id="775373121">
      <w:bodyDiv w:val="1"/>
      <w:marLeft w:val="0"/>
      <w:marRight w:val="0"/>
      <w:marTop w:val="0"/>
      <w:marBottom w:val="0"/>
      <w:divBdr>
        <w:top w:val="none" w:sz="0" w:space="0" w:color="auto"/>
        <w:left w:val="none" w:sz="0" w:space="0" w:color="auto"/>
        <w:bottom w:val="none" w:sz="0" w:space="0" w:color="auto"/>
        <w:right w:val="none" w:sz="0" w:space="0" w:color="auto"/>
      </w:divBdr>
    </w:div>
    <w:div w:id="777481254">
      <w:bodyDiv w:val="1"/>
      <w:marLeft w:val="0"/>
      <w:marRight w:val="0"/>
      <w:marTop w:val="0"/>
      <w:marBottom w:val="0"/>
      <w:divBdr>
        <w:top w:val="none" w:sz="0" w:space="0" w:color="auto"/>
        <w:left w:val="none" w:sz="0" w:space="0" w:color="auto"/>
        <w:bottom w:val="none" w:sz="0" w:space="0" w:color="auto"/>
        <w:right w:val="none" w:sz="0" w:space="0" w:color="auto"/>
      </w:divBdr>
    </w:div>
    <w:div w:id="780031987">
      <w:bodyDiv w:val="1"/>
      <w:marLeft w:val="0"/>
      <w:marRight w:val="0"/>
      <w:marTop w:val="0"/>
      <w:marBottom w:val="0"/>
      <w:divBdr>
        <w:top w:val="none" w:sz="0" w:space="0" w:color="auto"/>
        <w:left w:val="none" w:sz="0" w:space="0" w:color="auto"/>
        <w:bottom w:val="none" w:sz="0" w:space="0" w:color="auto"/>
        <w:right w:val="none" w:sz="0" w:space="0" w:color="auto"/>
      </w:divBdr>
    </w:div>
    <w:div w:id="782191297">
      <w:bodyDiv w:val="1"/>
      <w:marLeft w:val="0"/>
      <w:marRight w:val="0"/>
      <w:marTop w:val="0"/>
      <w:marBottom w:val="0"/>
      <w:divBdr>
        <w:top w:val="none" w:sz="0" w:space="0" w:color="auto"/>
        <w:left w:val="none" w:sz="0" w:space="0" w:color="auto"/>
        <w:bottom w:val="none" w:sz="0" w:space="0" w:color="auto"/>
        <w:right w:val="none" w:sz="0" w:space="0" w:color="auto"/>
      </w:divBdr>
    </w:div>
    <w:div w:id="783380318">
      <w:bodyDiv w:val="1"/>
      <w:marLeft w:val="0"/>
      <w:marRight w:val="0"/>
      <w:marTop w:val="0"/>
      <w:marBottom w:val="0"/>
      <w:divBdr>
        <w:top w:val="none" w:sz="0" w:space="0" w:color="auto"/>
        <w:left w:val="none" w:sz="0" w:space="0" w:color="auto"/>
        <w:bottom w:val="none" w:sz="0" w:space="0" w:color="auto"/>
        <w:right w:val="none" w:sz="0" w:space="0" w:color="auto"/>
      </w:divBdr>
    </w:div>
    <w:div w:id="792867963">
      <w:bodyDiv w:val="1"/>
      <w:marLeft w:val="0"/>
      <w:marRight w:val="0"/>
      <w:marTop w:val="0"/>
      <w:marBottom w:val="0"/>
      <w:divBdr>
        <w:top w:val="none" w:sz="0" w:space="0" w:color="auto"/>
        <w:left w:val="none" w:sz="0" w:space="0" w:color="auto"/>
        <w:bottom w:val="none" w:sz="0" w:space="0" w:color="auto"/>
        <w:right w:val="none" w:sz="0" w:space="0" w:color="auto"/>
      </w:divBdr>
    </w:div>
    <w:div w:id="793521709">
      <w:bodyDiv w:val="1"/>
      <w:marLeft w:val="0"/>
      <w:marRight w:val="0"/>
      <w:marTop w:val="0"/>
      <w:marBottom w:val="0"/>
      <w:divBdr>
        <w:top w:val="none" w:sz="0" w:space="0" w:color="auto"/>
        <w:left w:val="none" w:sz="0" w:space="0" w:color="auto"/>
        <w:bottom w:val="none" w:sz="0" w:space="0" w:color="auto"/>
        <w:right w:val="none" w:sz="0" w:space="0" w:color="auto"/>
      </w:divBdr>
    </w:div>
    <w:div w:id="804129604">
      <w:bodyDiv w:val="1"/>
      <w:marLeft w:val="0"/>
      <w:marRight w:val="0"/>
      <w:marTop w:val="0"/>
      <w:marBottom w:val="0"/>
      <w:divBdr>
        <w:top w:val="none" w:sz="0" w:space="0" w:color="auto"/>
        <w:left w:val="none" w:sz="0" w:space="0" w:color="auto"/>
        <w:bottom w:val="none" w:sz="0" w:space="0" w:color="auto"/>
        <w:right w:val="none" w:sz="0" w:space="0" w:color="auto"/>
      </w:divBdr>
    </w:div>
    <w:div w:id="835191799">
      <w:bodyDiv w:val="1"/>
      <w:marLeft w:val="0"/>
      <w:marRight w:val="0"/>
      <w:marTop w:val="0"/>
      <w:marBottom w:val="0"/>
      <w:divBdr>
        <w:top w:val="none" w:sz="0" w:space="0" w:color="auto"/>
        <w:left w:val="none" w:sz="0" w:space="0" w:color="auto"/>
        <w:bottom w:val="none" w:sz="0" w:space="0" w:color="auto"/>
        <w:right w:val="none" w:sz="0" w:space="0" w:color="auto"/>
      </w:divBdr>
    </w:div>
    <w:div w:id="838236181">
      <w:bodyDiv w:val="1"/>
      <w:marLeft w:val="0"/>
      <w:marRight w:val="0"/>
      <w:marTop w:val="0"/>
      <w:marBottom w:val="0"/>
      <w:divBdr>
        <w:top w:val="none" w:sz="0" w:space="0" w:color="auto"/>
        <w:left w:val="none" w:sz="0" w:space="0" w:color="auto"/>
        <w:bottom w:val="none" w:sz="0" w:space="0" w:color="auto"/>
        <w:right w:val="none" w:sz="0" w:space="0" w:color="auto"/>
      </w:divBdr>
    </w:div>
    <w:div w:id="851728514">
      <w:bodyDiv w:val="1"/>
      <w:marLeft w:val="0"/>
      <w:marRight w:val="0"/>
      <w:marTop w:val="0"/>
      <w:marBottom w:val="0"/>
      <w:divBdr>
        <w:top w:val="none" w:sz="0" w:space="0" w:color="auto"/>
        <w:left w:val="none" w:sz="0" w:space="0" w:color="auto"/>
        <w:bottom w:val="none" w:sz="0" w:space="0" w:color="auto"/>
        <w:right w:val="none" w:sz="0" w:space="0" w:color="auto"/>
      </w:divBdr>
    </w:div>
    <w:div w:id="867984189">
      <w:bodyDiv w:val="1"/>
      <w:marLeft w:val="0"/>
      <w:marRight w:val="0"/>
      <w:marTop w:val="0"/>
      <w:marBottom w:val="0"/>
      <w:divBdr>
        <w:top w:val="none" w:sz="0" w:space="0" w:color="auto"/>
        <w:left w:val="none" w:sz="0" w:space="0" w:color="auto"/>
        <w:bottom w:val="none" w:sz="0" w:space="0" w:color="auto"/>
        <w:right w:val="none" w:sz="0" w:space="0" w:color="auto"/>
      </w:divBdr>
    </w:div>
    <w:div w:id="872033266">
      <w:bodyDiv w:val="1"/>
      <w:marLeft w:val="0"/>
      <w:marRight w:val="0"/>
      <w:marTop w:val="0"/>
      <w:marBottom w:val="0"/>
      <w:divBdr>
        <w:top w:val="none" w:sz="0" w:space="0" w:color="auto"/>
        <w:left w:val="none" w:sz="0" w:space="0" w:color="auto"/>
        <w:bottom w:val="none" w:sz="0" w:space="0" w:color="auto"/>
        <w:right w:val="none" w:sz="0" w:space="0" w:color="auto"/>
      </w:divBdr>
    </w:div>
    <w:div w:id="894122019">
      <w:bodyDiv w:val="1"/>
      <w:marLeft w:val="0"/>
      <w:marRight w:val="0"/>
      <w:marTop w:val="0"/>
      <w:marBottom w:val="0"/>
      <w:divBdr>
        <w:top w:val="none" w:sz="0" w:space="0" w:color="auto"/>
        <w:left w:val="none" w:sz="0" w:space="0" w:color="auto"/>
        <w:bottom w:val="none" w:sz="0" w:space="0" w:color="auto"/>
        <w:right w:val="none" w:sz="0" w:space="0" w:color="auto"/>
      </w:divBdr>
    </w:div>
    <w:div w:id="894970998">
      <w:bodyDiv w:val="1"/>
      <w:marLeft w:val="0"/>
      <w:marRight w:val="0"/>
      <w:marTop w:val="0"/>
      <w:marBottom w:val="0"/>
      <w:divBdr>
        <w:top w:val="none" w:sz="0" w:space="0" w:color="auto"/>
        <w:left w:val="none" w:sz="0" w:space="0" w:color="auto"/>
        <w:bottom w:val="none" w:sz="0" w:space="0" w:color="auto"/>
        <w:right w:val="none" w:sz="0" w:space="0" w:color="auto"/>
      </w:divBdr>
    </w:div>
    <w:div w:id="923876500">
      <w:bodyDiv w:val="1"/>
      <w:marLeft w:val="0"/>
      <w:marRight w:val="0"/>
      <w:marTop w:val="0"/>
      <w:marBottom w:val="0"/>
      <w:divBdr>
        <w:top w:val="none" w:sz="0" w:space="0" w:color="auto"/>
        <w:left w:val="none" w:sz="0" w:space="0" w:color="auto"/>
        <w:bottom w:val="none" w:sz="0" w:space="0" w:color="auto"/>
        <w:right w:val="none" w:sz="0" w:space="0" w:color="auto"/>
      </w:divBdr>
    </w:div>
    <w:div w:id="926159149">
      <w:bodyDiv w:val="1"/>
      <w:marLeft w:val="0"/>
      <w:marRight w:val="0"/>
      <w:marTop w:val="0"/>
      <w:marBottom w:val="0"/>
      <w:divBdr>
        <w:top w:val="none" w:sz="0" w:space="0" w:color="auto"/>
        <w:left w:val="none" w:sz="0" w:space="0" w:color="auto"/>
        <w:bottom w:val="none" w:sz="0" w:space="0" w:color="auto"/>
        <w:right w:val="none" w:sz="0" w:space="0" w:color="auto"/>
      </w:divBdr>
    </w:div>
    <w:div w:id="932933837">
      <w:bodyDiv w:val="1"/>
      <w:marLeft w:val="0"/>
      <w:marRight w:val="0"/>
      <w:marTop w:val="0"/>
      <w:marBottom w:val="0"/>
      <w:divBdr>
        <w:top w:val="none" w:sz="0" w:space="0" w:color="auto"/>
        <w:left w:val="none" w:sz="0" w:space="0" w:color="auto"/>
        <w:bottom w:val="none" w:sz="0" w:space="0" w:color="auto"/>
        <w:right w:val="none" w:sz="0" w:space="0" w:color="auto"/>
      </w:divBdr>
    </w:div>
    <w:div w:id="959610286">
      <w:bodyDiv w:val="1"/>
      <w:marLeft w:val="0"/>
      <w:marRight w:val="0"/>
      <w:marTop w:val="0"/>
      <w:marBottom w:val="0"/>
      <w:divBdr>
        <w:top w:val="none" w:sz="0" w:space="0" w:color="auto"/>
        <w:left w:val="none" w:sz="0" w:space="0" w:color="auto"/>
        <w:bottom w:val="none" w:sz="0" w:space="0" w:color="auto"/>
        <w:right w:val="none" w:sz="0" w:space="0" w:color="auto"/>
      </w:divBdr>
    </w:div>
    <w:div w:id="983195027">
      <w:bodyDiv w:val="1"/>
      <w:marLeft w:val="0"/>
      <w:marRight w:val="0"/>
      <w:marTop w:val="0"/>
      <w:marBottom w:val="0"/>
      <w:divBdr>
        <w:top w:val="none" w:sz="0" w:space="0" w:color="auto"/>
        <w:left w:val="none" w:sz="0" w:space="0" w:color="auto"/>
        <w:bottom w:val="none" w:sz="0" w:space="0" w:color="auto"/>
        <w:right w:val="none" w:sz="0" w:space="0" w:color="auto"/>
      </w:divBdr>
    </w:div>
    <w:div w:id="996299820">
      <w:bodyDiv w:val="1"/>
      <w:marLeft w:val="0"/>
      <w:marRight w:val="0"/>
      <w:marTop w:val="0"/>
      <w:marBottom w:val="0"/>
      <w:divBdr>
        <w:top w:val="none" w:sz="0" w:space="0" w:color="auto"/>
        <w:left w:val="none" w:sz="0" w:space="0" w:color="auto"/>
        <w:bottom w:val="none" w:sz="0" w:space="0" w:color="auto"/>
        <w:right w:val="none" w:sz="0" w:space="0" w:color="auto"/>
      </w:divBdr>
    </w:div>
    <w:div w:id="996760055">
      <w:bodyDiv w:val="1"/>
      <w:marLeft w:val="0"/>
      <w:marRight w:val="0"/>
      <w:marTop w:val="0"/>
      <w:marBottom w:val="0"/>
      <w:divBdr>
        <w:top w:val="none" w:sz="0" w:space="0" w:color="auto"/>
        <w:left w:val="none" w:sz="0" w:space="0" w:color="auto"/>
        <w:bottom w:val="none" w:sz="0" w:space="0" w:color="auto"/>
        <w:right w:val="none" w:sz="0" w:space="0" w:color="auto"/>
      </w:divBdr>
    </w:div>
    <w:div w:id="1000932210">
      <w:bodyDiv w:val="1"/>
      <w:marLeft w:val="0"/>
      <w:marRight w:val="0"/>
      <w:marTop w:val="0"/>
      <w:marBottom w:val="0"/>
      <w:divBdr>
        <w:top w:val="none" w:sz="0" w:space="0" w:color="auto"/>
        <w:left w:val="none" w:sz="0" w:space="0" w:color="auto"/>
        <w:bottom w:val="none" w:sz="0" w:space="0" w:color="auto"/>
        <w:right w:val="none" w:sz="0" w:space="0" w:color="auto"/>
      </w:divBdr>
    </w:div>
    <w:div w:id="1010065292">
      <w:bodyDiv w:val="1"/>
      <w:marLeft w:val="0"/>
      <w:marRight w:val="0"/>
      <w:marTop w:val="0"/>
      <w:marBottom w:val="0"/>
      <w:divBdr>
        <w:top w:val="none" w:sz="0" w:space="0" w:color="auto"/>
        <w:left w:val="none" w:sz="0" w:space="0" w:color="auto"/>
        <w:bottom w:val="none" w:sz="0" w:space="0" w:color="auto"/>
        <w:right w:val="none" w:sz="0" w:space="0" w:color="auto"/>
      </w:divBdr>
    </w:div>
    <w:div w:id="1026178161">
      <w:bodyDiv w:val="1"/>
      <w:marLeft w:val="0"/>
      <w:marRight w:val="0"/>
      <w:marTop w:val="0"/>
      <w:marBottom w:val="0"/>
      <w:divBdr>
        <w:top w:val="none" w:sz="0" w:space="0" w:color="auto"/>
        <w:left w:val="none" w:sz="0" w:space="0" w:color="auto"/>
        <w:bottom w:val="none" w:sz="0" w:space="0" w:color="auto"/>
        <w:right w:val="none" w:sz="0" w:space="0" w:color="auto"/>
      </w:divBdr>
    </w:div>
    <w:div w:id="1026443636">
      <w:bodyDiv w:val="1"/>
      <w:marLeft w:val="0"/>
      <w:marRight w:val="0"/>
      <w:marTop w:val="0"/>
      <w:marBottom w:val="0"/>
      <w:divBdr>
        <w:top w:val="none" w:sz="0" w:space="0" w:color="auto"/>
        <w:left w:val="none" w:sz="0" w:space="0" w:color="auto"/>
        <w:bottom w:val="none" w:sz="0" w:space="0" w:color="auto"/>
        <w:right w:val="none" w:sz="0" w:space="0" w:color="auto"/>
      </w:divBdr>
    </w:div>
    <w:div w:id="1029334165">
      <w:bodyDiv w:val="1"/>
      <w:marLeft w:val="0"/>
      <w:marRight w:val="0"/>
      <w:marTop w:val="0"/>
      <w:marBottom w:val="0"/>
      <w:divBdr>
        <w:top w:val="none" w:sz="0" w:space="0" w:color="auto"/>
        <w:left w:val="none" w:sz="0" w:space="0" w:color="auto"/>
        <w:bottom w:val="none" w:sz="0" w:space="0" w:color="auto"/>
        <w:right w:val="none" w:sz="0" w:space="0" w:color="auto"/>
      </w:divBdr>
    </w:div>
    <w:div w:id="1053893883">
      <w:bodyDiv w:val="1"/>
      <w:marLeft w:val="0"/>
      <w:marRight w:val="0"/>
      <w:marTop w:val="0"/>
      <w:marBottom w:val="0"/>
      <w:divBdr>
        <w:top w:val="none" w:sz="0" w:space="0" w:color="auto"/>
        <w:left w:val="none" w:sz="0" w:space="0" w:color="auto"/>
        <w:bottom w:val="none" w:sz="0" w:space="0" w:color="auto"/>
        <w:right w:val="none" w:sz="0" w:space="0" w:color="auto"/>
      </w:divBdr>
    </w:div>
    <w:div w:id="1109818123">
      <w:bodyDiv w:val="1"/>
      <w:marLeft w:val="0"/>
      <w:marRight w:val="0"/>
      <w:marTop w:val="0"/>
      <w:marBottom w:val="0"/>
      <w:divBdr>
        <w:top w:val="none" w:sz="0" w:space="0" w:color="auto"/>
        <w:left w:val="none" w:sz="0" w:space="0" w:color="auto"/>
        <w:bottom w:val="none" w:sz="0" w:space="0" w:color="auto"/>
        <w:right w:val="none" w:sz="0" w:space="0" w:color="auto"/>
      </w:divBdr>
    </w:div>
    <w:div w:id="1112676434">
      <w:bodyDiv w:val="1"/>
      <w:marLeft w:val="0"/>
      <w:marRight w:val="0"/>
      <w:marTop w:val="0"/>
      <w:marBottom w:val="0"/>
      <w:divBdr>
        <w:top w:val="none" w:sz="0" w:space="0" w:color="auto"/>
        <w:left w:val="none" w:sz="0" w:space="0" w:color="auto"/>
        <w:bottom w:val="none" w:sz="0" w:space="0" w:color="auto"/>
        <w:right w:val="none" w:sz="0" w:space="0" w:color="auto"/>
      </w:divBdr>
    </w:div>
    <w:div w:id="1115448062">
      <w:bodyDiv w:val="1"/>
      <w:marLeft w:val="0"/>
      <w:marRight w:val="0"/>
      <w:marTop w:val="0"/>
      <w:marBottom w:val="0"/>
      <w:divBdr>
        <w:top w:val="none" w:sz="0" w:space="0" w:color="auto"/>
        <w:left w:val="none" w:sz="0" w:space="0" w:color="auto"/>
        <w:bottom w:val="none" w:sz="0" w:space="0" w:color="auto"/>
        <w:right w:val="none" w:sz="0" w:space="0" w:color="auto"/>
      </w:divBdr>
    </w:div>
    <w:div w:id="1122113891">
      <w:bodyDiv w:val="1"/>
      <w:marLeft w:val="0"/>
      <w:marRight w:val="0"/>
      <w:marTop w:val="0"/>
      <w:marBottom w:val="0"/>
      <w:divBdr>
        <w:top w:val="none" w:sz="0" w:space="0" w:color="auto"/>
        <w:left w:val="none" w:sz="0" w:space="0" w:color="auto"/>
        <w:bottom w:val="none" w:sz="0" w:space="0" w:color="auto"/>
        <w:right w:val="none" w:sz="0" w:space="0" w:color="auto"/>
      </w:divBdr>
    </w:div>
    <w:div w:id="1126123171">
      <w:bodyDiv w:val="1"/>
      <w:marLeft w:val="0"/>
      <w:marRight w:val="0"/>
      <w:marTop w:val="0"/>
      <w:marBottom w:val="0"/>
      <w:divBdr>
        <w:top w:val="none" w:sz="0" w:space="0" w:color="auto"/>
        <w:left w:val="none" w:sz="0" w:space="0" w:color="auto"/>
        <w:bottom w:val="none" w:sz="0" w:space="0" w:color="auto"/>
        <w:right w:val="none" w:sz="0" w:space="0" w:color="auto"/>
      </w:divBdr>
    </w:div>
    <w:div w:id="1130972442">
      <w:bodyDiv w:val="1"/>
      <w:marLeft w:val="0"/>
      <w:marRight w:val="0"/>
      <w:marTop w:val="0"/>
      <w:marBottom w:val="0"/>
      <w:divBdr>
        <w:top w:val="none" w:sz="0" w:space="0" w:color="auto"/>
        <w:left w:val="none" w:sz="0" w:space="0" w:color="auto"/>
        <w:bottom w:val="none" w:sz="0" w:space="0" w:color="auto"/>
        <w:right w:val="none" w:sz="0" w:space="0" w:color="auto"/>
      </w:divBdr>
    </w:div>
    <w:div w:id="1143306608">
      <w:bodyDiv w:val="1"/>
      <w:marLeft w:val="0"/>
      <w:marRight w:val="0"/>
      <w:marTop w:val="0"/>
      <w:marBottom w:val="0"/>
      <w:divBdr>
        <w:top w:val="none" w:sz="0" w:space="0" w:color="auto"/>
        <w:left w:val="none" w:sz="0" w:space="0" w:color="auto"/>
        <w:bottom w:val="none" w:sz="0" w:space="0" w:color="auto"/>
        <w:right w:val="none" w:sz="0" w:space="0" w:color="auto"/>
      </w:divBdr>
    </w:div>
    <w:div w:id="1154493934">
      <w:bodyDiv w:val="1"/>
      <w:marLeft w:val="0"/>
      <w:marRight w:val="0"/>
      <w:marTop w:val="0"/>
      <w:marBottom w:val="0"/>
      <w:divBdr>
        <w:top w:val="none" w:sz="0" w:space="0" w:color="auto"/>
        <w:left w:val="none" w:sz="0" w:space="0" w:color="auto"/>
        <w:bottom w:val="none" w:sz="0" w:space="0" w:color="auto"/>
        <w:right w:val="none" w:sz="0" w:space="0" w:color="auto"/>
      </w:divBdr>
    </w:div>
    <w:div w:id="1164588663">
      <w:bodyDiv w:val="1"/>
      <w:marLeft w:val="0"/>
      <w:marRight w:val="0"/>
      <w:marTop w:val="0"/>
      <w:marBottom w:val="0"/>
      <w:divBdr>
        <w:top w:val="none" w:sz="0" w:space="0" w:color="auto"/>
        <w:left w:val="none" w:sz="0" w:space="0" w:color="auto"/>
        <w:bottom w:val="none" w:sz="0" w:space="0" w:color="auto"/>
        <w:right w:val="none" w:sz="0" w:space="0" w:color="auto"/>
      </w:divBdr>
    </w:div>
    <w:div w:id="1171678709">
      <w:bodyDiv w:val="1"/>
      <w:marLeft w:val="0"/>
      <w:marRight w:val="0"/>
      <w:marTop w:val="0"/>
      <w:marBottom w:val="0"/>
      <w:divBdr>
        <w:top w:val="none" w:sz="0" w:space="0" w:color="auto"/>
        <w:left w:val="none" w:sz="0" w:space="0" w:color="auto"/>
        <w:bottom w:val="none" w:sz="0" w:space="0" w:color="auto"/>
        <w:right w:val="none" w:sz="0" w:space="0" w:color="auto"/>
      </w:divBdr>
    </w:div>
    <w:div w:id="1175149627">
      <w:bodyDiv w:val="1"/>
      <w:marLeft w:val="0"/>
      <w:marRight w:val="0"/>
      <w:marTop w:val="0"/>
      <w:marBottom w:val="0"/>
      <w:divBdr>
        <w:top w:val="none" w:sz="0" w:space="0" w:color="auto"/>
        <w:left w:val="none" w:sz="0" w:space="0" w:color="auto"/>
        <w:bottom w:val="none" w:sz="0" w:space="0" w:color="auto"/>
        <w:right w:val="none" w:sz="0" w:space="0" w:color="auto"/>
      </w:divBdr>
    </w:div>
    <w:div w:id="1187988941">
      <w:bodyDiv w:val="1"/>
      <w:marLeft w:val="0"/>
      <w:marRight w:val="0"/>
      <w:marTop w:val="0"/>
      <w:marBottom w:val="0"/>
      <w:divBdr>
        <w:top w:val="none" w:sz="0" w:space="0" w:color="auto"/>
        <w:left w:val="none" w:sz="0" w:space="0" w:color="auto"/>
        <w:bottom w:val="none" w:sz="0" w:space="0" w:color="auto"/>
        <w:right w:val="none" w:sz="0" w:space="0" w:color="auto"/>
      </w:divBdr>
    </w:div>
    <w:div w:id="1190803643">
      <w:bodyDiv w:val="1"/>
      <w:marLeft w:val="0"/>
      <w:marRight w:val="0"/>
      <w:marTop w:val="0"/>
      <w:marBottom w:val="0"/>
      <w:divBdr>
        <w:top w:val="none" w:sz="0" w:space="0" w:color="auto"/>
        <w:left w:val="none" w:sz="0" w:space="0" w:color="auto"/>
        <w:bottom w:val="none" w:sz="0" w:space="0" w:color="auto"/>
        <w:right w:val="none" w:sz="0" w:space="0" w:color="auto"/>
      </w:divBdr>
    </w:div>
    <w:div w:id="1199588604">
      <w:bodyDiv w:val="1"/>
      <w:marLeft w:val="0"/>
      <w:marRight w:val="0"/>
      <w:marTop w:val="0"/>
      <w:marBottom w:val="0"/>
      <w:divBdr>
        <w:top w:val="none" w:sz="0" w:space="0" w:color="auto"/>
        <w:left w:val="none" w:sz="0" w:space="0" w:color="auto"/>
        <w:bottom w:val="none" w:sz="0" w:space="0" w:color="auto"/>
        <w:right w:val="none" w:sz="0" w:space="0" w:color="auto"/>
      </w:divBdr>
    </w:div>
    <w:div w:id="1200623594">
      <w:bodyDiv w:val="1"/>
      <w:marLeft w:val="0"/>
      <w:marRight w:val="0"/>
      <w:marTop w:val="0"/>
      <w:marBottom w:val="0"/>
      <w:divBdr>
        <w:top w:val="none" w:sz="0" w:space="0" w:color="auto"/>
        <w:left w:val="none" w:sz="0" w:space="0" w:color="auto"/>
        <w:bottom w:val="none" w:sz="0" w:space="0" w:color="auto"/>
        <w:right w:val="none" w:sz="0" w:space="0" w:color="auto"/>
      </w:divBdr>
    </w:div>
    <w:div w:id="1223564130">
      <w:bodyDiv w:val="1"/>
      <w:marLeft w:val="0"/>
      <w:marRight w:val="0"/>
      <w:marTop w:val="0"/>
      <w:marBottom w:val="0"/>
      <w:divBdr>
        <w:top w:val="none" w:sz="0" w:space="0" w:color="auto"/>
        <w:left w:val="none" w:sz="0" w:space="0" w:color="auto"/>
        <w:bottom w:val="none" w:sz="0" w:space="0" w:color="auto"/>
        <w:right w:val="none" w:sz="0" w:space="0" w:color="auto"/>
      </w:divBdr>
    </w:div>
    <w:div w:id="1229878472">
      <w:bodyDiv w:val="1"/>
      <w:marLeft w:val="0"/>
      <w:marRight w:val="0"/>
      <w:marTop w:val="0"/>
      <w:marBottom w:val="0"/>
      <w:divBdr>
        <w:top w:val="none" w:sz="0" w:space="0" w:color="auto"/>
        <w:left w:val="none" w:sz="0" w:space="0" w:color="auto"/>
        <w:bottom w:val="none" w:sz="0" w:space="0" w:color="auto"/>
        <w:right w:val="none" w:sz="0" w:space="0" w:color="auto"/>
      </w:divBdr>
    </w:div>
    <w:div w:id="1231040111">
      <w:bodyDiv w:val="1"/>
      <w:marLeft w:val="0"/>
      <w:marRight w:val="0"/>
      <w:marTop w:val="0"/>
      <w:marBottom w:val="0"/>
      <w:divBdr>
        <w:top w:val="none" w:sz="0" w:space="0" w:color="auto"/>
        <w:left w:val="none" w:sz="0" w:space="0" w:color="auto"/>
        <w:bottom w:val="none" w:sz="0" w:space="0" w:color="auto"/>
        <w:right w:val="none" w:sz="0" w:space="0" w:color="auto"/>
      </w:divBdr>
    </w:div>
    <w:div w:id="1247768448">
      <w:bodyDiv w:val="1"/>
      <w:marLeft w:val="0"/>
      <w:marRight w:val="0"/>
      <w:marTop w:val="0"/>
      <w:marBottom w:val="0"/>
      <w:divBdr>
        <w:top w:val="none" w:sz="0" w:space="0" w:color="auto"/>
        <w:left w:val="none" w:sz="0" w:space="0" w:color="auto"/>
        <w:bottom w:val="none" w:sz="0" w:space="0" w:color="auto"/>
        <w:right w:val="none" w:sz="0" w:space="0" w:color="auto"/>
      </w:divBdr>
    </w:div>
    <w:div w:id="1255748120">
      <w:bodyDiv w:val="1"/>
      <w:marLeft w:val="0"/>
      <w:marRight w:val="0"/>
      <w:marTop w:val="0"/>
      <w:marBottom w:val="0"/>
      <w:divBdr>
        <w:top w:val="none" w:sz="0" w:space="0" w:color="auto"/>
        <w:left w:val="none" w:sz="0" w:space="0" w:color="auto"/>
        <w:bottom w:val="none" w:sz="0" w:space="0" w:color="auto"/>
        <w:right w:val="none" w:sz="0" w:space="0" w:color="auto"/>
      </w:divBdr>
    </w:div>
    <w:div w:id="1259366784">
      <w:bodyDiv w:val="1"/>
      <w:marLeft w:val="0"/>
      <w:marRight w:val="0"/>
      <w:marTop w:val="0"/>
      <w:marBottom w:val="0"/>
      <w:divBdr>
        <w:top w:val="none" w:sz="0" w:space="0" w:color="auto"/>
        <w:left w:val="none" w:sz="0" w:space="0" w:color="auto"/>
        <w:bottom w:val="none" w:sz="0" w:space="0" w:color="auto"/>
        <w:right w:val="none" w:sz="0" w:space="0" w:color="auto"/>
      </w:divBdr>
    </w:div>
    <w:div w:id="1260983861">
      <w:bodyDiv w:val="1"/>
      <w:marLeft w:val="0"/>
      <w:marRight w:val="0"/>
      <w:marTop w:val="0"/>
      <w:marBottom w:val="0"/>
      <w:divBdr>
        <w:top w:val="none" w:sz="0" w:space="0" w:color="auto"/>
        <w:left w:val="none" w:sz="0" w:space="0" w:color="auto"/>
        <w:bottom w:val="none" w:sz="0" w:space="0" w:color="auto"/>
        <w:right w:val="none" w:sz="0" w:space="0" w:color="auto"/>
      </w:divBdr>
    </w:div>
    <w:div w:id="1266689799">
      <w:bodyDiv w:val="1"/>
      <w:marLeft w:val="0"/>
      <w:marRight w:val="0"/>
      <w:marTop w:val="0"/>
      <w:marBottom w:val="0"/>
      <w:divBdr>
        <w:top w:val="none" w:sz="0" w:space="0" w:color="auto"/>
        <w:left w:val="none" w:sz="0" w:space="0" w:color="auto"/>
        <w:bottom w:val="none" w:sz="0" w:space="0" w:color="auto"/>
        <w:right w:val="none" w:sz="0" w:space="0" w:color="auto"/>
      </w:divBdr>
    </w:div>
    <w:div w:id="1278876669">
      <w:bodyDiv w:val="1"/>
      <w:marLeft w:val="0"/>
      <w:marRight w:val="0"/>
      <w:marTop w:val="0"/>
      <w:marBottom w:val="0"/>
      <w:divBdr>
        <w:top w:val="none" w:sz="0" w:space="0" w:color="auto"/>
        <w:left w:val="none" w:sz="0" w:space="0" w:color="auto"/>
        <w:bottom w:val="none" w:sz="0" w:space="0" w:color="auto"/>
        <w:right w:val="none" w:sz="0" w:space="0" w:color="auto"/>
      </w:divBdr>
    </w:div>
    <w:div w:id="1304505642">
      <w:bodyDiv w:val="1"/>
      <w:marLeft w:val="0"/>
      <w:marRight w:val="0"/>
      <w:marTop w:val="0"/>
      <w:marBottom w:val="0"/>
      <w:divBdr>
        <w:top w:val="none" w:sz="0" w:space="0" w:color="auto"/>
        <w:left w:val="none" w:sz="0" w:space="0" w:color="auto"/>
        <w:bottom w:val="none" w:sz="0" w:space="0" w:color="auto"/>
        <w:right w:val="none" w:sz="0" w:space="0" w:color="auto"/>
      </w:divBdr>
    </w:div>
    <w:div w:id="1308625585">
      <w:bodyDiv w:val="1"/>
      <w:marLeft w:val="0"/>
      <w:marRight w:val="0"/>
      <w:marTop w:val="0"/>
      <w:marBottom w:val="0"/>
      <w:divBdr>
        <w:top w:val="none" w:sz="0" w:space="0" w:color="auto"/>
        <w:left w:val="none" w:sz="0" w:space="0" w:color="auto"/>
        <w:bottom w:val="none" w:sz="0" w:space="0" w:color="auto"/>
        <w:right w:val="none" w:sz="0" w:space="0" w:color="auto"/>
      </w:divBdr>
    </w:div>
    <w:div w:id="1311012996">
      <w:bodyDiv w:val="1"/>
      <w:marLeft w:val="0"/>
      <w:marRight w:val="0"/>
      <w:marTop w:val="0"/>
      <w:marBottom w:val="0"/>
      <w:divBdr>
        <w:top w:val="none" w:sz="0" w:space="0" w:color="auto"/>
        <w:left w:val="none" w:sz="0" w:space="0" w:color="auto"/>
        <w:bottom w:val="none" w:sz="0" w:space="0" w:color="auto"/>
        <w:right w:val="none" w:sz="0" w:space="0" w:color="auto"/>
      </w:divBdr>
    </w:div>
    <w:div w:id="1314796104">
      <w:bodyDiv w:val="1"/>
      <w:marLeft w:val="0"/>
      <w:marRight w:val="0"/>
      <w:marTop w:val="0"/>
      <w:marBottom w:val="0"/>
      <w:divBdr>
        <w:top w:val="none" w:sz="0" w:space="0" w:color="auto"/>
        <w:left w:val="none" w:sz="0" w:space="0" w:color="auto"/>
        <w:bottom w:val="none" w:sz="0" w:space="0" w:color="auto"/>
        <w:right w:val="none" w:sz="0" w:space="0" w:color="auto"/>
      </w:divBdr>
    </w:div>
    <w:div w:id="1335499144">
      <w:bodyDiv w:val="1"/>
      <w:marLeft w:val="0"/>
      <w:marRight w:val="0"/>
      <w:marTop w:val="0"/>
      <w:marBottom w:val="0"/>
      <w:divBdr>
        <w:top w:val="none" w:sz="0" w:space="0" w:color="auto"/>
        <w:left w:val="none" w:sz="0" w:space="0" w:color="auto"/>
        <w:bottom w:val="none" w:sz="0" w:space="0" w:color="auto"/>
        <w:right w:val="none" w:sz="0" w:space="0" w:color="auto"/>
      </w:divBdr>
    </w:div>
    <w:div w:id="1348479714">
      <w:bodyDiv w:val="1"/>
      <w:marLeft w:val="0"/>
      <w:marRight w:val="0"/>
      <w:marTop w:val="0"/>
      <w:marBottom w:val="0"/>
      <w:divBdr>
        <w:top w:val="none" w:sz="0" w:space="0" w:color="auto"/>
        <w:left w:val="none" w:sz="0" w:space="0" w:color="auto"/>
        <w:bottom w:val="none" w:sz="0" w:space="0" w:color="auto"/>
        <w:right w:val="none" w:sz="0" w:space="0" w:color="auto"/>
      </w:divBdr>
    </w:div>
    <w:div w:id="1352604687">
      <w:bodyDiv w:val="1"/>
      <w:marLeft w:val="0"/>
      <w:marRight w:val="0"/>
      <w:marTop w:val="0"/>
      <w:marBottom w:val="0"/>
      <w:divBdr>
        <w:top w:val="none" w:sz="0" w:space="0" w:color="auto"/>
        <w:left w:val="none" w:sz="0" w:space="0" w:color="auto"/>
        <w:bottom w:val="none" w:sz="0" w:space="0" w:color="auto"/>
        <w:right w:val="none" w:sz="0" w:space="0" w:color="auto"/>
      </w:divBdr>
    </w:div>
    <w:div w:id="1353073859">
      <w:bodyDiv w:val="1"/>
      <w:marLeft w:val="0"/>
      <w:marRight w:val="0"/>
      <w:marTop w:val="0"/>
      <w:marBottom w:val="0"/>
      <w:divBdr>
        <w:top w:val="none" w:sz="0" w:space="0" w:color="auto"/>
        <w:left w:val="none" w:sz="0" w:space="0" w:color="auto"/>
        <w:bottom w:val="none" w:sz="0" w:space="0" w:color="auto"/>
        <w:right w:val="none" w:sz="0" w:space="0" w:color="auto"/>
      </w:divBdr>
    </w:div>
    <w:div w:id="1363553394">
      <w:bodyDiv w:val="1"/>
      <w:marLeft w:val="0"/>
      <w:marRight w:val="0"/>
      <w:marTop w:val="0"/>
      <w:marBottom w:val="0"/>
      <w:divBdr>
        <w:top w:val="none" w:sz="0" w:space="0" w:color="auto"/>
        <w:left w:val="none" w:sz="0" w:space="0" w:color="auto"/>
        <w:bottom w:val="none" w:sz="0" w:space="0" w:color="auto"/>
        <w:right w:val="none" w:sz="0" w:space="0" w:color="auto"/>
      </w:divBdr>
    </w:div>
    <w:div w:id="1366442003">
      <w:bodyDiv w:val="1"/>
      <w:marLeft w:val="0"/>
      <w:marRight w:val="0"/>
      <w:marTop w:val="0"/>
      <w:marBottom w:val="0"/>
      <w:divBdr>
        <w:top w:val="none" w:sz="0" w:space="0" w:color="auto"/>
        <w:left w:val="none" w:sz="0" w:space="0" w:color="auto"/>
        <w:bottom w:val="none" w:sz="0" w:space="0" w:color="auto"/>
        <w:right w:val="none" w:sz="0" w:space="0" w:color="auto"/>
      </w:divBdr>
    </w:div>
    <w:div w:id="1371764071">
      <w:bodyDiv w:val="1"/>
      <w:marLeft w:val="0"/>
      <w:marRight w:val="0"/>
      <w:marTop w:val="0"/>
      <w:marBottom w:val="0"/>
      <w:divBdr>
        <w:top w:val="none" w:sz="0" w:space="0" w:color="auto"/>
        <w:left w:val="none" w:sz="0" w:space="0" w:color="auto"/>
        <w:bottom w:val="none" w:sz="0" w:space="0" w:color="auto"/>
        <w:right w:val="none" w:sz="0" w:space="0" w:color="auto"/>
      </w:divBdr>
    </w:div>
    <w:div w:id="1383023046">
      <w:bodyDiv w:val="1"/>
      <w:marLeft w:val="0"/>
      <w:marRight w:val="0"/>
      <w:marTop w:val="0"/>
      <w:marBottom w:val="0"/>
      <w:divBdr>
        <w:top w:val="none" w:sz="0" w:space="0" w:color="auto"/>
        <w:left w:val="none" w:sz="0" w:space="0" w:color="auto"/>
        <w:bottom w:val="none" w:sz="0" w:space="0" w:color="auto"/>
        <w:right w:val="none" w:sz="0" w:space="0" w:color="auto"/>
      </w:divBdr>
    </w:div>
    <w:div w:id="1385370260">
      <w:bodyDiv w:val="1"/>
      <w:marLeft w:val="0"/>
      <w:marRight w:val="0"/>
      <w:marTop w:val="0"/>
      <w:marBottom w:val="0"/>
      <w:divBdr>
        <w:top w:val="none" w:sz="0" w:space="0" w:color="auto"/>
        <w:left w:val="none" w:sz="0" w:space="0" w:color="auto"/>
        <w:bottom w:val="none" w:sz="0" w:space="0" w:color="auto"/>
        <w:right w:val="none" w:sz="0" w:space="0" w:color="auto"/>
      </w:divBdr>
    </w:div>
    <w:div w:id="1391926211">
      <w:bodyDiv w:val="1"/>
      <w:marLeft w:val="0"/>
      <w:marRight w:val="0"/>
      <w:marTop w:val="0"/>
      <w:marBottom w:val="0"/>
      <w:divBdr>
        <w:top w:val="none" w:sz="0" w:space="0" w:color="auto"/>
        <w:left w:val="none" w:sz="0" w:space="0" w:color="auto"/>
        <w:bottom w:val="none" w:sz="0" w:space="0" w:color="auto"/>
        <w:right w:val="none" w:sz="0" w:space="0" w:color="auto"/>
      </w:divBdr>
    </w:div>
    <w:div w:id="1392734164">
      <w:bodyDiv w:val="1"/>
      <w:marLeft w:val="0"/>
      <w:marRight w:val="0"/>
      <w:marTop w:val="0"/>
      <w:marBottom w:val="0"/>
      <w:divBdr>
        <w:top w:val="none" w:sz="0" w:space="0" w:color="auto"/>
        <w:left w:val="none" w:sz="0" w:space="0" w:color="auto"/>
        <w:bottom w:val="none" w:sz="0" w:space="0" w:color="auto"/>
        <w:right w:val="none" w:sz="0" w:space="0" w:color="auto"/>
      </w:divBdr>
    </w:div>
    <w:div w:id="1393196275">
      <w:bodyDiv w:val="1"/>
      <w:marLeft w:val="0"/>
      <w:marRight w:val="0"/>
      <w:marTop w:val="0"/>
      <w:marBottom w:val="0"/>
      <w:divBdr>
        <w:top w:val="none" w:sz="0" w:space="0" w:color="auto"/>
        <w:left w:val="none" w:sz="0" w:space="0" w:color="auto"/>
        <w:bottom w:val="none" w:sz="0" w:space="0" w:color="auto"/>
        <w:right w:val="none" w:sz="0" w:space="0" w:color="auto"/>
      </w:divBdr>
      <w:divsChild>
        <w:div w:id="340476171">
          <w:marLeft w:val="0"/>
          <w:marRight w:val="0"/>
          <w:marTop w:val="0"/>
          <w:marBottom w:val="0"/>
          <w:divBdr>
            <w:top w:val="none" w:sz="0" w:space="0" w:color="auto"/>
            <w:left w:val="none" w:sz="0" w:space="0" w:color="auto"/>
            <w:bottom w:val="none" w:sz="0" w:space="0" w:color="auto"/>
            <w:right w:val="none" w:sz="0" w:space="0" w:color="auto"/>
          </w:divBdr>
          <w:divsChild>
            <w:div w:id="854268026">
              <w:marLeft w:val="0"/>
              <w:marRight w:val="0"/>
              <w:marTop w:val="0"/>
              <w:marBottom w:val="0"/>
              <w:divBdr>
                <w:top w:val="none" w:sz="0" w:space="0" w:color="auto"/>
                <w:left w:val="none" w:sz="0" w:space="0" w:color="auto"/>
                <w:bottom w:val="none" w:sz="0" w:space="0" w:color="auto"/>
                <w:right w:val="none" w:sz="0" w:space="0" w:color="auto"/>
              </w:divBdr>
              <w:divsChild>
                <w:div w:id="1214735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5009138">
      <w:bodyDiv w:val="1"/>
      <w:marLeft w:val="0"/>
      <w:marRight w:val="0"/>
      <w:marTop w:val="0"/>
      <w:marBottom w:val="0"/>
      <w:divBdr>
        <w:top w:val="none" w:sz="0" w:space="0" w:color="auto"/>
        <w:left w:val="none" w:sz="0" w:space="0" w:color="auto"/>
        <w:bottom w:val="none" w:sz="0" w:space="0" w:color="auto"/>
        <w:right w:val="none" w:sz="0" w:space="0" w:color="auto"/>
      </w:divBdr>
    </w:div>
    <w:div w:id="1400791624">
      <w:bodyDiv w:val="1"/>
      <w:marLeft w:val="0"/>
      <w:marRight w:val="0"/>
      <w:marTop w:val="0"/>
      <w:marBottom w:val="0"/>
      <w:divBdr>
        <w:top w:val="none" w:sz="0" w:space="0" w:color="auto"/>
        <w:left w:val="none" w:sz="0" w:space="0" w:color="auto"/>
        <w:bottom w:val="none" w:sz="0" w:space="0" w:color="auto"/>
        <w:right w:val="none" w:sz="0" w:space="0" w:color="auto"/>
      </w:divBdr>
    </w:div>
    <w:div w:id="1401710221">
      <w:bodyDiv w:val="1"/>
      <w:marLeft w:val="0"/>
      <w:marRight w:val="0"/>
      <w:marTop w:val="0"/>
      <w:marBottom w:val="0"/>
      <w:divBdr>
        <w:top w:val="none" w:sz="0" w:space="0" w:color="auto"/>
        <w:left w:val="none" w:sz="0" w:space="0" w:color="auto"/>
        <w:bottom w:val="none" w:sz="0" w:space="0" w:color="auto"/>
        <w:right w:val="none" w:sz="0" w:space="0" w:color="auto"/>
      </w:divBdr>
    </w:div>
    <w:div w:id="1419323263">
      <w:bodyDiv w:val="1"/>
      <w:marLeft w:val="0"/>
      <w:marRight w:val="0"/>
      <w:marTop w:val="0"/>
      <w:marBottom w:val="0"/>
      <w:divBdr>
        <w:top w:val="none" w:sz="0" w:space="0" w:color="auto"/>
        <w:left w:val="none" w:sz="0" w:space="0" w:color="auto"/>
        <w:bottom w:val="none" w:sz="0" w:space="0" w:color="auto"/>
        <w:right w:val="none" w:sz="0" w:space="0" w:color="auto"/>
      </w:divBdr>
    </w:div>
    <w:div w:id="1419476276">
      <w:bodyDiv w:val="1"/>
      <w:marLeft w:val="0"/>
      <w:marRight w:val="0"/>
      <w:marTop w:val="0"/>
      <w:marBottom w:val="0"/>
      <w:divBdr>
        <w:top w:val="none" w:sz="0" w:space="0" w:color="auto"/>
        <w:left w:val="none" w:sz="0" w:space="0" w:color="auto"/>
        <w:bottom w:val="none" w:sz="0" w:space="0" w:color="auto"/>
        <w:right w:val="none" w:sz="0" w:space="0" w:color="auto"/>
      </w:divBdr>
    </w:div>
    <w:div w:id="1428305695">
      <w:bodyDiv w:val="1"/>
      <w:marLeft w:val="0"/>
      <w:marRight w:val="0"/>
      <w:marTop w:val="0"/>
      <w:marBottom w:val="0"/>
      <w:divBdr>
        <w:top w:val="none" w:sz="0" w:space="0" w:color="auto"/>
        <w:left w:val="none" w:sz="0" w:space="0" w:color="auto"/>
        <w:bottom w:val="none" w:sz="0" w:space="0" w:color="auto"/>
        <w:right w:val="none" w:sz="0" w:space="0" w:color="auto"/>
      </w:divBdr>
    </w:div>
    <w:div w:id="1431700940">
      <w:bodyDiv w:val="1"/>
      <w:marLeft w:val="0"/>
      <w:marRight w:val="0"/>
      <w:marTop w:val="0"/>
      <w:marBottom w:val="0"/>
      <w:divBdr>
        <w:top w:val="none" w:sz="0" w:space="0" w:color="auto"/>
        <w:left w:val="none" w:sz="0" w:space="0" w:color="auto"/>
        <w:bottom w:val="none" w:sz="0" w:space="0" w:color="auto"/>
        <w:right w:val="none" w:sz="0" w:space="0" w:color="auto"/>
      </w:divBdr>
    </w:div>
    <w:div w:id="1431775762">
      <w:bodyDiv w:val="1"/>
      <w:marLeft w:val="0"/>
      <w:marRight w:val="0"/>
      <w:marTop w:val="0"/>
      <w:marBottom w:val="0"/>
      <w:divBdr>
        <w:top w:val="none" w:sz="0" w:space="0" w:color="auto"/>
        <w:left w:val="none" w:sz="0" w:space="0" w:color="auto"/>
        <w:bottom w:val="none" w:sz="0" w:space="0" w:color="auto"/>
        <w:right w:val="none" w:sz="0" w:space="0" w:color="auto"/>
      </w:divBdr>
    </w:div>
    <w:div w:id="1436054263">
      <w:bodyDiv w:val="1"/>
      <w:marLeft w:val="0"/>
      <w:marRight w:val="0"/>
      <w:marTop w:val="0"/>
      <w:marBottom w:val="0"/>
      <w:divBdr>
        <w:top w:val="none" w:sz="0" w:space="0" w:color="auto"/>
        <w:left w:val="none" w:sz="0" w:space="0" w:color="auto"/>
        <w:bottom w:val="none" w:sz="0" w:space="0" w:color="auto"/>
        <w:right w:val="none" w:sz="0" w:space="0" w:color="auto"/>
      </w:divBdr>
    </w:div>
    <w:div w:id="1457793664">
      <w:bodyDiv w:val="1"/>
      <w:marLeft w:val="0"/>
      <w:marRight w:val="0"/>
      <w:marTop w:val="0"/>
      <w:marBottom w:val="0"/>
      <w:divBdr>
        <w:top w:val="none" w:sz="0" w:space="0" w:color="auto"/>
        <w:left w:val="none" w:sz="0" w:space="0" w:color="auto"/>
        <w:bottom w:val="none" w:sz="0" w:space="0" w:color="auto"/>
        <w:right w:val="none" w:sz="0" w:space="0" w:color="auto"/>
      </w:divBdr>
    </w:div>
    <w:div w:id="1467968400">
      <w:bodyDiv w:val="1"/>
      <w:marLeft w:val="0"/>
      <w:marRight w:val="0"/>
      <w:marTop w:val="0"/>
      <w:marBottom w:val="0"/>
      <w:divBdr>
        <w:top w:val="none" w:sz="0" w:space="0" w:color="auto"/>
        <w:left w:val="none" w:sz="0" w:space="0" w:color="auto"/>
        <w:bottom w:val="none" w:sz="0" w:space="0" w:color="auto"/>
        <w:right w:val="none" w:sz="0" w:space="0" w:color="auto"/>
      </w:divBdr>
    </w:div>
    <w:div w:id="1477338022">
      <w:bodyDiv w:val="1"/>
      <w:marLeft w:val="0"/>
      <w:marRight w:val="0"/>
      <w:marTop w:val="0"/>
      <w:marBottom w:val="0"/>
      <w:divBdr>
        <w:top w:val="none" w:sz="0" w:space="0" w:color="auto"/>
        <w:left w:val="none" w:sz="0" w:space="0" w:color="auto"/>
        <w:bottom w:val="none" w:sz="0" w:space="0" w:color="auto"/>
        <w:right w:val="none" w:sz="0" w:space="0" w:color="auto"/>
      </w:divBdr>
    </w:div>
    <w:div w:id="1480272535">
      <w:bodyDiv w:val="1"/>
      <w:marLeft w:val="0"/>
      <w:marRight w:val="0"/>
      <w:marTop w:val="0"/>
      <w:marBottom w:val="0"/>
      <w:divBdr>
        <w:top w:val="none" w:sz="0" w:space="0" w:color="auto"/>
        <w:left w:val="none" w:sz="0" w:space="0" w:color="auto"/>
        <w:bottom w:val="none" w:sz="0" w:space="0" w:color="auto"/>
        <w:right w:val="none" w:sz="0" w:space="0" w:color="auto"/>
      </w:divBdr>
    </w:div>
    <w:div w:id="1483156946">
      <w:bodyDiv w:val="1"/>
      <w:marLeft w:val="0"/>
      <w:marRight w:val="0"/>
      <w:marTop w:val="0"/>
      <w:marBottom w:val="0"/>
      <w:divBdr>
        <w:top w:val="none" w:sz="0" w:space="0" w:color="auto"/>
        <w:left w:val="none" w:sz="0" w:space="0" w:color="auto"/>
        <w:bottom w:val="none" w:sz="0" w:space="0" w:color="auto"/>
        <w:right w:val="none" w:sz="0" w:space="0" w:color="auto"/>
      </w:divBdr>
    </w:div>
    <w:div w:id="1497191071">
      <w:bodyDiv w:val="1"/>
      <w:marLeft w:val="0"/>
      <w:marRight w:val="0"/>
      <w:marTop w:val="0"/>
      <w:marBottom w:val="0"/>
      <w:divBdr>
        <w:top w:val="none" w:sz="0" w:space="0" w:color="auto"/>
        <w:left w:val="none" w:sz="0" w:space="0" w:color="auto"/>
        <w:bottom w:val="none" w:sz="0" w:space="0" w:color="auto"/>
        <w:right w:val="none" w:sz="0" w:space="0" w:color="auto"/>
      </w:divBdr>
    </w:div>
    <w:div w:id="1499149243">
      <w:bodyDiv w:val="1"/>
      <w:marLeft w:val="0"/>
      <w:marRight w:val="0"/>
      <w:marTop w:val="0"/>
      <w:marBottom w:val="0"/>
      <w:divBdr>
        <w:top w:val="none" w:sz="0" w:space="0" w:color="auto"/>
        <w:left w:val="none" w:sz="0" w:space="0" w:color="auto"/>
        <w:bottom w:val="none" w:sz="0" w:space="0" w:color="auto"/>
        <w:right w:val="none" w:sz="0" w:space="0" w:color="auto"/>
      </w:divBdr>
    </w:div>
    <w:div w:id="1499153820">
      <w:bodyDiv w:val="1"/>
      <w:marLeft w:val="0"/>
      <w:marRight w:val="0"/>
      <w:marTop w:val="0"/>
      <w:marBottom w:val="0"/>
      <w:divBdr>
        <w:top w:val="none" w:sz="0" w:space="0" w:color="auto"/>
        <w:left w:val="none" w:sz="0" w:space="0" w:color="auto"/>
        <w:bottom w:val="none" w:sz="0" w:space="0" w:color="auto"/>
        <w:right w:val="none" w:sz="0" w:space="0" w:color="auto"/>
      </w:divBdr>
    </w:div>
    <w:div w:id="1500542555">
      <w:bodyDiv w:val="1"/>
      <w:marLeft w:val="0"/>
      <w:marRight w:val="0"/>
      <w:marTop w:val="0"/>
      <w:marBottom w:val="0"/>
      <w:divBdr>
        <w:top w:val="none" w:sz="0" w:space="0" w:color="auto"/>
        <w:left w:val="none" w:sz="0" w:space="0" w:color="auto"/>
        <w:bottom w:val="none" w:sz="0" w:space="0" w:color="auto"/>
        <w:right w:val="none" w:sz="0" w:space="0" w:color="auto"/>
      </w:divBdr>
    </w:div>
    <w:div w:id="1516185595">
      <w:bodyDiv w:val="1"/>
      <w:marLeft w:val="0"/>
      <w:marRight w:val="0"/>
      <w:marTop w:val="0"/>
      <w:marBottom w:val="0"/>
      <w:divBdr>
        <w:top w:val="none" w:sz="0" w:space="0" w:color="auto"/>
        <w:left w:val="none" w:sz="0" w:space="0" w:color="auto"/>
        <w:bottom w:val="none" w:sz="0" w:space="0" w:color="auto"/>
        <w:right w:val="none" w:sz="0" w:space="0" w:color="auto"/>
      </w:divBdr>
    </w:div>
    <w:div w:id="1517575696">
      <w:bodyDiv w:val="1"/>
      <w:marLeft w:val="0"/>
      <w:marRight w:val="0"/>
      <w:marTop w:val="0"/>
      <w:marBottom w:val="0"/>
      <w:divBdr>
        <w:top w:val="none" w:sz="0" w:space="0" w:color="auto"/>
        <w:left w:val="none" w:sz="0" w:space="0" w:color="auto"/>
        <w:bottom w:val="none" w:sz="0" w:space="0" w:color="auto"/>
        <w:right w:val="none" w:sz="0" w:space="0" w:color="auto"/>
      </w:divBdr>
    </w:div>
    <w:div w:id="1530022744">
      <w:bodyDiv w:val="1"/>
      <w:marLeft w:val="0"/>
      <w:marRight w:val="0"/>
      <w:marTop w:val="0"/>
      <w:marBottom w:val="0"/>
      <w:divBdr>
        <w:top w:val="none" w:sz="0" w:space="0" w:color="auto"/>
        <w:left w:val="none" w:sz="0" w:space="0" w:color="auto"/>
        <w:bottom w:val="none" w:sz="0" w:space="0" w:color="auto"/>
        <w:right w:val="none" w:sz="0" w:space="0" w:color="auto"/>
      </w:divBdr>
    </w:div>
    <w:div w:id="1538276905">
      <w:bodyDiv w:val="1"/>
      <w:marLeft w:val="0"/>
      <w:marRight w:val="0"/>
      <w:marTop w:val="0"/>
      <w:marBottom w:val="0"/>
      <w:divBdr>
        <w:top w:val="none" w:sz="0" w:space="0" w:color="auto"/>
        <w:left w:val="none" w:sz="0" w:space="0" w:color="auto"/>
        <w:bottom w:val="none" w:sz="0" w:space="0" w:color="auto"/>
        <w:right w:val="none" w:sz="0" w:space="0" w:color="auto"/>
      </w:divBdr>
    </w:div>
    <w:div w:id="1539464437">
      <w:bodyDiv w:val="1"/>
      <w:marLeft w:val="0"/>
      <w:marRight w:val="0"/>
      <w:marTop w:val="0"/>
      <w:marBottom w:val="0"/>
      <w:divBdr>
        <w:top w:val="none" w:sz="0" w:space="0" w:color="auto"/>
        <w:left w:val="none" w:sz="0" w:space="0" w:color="auto"/>
        <w:bottom w:val="none" w:sz="0" w:space="0" w:color="auto"/>
        <w:right w:val="none" w:sz="0" w:space="0" w:color="auto"/>
      </w:divBdr>
    </w:div>
    <w:div w:id="1548252894">
      <w:bodyDiv w:val="1"/>
      <w:marLeft w:val="0"/>
      <w:marRight w:val="0"/>
      <w:marTop w:val="0"/>
      <w:marBottom w:val="0"/>
      <w:divBdr>
        <w:top w:val="none" w:sz="0" w:space="0" w:color="auto"/>
        <w:left w:val="none" w:sz="0" w:space="0" w:color="auto"/>
        <w:bottom w:val="none" w:sz="0" w:space="0" w:color="auto"/>
        <w:right w:val="none" w:sz="0" w:space="0" w:color="auto"/>
      </w:divBdr>
    </w:div>
    <w:div w:id="1551066235">
      <w:bodyDiv w:val="1"/>
      <w:marLeft w:val="0"/>
      <w:marRight w:val="0"/>
      <w:marTop w:val="0"/>
      <w:marBottom w:val="0"/>
      <w:divBdr>
        <w:top w:val="none" w:sz="0" w:space="0" w:color="auto"/>
        <w:left w:val="none" w:sz="0" w:space="0" w:color="auto"/>
        <w:bottom w:val="none" w:sz="0" w:space="0" w:color="auto"/>
        <w:right w:val="none" w:sz="0" w:space="0" w:color="auto"/>
      </w:divBdr>
    </w:div>
    <w:div w:id="1553037449">
      <w:bodyDiv w:val="1"/>
      <w:marLeft w:val="0"/>
      <w:marRight w:val="0"/>
      <w:marTop w:val="0"/>
      <w:marBottom w:val="0"/>
      <w:divBdr>
        <w:top w:val="none" w:sz="0" w:space="0" w:color="auto"/>
        <w:left w:val="none" w:sz="0" w:space="0" w:color="auto"/>
        <w:bottom w:val="none" w:sz="0" w:space="0" w:color="auto"/>
        <w:right w:val="none" w:sz="0" w:space="0" w:color="auto"/>
      </w:divBdr>
    </w:div>
    <w:div w:id="1563633782">
      <w:bodyDiv w:val="1"/>
      <w:marLeft w:val="0"/>
      <w:marRight w:val="0"/>
      <w:marTop w:val="0"/>
      <w:marBottom w:val="0"/>
      <w:divBdr>
        <w:top w:val="none" w:sz="0" w:space="0" w:color="auto"/>
        <w:left w:val="none" w:sz="0" w:space="0" w:color="auto"/>
        <w:bottom w:val="none" w:sz="0" w:space="0" w:color="auto"/>
        <w:right w:val="none" w:sz="0" w:space="0" w:color="auto"/>
      </w:divBdr>
    </w:div>
    <w:div w:id="1574390331">
      <w:bodyDiv w:val="1"/>
      <w:marLeft w:val="0"/>
      <w:marRight w:val="0"/>
      <w:marTop w:val="0"/>
      <w:marBottom w:val="0"/>
      <w:divBdr>
        <w:top w:val="none" w:sz="0" w:space="0" w:color="auto"/>
        <w:left w:val="none" w:sz="0" w:space="0" w:color="auto"/>
        <w:bottom w:val="none" w:sz="0" w:space="0" w:color="auto"/>
        <w:right w:val="none" w:sz="0" w:space="0" w:color="auto"/>
      </w:divBdr>
    </w:div>
    <w:div w:id="1581400805">
      <w:bodyDiv w:val="1"/>
      <w:marLeft w:val="0"/>
      <w:marRight w:val="0"/>
      <w:marTop w:val="0"/>
      <w:marBottom w:val="0"/>
      <w:divBdr>
        <w:top w:val="none" w:sz="0" w:space="0" w:color="auto"/>
        <w:left w:val="none" w:sz="0" w:space="0" w:color="auto"/>
        <w:bottom w:val="none" w:sz="0" w:space="0" w:color="auto"/>
        <w:right w:val="none" w:sz="0" w:space="0" w:color="auto"/>
      </w:divBdr>
    </w:div>
    <w:div w:id="1594589126">
      <w:bodyDiv w:val="1"/>
      <w:marLeft w:val="0"/>
      <w:marRight w:val="0"/>
      <w:marTop w:val="0"/>
      <w:marBottom w:val="0"/>
      <w:divBdr>
        <w:top w:val="none" w:sz="0" w:space="0" w:color="auto"/>
        <w:left w:val="none" w:sz="0" w:space="0" w:color="auto"/>
        <w:bottom w:val="none" w:sz="0" w:space="0" w:color="auto"/>
        <w:right w:val="none" w:sz="0" w:space="0" w:color="auto"/>
      </w:divBdr>
    </w:div>
    <w:div w:id="1595745348">
      <w:bodyDiv w:val="1"/>
      <w:marLeft w:val="0"/>
      <w:marRight w:val="0"/>
      <w:marTop w:val="0"/>
      <w:marBottom w:val="0"/>
      <w:divBdr>
        <w:top w:val="none" w:sz="0" w:space="0" w:color="auto"/>
        <w:left w:val="none" w:sz="0" w:space="0" w:color="auto"/>
        <w:bottom w:val="none" w:sz="0" w:space="0" w:color="auto"/>
        <w:right w:val="none" w:sz="0" w:space="0" w:color="auto"/>
      </w:divBdr>
    </w:div>
    <w:div w:id="1597786109">
      <w:bodyDiv w:val="1"/>
      <w:marLeft w:val="0"/>
      <w:marRight w:val="0"/>
      <w:marTop w:val="0"/>
      <w:marBottom w:val="0"/>
      <w:divBdr>
        <w:top w:val="none" w:sz="0" w:space="0" w:color="auto"/>
        <w:left w:val="none" w:sz="0" w:space="0" w:color="auto"/>
        <w:bottom w:val="none" w:sz="0" w:space="0" w:color="auto"/>
        <w:right w:val="none" w:sz="0" w:space="0" w:color="auto"/>
      </w:divBdr>
    </w:div>
    <w:div w:id="1598564087">
      <w:bodyDiv w:val="1"/>
      <w:marLeft w:val="0"/>
      <w:marRight w:val="0"/>
      <w:marTop w:val="0"/>
      <w:marBottom w:val="0"/>
      <w:divBdr>
        <w:top w:val="none" w:sz="0" w:space="0" w:color="auto"/>
        <w:left w:val="none" w:sz="0" w:space="0" w:color="auto"/>
        <w:bottom w:val="none" w:sz="0" w:space="0" w:color="auto"/>
        <w:right w:val="none" w:sz="0" w:space="0" w:color="auto"/>
      </w:divBdr>
    </w:div>
    <w:div w:id="1619751130">
      <w:bodyDiv w:val="1"/>
      <w:marLeft w:val="0"/>
      <w:marRight w:val="0"/>
      <w:marTop w:val="0"/>
      <w:marBottom w:val="0"/>
      <w:divBdr>
        <w:top w:val="none" w:sz="0" w:space="0" w:color="auto"/>
        <w:left w:val="none" w:sz="0" w:space="0" w:color="auto"/>
        <w:bottom w:val="none" w:sz="0" w:space="0" w:color="auto"/>
        <w:right w:val="none" w:sz="0" w:space="0" w:color="auto"/>
      </w:divBdr>
    </w:div>
    <w:div w:id="1622999738">
      <w:bodyDiv w:val="1"/>
      <w:marLeft w:val="0"/>
      <w:marRight w:val="0"/>
      <w:marTop w:val="0"/>
      <w:marBottom w:val="0"/>
      <w:divBdr>
        <w:top w:val="none" w:sz="0" w:space="0" w:color="auto"/>
        <w:left w:val="none" w:sz="0" w:space="0" w:color="auto"/>
        <w:bottom w:val="none" w:sz="0" w:space="0" w:color="auto"/>
        <w:right w:val="none" w:sz="0" w:space="0" w:color="auto"/>
      </w:divBdr>
    </w:div>
    <w:div w:id="1649284161">
      <w:bodyDiv w:val="1"/>
      <w:marLeft w:val="0"/>
      <w:marRight w:val="0"/>
      <w:marTop w:val="0"/>
      <w:marBottom w:val="0"/>
      <w:divBdr>
        <w:top w:val="none" w:sz="0" w:space="0" w:color="auto"/>
        <w:left w:val="none" w:sz="0" w:space="0" w:color="auto"/>
        <w:bottom w:val="none" w:sz="0" w:space="0" w:color="auto"/>
        <w:right w:val="none" w:sz="0" w:space="0" w:color="auto"/>
      </w:divBdr>
    </w:div>
    <w:div w:id="1661499841">
      <w:bodyDiv w:val="1"/>
      <w:marLeft w:val="0"/>
      <w:marRight w:val="0"/>
      <w:marTop w:val="0"/>
      <w:marBottom w:val="0"/>
      <w:divBdr>
        <w:top w:val="none" w:sz="0" w:space="0" w:color="auto"/>
        <w:left w:val="none" w:sz="0" w:space="0" w:color="auto"/>
        <w:bottom w:val="none" w:sz="0" w:space="0" w:color="auto"/>
        <w:right w:val="none" w:sz="0" w:space="0" w:color="auto"/>
      </w:divBdr>
    </w:div>
    <w:div w:id="1661931206">
      <w:bodyDiv w:val="1"/>
      <w:marLeft w:val="0"/>
      <w:marRight w:val="0"/>
      <w:marTop w:val="0"/>
      <w:marBottom w:val="0"/>
      <w:divBdr>
        <w:top w:val="none" w:sz="0" w:space="0" w:color="auto"/>
        <w:left w:val="none" w:sz="0" w:space="0" w:color="auto"/>
        <w:bottom w:val="none" w:sz="0" w:space="0" w:color="auto"/>
        <w:right w:val="none" w:sz="0" w:space="0" w:color="auto"/>
      </w:divBdr>
    </w:div>
    <w:div w:id="1664116766">
      <w:bodyDiv w:val="1"/>
      <w:marLeft w:val="0"/>
      <w:marRight w:val="0"/>
      <w:marTop w:val="0"/>
      <w:marBottom w:val="0"/>
      <w:divBdr>
        <w:top w:val="none" w:sz="0" w:space="0" w:color="auto"/>
        <w:left w:val="none" w:sz="0" w:space="0" w:color="auto"/>
        <w:bottom w:val="none" w:sz="0" w:space="0" w:color="auto"/>
        <w:right w:val="none" w:sz="0" w:space="0" w:color="auto"/>
      </w:divBdr>
    </w:div>
    <w:div w:id="1667829247">
      <w:bodyDiv w:val="1"/>
      <w:marLeft w:val="0"/>
      <w:marRight w:val="0"/>
      <w:marTop w:val="0"/>
      <w:marBottom w:val="0"/>
      <w:divBdr>
        <w:top w:val="none" w:sz="0" w:space="0" w:color="auto"/>
        <w:left w:val="none" w:sz="0" w:space="0" w:color="auto"/>
        <w:bottom w:val="none" w:sz="0" w:space="0" w:color="auto"/>
        <w:right w:val="none" w:sz="0" w:space="0" w:color="auto"/>
      </w:divBdr>
    </w:div>
    <w:div w:id="1670254313">
      <w:bodyDiv w:val="1"/>
      <w:marLeft w:val="0"/>
      <w:marRight w:val="0"/>
      <w:marTop w:val="0"/>
      <w:marBottom w:val="0"/>
      <w:divBdr>
        <w:top w:val="none" w:sz="0" w:space="0" w:color="auto"/>
        <w:left w:val="none" w:sz="0" w:space="0" w:color="auto"/>
        <w:bottom w:val="none" w:sz="0" w:space="0" w:color="auto"/>
        <w:right w:val="none" w:sz="0" w:space="0" w:color="auto"/>
      </w:divBdr>
    </w:div>
    <w:div w:id="1671906204">
      <w:bodyDiv w:val="1"/>
      <w:marLeft w:val="0"/>
      <w:marRight w:val="0"/>
      <w:marTop w:val="0"/>
      <w:marBottom w:val="0"/>
      <w:divBdr>
        <w:top w:val="none" w:sz="0" w:space="0" w:color="auto"/>
        <w:left w:val="none" w:sz="0" w:space="0" w:color="auto"/>
        <w:bottom w:val="none" w:sz="0" w:space="0" w:color="auto"/>
        <w:right w:val="none" w:sz="0" w:space="0" w:color="auto"/>
      </w:divBdr>
    </w:div>
    <w:div w:id="1672028639">
      <w:bodyDiv w:val="1"/>
      <w:marLeft w:val="0"/>
      <w:marRight w:val="0"/>
      <w:marTop w:val="0"/>
      <w:marBottom w:val="0"/>
      <w:divBdr>
        <w:top w:val="none" w:sz="0" w:space="0" w:color="auto"/>
        <w:left w:val="none" w:sz="0" w:space="0" w:color="auto"/>
        <w:bottom w:val="none" w:sz="0" w:space="0" w:color="auto"/>
        <w:right w:val="none" w:sz="0" w:space="0" w:color="auto"/>
      </w:divBdr>
    </w:div>
    <w:div w:id="1679847734">
      <w:bodyDiv w:val="1"/>
      <w:marLeft w:val="0"/>
      <w:marRight w:val="0"/>
      <w:marTop w:val="0"/>
      <w:marBottom w:val="0"/>
      <w:divBdr>
        <w:top w:val="none" w:sz="0" w:space="0" w:color="auto"/>
        <w:left w:val="none" w:sz="0" w:space="0" w:color="auto"/>
        <w:bottom w:val="none" w:sz="0" w:space="0" w:color="auto"/>
        <w:right w:val="none" w:sz="0" w:space="0" w:color="auto"/>
      </w:divBdr>
    </w:div>
    <w:div w:id="1684548777">
      <w:bodyDiv w:val="1"/>
      <w:marLeft w:val="0"/>
      <w:marRight w:val="0"/>
      <w:marTop w:val="0"/>
      <w:marBottom w:val="0"/>
      <w:divBdr>
        <w:top w:val="none" w:sz="0" w:space="0" w:color="auto"/>
        <w:left w:val="none" w:sz="0" w:space="0" w:color="auto"/>
        <w:bottom w:val="none" w:sz="0" w:space="0" w:color="auto"/>
        <w:right w:val="none" w:sz="0" w:space="0" w:color="auto"/>
      </w:divBdr>
    </w:div>
    <w:div w:id="1687174420">
      <w:bodyDiv w:val="1"/>
      <w:marLeft w:val="0"/>
      <w:marRight w:val="0"/>
      <w:marTop w:val="0"/>
      <w:marBottom w:val="0"/>
      <w:divBdr>
        <w:top w:val="none" w:sz="0" w:space="0" w:color="auto"/>
        <w:left w:val="none" w:sz="0" w:space="0" w:color="auto"/>
        <w:bottom w:val="none" w:sz="0" w:space="0" w:color="auto"/>
        <w:right w:val="none" w:sz="0" w:space="0" w:color="auto"/>
      </w:divBdr>
    </w:div>
    <w:div w:id="1688872560">
      <w:bodyDiv w:val="1"/>
      <w:marLeft w:val="0"/>
      <w:marRight w:val="0"/>
      <w:marTop w:val="0"/>
      <w:marBottom w:val="0"/>
      <w:divBdr>
        <w:top w:val="none" w:sz="0" w:space="0" w:color="auto"/>
        <w:left w:val="none" w:sz="0" w:space="0" w:color="auto"/>
        <w:bottom w:val="none" w:sz="0" w:space="0" w:color="auto"/>
        <w:right w:val="none" w:sz="0" w:space="0" w:color="auto"/>
      </w:divBdr>
    </w:div>
    <w:div w:id="1696808391">
      <w:bodyDiv w:val="1"/>
      <w:marLeft w:val="0"/>
      <w:marRight w:val="0"/>
      <w:marTop w:val="0"/>
      <w:marBottom w:val="0"/>
      <w:divBdr>
        <w:top w:val="none" w:sz="0" w:space="0" w:color="auto"/>
        <w:left w:val="none" w:sz="0" w:space="0" w:color="auto"/>
        <w:bottom w:val="none" w:sz="0" w:space="0" w:color="auto"/>
        <w:right w:val="none" w:sz="0" w:space="0" w:color="auto"/>
      </w:divBdr>
    </w:div>
    <w:div w:id="1713382910">
      <w:bodyDiv w:val="1"/>
      <w:marLeft w:val="0"/>
      <w:marRight w:val="0"/>
      <w:marTop w:val="0"/>
      <w:marBottom w:val="0"/>
      <w:divBdr>
        <w:top w:val="none" w:sz="0" w:space="0" w:color="auto"/>
        <w:left w:val="none" w:sz="0" w:space="0" w:color="auto"/>
        <w:bottom w:val="none" w:sz="0" w:space="0" w:color="auto"/>
        <w:right w:val="none" w:sz="0" w:space="0" w:color="auto"/>
      </w:divBdr>
    </w:div>
    <w:div w:id="1719236933">
      <w:bodyDiv w:val="1"/>
      <w:marLeft w:val="0"/>
      <w:marRight w:val="0"/>
      <w:marTop w:val="0"/>
      <w:marBottom w:val="0"/>
      <w:divBdr>
        <w:top w:val="none" w:sz="0" w:space="0" w:color="auto"/>
        <w:left w:val="none" w:sz="0" w:space="0" w:color="auto"/>
        <w:bottom w:val="none" w:sz="0" w:space="0" w:color="auto"/>
        <w:right w:val="none" w:sz="0" w:space="0" w:color="auto"/>
      </w:divBdr>
    </w:div>
    <w:div w:id="1727871508">
      <w:bodyDiv w:val="1"/>
      <w:marLeft w:val="0"/>
      <w:marRight w:val="0"/>
      <w:marTop w:val="0"/>
      <w:marBottom w:val="0"/>
      <w:divBdr>
        <w:top w:val="none" w:sz="0" w:space="0" w:color="auto"/>
        <w:left w:val="none" w:sz="0" w:space="0" w:color="auto"/>
        <w:bottom w:val="none" w:sz="0" w:space="0" w:color="auto"/>
        <w:right w:val="none" w:sz="0" w:space="0" w:color="auto"/>
      </w:divBdr>
    </w:div>
    <w:div w:id="1731463706">
      <w:bodyDiv w:val="1"/>
      <w:marLeft w:val="0"/>
      <w:marRight w:val="0"/>
      <w:marTop w:val="0"/>
      <w:marBottom w:val="0"/>
      <w:divBdr>
        <w:top w:val="none" w:sz="0" w:space="0" w:color="auto"/>
        <w:left w:val="none" w:sz="0" w:space="0" w:color="auto"/>
        <w:bottom w:val="none" w:sz="0" w:space="0" w:color="auto"/>
        <w:right w:val="none" w:sz="0" w:space="0" w:color="auto"/>
      </w:divBdr>
    </w:div>
    <w:div w:id="1737586117">
      <w:bodyDiv w:val="1"/>
      <w:marLeft w:val="0"/>
      <w:marRight w:val="0"/>
      <w:marTop w:val="0"/>
      <w:marBottom w:val="0"/>
      <w:divBdr>
        <w:top w:val="none" w:sz="0" w:space="0" w:color="auto"/>
        <w:left w:val="none" w:sz="0" w:space="0" w:color="auto"/>
        <w:bottom w:val="none" w:sz="0" w:space="0" w:color="auto"/>
        <w:right w:val="none" w:sz="0" w:space="0" w:color="auto"/>
      </w:divBdr>
    </w:div>
    <w:div w:id="1739015431">
      <w:bodyDiv w:val="1"/>
      <w:marLeft w:val="0"/>
      <w:marRight w:val="0"/>
      <w:marTop w:val="0"/>
      <w:marBottom w:val="0"/>
      <w:divBdr>
        <w:top w:val="none" w:sz="0" w:space="0" w:color="auto"/>
        <w:left w:val="none" w:sz="0" w:space="0" w:color="auto"/>
        <w:bottom w:val="none" w:sz="0" w:space="0" w:color="auto"/>
        <w:right w:val="none" w:sz="0" w:space="0" w:color="auto"/>
      </w:divBdr>
    </w:div>
    <w:div w:id="1741556687">
      <w:bodyDiv w:val="1"/>
      <w:marLeft w:val="0"/>
      <w:marRight w:val="0"/>
      <w:marTop w:val="0"/>
      <w:marBottom w:val="0"/>
      <w:divBdr>
        <w:top w:val="none" w:sz="0" w:space="0" w:color="auto"/>
        <w:left w:val="none" w:sz="0" w:space="0" w:color="auto"/>
        <w:bottom w:val="none" w:sz="0" w:space="0" w:color="auto"/>
        <w:right w:val="none" w:sz="0" w:space="0" w:color="auto"/>
      </w:divBdr>
    </w:div>
    <w:div w:id="1749569207">
      <w:bodyDiv w:val="1"/>
      <w:marLeft w:val="0"/>
      <w:marRight w:val="0"/>
      <w:marTop w:val="0"/>
      <w:marBottom w:val="0"/>
      <w:divBdr>
        <w:top w:val="none" w:sz="0" w:space="0" w:color="auto"/>
        <w:left w:val="none" w:sz="0" w:space="0" w:color="auto"/>
        <w:bottom w:val="none" w:sz="0" w:space="0" w:color="auto"/>
        <w:right w:val="none" w:sz="0" w:space="0" w:color="auto"/>
      </w:divBdr>
    </w:div>
    <w:div w:id="1783458884">
      <w:bodyDiv w:val="1"/>
      <w:marLeft w:val="0"/>
      <w:marRight w:val="0"/>
      <w:marTop w:val="0"/>
      <w:marBottom w:val="0"/>
      <w:divBdr>
        <w:top w:val="none" w:sz="0" w:space="0" w:color="auto"/>
        <w:left w:val="none" w:sz="0" w:space="0" w:color="auto"/>
        <w:bottom w:val="none" w:sz="0" w:space="0" w:color="auto"/>
        <w:right w:val="none" w:sz="0" w:space="0" w:color="auto"/>
      </w:divBdr>
    </w:div>
    <w:div w:id="1784836399">
      <w:bodyDiv w:val="1"/>
      <w:marLeft w:val="0"/>
      <w:marRight w:val="0"/>
      <w:marTop w:val="0"/>
      <w:marBottom w:val="0"/>
      <w:divBdr>
        <w:top w:val="none" w:sz="0" w:space="0" w:color="auto"/>
        <w:left w:val="none" w:sz="0" w:space="0" w:color="auto"/>
        <w:bottom w:val="none" w:sz="0" w:space="0" w:color="auto"/>
        <w:right w:val="none" w:sz="0" w:space="0" w:color="auto"/>
      </w:divBdr>
    </w:div>
    <w:div w:id="1786079516">
      <w:bodyDiv w:val="1"/>
      <w:marLeft w:val="0"/>
      <w:marRight w:val="0"/>
      <w:marTop w:val="0"/>
      <w:marBottom w:val="0"/>
      <w:divBdr>
        <w:top w:val="none" w:sz="0" w:space="0" w:color="auto"/>
        <w:left w:val="none" w:sz="0" w:space="0" w:color="auto"/>
        <w:bottom w:val="none" w:sz="0" w:space="0" w:color="auto"/>
        <w:right w:val="none" w:sz="0" w:space="0" w:color="auto"/>
      </w:divBdr>
    </w:div>
    <w:div w:id="1789540146">
      <w:bodyDiv w:val="1"/>
      <w:marLeft w:val="0"/>
      <w:marRight w:val="0"/>
      <w:marTop w:val="0"/>
      <w:marBottom w:val="0"/>
      <w:divBdr>
        <w:top w:val="none" w:sz="0" w:space="0" w:color="auto"/>
        <w:left w:val="none" w:sz="0" w:space="0" w:color="auto"/>
        <w:bottom w:val="none" w:sz="0" w:space="0" w:color="auto"/>
        <w:right w:val="none" w:sz="0" w:space="0" w:color="auto"/>
      </w:divBdr>
    </w:div>
    <w:div w:id="1800605575">
      <w:bodyDiv w:val="1"/>
      <w:marLeft w:val="0"/>
      <w:marRight w:val="0"/>
      <w:marTop w:val="0"/>
      <w:marBottom w:val="0"/>
      <w:divBdr>
        <w:top w:val="none" w:sz="0" w:space="0" w:color="auto"/>
        <w:left w:val="none" w:sz="0" w:space="0" w:color="auto"/>
        <w:bottom w:val="none" w:sz="0" w:space="0" w:color="auto"/>
        <w:right w:val="none" w:sz="0" w:space="0" w:color="auto"/>
      </w:divBdr>
    </w:div>
    <w:div w:id="1800998863">
      <w:bodyDiv w:val="1"/>
      <w:marLeft w:val="0"/>
      <w:marRight w:val="0"/>
      <w:marTop w:val="0"/>
      <w:marBottom w:val="0"/>
      <w:divBdr>
        <w:top w:val="none" w:sz="0" w:space="0" w:color="auto"/>
        <w:left w:val="none" w:sz="0" w:space="0" w:color="auto"/>
        <w:bottom w:val="none" w:sz="0" w:space="0" w:color="auto"/>
        <w:right w:val="none" w:sz="0" w:space="0" w:color="auto"/>
      </w:divBdr>
    </w:div>
    <w:div w:id="1810628853">
      <w:bodyDiv w:val="1"/>
      <w:marLeft w:val="0"/>
      <w:marRight w:val="0"/>
      <w:marTop w:val="0"/>
      <w:marBottom w:val="0"/>
      <w:divBdr>
        <w:top w:val="none" w:sz="0" w:space="0" w:color="auto"/>
        <w:left w:val="none" w:sz="0" w:space="0" w:color="auto"/>
        <w:bottom w:val="none" w:sz="0" w:space="0" w:color="auto"/>
        <w:right w:val="none" w:sz="0" w:space="0" w:color="auto"/>
      </w:divBdr>
    </w:div>
    <w:div w:id="1813134686">
      <w:bodyDiv w:val="1"/>
      <w:marLeft w:val="0"/>
      <w:marRight w:val="0"/>
      <w:marTop w:val="0"/>
      <w:marBottom w:val="0"/>
      <w:divBdr>
        <w:top w:val="none" w:sz="0" w:space="0" w:color="auto"/>
        <w:left w:val="none" w:sz="0" w:space="0" w:color="auto"/>
        <w:bottom w:val="none" w:sz="0" w:space="0" w:color="auto"/>
        <w:right w:val="none" w:sz="0" w:space="0" w:color="auto"/>
      </w:divBdr>
    </w:div>
    <w:div w:id="1813910158">
      <w:bodyDiv w:val="1"/>
      <w:marLeft w:val="0"/>
      <w:marRight w:val="0"/>
      <w:marTop w:val="0"/>
      <w:marBottom w:val="0"/>
      <w:divBdr>
        <w:top w:val="none" w:sz="0" w:space="0" w:color="auto"/>
        <w:left w:val="none" w:sz="0" w:space="0" w:color="auto"/>
        <w:bottom w:val="none" w:sz="0" w:space="0" w:color="auto"/>
        <w:right w:val="none" w:sz="0" w:space="0" w:color="auto"/>
      </w:divBdr>
    </w:div>
    <w:div w:id="1817648843">
      <w:bodyDiv w:val="1"/>
      <w:marLeft w:val="0"/>
      <w:marRight w:val="0"/>
      <w:marTop w:val="0"/>
      <w:marBottom w:val="0"/>
      <w:divBdr>
        <w:top w:val="none" w:sz="0" w:space="0" w:color="auto"/>
        <w:left w:val="none" w:sz="0" w:space="0" w:color="auto"/>
        <w:bottom w:val="none" w:sz="0" w:space="0" w:color="auto"/>
        <w:right w:val="none" w:sz="0" w:space="0" w:color="auto"/>
      </w:divBdr>
    </w:div>
    <w:div w:id="1817726347">
      <w:bodyDiv w:val="1"/>
      <w:marLeft w:val="0"/>
      <w:marRight w:val="0"/>
      <w:marTop w:val="0"/>
      <w:marBottom w:val="0"/>
      <w:divBdr>
        <w:top w:val="none" w:sz="0" w:space="0" w:color="auto"/>
        <w:left w:val="none" w:sz="0" w:space="0" w:color="auto"/>
        <w:bottom w:val="none" w:sz="0" w:space="0" w:color="auto"/>
        <w:right w:val="none" w:sz="0" w:space="0" w:color="auto"/>
      </w:divBdr>
    </w:div>
    <w:div w:id="1839733882">
      <w:bodyDiv w:val="1"/>
      <w:marLeft w:val="0"/>
      <w:marRight w:val="0"/>
      <w:marTop w:val="0"/>
      <w:marBottom w:val="0"/>
      <w:divBdr>
        <w:top w:val="none" w:sz="0" w:space="0" w:color="auto"/>
        <w:left w:val="none" w:sz="0" w:space="0" w:color="auto"/>
        <w:bottom w:val="none" w:sz="0" w:space="0" w:color="auto"/>
        <w:right w:val="none" w:sz="0" w:space="0" w:color="auto"/>
      </w:divBdr>
    </w:div>
    <w:div w:id="1842044121">
      <w:bodyDiv w:val="1"/>
      <w:marLeft w:val="0"/>
      <w:marRight w:val="0"/>
      <w:marTop w:val="0"/>
      <w:marBottom w:val="0"/>
      <w:divBdr>
        <w:top w:val="none" w:sz="0" w:space="0" w:color="auto"/>
        <w:left w:val="none" w:sz="0" w:space="0" w:color="auto"/>
        <w:bottom w:val="none" w:sz="0" w:space="0" w:color="auto"/>
        <w:right w:val="none" w:sz="0" w:space="0" w:color="auto"/>
      </w:divBdr>
    </w:div>
    <w:div w:id="1865821248">
      <w:bodyDiv w:val="1"/>
      <w:marLeft w:val="0"/>
      <w:marRight w:val="0"/>
      <w:marTop w:val="0"/>
      <w:marBottom w:val="0"/>
      <w:divBdr>
        <w:top w:val="none" w:sz="0" w:space="0" w:color="auto"/>
        <w:left w:val="none" w:sz="0" w:space="0" w:color="auto"/>
        <w:bottom w:val="none" w:sz="0" w:space="0" w:color="auto"/>
        <w:right w:val="none" w:sz="0" w:space="0" w:color="auto"/>
      </w:divBdr>
    </w:div>
    <w:div w:id="1867981327">
      <w:bodyDiv w:val="1"/>
      <w:marLeft w:val="0"/>
      <w:marRight w:val="0"/>
      <w:marTop w:val="0"/>
      <w:marBottom w:val="0"/>
      <w:divBdr>
        <w:top w:val="none" w:sz="0" w:space="0" w:color="auto"/>
        <w:left w:val="none" w:sz="0" w:space="0" w:color="auto"/>
        <w:bottom w:val="none" w:sz="0" w:space="0" w:color="auto"/>
        <w:right w:val="none" w:sz="0" w:space="0" w:color="auto"/>
      </w:divBdr>
    </w:div>
    <w:div w:id="1891067311">
      <w:bodyDiv w:val="1"/>
      <w:marLeft w:val="0"/>
      <w:marRight w:val="0"/>
      <w:marTop w:val="0"/>
      <w:marBottom w:val="0"/>
      <w:divBdr>
        <w:top w:val="none" w:sz="0" w:space="0" w:color="auto"/>
        <w:left w:val="none" w:sz="0" w:space="0" w:color="auto"/>
        <w:bottom w:val="none" w:sz="0" w:space="0" w:color="auto"/>
        <w:right w:val="none" w:sz="0" w:space="0" w:color="auto"/>
      </w:divBdr>
    </w:div>
    <w:div w:id="1911698042">
      <w:bodyDiv w:val="1"/>
      <w:marLeft w:val="0"/>
      <w:marRight w:val="0"/>
      <w:marTop w:val="0"/>
      <w:marBottom w:val="0"/>
      <w:divBdr>
        <w:top w:val="none" w:sz="0" w:space="0" w:color="auto"/>
        <w:left w:val="none" w:sz="0" w:space="0" w:color="auto"/>
        <w:bottom w:val="none" w:sz="0" w:space="0" w:color="auto"/>
        <w:right w:val="none" w:sz="0" w:space="0" w:color="auto"/>
      </w:divBdr>
    </w:div>
    <w:div w:id="1913193527">
      <w:bodyDiv w:val="1"/>
      <w:marLeft w:val="0"/>
      <w:marRight w:val="0"/>
      <w:marTop w:val="0"/>
      <w:marBottom w:val="0"/>
      <w:divBdr>
        <w:top w:val="none" w:sz="0" w:space="0" w:color="auto"/>
        <w:left w:val="none" w:sz="0" w:space="0" w:color="auto"/>
        <w:bottom w:val="none" w:sz="0" w:space="0" w:color="auto"/>
        <w:right w:val="none" w:sz="0" w:space="0" w:color="auto"/>
      </w:divBdr>
    </w:div>
    <w:div w:id="1918396642">
      <w:bodyDiv w:val="1"/>
      <w:marLeft w:val="0"/>
      <w:marRight w:val="0"/>
      <w:marTop w:val="0"/>
      <w:marBottom w:val="0"/>
      <w:divBdr>
        <w:top w:val="none" w:sz="0" w:space="0" w:color="auto"/>
        <w:left w:val="none" w:sz="0" w:space="0" w:color="auto"/>
        <w:bottom w:val="none" w:sz="0" w:space="0" w:color="auto"/>
        <w:right w:val="none" w:sz="0" w:space="0" w:color="auto"/>
      </w:divBdr>
    </w:div>
    <w:div w:id="1925189978">
      <w:bodyDiv w:val="1"/>
      <w:marLeft w:val="0"/>
      <w:marRight w:val="0"/>
      <w:marTop w:val="0"/>
      <w:marBottom w:val="0"/>
      <w:divBdr>
        <w:top w:val="none" w:sz="0" w:space="0" w:color="auto"/>
        <w:left w:val="none" w:sz="0" w:space="0" w:color="auto"/>
        <w:bottom w:val="none" w:sz="0" w:space="0" w:color="auto"/>
        <w:right w:val="none" w:sz="0" w:space="0" w:color="auto"/>
      </w:divBdr>
    </w:div>
    <w:div w:id="1926575757">
      <w:bodyDiv w:val="1"/>
      <w:marLeft w:val="0"/>
      <w:marRight w:val="0"/>
      <w:marTop w:val="0"/>
      <w:marBottom w:val="0"/>
      <w:divBdr>
        <w:top w:val="none" w:sz="0" w:space="0" w:color="auto"/>
        <w:left w:val="none" w:sz="0" w:space="0" w:color="auto"/>
        <w:bottom w:val="none" w:sz="0" w:space="0" w:color="auto"/>
        <w:right w:val="none" w:sz="0" w:space="0" w:color="auto"/>
      </w:divBdr>
    </w:div>
    <w:div w:id="1928071906">
      <w:bodyDiv w:val="1"/>
      <w:marLeft w:val="0"/>
      <w:marRight w:val="0"/>
      <w:marTop w:val="0"/>
      <w:marBottom w:val="0"/>
      <w:divBdr>
        <w:top w:val="none" w:sz="0" w:space="0" w:color="auto"/>
        <w:left w:val="none" w:sz="0" w:space="0" w:color="auto"/>
        <w:bottom w:val="none" w:sz="0" w:space="0" w:color="auto"/>
        <w:right w:val="none" w:sz="0" w:space="0" w:color="auto"/>
      </w:divBdr>
    </w:div>
    <w:div w:id="1930187389">
      <w:bodyDiv w:val="1"/>
      <w:marLeft w:val="0"/>
      <w:marRight w:val="0"/>
      <w:marTop w:val="0"/>
      <w:marBottom w:val="0"/>
      <w:divBdr>
        <w:top w:val="none" w:sz="0" w:space="0" w:color="auto"/>
        <w:left w:val="none" w:sz="0" w:space="0" w:color="auto"/>
        <w:bottom w:val="none" w:sz="0" w:space="0" w:color="auto"/>
        <w:right w:val="none" w:sz="0" w:space="0" w:color="auto"/>
      </w:divBdr>
    </w:div>
    <w:div w:id="1936669845">
      <w:bodyDiv w:val="1"/>
      <w:marLeft w:val="0"/>
      <w:marRight w:val="0"/>
      <w:marTop w:val="0"/>
      <w:marBottom w:val="0"/>
      <w:divBdr>
        <w:top w:val="none" w:sz="0" w:space="0" w:color="auto"/>
        <w:left w:val="none" w:sz="0" w:space="0" w:color="auto"/>
        <w:bottom w:val="none" w:sz="0" w:space="0" w:color="auto"/>
        <w:right w:val="none" w:sz="0" w:space="0" w:color="auto"/>
      </w:divBdr>
    </w:div>
    <w:div w:id="1941252931">
      <w:bodyDiv w:val="1"/>
      <w:marLeft w:val="0"/>
      <w:marRight w:val="0"/>
      <w:marTop w:val="0"/>
      <w:marBottom w:val="0"/>
      <w:divBdr>
        <w:top w:val="none" w:sz="0" w:space="0" w:color="auto"/>
        <w:left w:val="none" w:sz="0" w:space="0" w:color="auto"/>
        <w:bottom w:val="none" w:sz="0" w:space="0" w:color="auto"/>
        <w:right w:val="none" w:sz="0" w:space="0" w:color="auto"/>
      </w:divBdr>
    </w:div>
    <w:div w:id="1960260070">
      <w:bodyDiv w:val="1"/>
      <w:marLeft w:val="0"/>
      <w:marRight w:val="0"/>
      <w:marTop w:val="0"/>
      <w:marBottom w:val="0"/>
      <w:divBdr>
        <w:top w:val="none" w:sz="0" w:space="0" w:color="auto"/>
        <w:left w:val="none" w:sz="0" w:space="0" w:color="auto"/>
        <w:bottom w:val="none" w:sz="0" w:space="0" w:color="auto"/>
        <w:right w:val="none" w:sz="0" w:space="0" w:color="auto"/>
      </w:divBdr>
    </w:div>
    <w:div w:id="1964071449">
      <w:bodyDiv w:val="1"/>
      <w:marLeft w:val="0"/>
      <w:marRight w:val="0"/>
      <w:marTop w:val="0"/>
      <w:marBottom w:val="0"/>
      <w:divBdr>
        <w:top w:val="none" w:sz="0" w:space="0" w:color="auto"/>
        <w:left w:val="none" w:sz="0" w:space="0" w:color="auto"/>
        <w:bottom w:val="none" w:sz="0" w:space="0" w:color="auto"/>
        <w:right w:val="none" w:sz="0" w:space="0" w:color="auto"/>
      </w:divBdr>
    </w:div>
    <w:div w:id="1968588865">
      <w:bodyDiv w:val="1"/>
      <w:marLeft w:val="0"/>
      <w:marRight w:val="0"/>
      <w:marTop w:val="0"/>
      <w:marBottom w:val="0"/>
      <w:divBdr>
        <w:top w:val="none" w:sz="0" w:space="0" w:color="auto"/>
        <w:left w:val="none" w:sz="0" w:space="0" w:color="auto"/>
        <w:bottom w:val="none" w:sz="0" w:space="0" w:color="auto"/>
        <w:right w:val="none" w:sz="0" w:space="0" w:color="auto"/>
      </w:divBdr>
    </w:div>
    <w:div w:id="1969508011">
      <w:bodyDiv w:val="1"/>
      <w:marLeft w:val="0"/>
      <w:marRight w:val="0"/>
      <w:marTop w:val="0"/>
      <w:marBottom w:val="0"/>
      <w:divBdr>
        <w:top w:val="none" w:sz="0" w:space="0" w:color="auto"/>
        <w:left w:val="none" w:sz="0" w:space="0" w:color="auto"/>
        <w:bottom w:val="none" w:sz="0" w:space="0" w:color="auto"/>
        <w:right w:val="none" w:sz="0" w:space="0" w:color="auto"/>
      </w:divBdr>
    </w:div>
    <w:div w:id="1974944566">
      <w:bodyDiv w:val="1"/>
      <w:marLeft w:val="0"/>
      <w:marRight w:val="0"/>
      <w:marTop w:val="0"/>
      <w:marBottom w:val="0"/>
      <w:divBdr>
        <w:top w:val="none" w:sz="0" w:space="0" w:color="auto"/>
        <w:left w:val="none" w:sz="0" w:space="0" w:color="auto"/>
        <w:bottom w:val="none" w:sz="0" w:space="0" w:color="auto"/>
        <w:right w:val="none" w:sz="0" w:space="0" w:color="auto"/>
      </w:divBdr>
    </w:div>
    <w:div w:id="1978102381">
      <w:bodyDiv w:val="1"/>
      <w:marLeft w:val="0"/>
      <w:marRight w:val="0"/>
      <w:marTop w:val="0"/>
      <w:marBottom w:val="0"/>
      <w:divBdr>
        <w:top w:val="none" w:sz="0" w:space="0" w:color="auto"/>
        <w:left w:val="none" w:sz="0" w:space="0" w:color="auto"/>
        <w:bottom w:val="none" w:sz="0" w:space="0" w:color="auto"/>
        <w:right w:val="none" w:sz="0" w:space="0" w:color="auto"/>
      </w:divBdr>
    </w:div>
    <w:div w:id="1979332806">
      <w:bodyDiv w:val="1"/>
      <w:marLeft w:val="0"/>
      <w:marRight w:val="0"/>
      <w:marTop w:val="0"/>
      <w:marBottom w:val="0"/>
      <w:divBdr>
        <w:top w:val="none" w:sz="0" w:space="0" w:color="auto"/>
        <w:left w:val="none" w:sz="0" w:space="0" w:color="auto"/>
        <w:bottom w:val="none" w:sz="0" w:space="0" w:color="auto"/>
        <w:right w:val="none" w:sz="0" w:space="0" w:color="auto"/>
      </w:divBdr>
    </w:div>
    <w:div w:id="1989434991">
      <w:bodyDiv w:val="1"/>
      <w:marLeft w:val="0"/>
      <w:marRight w:val="0"/>
      <w:marTop w:val="0"/>
      <w:marBottom w:val="0"/>
      <w:divBdr>
        <w:top w:val="none" w:sz="0" w:space="0" w:color="auto"/>
        <w:left w:val="none" w:sz="0" w:space="0" w:color="auto"/>
        <w:bottom w:val="none" w:sz="0" w:space="0" w:color="auto"/>
        <w:right w:val="none" w:sz="0" w:space="0" w:color="auto"/>
      </w:divBdr>
    </w:div>
    <w:div w:id="2001423361">
      <w:bodyDiv w:val="1"/>
      <w:marLeft w:val="0"/>
      <w:marRight w:val="0"/>
      <w:marTop w:val="0"/>
      <w:marBottom w:val="0"/>
      <w:divBdr>
        <w:top w:val="none" w:sz="0" w:space="0" w:color="auto"/>
        <w:left w:val="none" w:sz="0" w:space="0" w:color="auto"/>
        <w:bottom w:val="none" w:sz="0" w:space="0" w:color="auto"/>
        <w:right w:val="none" w:sz="0" w:space="0" w:color="auto"/>
      </w:divBdr>
    </w:div>
    <w:div w:id="2014605753">
      <w:bodyDiv w:val="1"/>
      <w:marLeft w:val="0"/>
      <w:marRight w:val="0"/>
      <w:marTop w:val="0"/>
      <w:marBottom w:val="0"/>
      <w:divBdr>
        <w:top w:val="none" w:sz="0" w:space="0" w:color="auto"/>
        <w:left w:val="none" w:sz="0" w:space="0" w:color="auto"/>
        <w:bottom w:val="none" w:sz="0" w:space="0" w:color="auto"/>
        <w:right w:val="none" w:sz="0" w:space="0" w:color="auto"/>
      </w:divBdr>
    </w:div>
    <w:div w:id="2015178812">
      <w:bodyDiv w:val="1"/>
      <w:marLeft w:val="0"/>
      <w:marRight w:val="0"/>
      <w:marTop w:val="0"/>
      <w:marBottom w:val="0"/>
      <w:divBdr>
        <w:top w:val="none" w:sz="0" w:space="0" w:color="auto"/>
        <w:left w:val="none" w:sz="0" w:space="0" w:color="auto"/>
        <w:bottom w:val="none" w:sz="0" w:space="0" w:color="auto"/>
        <w:right w:val="none" w:sz="0" w:space="0" w:color="auto"/>
      </w:divBdr>
    </w:div>
    <w:div w:id="2019112231">
      <w:bodyDiv w:val="1"/>
      <w:marLeft w:val="0"/>
      <w:marRight w:val="0"/>
      <w:marTop w:val="0"/>
      <w:marBottom w:val="0"/>
      <w:divBdr>
        <w:top w:val="none" w:sz="0" w:space="0" w:color="auto"/>
        <w:left w:val="none" w:sz="0" w:space="0" w:color="auto"/>
        <w:bottom w:val="none" w:sz="0" w:space="0" w:color="auto"/>
        <w:right w:val="none" w:sz="0" w:space="0" w:color="auto"/>
      </w:divBdr>
    </w:div>
    <w:div w:id="2024626569">
      <w:bodyDiv w:val="1"/>
      <w:marLeft w:val="0"/>
      <w:marRight w:val="0"/>
      <w:marTop w:val="0"/>
      <w:marBottom w:val="0"/>
      <w:divBdr>
        <w:top w:val="none" w:sz="0" w:space="0" w:color="auto"/>
        <w:left w:val="none" w:sz="0" w:space="0" w:color="auto"/>
        <w:bottom w:val="none" w:sz="0" w:space="0" w:color="auto"/>
        <w:right w:val="none" w:sz="0" w:space="0" w:color="auto"/>
      </w:divBdr>
    </w:div>
    <w:div w:id="2036536303">
      <w:bodyDiv w:val="1"/>
      <w:marLeft w:val="0"/>
      <w:marRight w:val="0"/>
      <w:marTop w:val="0"/>
      <w:marBottom w:val="0"/>
      <w:divBdr>
        <w:top w:val="none" w:sz="0" w:space="0" w:color="auto"/>
        <w:left w:val="none" w:sz="0" w:space="0" w:color="auto"/>
        <w:bottom w:val="none" w:sz="0" w:space="0" w:color="auto"/>
        <w:right w:val="none" w:sz="0" w:space="0" w:color="auto"/>
      </w:divBdr>
    </w:div>
    <w:div w:id="2040429395">
      <w:bodyDiv w:val="1"/>
      <w:marLeft w:val="0"/>
      <w:marRight w:val="0"/>
      <w:marTop w:val="0"/>
      <w:marBottom w:val="0"/>
      <w:divBdr>
        <w:top w:val="none" w:sz="0" w:space="0" w:color="auto"/>
        <w:left w:val="none" w:sz="0" w:space="0" w:color="auto"/>
        <w:bottom w:val="none" w:sz="0" w:space="0" w:color="auto"/>
        <w:right w:val="none" w:sz="0" w:space="0" w:color="auto"/>
      </w:divBdr>
    </w:div>
    <w:div w:id="2050105976">
      <w:bodyDiv w:val="1"/>
      <w:marLeft w:val="0"/>
      <w:marRight w:val="0"/>
      <w:marTop w:val="0"/>
      <w:marBottom w:val="0"/>
      <w:divBdr>
        <w:top w:val="none" w:sz="0" w:space="0" w:color="auto"/>
        <w:left w:val="none" w:sz="0" w:space="0" w:color="auto"/>
        <w:bottom w:val="none" w:sz="0" w:space="0" w:color="auto"/>
        <w:right w:val="none" w:sz="0" w:space="0" w:color="auto"/>
      </w:divBdr>
    </w:div>
    <w:div w:id="2052724387">
      <w:bodyDiv w:val="1"/>
      <w:marLeft w:val="0"/>
      <w:marRight w:val="0"/>
      <w:marTop w:val="0"/>
      <w:marBottom w:val="0"/>
      <w:divBdr>
        <w:top w:val="none" w:sz="0" w:space="0" w:color="auto"/>
        <w:left w:val="none" w:sz="0" w:space="0" w:color="auto"/>
        <w:bottom w:val="none" w:sz="0" w:space="0" w:color="auto"/>
        <w:right w:val="none" w:sz="0" w:space="0" w:color="auto"/>
      </w:divBdr>
    </w:div>
    <w:div w:id="2060124527">
      <w:bodyDiv w:val="1"/>
      <w:marLeft w:val="0"/>
      <w:marRight w:val="0"/>
      <w:marTop w:val="0"/>
      <w:marBottom w:val="0"/>
      <w:divBdr>
        <w:top w:val="none" w:sz="0" w:space="0" w:color="auto"/>
        <w:left w:val="none" w:sz="0" w:space="0" w:color="auto"/>
        <w:bottom w:val="none" w:sz="0" w:space="0" w:color="auto"/>
        <w:right w:val="none" w:sz="0" w:space="0" w:color="auto"/>
      </w:divBdr>
    </w:div>
    <w:div w:id="2068602402">
      <w:bodyDiv w:val="1"/>
      <w:marLeft w:val="0"/>
      <w:marRight w:val="0"/>
      <w:marTop w:val="0"/>
      <w:marBottom w:val="0"/>
      <w:divBdr>
        <w:top w:val="none" w:sz="0" w:space="0" w:color="auto"/>
        <w:left w:val="none" w:sz="0" w:space="0" w:color="auto"/>
        <w:bottom w:val="none" w:sz="0" w:space="0" w:color="auto"/>
        <w:right w:val="none" w:sz="0" w:space="0" w:color="auto"/>
      </w:divBdr>
    </w:div>
    <w:div w:id="2068843954">
      <w:bodyDiv w:val="1"/>
      <w:marLeft w:val="0"/>
      <w:marRight w:val="0"/>
      <w:marTop w:val="0"/>
      <w:marBottom w:val="0"/>
      <w:divBdr>
        <w:top w:val="none" w:sz="0" w:space="0" w:color="auto"/>
        <w:left w:val="none" w:sz="0" w:space="0" w:color="auto"/>
        <w:bottom w:val="none" w:sz="0" w:space="0" w:color="auto"/>
        <w:right w:val="none" w:sz="0" w:space="0" w:color="auto"/>
      </w:divBdr>
    </w:div>
    <w:div w:id="2072658239">
      <w:bodyDiv w:val="1"/>
      <w:marLeft w:val="0"/>
      <w:marRight w:val="0"/>
      <w:marTop w:val="0"/>
      <w:marBottom w:val="0"/>
      <w:divBdr>
        <w:top w:val="none" w:sz="0" w:space="0" w:color="auto"/>
        <w:left w:val="none" w:sz="0" w:space="0" w:color="auto"/>
        <w:bottom w:val="none" w:sz="0" w:space="0" w:color="auto"/>
        <w:right w:val="none" w:sz="0" w:space="0" w:color="auto"/>
      </w:divBdr>
    </w:div>
    <w:div w:id="2102875855">
      <w:bodyDiv w:val="1"/>
      <w:marLeft w:val="0"/>
      <w:marRight w:val="0"/>
      <w:marTop w:val="0"/>
      <w:marBottom w:val="0"/>
      <w:divBdr>
        <w:top w:val="none" w:sz="0" w:space="0" w:color="auto"/>
        <w:left w:val="none" w:sz="0" w:space="0" w:color="auto"/>
        <w:bottom w:val="none" w:sz="0" w:space="0" w:color="auto"/>
        <w:right w:val="none" w:sz="0" w:space="0" w:color="auto"/>
      </w:divBdr>
    </w:div>
    <w:div w:id="2108427010">
      <w:bodyDiv w:val="1"/>
      <w:marLeft w:val="0"/>
      <w:marRight w:val="0"/>
      <w:marTop w:val="0"/>
      <w:marBottom w:val="0"/>
      <w:divBdr>
        <w:top w:val="none" w:sz="0" w:space="0" w:color="auto"/>
        <w:left w:val="none" w:sz="0" w:space="0" w:color="auto"/>
        <w:bottom w:val="none" w:sz="0" w:space="0" w:color="auto"/>
        <w:right w:val="none" w:sz="0" w:space="0" w:color="auto"/>
      </w:divBdr>
    </w:div>
    <w:div w:id="2109689713">
      <w:bodyDiv w:val="1"/>
      <w:marLeft w:val="0"/>
      <w:marRight w:val="0"/>
      <w:marTop w:val="0"/>
      <w:marBottom w:val="0"/>
      <w:divBdr>
        <w:top w:val="none" w:sz="0" w:space="0" w:color="auto"/>
        <w:left w:val="none" w:sz="0" w:space="0" w:color="auto"/>
        <w:bottom w:val="none" w:sz="0" w:space="0" w:color="auto"/>
        <w:right w:val="none" w:sz="0" w:space="0" w:color="auto"/>
      </w:divBdr>
    </w:div>
    <w:div w:id="2112427854">
      <w:bodyDiv w:val="1"/>
      <w:marLeft w:val="0"/>
      <w:marRight w:val="0"/>
      <w:marTop w:val="0"/>
      <w:marBottom w:val="0"/>
      <w:divBdr>
        <w:top w:val="none" w:sz="0" w:space="0" w:color="auto"/>
        <w:left w:val="none" w:sz="0" w:space="0" w:color="auto"/>
        <w:bottom w:val="none" w:sz="0" w:space="0" w:color="auto"/>
        <w:right w:val="none" w:sz="0" w:space="0" w:color="auto"/>
      </w:divBdr>
    </w:div>
    <w:div w:id="2114281730">
      <w:bodyDiv w:val="1"/>
      <w:marLeft w:val="0"/>
      <w:marRight w:val="0"/>
      <w:marTop w:val="0"/>
      <w:marBottom w:val="0"/>
      <w:divBdr>
        <w:top w:val="none" w:sz="0" w:space="0" w:color="auto"/>
        <w:left w:val="none" w:sz="0" w:space="0" w:color="auto"/>
        <w:bottom w:val="none" w:sz="0" w:space="0" w:color="auto"/>
        <w:right w:val="none" w:sz="0" w:space="0" w:color="auto"/>
      </w:divBdr>
    </w:div>
    <w:div w:id="2118602325">
      <w:bodyDiv w:val="1"/>
      <w:marLeft w:val="0"/>
      <w:marRight w:val="0"/>
      <w:marTop w:val="0"/>
      <w:marBottom w:val="0"/>
      <w:divBdr>
        <w:top w:val="none" w:sz="0" w:space="0" w:color="auto"/>
        <w:left w:val="none" w:sz="0" w:space="0" w:color="auto"/>
        <w:bottom w:val="none" w:sz="0" w:space="0" w:color="auto"/>
        <w:right w:val="none" w:sz="0" w:space="0" w:color="auto"/>
      </w:divBdr>
    </w:div>
    <w:div w:id="2124302972">
      <w:bodyDiv w:val="1"/>
      <w:marLeft w:val="0"/>
      <w:marRight w:val="0"/>
      <w:marTop w:val="0"/>
      <w:marBottom w:val="0"/>
      <w:divBdr>
        <w:top w:val="none" w:sz="0" w:space="0" w:color="auto"/>
        <w:left w:val="none" w:sz="0" w:space="0" w:color="auto"/>
        <w:bottom w:val="none" w:sz="0" w:space="0" w:color="auto"/>
        <w:right w:val="none" w:sz="0" w:space="0" w:color="auto"/>
      </w:divBdr>
    </w:div>
    <w:div w:id="2133085577">
      <w:bodyDiv w:val="1"/>
      <w:marLeft w:val="0"/>
      <w:marRight w:val="0"/>
      <w:marTop w:val="0"/>
      <w:marBottom w:val="0"/>
      <w:divBdr>
        <w:top w:val="none" w:sz="0" w:space="0" w:color="auto"/>
        <w:left w:val="none" w:sz="0" w:space="0" w:color="auto"/>
        <w:bottom w:val="none" w:sz="0" w:space="0" w:color="auto"/>
        <w:right w:val="none" w:sz="0" w:space="0" w:color="auto"/>
      </w:divBdr>
    </w:div>
    <w:div w:id="2134785998">
      <w:bodyDiv w:val="1"/>
      <w:marLeft w:val="0"/>
      <w:marRight w:val="0"/>
      <w:marTop w:val="0"/>
      <w:marBottom w:val="0"/>
      <w:divBdr>
        <w:top w:val="none" w:sz="0" w:space="0" w:color="auto"/>
        <w:left w:val="none" w:sz="0" w:space="0" w:color="auto"/>
        <w:bottom w:val="none" w:sz="0" w:space="0" w:color="auto"/>
        <w:right w:val="none" w:sz="0" w:space="0" w:color="auto"/>
      </w:divBdr>
    </w:div>
    <w:div w:id="2144225781">
      <w:bodyDiv w:val="1"/>
      <w:marLeft w:val="0"/>
      <w:marRight w:val="0"/>
      <w:marTop w:val="0"/>
      <w:marBottom w:val="0"/>
      <w:divBdr>
        <w:top w:val="none" w:sz="0" w:space="0" w:color="auto"/>
        <w:left w:val="none" w:sz="0" w:space="0" w:color="auto"/>
        <w:bottom w:val="none" w:sz="0" w:space="0" w:color="auto"/>
        <w:right w:val="none" w:sz="0" w:space="0" w:color="auto"/>
      </w:divBdr>
    </w:div>
    <w:div w:id="21444220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cs.circom.io/" TargetMode="External"/><Relationship Id="rId21" Type="http://schemas.openxmlformats.org/officeDocument/2006/relationships/hyperlink" Target="https://docs.circom.io/getting-started/proving-circuits/" TargetMode="External"/><Relationship Id="rId34" Type="http://schemas.openxmlformats.org/officeDocument/2006/relationships/image" Target="media/image11.png"/><Relationship Id="rId42" Type="http://schemas.openxmlformats.org/officeDocument/2006/relationships/image" Target="media/image19.png"/><Relationship Id="rId47" Type="http://schemas.openxmlformats.org/officeDocument/2006/relationships/image" Target="media/image24.png"/><Relationship Id="rId50" Type="http://schemas.openxmlformats.org/officeDocument/2006/relationships/image" Target="media/image27.png"/><Relationship Id="rId55" Type="http://schemas.openxmlformats.org/officeDocument/2006/relationships/image" Target="media/image32.png"/><Relationship Id="rId63"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9" Type="http://schemas.openxmlformats.org/officeDocument/2006/relationships/image" Target="media/image6.png"/><Relationship Id="rId11" Type="http://schemas.openxmlformats.org/officeDocument/2006/relationships/image" Target="media/image4.png"/><Relationship Id="rId24" Type="http://schemas.openxmlformats.org/officeDocument/2006/relationships/hyperlink" Target="https://hyperledger-fabric.readthedocs.io/en/release-2.5/secured_asset_transfer/secured_private_asset_transfer_tutorial.html" TargetMode="External"/><Relationship Id="rId32" Type="http://schemas.openxmlformats.org/officeDocument/2006/relationships/image" Target="media/image9.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image" Target="media/image22.png"/><Relationship Id="rId53" Type="http://schemas.openxmlformats.org/officeDocument/2006/relationships/image" Target="media/image30.png"/><Relationship Id="rId58" Type="http://schemas.openxmlformats.org/officeDocument/2006/relationships/image" Target="media/image35.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38.png"/><Relationship Id="rId19" Type="http://schemas.openxmlformats.org/officeDocument/2006/relationships/chart" Target="charts/chart7.xml"/><Relationship Id="rId14" Type="http://schemas.openxmlformats.org/officeDocument/2006/relationships/chart" Target="charts/chart2.xml"/><Relationship Id="rId22" Type="http://schemas.openxmlformats.org/officeDocument/2006/relationships/hyperlink" Target="https://www.enisa.europa.eu/topics/incident-response/glossary/blockchain" TargetMode="External"/><Relationship Id="rId27" Type="http://schemas.openxmlformats.org/officeDocument/2006/relationships/hyperlink" Target="https://github.com/iden3/snarkjs" TargetMode="External"/><Relationship Id="rId30" Type="http://schemas.openxmlformats.org/officeDocument/2006/relationships/image" Target="media/image7.png"/><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5.png"/><Relationship Id="rId56" Type="http://schemas.openxmlformats.org/officeDocument/2006/relationships/image" Target="media/image33.png"/><Relationship Id="rId64" Type="http://schemas.openxmlformats.org/officeDocument/2006/relationships/footer" Target="footer2.xml"/><Relationship Id="rId8" Type="http://schemas.openxmlformats.org/officeDocument/2006/relationships/image" Target="media/image1.png"/><Relationship Id="rId51" Type="http://schemas.openxmlformats.org/officeDocument/2006/relationships/image" Target="media/image28.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chart" Target="charts/chart5.xml"/><Relationship Id="rId25" Type="http://schemas.openxmlformats.org/officeDocument/2006/relationships/hyperlink" Target="https://hyperledger-fabric.readthedocs.io/en/release-2.5/chaincode_lifecycle.html" TargetMode="External"/><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image" Target="media/image23.png"/><Relationship Id="rId59" Type="http://schemas.openxmlformats.org/officeDocument/2006/relationships/image" Target="media/image36.png"/><Relationship Id="rId20" Type="http://schemas.openxmlformats.org/officeDocument/2006/relationships/hyperlink" Target="file:////Users/benjaminoholeguy/Documents/personal/master_of_cyber_security_and_digital_forensics/thesis/documentation/Oholeguy.docx" TargetMode="External"/><Relationship Id="rId41" Type="http://schemas.openxmlformats.org/officeDocument/2006/relationships/image" Target="media/image18.png"/><Relationship Id="rId54" Type="http://schemas.openxmlformats.org/officeDocument/2006/relationships/image" Target="media/image31.png"/><Relationship Id="rId62" Type="http://schemas.openxmlformats.org/officeDocument/2006/relationships/image" Target="media/image3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hart" Target="charts/chart3.xml"/><Relationship Id="rId23" Type="http://schemas.openxmlformats.org/officeDocument/2006/relationships/hyperlink" Target="https://github.com/ethereum/kzg-ceremony-specs" TargetMode="External"/><Relationship Id="rId28" Type="http://schemas.openxmlformats.org/officeDocument/2006/relationships/hyperlink" Target="https://github.com/Daniel-Szego/Zeroknowledgeworkshop" TargetMode="External"/><Relationship Id="rId36" Type="http://schemas.openxmlformats.org/officeDocument/2006/relationships/image" Target="media/image13.png"/><Relationship Id="rId49" Type="http://schemas.openxmlformats.org/officeDocument/2006/relationships/image" Target="media/image26.png"/><Relationship Id="rId57" Type="http://schemas.openxmlformats.org/officeDocument/2006/relationships/image" Target="media/image34.png"/><Relationship Id="rId10" Type="http://schemas.openxmlformats.org/officeDocument/2006/relationships/image" Target="media/image3.png"/><Relationship Id="rId31" Type="http://schemas.openxmlformats.org/officeDocument/2006/relationships/image" Target="media/image8.png"/><Relationship Id="rId44" Type="http://schemas.openxmlformats.org/officeDocument/2006/relationships/image" Target="media/image21.png"/><Relationship Id="rId52" Type="http://schemas.openxmlformats.org/officeDocument/2006/relationships/image" Target="media/image29.png"/><Relationship Id="rId60" Type="http://schemas.openxmlformats.org/officeDocument/2006/relationships/image" Target="media/image37.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chart" Target="charts/chart1.xml"/><Relationship Id="rId18" Type="http://schemas.openxmlformats.org/officeDocument/2006/relationships/chart" Target="charts/chart6.xml"/><Relationship Id="rId39" Type="http://schemas.openxmlformats.org/officeDocument/2006/relationships/image" Target="media/image16.png"/></Relationships>
</file>

<file path=word/charts/_rels/chart1.xml.rels><?xml version="1.0" encoding="UTF-8" standalone="yes"?>
<Relationships xmlns="http://schemas.openxmlformats.org/package/2006/relationships"><Relationship Id="rId3" Type="http://schemas.openxmlformats.org/officeDocument/2006/relationships/oleObject" Target="file:////Users/benjaminoholeguy/Development/Zeroknowledgeworkshop2/Zeroknowledgeworkshop/circuit_test/gen_data/plon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oleObject" Target="file:////Users/benjaminoholeguy/Development/Zeroknowledgeworkshop2/Zeroknowledgeworkshop/circuit_test/gen_data/plonk.xlsx"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Users/benjaminoholeguy/Development/Zeroknowledgeworkshop2/Zeroknowledgeworkshop/circuit_test/gen_data/plonk.xlsx" TargetMode="External"/><Relationship Id="rId2" Type="http://schemas.microsoft.com/office/2011/relationships/chartColorStyle" Target="colors2.xml"/><Relationship Id="rId1" Type="http://schemas.microsoft.com/office/2011/relationships/chartStyle" Target="style2.xml"/></Relationships>
</file>

<file path=word/charts/_rels/chart4.xml.rels><?xml version="1.0" encoding="UTF-8" standalone="yes"?>
<Relationships xmlns="http://schemas.openxmlformats.org/package/2006/relationships"><Relationship Id="rId3" Type="http://schemas.openxmlformats.org/officeDocument/2006/relationships/oleObject" Target="file:////Users/benjaminoholeguy/Development/Zeroknowledgeworkshop2/Zeroknowledgeworkshop/circuit_test/gen_data/groth16.xlsx" TargetMode="External"/><Relationship Id="rId2" Type="http://schemas.microsoft.com/office/2011/relationships/chartColorStyle" Target="colors3.xml"/><Relationship Id="rId1" Type="http://schemas.microsoft.com/office/2011/relationships/chartStyle" Target="style3.xml"/></Relationships>
</file>

<file path=word/charts/_rels/chart5.xml.rels><?xml version="1.0" encoding="UTF-8" standalone="yes"?>
<Relationships xmlns="http://schemas.openxmlformats.org/package/2006/relationships"><Relationship Id="rId3" Type="http://schemas.openxmlformats.org/officeDocument/2006/relationships/oleObject" Target="file:////Users/benjaminoholeguy/Development/Zeroknowledgeworkshop2/Zeroknowledgeworkshop/circuit_test/gen_data/groth16.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Users/benjaminoholeguy/Development/Zeroknowledgeworkshop2/Zeroknowledgeworkshop/circuit_test/gen_data/fflonk.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Users/benjaminoholeguy/Development/Zeroknowledgeworkshop2/Zeroknowledgeworkshop/circuit_test/gen_data/fflonk.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r>
              <a:rPr lang="en-US"/>
              <a:t>Plonk - Groth16 - Fflonk</a:t>
            </a:r>
          </a:p>
        </c:rich>
      </c:tx>
      <c:layout>
        <c:manualLayout>
          <c:xMode val="edge"/>
          <c:yMode val="edge"/>
          <c:x val="0.54678348335737958"/>
          <c:y val="2.3825731790333562E-2"/>
        </c:manualLayout>
      </c:layout>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endParaRPr lang="en-US"/>
        </a:p>
      </c:txPr>
    </c:title>
    <c:autoTitleDeleted val="0"/>
    <c:plotArea>
      <c:layout>
        <c:manualLayout>
          <c:layoutTarget val="inner"/>
          <c:xMode val="edge"/>
          <c:yMode val="edge"/>
          <c:x val="9.0330924343110353E-2"/>
          <c:y val="5.4469803766020057E-2"/>
          <c:w val="0.83246679400600965"/>
          <c:h val="0.82653875634504159"/>
        </c:manualLayout>
      </c:layout>
      <c:barChart>
        <c:barDir val="col"/>
        <c:grouping val="clustered"/>
        <c:varyColors val="0"/>
        <c:ser>
          <c:idx val="0"/>
          <c:order val="0"/>
          <c:tx>
            <c:v>Plonk</c:v>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cat>
            <c:numRef>
              <c:f>Plonk!$C$45:$C$79</c:f>
              <c:numCache>
                <c:formatCode>General</c:formatCode>
                <c:ptCount val="35"/>
                <c:pt idx="0">
                  <c:v>12</c:v>
                </c:pt>
                <c:pt idx="1">
                  <c:v>13</c:v>
                </c:pt>
                <c:pt idx="2">
                  <c:v>14</c:v>
                </c:pt>
                <c:pt idx="3">
                  <c:v>15</c:v>
                </c:pt>
                <c:pt idx="4">
                  <c:v>16</c:v>
                </c:pt>
                <c:pt idx="5">
                  <c:v>17</c:v>
                </c:pt>
                <c:pt idx="6">
                  <c:v>18</c:v>
                </c:pt>
                <c:pt idx="7">
                  <c:v>19</c:v>
                </c:pt>
                <c:pt idx="8">
                  <c:v>20</c:v>
                </c:pt>
                <c:pt idx="9">
                  <c:v>21</c:v>
                </c:pt>
                <c:pt idx="10">
                  <c:v>22</c:v>
                </c:pt>
                <c:pt idx="11">
                  <c:v>23</c:v>
                </c:pt>
                <c:pt idx="12">
                  <c:v>24</c:v>
                </c:pt>
                <c:pt idx="13">
                  <c:v>25</c:v>
                </c:pt>
                <c:pt idx="14">
                  <c:v>26</c:v>
                </c:pt>
                <c:pt idx="15">
                  <c:v>27</c:v>
                </c:pt>
                <c:pt idx="16">
                  <c:v>28</c:v>
                </c:pt>
                <c:pt idx="17">
                  <c:v>29</c:v>
                </c:pt>
                <c:pt idx="18">
                  <c:v>30</c:v>
                </c:pt>
                <c:pt idx="19">
                  <c:v>31</c:v>
                </c:pt>
                <c:pt idx="20">
                  <c:v>32</c:v>
                </c:pt>
                <c:pt idx="21">
                  <c:v>33</c:v>
                </c:pt>
                <c:pt idx="22">
                  <c:v>34</c:v>
                </c:pt>
                <c:pt idx="23">
                  <c:v>35</c:v>
                </c:pt>
                <c:pt idx="24">
                  <c:v>36</c:v>
                </c:pt>
                <c:pt idx="25">
                  <c:v>37</c:v>
                </c:pt>
                <c:pt idx="26">
                  <c:v>38</c:v>
                </c:pt>
                <c:pt idx="27">
                  <c:v>39</c:v>
                </c:pt>
                <c:pt idx="28">
                  <c:v>40</c:v>
                </c:pt>
                <c:pt idx="29">
                  <c:v>41</c:v>
                </c:pt>
                <c:pt idx="30">
                  <c:v>42</c:v>
                </c:pt>
                <c:pt idx="31">
                  <c:v>43</c:v>
                </c:pt>
                <c:pt idx="32">
                  <c:v>44</c:v>
                </c:pt>
                <c:pt idx="33">
                  <c:v>45</c:v>
                </c:pt>
                <c:pt idx="34">
                  <c:v>46</c:v>
                </c:pt>
              </c:numCache>
            </c:numRef>
          </c:cat>
          <c:val>
            <c:numRef>
              <c:f>Plonk!$A$45:$A$79</c:f>
              <c:numCache>
                <c:formatCode>General</c:formatCode>
                <c:ptCount val="35"/>
                <c:pt idx="0">
                  <c:v>0</c:v>
                </c:pt>
                <c:pt idx="1">
                  <c:v>0</c:v>
                </c:pt>
                <c:pt idx="2">
                  <c:v>0</c:v>
                </c:pt>
                <c:pt idx="3">
                  <c:v>0</c:v>
                </c:pt>
                <c:pt idx="4">
                  <c:v>0</c:v>
                </c:pt>
                <c:pt idx="5">
                  <c:v>0.08</c:v>
                </c:pt>
                <c:pt idx="6">
                  <c:v>0.13999999999999999</c:v>
                </c:pt>
                <c:pt idx="7">
                  <c:v>0.15</c:v>
                </c:pt>
                <c:pt idx="8">
                  <c:v>0.15</c:v>
                </c:pt>
                <c:pt idx="9">
                  <c:v>0.44999999999999996</c:v>
                </c:pt>
                <c:pt idx="10">
                  <c:v>1.9800000000000002</c:v>
                </c:pt>
                <c:pt idx="11">
                  <c:v>9.8000000000000007</c:v>
                </c:pt>
                <c:pt idx="12">
                  <c:v>45.5</c:v>
                </c:pt>
                <c:pt idx="13">
                  <c:v>33.81</c:v>
                </c:pt>
                <c:pt idx="14">
                  <c:v>6.04</c:v>
                </c:pt>
                <c:pt idx="15">
                  <c:v>1.2</c:v>
                </c:pt>
                <c:pt idx="16">
                  <c:v>0.44999999999999996</c:v>
                </c:pt>
                <c:pt idx="17">
                  <c:v>0.13999999999999999</c:v>
                </c:pt>
                <c:pt idx="18">
                  <c:v>0.05</c:v>
                </c:pt>
                <c:pt idx="19">
                  <c:v>0</c:v>
                </c:pt>
                <c:pt idx="20">
                  <c:v>0</c:v>
                </c:pt>
                <c:pt idx="21">
                  <c:v>0</c:v>
                </c:pt>
                <c:pt idx="22">
                  <c:v>0.01</c:v>
                </c:pt>
                <c:pt idx="23">
                  <c:v>0.01</c:v>
                </c:pt>
                <c:pt idx="24">
                  <c:v>0.01</c:v>
                </c:pt>
                <c:pt idx="25">
                  <c:v>0.01</c:v>
                </c:pt>
                <c:pt idx="26">
                  <c:v>0</c:v>
                </c:pt>
                <c:pt idx="27">
                  <c:v>0</c:v>
                </c:pt>
                <c:pt idx="28">
                  <c:v>0.01</c:v>
                </c:pt>
                <c:pt idx="29">
                  <c:v>0</c:v>
                </c:pt>
                <c:pt idx="30">
                  <c:v>0</c:v>
                </c:pt>
                <c:pt idx="31">
                  <c:v>0</c:v>
                </c:pt>
                <c:pt idx="32">
                  <c:v>0</c:v>
                </c:pt>
                <c:pt idx="33">
                  <c:v>0</c:v>
                </c:pt>
                <c:pt idx="34">
                  <c:v>0</c:v>
                </c:pt>
              </c:numCache>
            </c:numRef>
          </c:val>
          <c:extLst>
            <c:ext xmlns:c16="http://schemas.microsoft.com/office/drawing/2014/chart" uri="{C3380CC4-5D6E-409C-BE32-E72D297353CC}">
              <c16:uniqueId val="{00000000-1FF0-6F4D-82EB-5F3DA58C5E30}"/>
            </c:ext>
          </c:extLst>
        </c:ser>
        <c:ser>
          <c:idx val="1"/>
          <c:order val="1"/>
          <c:tx>
            <c:v>Groth16</c:v>
          </c:tx>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invertIfNegative val="0"/>
          <c:cat>
            <c:numRef>
              <c:f>Plonk!$C$45:$C$79</c:f>
              <c:numCache>
                <c:formatCode>General</c:formatCode>
                <c:ptCount val="35"/>
                <c:pt idx="0">
                  <c:v>12</c:v>
                </c:pt>
                <c:pt idx="1">
                  <c:v>13</c:v>
                </c:pt>
                <c:pt idx="2">
                  <c:v>14</c:v>
                </c:pt>
                <c:pt idx="3">
                  <c:v>15</c:v>
                </c:pt>
                <c:pt idx="4">
                  <c:v>16</c:v>
                </c:pt>
                <c:pt idx="5">
                  <c:v>17</c:v>
                </c:pt>
                <c:pt idx="6">
                  <c:v>18</c:v>
                </c:pt>
                <c:pt idx="7">
                  <c:v>19</c:v>
                </c:pt>
                <c:pt idx="8">
                  <c:v>20</c:v>
                </c:pt>
                <c:pt idx="9">
                  <c:v>21</c:v>
                </c:pt>
                <c:pt idx="10">
                  <c:v>22</c:v>
                </c:pt>
                <c:pt idx="11">
                  <c:v>23</c:v>
                </c:pt>
                <c:pt idx="12">
                  <c:v>24</c:v>
                </c:pt>
                <c:pt idx="13">
                  <c:v>25</c:v>
                </c:pt>
                <c:pt idx="14">
                  <c:v>26</c:v>
                </c:pt>
                <c:pt idx="15">
                  <c:v>27</c:v>
                </c:pt>
                <c:pt idx="16">
                  <c:v>28</c:v>
                </c:pt>
                <c:pt idx="17">
                  <c:v>29</c:v>
                </c:pt>
                <c:pt idx="18">
                  <c:v>30</c:v>
                </c:pt>
                <c:pt idx="19">
                  <c:v>31</c:v>
                </c:pt>
                <c:pt idx="20">
                  <c:v>32</c:v>
                </c:pt>
                <c:pt idx="21">
                  <c:v>33</c:v>
                </c:pt>
                <c:pt idx="22">
                  <c:v>34</c:v>
                </c:pt>
                <c:pt idx="23">
                  <c:v>35</c:v>
                </c:pt>
                <c:pt idx="24">
                  <c:v>36</c:v>
                </c:pt>
                <c:pt idx="25">
                  <c:v>37</c:v>
                </c:pt>
                <c:pt idx="26">
                  <c:v>38</c:v>
                </c:pt>
                <c:pt idx="27">
                  <c:v>39</c:v>
                </c:pt>
                <c:pt idx="28">
                  <c:v>40</c:v>
                </c:pt>
                <c:pt idx="29">
                  <c:v>41</c:v>
                </c:pt>
                <c:pt idx="30">
                  <c:v>42</c:v>
                </c:pt>
                <c:pt idx="31">
                  <c:v>43</c:v>
                </c:pt>
                <c:pt idx="32">
                  <c:v>44</c:v>
                </c:pt>
                <c:pt idx="33">
                  <c:v>45</c:v>
                </c:pt>
                <c:pt idx="34">
                  <c:v>46</c:v>
                </c:pt>
              </c:numCache>
            </c:numRef>
          </c:cat>
          <c:val>
            <c:numRef>
              <c:f>'/Users/benjaminoholeguy/Development/Zeroknowledgeworkshop2/Zeroknowledgeworkshop/circuit_test/gen_data/[groth16.xlsx]Sheet1'!$A$98:$A$132</c:f>
              <c:numCache>
                <c:formatCode>0.00</c:formatCode>
                <c:ptCount val="35"/>
                <c:pt idx="0">
                  <c:v>0</c:v>
                </c:pt>
                <c:pt idx="1">
                  <c:v>0</c:v>
                </c:pt>
                <c:pt idx="2">
                  <c:v>0</c:v>
                </c:pt>
                <c:pt idx="3">
                  <c:v>0</c:v>
                </c:pt>
                <c:pt idx="4">
                  <c:v>0.02</c:v>
                </c:pt>
                <c:pt idx="5">
                  <c:v>0.11</c:v>
                </c:pt>
                <c:pt idx="6">
                  <c:v>0.25</c:v>
                </c:pt>
                <c:pt idx="7">
                  <c:v>1.28</c:v>
                </c:pt>
                <c:pt idx="8">
                  <c:v>7.46</c:v>
                </c:pt>
                <c:pt idx="9">
                  <c:v>21.94</c:v>
                </c:pt>
                <c:pt idx="10">
                  <c:v>28.82</c:v>
                </c:pt>
                <c:pt idx="11">
                  <c:v>17.059999999999999</c:v>
                </c:pt>
                <c:pt idx="12">
                  <c:v>9.629999999999999</c:v>
                </c:pt>
                <c:pt idx="13">
                  <c:v>6.81</c:v>
                </c:pt>
                <c:pt idx="14">
                  <c:v>3.16</c:v>
                </c:pt>
                <c:pt idx="15">
                  <c:v>1.51</c:v>
                </c:pt>
                <c:pt idx="16">
                  <c:v>0.89</c:v>
                </c:pt>
                <c:pt idx="17">
                  <c:v>0.54999999999999993</c:v>
                </c:pt>
                <c:pt idx="18">
                  <c:v>0.22999999999999998</c:v>
                </c:pt>
                <c:pt idx="19">
                  <c:v>0.11</c:v>
                </c:pt>
                <c:pt idx="20">
                  <c:v>0.08</c:v>
                </c:pt>
                <c:pt idx="21">
                  <c:v>0.02</c:v>
                </c:pt>
                <c:pt idx="22">
                  <c:v>0.02</c:v>
                </c:pt>
                <c:pt idx="23">
                  <c:v>0</c:v>
                </c:pt>
                <c:pt idx="24">
                  <c:v>0</c:v>
                </c:pt>
                <c:pt idx="25">
                  <c:v>0.01</c:v>
                </c:pt>
                <c:pt idx="26">
                  <c:v>0</c:v>
                </c:pt>
                <c:pt idx="27">
                  <c:v>0.02</c:v>
                </c:pt>
                <c:pt idx="28">
                  <c:v>0</c:v>
                </c:pt>
                <c:pt idx="29">
                  <c:v>0</c:v>
                </c:pt>
                <c:pt idx="30">
                  <c:v>0</c:v>
                </c:pt>
                <c:pt idx="31">
                  <c:v>0</c:v>
                </c:pt>
                <c:pt idx="32">
                  <c:v>0</c:v>
                </c:pt>
                <c:pt idx="33">
                  <c:v>0</c:v>
                </c:pt>
                <c:pt idx="34">
                  <c:v>0.01</c:v>
                </c:pt>
              </c:numCache>
            </c:numRef>
          </c:val>
          <c:extLst>
            <c:ext xmlns:c16="http://schemas.microsoft.com/office/drawing/2014/chart" uri="{C3380CC4-5D6E-409C-BE32-E72D297353CC}">
              <c16:uniqueId val="{00000001-1FF0-6F4D-82EB-5F3DA58C5E30}"/>
            </c:ext>
          </c:extLst>
        </c:ser>
        <c:ser>
          <c:idx val="2"/>
          <c:order val="2"/>
          <c:tx>
            <c:v>Fflonk</c:v>
          </c:tx>
          <c:spPr>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w="9525" cap="flat" cmpd="sng" algn="ctr">
              <a:solidFill>
                <a:schemeClr val="accent3">
                  <a:shade val="95000"/>
                </a:schemeClr>
              </a:solidFill>
              <a:round/>
            </a:ln>
            <a:effectLst/>
          </c:spPr>
          <c:invertIfNegative val="0"/>
          <c:cat>
            <c:numRef>
              <c:f>Plonk!$C$45:$C$79</c:f>
              <c:numCache>
                <c:formatCode>General</c:formatCode>
                <c:ptCount val="35"/>
                <c:pt idx="0">
                  <c:v>12</c:v>
                </c:pt>
                <c:pt idx="1">
                  <c:v>13</c:v>
                </c:pt>
                <c:pt idx="2">
                  <c:v>14</c:v>
                </c:pt>
                <c:pt idx="3">
                  <c:v>15</c:v>
                </c:pt>
                <c:pt idx="4">
                  <c:v>16</c:v>
                </c:pt>
                <c:pt idx="5">
                  <c:v>17</c:v>
                </c:pt>
                <c:pt idx="6">
                  <c:v>18</c:v>
                </c:pt>
                <c:pt idx="7">
                  <c:v>19</c:v>
                </c:pt>
                <c:pt idx="8">
                  <c:v>20</c:v>
                </c:pt>
                <c:pt idx="9">
                  <c:v>21</c:v>
                </c:pt>
                <c:pt idx="10">
                  <c:v>22</c:v>
                </c:pt>
                <c:pt idx="11">
                  <c:v>23</c:v>
                </c:pt>
                <c:pt idx="12">
                  <c:v>24</c:v>
                </c:pt>
                <c:pt idx="13">
                  <c:v>25</c:v>
                </c:pt>
                <c:pt idx="14">
                  <c:v>26</c:v>
                </c:pt>
                <c:pt idx="15">
                  <c:v>27</c:v>
                </c:pt>
                <c:pt idx="16">
                  <c:v>28</c:v>
                </c:pt>
                <c:pt idx="17">
                  <c:v>29</c:v>
                </c:pt>
                <c:pt idx="18">
                  <c:v>30</c:v>
                </c:pt>
                <c:pt idx="19">
                  <c:v>31</c:v>
                </c:pt>
                <c:pt idx="20">
                  <c:v>32</c:v>
                </c:pt>
                <c:pt idx="21">
                  <c:v>33</c:v>
                </c:pt>
                <c:pt idx="22">
                  <c:v>34</c:v>
                </c:pt>
                <c:pt idx="23">
                  <c:v>35</c:v>
                </c:pt>
                <c:pt idx="24">
                  <c:v>36</c:v>
                </c:pt>
                <c:pt idx="25">
                  <c:v>37</c:v>
                </c:pt>
                <c:pt idx="26">
                  <c:v>38</c:v>
                </c:pt>
                <c:pt idx="27">
                  <c:v>39</c:v>
                </c:pt>
                <c:pt idx="28">
                  <c:v>40</c:v>
                </c:pt>
                <c:pt idx="29">
                  <c:v>41</c:v>
                </c:pt>
                <c:pt idx="30">
                  <c:v>42</c:v>
                </c:pt>
                <c:pt idx="31">
                  <c:v>43</c:v>
                </c:pt>
                <c:pt idx="32">
                  <c:v>44</c:v>
                </c:pt>
                <c:pt idx="33">
                  <c:v>45</c:v>
                </c:pt>
                <c:pt idx="34">
                  <c:v>46</c:v>
                </c:pt>
              </c:numCache>
            </c:numRef>
          </c:cat>
          <c:val>
            <c:numRef>
              <c:f>'/Users/benjaminoholeguy/Development/Zeroknowledgeworkshop2/Zeroknowledgeworkshop/circuit_test/gen_data/[fflonk.xlsx]Sheet1'!$A$43:$A$77</c:f>
              <c:numCache>
                <c:formatCode>General</c:formatCode>
                <c:ptCount val="35"/>
                <c:pt idx="0">
                  <c:v>0.09</c:v>
                </c:pt>
                <c:pt idx="1">
                  <c:v>0.31</c:v>
                </c:pt>
                <c:pt idx="2">
                  <c:v>0.35000000000000003</c:v>
                </c:pt>
                <c:pt idx="3">
                  <c:v>0.22</c:v>
                </c:pt>
                <c:pt idx="4">
                  <c:v>0.48</c:v>
                </c:pt>
                <c:pt idx="5">
                  <c:v>0.86</c:v>
                </c:pt>
                <c:pt idx="6">
                  <c:v>2.0500000000000003</c:v>
                </c:pt>
                <c:pt idx="7">
                  <c:v>9.7900000000000009</c:v>
                </c:pt>
                <c:pt idx="8">
                  <c:v>34.729999999999997</c:v>
                </c:pt>
                <c:pt idx="9">
                  <c:v>32.76</c:v>
                </c:pt>
                <c:pt idx="10">
                  <c:v>13.139999999999999</c:v>
                </c:pt>
                <c:pt idx="11">
                  <c:v>3.81</c:v>
                </c:pt>
                <c:pt idx="12">
                  <c:v>0.72</c:v>
                </c:pt>
                <c:pt idx="13">
                  <c:v>0.26</c:v>
                </c:pt>
                <c:pt idx="14">
                  <c:v>0.2</c:v>
                </c:pt>
                <c:pt idx="15">
                  <c:v>0.12</c:v>
                </c:pt>
                <c:pt idx="16">
                  <c:v>0.01</c:v>
                </c:pt>
                <c:pt idx="17">
                  <c:v>0.05</c:v>
                </c:pt>
                <c:pt idx="18">
                  <c:v>0</c:v>
                </c:pt>
                <c:pt idx="19">
                  <c:v>0.01</c:v>
                </c:pt>
                <c:pt idx="20">
                  <c:v>0</c:v>
                </c:pt>
                <c:pt idx="21">
                  <c:v>0.02</c:v>
                </c:pt>
                <c:pt idx="22">
                  <c:v>0</c:v>
                </c:pt>
                <c:pt idx="23">
                  <c:v>0</c:v>
                </c:pt>
                <c:pt idx="24">
                  <c:v>0</c:v>
                </c:pt>
                <c:pt idx="25">
                  <c:v>0</c:v>
                </c:pt>
                <c:pt idx="26">
                  <c:v>0</c:v>
                </c:pt>
                <c:pt idx="27">
                  <c:v>0</c:v>
                </c:pt>
                <c:pt idx="28">
                  <c:v>0</c:v>
                </c:pt>
                <c:pt idx="29">
                  <c:v>0</c:v>
                </c:pt>
                <c:pt idx="30">
                  <c:v>0</c:v>
                </c:pt>
                <c:pt idx="31">
                  <c:v>0.01</c:v>
                </c:pt>
                <c:pt idx="32">
                  <c:v>0.01</c:v>
                </c:pt>
                <c:pt idx="33">
                  <c:v>0</c:v>
                </c:pt>
                <c:pt idx="34">
                  <c:v>0</c:v>
                </c:pt>
              </c:numCache>
            </c:numRef>
          </c:val>
          <c:extLst>
            <c:ext xmlns:c16="http://schemas.microsoft.com/office/drawing/2014/chart" uri="{C3380CC4-5D6E-409C-BE32-E72D297353CC}">
              <c16:uniqueId val="{00000002-1FF0-6F4D-82EB-5F3DA58C5E30}"/>
            </c:ext>
          </c:extLst>
        </c:ser>
        <c:dLbls>
          <c:showLegendKey val="0"/>
          <c:showVal val="0"/>
          <c:showCatName val="0"/>
          <c:showSerName val="0"/>
          <c:showPercent val="0"/>
          <c:showBubbleSize val="0"/>
        </c:dLbls>
        <c:gapWidth val="100"/>
        <c:overlap val="-24"/>
        <c:axId val="194313135"/>
        <c:axId val="1226420320"/>
      </c:barChart>
      <c:catAx>
        <c:axId val="194313135"/>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r>
                  <a:rPr lang="en-GB"/>
                  <a:t>time (m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1226420320"/>
        <c:crosses val="autoZero"/>
        <c:auto val="1"/>
        <c:lblAlgn val="ctr"/>
        <c:lblOffset val="100"/>
        <c:noMultiLvlLbl val="0"/>
      </c:catAx>
      <c:valAx>
        <c:axId val="1226420320"/>
        <c:scaling>
          <c:orientation val="minMax"/>
          <c:max val="46"/>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r>
                  <a:rPr lang="en-GB"/>
                  <a:t>Asset percentage</a:t>
                </a:r>
              </a:p>
            </c:rich>
          </c:tx>
          <c:layout>
            <c:manualLayout>
              <c:xMode val="edge"/>
              <c:yMode val="edge"/>
              <c:x val="1.319007929570123E-2"/>
              <c:y val="0.33808472205099616"/>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194313135"/>
        <c:crosses val="autoZero"/>
        <c:crossBetween val="between"/>
      </c:valAx>
      <c:spPr>
        <a:noFill/>
        <a:ln>
          <a:noFill/>
        </a:ln>
        <a:effectLst/>
      </c:spPr>
    </c:plotArea>
    <c:legend>
      <c:legendPos val="b"/>
      <c:legendEntry>
        <c:idx val="0"/>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legendEntry>
      <c:layout>
        <c:manualLayout>
          <c:xMode val="edge"/>
          <c:yMode val="edge"/>
          <c:x val="0.64789800216662052"/>
          <c:y val="0.62602070078204131"/>
          <c:w val="0.25618573461674832"/>
          <c:h val="5.743743400352696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400" b="0"/>
              <a:t>Plonk</a:t>
            </a:r>
          </a:p>
        </c:rich>
      </c:tx>
      <c:overlay val="0"/>
    </c:title>
    <c:autoTitleDeleted val="0"/>
    <c:plotArea>
      <c:layout/>
      <c:scatterChart>
        <c:scatterStyle val="lineMarker"/>
        <c:varyColors val="0"/>
        <c:ser>
          <c:idx val="0"/>
          <c:order val="0"/>
          <c:spPr>
            <a:ln w="38100">
              <a:noFill/>
            </a:ln>
          </c:spPr>
          <c:marker>
            <c:symbol val="circle"/>
            <c:size val="5"/>
          </c:marker>
          <c:yVal>
            <c:numRef>
              <c:f>Plonk!$A$1:$NTP$1</c:f>
              <c:numCache>
                <c:formatCode>General</c:formatCode>
                <c:ptCount val="10000"/>
                <c:pt idx="0">
                  <c:v>30</c:v>
                </c:pt>
                <c:pt idx="1">
                  <c:v>24</c:v>
                </c:pt>
                <c:pt idx="2">
                  <c:v>25</c:v>
                </c:pt>
                <c:pt idx="3">
                  <c:v>24</c:v>
                </c:pt>
                <c:pt idx="4">
                  <c:v>24</c:v>
                </c:pt>
                <c:pt idx="5">
                  <c:v>25</c:v>
                </c:pt>
                <c:pt idx="6">
                  <c:v>24</c:v>
                </c:pt>
                <c:pt idx="7">
                  <c:v>26</c:v>
                </c:pt>
                <c:pt idx="8">
                  <c:v>25</c:v>
                </c:pt>
                <c:pt idx="9">
                  <c:v>24</c:v>
                </c:pt>
                <c:pt idx="10">
                  <c:v>25</c:v>
                </c:pt>
                <c:pt idx="11">
                  <c:v>26</c:v>
                </c:pt>
                <c:pt idx="12">
                  <c:v>25</c:v>
                </c:pt>
                <c:pt idx="13">
                  <c:v>26</c:v>
                </c:pt>
                <c:pt idx="14">
                  <c:v>25</c:v>
                </c:pt>
                <c:pt idx="15">
                  <c:v>25</c:v>
                </c:pt>
                <c:pt idx="16">
                  <c:v>23</c:v>
                </c:pt>
                <c:pt idx="17">
                  <c:v>26</c:v>
                </c:pt>
                <c:pt idx="18">
                  <c:v>24</c:v>
                </c:pt>
                <c:pt idx="19">
                  <c:v>25</c:v>
                </c:pt>
                <c:pt idx="20">
                  <c:v>25</c:v>
                </c:pt>
                <c:pt idx="21">
                  <c:v>25</c:v>
                </c:pt>
                <c:pt idx="22">
                  <c:v>25</c:v>
                </c:pt>
                <c:pt idx="23">
                  <c:v>26</c:v>
                </c:pt>
                <c:pt idx="24">
                  <c:v>26</c:v>
                </c:pt>
                <c:pt idx="25">
                  <c:v>24</c:v>
                </c:pt>
                <c:pt idx="26">
                  <c:v>25</c:v>
                </c:pt>
                <c:pt idx="27">
                  <c:v>23</c:v>
                </c:pt>
                <c:pt idx="28">
                  <c:v>25</c:v>
                </c:pt>
                <c:pt idx="29">
                  <c:v>24</c:v>
                </c:pt>
                <c:pt idx="30">
                  <c:v>26</c:v>
                </c:pt>
                <c:pt idx="31">
                  <c:v>24</c:v>
                </c:pt>
                <c:pt idx="32">
                  <c:v>25</c:v>
                </c:pt>
                <c:pt idx="33">
                  <c:v>24</c:v>
                </c:pt>
                <c:pt idx="34">
                  <c:v>24</c:v>
                </c:pt>
                <c:pt idx="35">
                  <c:v>25</c:v>
                </c:pt>
                <c:pt idx="36">
                  <c:v>25</c:v>
                </c:pt>
                <c:pt idx="37">
                  <c:v>24</c:v>
                </c:pt>
                <c:pt idx="38">
                  <c:v>25</c:v>
                </c:pt>
                <c:pt idx="39">
                  <c:v>24</c:v>
                </c:pt>
                <c:pt idx="40">
                  <c:v>24</c:v>
                </c:pt>
                <c:pt idx="41">
                  <c:v>25</c:v>
                </c:pt>
                <c:pt idx="42">
                  <c:v>25</c:v>
                </c:pt>
                <c:pt idx="43">
                  <c:v>25</c:v>
                </c:pt>
                <c:pt idx="44">
                  <c:v>25</c:v>
                </c:pt>
                <c:pt idx="45">
                  <c:v>24</c:v>
                </c:pt>
                <c:pt idx="46">
                  <c:v>24</c:v>
                </c:pt>
                <c:pt idx="47">
                  <c:v>26</c:v>
                </c:pt>
                <c:pt idx="48">
                  <c:v>25</c:v>
                </c:pt>
                <c:pt idx="49">
                  <c:v>25</c:v>
                </c:pt>
                <c:pt idx="50">
                  <c:v>24</c:v>
                </c:pt>
                <c:pt idx="51">
                  <c:v>25</c:v>
                </c:pt>
                <c:pt idx="52">
                  <c:v>25</c:v>
                </c:pt>
                <c:pt idx="53">
                  <c:v>25</c:v>
                </c:pt>
                <c:pt idx="54">
                  <c:v>24</c:v>
                </c:pt>
                <c:pt idx="55">
                  <c:v>25</c:v>
                </c:pt>
                <c:pt idx="56">
                  <c:v>23</c:v>
                </c:pt>
                <c:pt idx="57">
                  <c:v>25</c:v>
                </c:pt>
                <c:pt idx="58">
                  <c:v>24</c:v>
                </c:pt>
                <c:pt idx="59">
                  <c:v>25</c:v>
                </c:pt>
                <c:pt idx="60">
                  <c:v>25</c:v>
                </c:pt>
                <c:pt idx="61">
                  <c:v>23</c:v>
                </c:pt>
                <c:pt idx="62">
                  <c:v>23</c:v>
                </c:pt>
                <c:pt idx="63">
                  <c:v>24</c:v>
                </c:pt>
                <c:pt idx="64">
                  <c:v>25</c:v>
                </c:pt>
                <c:pt idx="65">
                  <c:v>24</c:v>
                </c:pt>
                <c:pt idx="66">
                  <c:v>24</c:v>
                </c:pt>
                <c:pt idx="67">
                  <c:v>24</c:v>
                </c:pt>
                <c:pt idx="68">
                  <c:v>25</c:v>
                </c:pt>
                <c:pt idx="69">
                  <c:v>24</c:v>
                </c:pt>
                <c:pt idx="70">
                  <c:v>25</c:v>
                </c:pt>
                <c:pt idx="71">
                  <c:v>25</c:v>
                </c:pt>
                <c:pt idx="72">
                  <c:v>24</c:v>
                </c:pt>
                <c:pt idx="73">
                  <c:v>25</c:v>
                </c:pt>
                <c:pt idx="74">
                  <c:v>23</c:v>
                </c:pt>
                <c:pt idx="75">
                  <c:v>24</c:v>
                </c:pt>
                <c:pt idx="76">
                  <c:v>24</c:v>
                </c:pt>
                <c:pt idx="77">
                  <c:v>24</c:v>
                </c:pt>
                <c:pt idx="78">
                  <c:v>24</c:v>
                </c:pt>
                <c:pt idx="79">
                  <c:v>24</c:v>
                </c:pt>
                <c:pt idx="80">
                  <c:v>25</c:v>
                </c:pt>
                <c:pt idx="81">
                  <c:v>23</c:v>
                </c:pt>
                <c:pt idx="82">
                  <c:v>23</c:v>
                </c:pt>
                <c:pt idx="83">
                  <c:v>25</c:v>
                </c:pt>
                <c:pt idx="84">
                  <c:v>24</c:v>
                </c:pt>
                <c:pt idx="85">
                  <c:v>26</c:v>
                </c:pt>
                <c:pt idx="86">
                  <c:v>25</c:v>
                </c:pt>
                <c:pt idx="87">
                  <c:v>24</c:v>
                </c:pt>
                <c:pt idx="88">
                  <c:v>25</c:v>
                </c:pt>
                <c:pt idx="89">
                  <c:v>25</c:v>
                </c:pt>
                <c:pt idx="90">
                  <c:v>25</c:v>
                </c:pt>
                <c:pt idx="91">
                  <c:v>24</c:v>
                </c:pt>
                <c:pt idx="92">
                  <c:v>25</c:v>
                </c:pt>
                <c:pt idx="93">
                  <c:v>24</c:v>
                </c:pt>
                <c:pt idx="94">
                  <c:v>24</c:v>
                </c:pt>
                <c:pt idx="95">
                  <c:v>24</c:v>
                </c:pt>
                <c:pt idx="96">
                  <c:v>25</c:v>
                </c:pt>
                <c:pt idx="97">
                  <c:v>25</c:v>
                </c:pt>
                <c:pt idx="98">
                  <c:v>26</c:v>
                </c:pt>
                <c:pt idx="99">
                  <c:v>25</c:v>
                </c:pt>
                <c:pt idx="100">
                  <c:v>25</c:v>
                </c:pt>
                <c:pt idx="101">
                  <c:v>24</c:v>
                </c:pt>
                <c:pt idx="102">
                  <c:v>25</c:v>
                </c:pt>
                <c:pt idx="103">
                  <c:v>23</c:v>
                </c:pt>
                <c:pt idx="104">
                  <c:v>26</c:v>
                </c:pt>
                <c:pt idx="105">
                  <c:v>24</c:v>
                </c:pt>
                <c:pt idx="106">
                  <c:v>26</c:v>
                </c:pt>
                <c:pt idx="107">
                  <c:v>25</c:v>
                </c:pt>
                <c:pt idx="108">
                  <c:v>24</c:v>
                </c:pt>
                <c:pt idx="109">
                  <c:v>25</c:v>
                </c:pt>
                <c:pt idx="110">
                  <c:v>24</c:v>
                </c:pt>
                <c:pt idx="111">
                  <c:v>23</c:v>
                </c:pt>
                <c:pt idx="112">
                  <c:v>25</c:v>
                </c:pt>
                <c:pt idx="113">
                  <c:v>25</c:v>
                </c:pt>
                <c:pt idx="114">
                  <c:v>25</c:v>
                </c:pt>
                <c:pt idx="115">
                  <c:v>25</c:v>
                </c:pt>
                <c:pt idx="116">
                  <c:v>25</c:v>
                </c:pt>
                <c:pt idx="117">
                  <c:v>24</c:v>
                </c:pt>
                <c:pt idx="118">
                  <c:v>24</c:v>
                </c:pt>
                <c:pt idx="119">
                  <c:v>24</c:v>
                </c:pt>
                <c:pt idx="120">
                  <c:v>23</c:v>
                </c:pt>
                <c:pt idx="121">
                  <c:v>25</c:v>
                </c:pt>
                <c:pt idx="122">
                  <c:v>24</c:v>
                </c:pt>
                <c:pt idx="123">
                  <c:v>25</c:v>
                </c:pt>
                <c:pt idx="124">
                  <c:v>24</c:v>
                </c:pt>
                <c:pt idx="125">
                  <c:v>24</c:v>
                </c:pt>
                <c:pt idx="126">
                  <c:v>25</c:v>
                </c:pt>
                <c:pt idx="127">
                  <c:v>23</c:v>
                </c:pt>
                <c:pt idx="128">
                  <c:v>27</c:v>
                </c:pt>
                <c:pt idx="129">
                  <c:v>24</c:v>
                </c:pt>
                <c:pt idx="130">
                  <c:v>25</c:v>
                </c:pt>
                <c:pt idx="131">
                  <c:v>26</c:v>
                </c:pt>
                <c:pt idx="132">
                  <c:v>25</c:v>
                </c:pt>
                <c:pt idx="133">
                  <c:v>22</c:v>
                </c:pt>
                <c:pt idx="134">
                  <c:v>25</c:v>
                </c:pt>
                <c:pt idx="135">
                  <c:v>25</c:v>
                </c:pt>
                <c:pt idx="136">
                  <c:v>24</c:v>
                </c:pt>
                <c:pt idx="137">
                  <c:v>24</c:v>
                </c:pt>
                <c:pt idx="138">
                  <c:v>26</c:v>
                </c:pt>
                <c:pt idx="139">
                  <c:v>25</c:v>
                </c:pt>
                <c:pt idx="140">
                  <c:v>24</c:v>
                </c:pt>
                <c:pt idx="141">
                  <c:v>24</c:v>
                </c:pt>
                <c:pt idx="142">
                  <c:v>23</c:v>
                </c:pt>
                <c:pt idx="143">
                  <c:v>24</c:v>
                </c:pt>
                <c:pt idx="144">
                  <c:v>24</c:v>
                </c:pt>
                <c:pt idx="145">
                  <c:v>25</c:v>
                </c:pt>
                <c:pt idx="146">
                  <c:v>24</c:v>
                </c:pt>
                <c:pt idx="147">
                  <c:v>26</c:v>
                </c:pt>
                <c:pt idx="148">
                  <c:v>25</c:v>
                </c:pt>
                <c:pt idx="149">
                  <c:v>25</c:v>
                </c:pt>
                <c:pt idx="150">
                  <c:v>24</c:v>
                </c:pt>
                <c:pt idx="151">
                  <c:v>24</c:v>
                </c:pt>
                <c:pt idx="152">
                  <c:v>25</c:v>
                </c:pt>
                <c:pt idx="153">
                  <c:v>25</c:v>
                </c:pt>
                <c:pt idx="154">
                  <c:v>24</c:v>
                </c:pt>
                <c:pt idx="155">
                  <c:v>25</c:v>
                </c:pt>
                <c:pt idx="156">
                  <c:v>24</c:v>
                </c:pt>
                <c:pt idx="157">
                  <c:v>25</c:v>
                </c:pt>
                <c:pt idx="158">
                  <c:v>23</c:v>
                </c:pt>
                <c:pt idx="159">
                  <c:v>24</c:v>
                </c:pt>
                <c:pt idx="160">
                  <c:v>25</c:v>
                </c:pt>
                <c:pt idx="161">
                  <c:v>21</c:v>
                </c:pt>
                <c:pt idx="162">
                  <c:v>24</c:v>
                </c:pt>
                <c:pt idx="163">
                  <c:v>24</c:v>
                </c:pt>
                <c:pt idx="164">
                  <c:v>26</c:v>
                </c:pt>
                <c:pt idx="165">
                  <c:v>25</c:v>
                </c:pt>
                <c:pt idx="166">
                  <c:v>24</c:v>
                </c:pt>
                <c:pt idx="167">
                  <c:v>24</c:v>
                </c:pt>
                <c:pt idx="168">
                  <c:v>24</c:v>
                </c:pt>
                <c:pt idx="169">
                  <c:v>24</c:v>
                </c:pt>
                <c:pt idx="170">
                  <c:v>19</c:v>
                </c:pt>
                <c:pt idx="171">
                  <c:v>26</c:v>
                </c:pt>
                <c:pt idx="172">
                  <c:v>24</c:v>
                </c:pt>
                <c:pt idx="173">
                  <c:v>24</c:v>
                </c:pt>
                <c:pt idx="174">
                  <c:v>25</c:v>
                </c:pt>
                <c:pt idx="175">
                  <c:v>24</c:v>
                </c:pt>
                <c:pt idx="176">
                  <c:v>25</c:v>
                </c:pt>
                <c:pt idx="177">
                  <c:v>24</c:v>
                </c:pt>
                <c:pt idx="178">
                  <c:v>25</c:v>
                </c:pt>
                <c:pt idx="179">
                  <c:v>24</c:v>
                </c:pt>
                <c:pt idx="180">
                  <c:v>25</c:v>
                </c:pt>
                <c:pt idx="181">
                  <c:v>27</c:v>
                </c:pt>
                <c:pt idx="182">
                  <c:v>24</c:v>
                </c:pt>
                <c:pt idx="183">
                  <c:v>24</c:v>
                </c:pt>
                <c:pt idx="184">
                  <c:v>25</c:v>
                </c:pt>
                <c:pt idx="185">
                  <c:v>25</c:v>
                </c:pt>
                <c:pt idx="186">
                  <c:v>24</c:v>
                </c:pt>
                <c:pt idx="187">
                  <c:v>24</c:v>
                </c:pt>
                <c:pt idx="188">
                  <c:v>24</c:v>
                </c:pt>
                <c:pt idx="189">
                  <c:v>25</c:v>
                </c:pt>
                <c:pt idx="190">
                  <c:v>23</c:v>
                </c:pt>
                <c:pt idx="191">
                  <c:v>25</c:v>
                </c:pt>
                <c:pt idx="192">
                  <c:v>24</c:v>
                </c:pt>
                <c:pt idx="193">
                  <c:v>26</c:v>
                </c:pt>
                <c:pt idx="194">
                  <c:v>24</c:v>
                </c:pt>
                <c:pt idx="195">
                  <c:v>24</c:v>
                </c:pt>
                <c:pt idx="196">
                  <c:v>25</c:v>
                </c:pt>
                <c:pt idx="197">
                  <c:v>26</c:v>
                </c:pt>
                <c:pt idx="198">
                  <c:v>24</c:v>
                </c:pt>
                <c:pt idx="199">
                  <c:v>25</c:v>
                </c:pt>
                <c:pt idx="200">
                  <c:v>24</c:v>
                </c:pt>
                <c:pt idx="201">
                  <c:v>25</c:v>
                </c:pt>
                <c:pt idx="202">
                  <c:v>24</c:v>
                </c:pt>
                <c:pt idx="203">
                  <c:v>25</c:v>
                </c:pt>
                <c:pt idx="204">
                  <c:v>25</c:v>
                </c:pt>
                <c:pt idx="205">
                  <c:v>24</c:v>
                </c:pt>
                <c:pt idx="206">
                  <c:v>26</c:v>
                </c:pt>
                <c:pt idx="207">
                  <c:v>24</c:v>
                </c:pt>
                <c:pt idx="208">
                  <c:v>26</c:v>
                </c:pt>
                <c:pt idx="209">
                  <c:v>25</c:v>
                </c:pt>
                <c:pt idx="210">
                  <c:v>24</c:v>
                </c:pt>
                <c:pt idx="211">
                  <c:v>22</c:v>
                </c:pt>
                <c:pt idx="212">
                  <c:v>26</c:v>
                </c:pt>
                <c:pt idx="213">
                  <c:v>24</c:v>
                </c:pt>
                <c:pt idx="214">
                  <c:v>24</c:v>
                </c:pt>
                <c:pt idx="215">
                  <c:v>25</c:v>
                </c:pt>
                <c:pt idx="216">
                  <c:v>25</c:v>
                </c:pt>
                <c:pt idx="217">
                  <c:v>22</c:v>
                </c:pt>
                <c:pt idx="218">
                  <c:v>25</c:v>
                </c:pt>
                <c:pt idx="219">
                  <c:v>25</c:v>
                </c:pt>
                <c:pt idx="220">
                  <c:v>25</c:v>
                </c:pt>
                <c:pt idx="221">
                  <c:v>24</c:v>
                </c:pt>
                <c:pt idx="222">
                  <c:v>24</c:v>
                </c:pt>
                <c:pt idx="223">
                  <c:v>24</c:v>
                </c:pt>
                <c:pt idx="224">
                  <c:v>24</c:v>
                </c:pt>
                <c:pt idx="225">
                  <c:v>25</c:v>
                </c:pt>
                <c:pt idx="226">
                  <c:v>24</c:v>
                </c:pt>
                <c:pt idx="227">
                  <c:v>24</c:v>
                </c:pt>
                <c:pt idx="228">
                  <c:v>25</c:v>
                </c:pt>
                <c:pt idx="229">
                  <c:v>25</c:v>
                </c:pt>
                <c:pt idx="230">
                  <c:v>24</c:v>
                </c:pt>
                <c:pt idx="231">
                  <c:v>24</c:v>
                </c:pt>
                <c:pt idx="232">
                  <c:v>25</c:v>
                </c:pt>
                <c:pt idx="233">
                  <c:v>26</c:v>
                </c:pt>
                <c:pt idx="234">
                  <c:v>25</c:v>
                </c:pt>
                <c:pt idx="235">
                  <c:v>24</c:v>
                </c:pt>
                <c:pt idx="236">
                  <c:v>25</c:v>
                </c:pt>
                <c:pt idx="237">
                  <c:v>26</c:v>
                </c:pt>
                <c:pt idx="238">
                  <c:v>25</c:v>
                </c:pt>
                <c:pt idx="239">
                  <c:v>24</c:v>
                </c:pt>
                <c:pt idx="240">
                  <c:v>24</c:v>
                </c:pt>
                <c:pt idx="241">
                  <c:v>23</c:v>
                </c:pt>
                <c:pt idx="242">
                  <c:v>24</c:v>
                </c:pt>
                <c:pt idx="243">
                  <c:v>25</c:v>
                </c:pt>
                <c:pt idx="244">
                  <c:v>25</c:v>
                </c:pt>
                <c:pt idx="245">
                  <c:v>24</c:v>
                </c:pt>
                <c:pt idx="246">
                  <c:v>24</c:v>
                </c:pt>
                <c:pt idx="247">
                  <c:v>25</c:v>
                </c:pt>
                <c:pt idx="248">
                  <c:v>24</c:v>
                </c:pt>
                <c:pt idx="249">
                  <c:v>24</c:v>
                </c:pt>
                <c:pt idx="250">
                  <c:v>25</c:v>
                </c:pt>
                <c:pt idx="251">
                  <c:v>24</c:v>
                </c:pt>
                <c:pt idx="252">
                  <c:v>24</c:v>
                </c:pt>
                <c:pt idx="253">
                  <c:v>24</c:v>
                </c:pt>
                <c:pt idx="254">
                  <c:v>26</c:v>
                </c:pt>
                <c:pt idx="255">
                  <c:v>26</c:v>
                </c:pt>
                <c:pt idx="256">
                  <c:v>24</c:v>
                </c:pt>
                <c:pt idx="257">
                  <c:v>24</c:v>
                </c:pt>
                <c:pt idx="258">
                  <c:v>25</c:v>
                </c:pt>
                <c:pt idx="259">
                  <c:v>24</c:v>
                </c:pt>
                <c:pt idx="260">
                  <c:v>24</c:v>
                </c:pt>
                <c:pt idx="261">
                  <c:v>25</c:v>
                </c:pt>
                <c:pt idx="262">
                  <c:v>24</c:v>
                </c:pt>
                <c:pt idx="263">
                  <c:v>25</c:v>
                </c:pt>
                <c:pt idx="264">
                  <c:v>24</c:v>
                </c:pt>
                <c:pt idx="265">
                  <c:v>24</c:v>
                </c:pt>
                <c:pt idx="266">
                  <c:v>24</c:v>
                </c:pt>
                <c:pt idx="267">
                  <c:v>25</c:v>
                </c:pt>
                <c:pt idx="268">
                  <c:v>24</c:v>
                </c:pt>
                <c:pt idx="269">
                  <c:v>25</c:v>
                </c:pt>
                <c:pt idx="270">
                  <c:v>24</c:v>
                </c:pt>
                <c:pt idx="271">
                  <c:v>25</c:v>
                </c:pt>
                <c:pt idx="272">
                  <c:v>24</c:v>
                </c:pt>
                <c:pt idx="273">
                  <c:v>24</c:v>
                </c:pt>
                <c:pt idx="274">
                  <c:v>24</c:v>
                </c:pt>
                <c:pt idx="275">
                  <c:v>25</c:v>
                </c:pt>
                <c:pt idx="276">
                  <c:v>23</c:v>
                </c:pt>
                <c:pt idx="277">
                  <c:v>25</c:v>
                </c:pt>
                <c:pt idx="278">
                  <c:v>24</c:v>
                </c:pt>
                <c:pt idx="279">
                  <c:v>25</c:v>
                </c:pt>
                <c:pt idx="280">
                  <c:v>25</c:v>
                </c:pt>
                <c:pt idx="281">
                  <c:v>23</c:v>
                </c:pt>
                <c:pt idx="282">
                  <c:v>25</c:v>
                </c:pt>
                <c:pt idx="283">
                  <c:v>24</c:v>
                </c:pt>
                <c:pt idx="284">
                  <c:v>26</c:v>
                </c:pt>
                <c:pt idx="285">
                  <c:v>24</c:v>
                </c:pt>
                <c:pt idx="286">
                  <c:v>26</c:v>
                </c:pt>
                <c:pt idx="287">
                  <c:v>25</c:v>
                </c:pt>
                <c:pt idx="288">
                  <c:v>24</c:v>
                </c:pt>
                <c:pt idx="289">
                  <c:v>24</c:v>
                </c:pt>
                <c:pt idx="290">
                  <c:v>25</c:v>
                </c:pt>
                <c:pt idx="291">
                  <c:v>23</c:v>
                </c:pt>
                <c:pt idx="292">
                  <c:v>25</c:v>
                </c:pt>
                <c:pt idx="293">
                  <c:v>25</c:v>
                </c:pt>
                <c:pt idx="294">
                  <c:v>24</c:v>
                </c:pt>
                <c:pt idx="295">
                  <c:v>23</c:v>
                </c:pt>
                <c:pt idx="296">
                  <c:v>24</c:v>
                </c:pt>
                <c:pt idx="297">
                  <c:v>24</c:v>
                </c:pt>
                <c:pt idx="298">
                  <c:v>24</c:v>
                </c:pt>
                <c:pt idx="299">
                  <c:v>25</c:v>
                </c:pt>
                <c:pt idx="300">
                  <c:v>24</c:v>
                </c:pt>
                <c:pt idx="301">
                  <c:v>25</c:v>
                </c:pt>
                <c:pt idx="302">
                  <c:v>24</c:v>
                </c:pt>
                <c:pt idx="303">
                  <c:v>25</c:v>
                </c:pt>
                <c:pt idx="304">
                  <c:v>24</c:v>
                </c:pt>
                <c:pt idx="305">
                  <c:v>25</c:v>
                </c:pt>
                <c:pt idx="306">
                  <c:v>23</c:v>
                </c:pt>
                <c:pt idx="307">
                  <c:v>25</c:v>
                </c:pt>
                <c:pt idx="308">
                  <c:v>24</c:v>
                </c:pt>
                <c:pt idx="309">
                  <c:v>24</c:v>
                </c:pt>
                <c:pt idx="310">
                  <c:v>24</c:v>
                </c:pt>
                <c:pt idx="311">
                  <c:v>25</c:v>
                </c:pt>
                <c:pt idx="312">
                  <c:v>25</c:v>
                </c:pt>
                <c:pt idx="313">
                  <c:v>24</c:v>
                </c:pt>
                <c:pt idx="314">
                  <c:v>27</c:v>
                </c:pt>
                <c:pt idx="315">
                  <c:v>24</c:v>
                </c:pt>
                <c:pt idx="316">
                  <c:v>25</c:v>
                </c:pt>
                <c:pt idx="317">
                  <c:v>24</c:v>
                </c:pt>
                <c:pt idx="318">
                  <c:v>25</c:v>
                </c:pt>
                <c:pt idx="319">
                  <c:v>25</c:v>
                </c:pt>
                <c:pt idx="320">
                  <c:v>25</c:v>
                </c:pt>
                <c:pt idx="321">
                  <c:v>24</c:v>
                </c:pt>
                <c:pt idx="322">
                  <c:v>25</c:v>
                </c:pt>
                <c:pt idx="323">
                  <c:v>24</c:v>
                </c:pt>
                <c:pt idx="324">
                  <c:v>26</c:v>
                </c:pt>
                <c:pt idx="325">
                  <c:v>24</c:v>
                </c:pt>
                <c:pt idx="326">
                  <c:v>24</c:v>
                </c:pt>
                <c:pt idx="327">
                  <c:v>24</c:v>
                </c:pt>
                <c:pt idx="328">
                  <c:v>25</c:v>
                </c:pt>
                <c:pt idx="329">
                  <c:v>23</c:v>
                </c:pt>
                <c:pt idx="330">
                  <c:v>25</c:v>
                </c:pt>
                <c:pt idx="331">
                  <c:v>24</c:v>
                </c:pt>
                <c:pt idx="332">
                  <c:v>24</c:v>
                </c:pt>
                <c:pt idx="333">
                  <c:v>24</c:v>
                </c:pt>
                <c:pt idx="334">
                  <c:v>25</c:v>
                </c:pt>
                <c:pt idx="335">
                  <c:v>25</c:v>
                </c:pt>
                <c:pt idx="336">
                  <c:v>25</c:v>
                </c:pt>
                <c:pt idx="337">
                  <c:v>25</c:v>
                </c:pt>
                <c:pt idx="338">
                  <c:v>24</c:v>
                </c:pt>
                <c:pt idx="339">
                  <c:v>25</c:v>
                </c:pt>
                <c:pt idx="340">
                  <c:v>24</c:v>
                </c:pt>
                <c:pt idx="341">
                  <c:v>24</c:v>
                </c:pt>
                <c:pt idx="342">
                  <c:v>25</c:v>
                </c:pt>
                <c:pt idx="343">
                  <c:v>26</c:v>
                </c:pt>
                <c:pt idx="344">
                  <c:v>24</c:v>
                </c:pt>
                <c:pt idx="345">
                  <c:v>25</c:v>
                </c:pt>
                <c:pt idx="346">
                  <c:v>24</c:v>
                </c:pt>
                <c:pt idx="347">
                  <c:v>25</c:v>
                </c:pt>
                <c:pt idx="348">
                  <c:v>23</c:v>
                </c:pt>
                <c:pt idx="349">
                  <c:v>25</c:v>
                </c:pt>
                <c:pt idx="350">
                  <c:v>24</c:v>
                </c:pt>
                <c:pt idx="351">
                  <c:v>24</c:v>
                </c:pt>
                <c:pt idx="352">
                  <c:v>24</c:v>
                </c:pt>
                <c:pt idx="353">
                  <c:v>25</c:v>
                </c:pt>
                <c:pt idx="354">
                  <c:v>25</c:v>
                </c:pt>
                <c:pt idx="355">
                  <c:v>25</c:v>
                </c:pt>
                <c:pt idx="356">
                  <c:v>24</c:v>
                </c:pt>
                <c:pt idx="357">
                  <c:v>25</c:v>
                </c:pt>
                <c:pt idx="358">
                  <c:v>25</c:v>
                </c:pt>
                <c:pt idx="359">
                  <c:v>25</c:v>
                </c:pt>
                <c:pt idx="360">
                  <c:v>23</c:v>
                </c:pt>
                <c:pt idx="361">
                  <c:v>25</c:v>
                </c:pt>
                <c:pt idx="362">
                  <c:v>25</c:v>
                </c:pt>
                <c:pt idx="363">
                  <c:v>25</c:v>
                </c:pt>
                <c:pt idx="364">
                  <c:v>25</c:v>
                </c:pt>
                <c:pt idx="365">
                  <c:v>24</c:v>
                </c:pt>
                <c:pt idx="366">
                  <c:v>24</c:v>
                </c:pt>
                <c:pt idx="367">
                  <c:v>24</c:v>
                </c:pt>
                <c:pt idx="368">
                  <c:v>25</c:v>
                </c:pt>
                <c:pt idx="369">
                  <c:v>25</c:v>
                </c:pt>
                <c:pt idx="370">
                  <c:v>25</c:v>
                </c:pt>
                <c:pt idx="371">
                  <c:v>23</c:v>
                </c:pt>
                <c:pt idx="372">
                  <c:v>24</c:v>
                </c:pt>
                <c:pt idx="373">
                  <c:v>24</c:v>
                </c:pt>
                <c:pt idx="374">
                  <c:v>25</c:v>
                </c:pt>
                <c:pt idx="375">
                  <c:v>24</c:v>
                </c:pt>
                <c:pt idx="376">
                  <c:v>23</c:v>
                </c:pt>
                <c:pt idx="377">
                  <c:v>26</c:v>
                </c:pt>
                <c:pt idx="378">
                  <c:v>24</c:v>
                </c:pt>
                <c:pt idx="379">
                  <c:v>25</c:v>
                </c:pt>
                <c:pt idx="380">
                  <c:v>24</c:v>
                </c:pt>
                <c:pt idx="381">
                  <c:v>25</c:v>
                </c:pt>
                <c:pt idx="382">
                  <c:v>24</c:v>
                </c:pt>
                <c:pt idx="383">
                  <c:v>24</c:v>
                </c:pt>
                <c:pt idx="384">
                  <c:v>25</c:v>
                </c:pt>
                <c:pt idx="385">
                  <c:v>25</c:v>
                </c:pt>
                <c:pt idx="386">
                  <c:v>25</c:v>
                </c:pt>
                <c:pt idx="387">
                  <c:v>25</c:v>
                </c:pt>
                <c:pt idx="388">
                  <c:v>23</c:v>
                </c:pt>
                <c:pt idx="389">
                  <c:v>25</c:v>
                </c:pt>
                <c:pt idx="390">
                  <c:v>24</c:v>
                </c:pt>
                <c:pt idx="391">
                  <c:v>25</c:v>
                </c:pt>
                <c:pt idx="392">
                  <c:v>24</c:v>
                </c:pt>
                <c:pt idx="393">
                  <c:v>25</c:v>
                </c:pt>
                <c:pt idx="394">
                  <c:v>23</c:v>
                </c:pt>
                <c:pt idx="395">
                  <c:v>25</c:v>
                </c:pt>
                <c:pt idx="396">
                  <c:v>28</c:v>
                </c:pt>
                <c:pt idx="397">
                  <c:v>24</c:v>
                </c:pt>
                <c:pt idx="398">
                  <c:v>24</c:v>
                </c:pt>
                <c:pt idx="399">
                  <c:v>24</c:v>
                </c:pt>
                <c:pt idx="400">
                  <c:v>26</c:v>
                </c:pt>
                <c:pt idx="401">
                  <c:v>25</c:v>
                </c:pt>
                <c:pt idx="402">
                  <c:v>24</c:v>
                </c:pt>
                <c:pt idx="403">
                  <c:v>26</c:v>
                </c:pt>
                <c:pt idx="404">
                  <c:v>26</c:v>
                </c:pt>
                <c:pt idx="405">
                  <c:v>23</c:v>
                </c:pt>
                <c:pt idx="406">
                  <c:v>25</c:v>
                </c:pt>
                <c:pt idx="407">
                  <c:v>25</c:v>
                </c:pt>
                <c:pt idx="408">
                  <c:v>25</c:v>
                </c:pt>
                <c:pt idx="409">
                  <c:v>24</c:v>
                </c:pt>
                <c:pt idx="410">
                  <c:v>27</c:v>
                </c:pt>
                <c:pt idx="411">
                  <c:v>24</c:v>
                </c:pt>
                <c:pt idx="412">
                  <c:v>25</c:v>
                </c:pt>
                <c:pt idx="413">
                  <c:v>23</c:v>
                </c:pt>
                <c:pt idx="414">
                  <c:v>25</c:v>
                </c:pt>
                <c:pt idx="415">
                  <c:v>25</c:v>
                </c:pt>
                <c:pt idx="416">
                  <c:v>24</c:v>
                </c:pt>
                <c:pt idx="417">
                  <c:v>25</c:v>
                </c:pt>
                <c:pt idx="418">
                  <c:v>23</c:v>
                </c:pt>
                <c:pt idx="419">
                  <c:v>24</c:v>
                </c:pt>
                <c:pt idx="420">
                  <c:v>24</c:v>
                </c:pt>
                <c:pt idx="421">
                  <c:v>24</c:v>
                </c:pt>
                <c:pt idx="422">
                  <c:v>25</c:v>
                </c:pt>
                <c:pt idx="423">
                  <c:v>25</c:v>
                </c:pt>
                <c:pt idx="424">
                  <c:v>25</c:v>
                </c:pt>
                <c:pt idx="425">
                  <c:v>22</c:v>
                </c:pt>
                <c:pt idx="426">
                  <c:v>24</c:v>
                </c:pt>
                <c:pt idx="427">
                  <c:v>24</c:v>
                </c:pt>
                <c:pt idx="428">
                  <c:v>24</c:v>
                </c:pt>
                <c:pt idx="429">
                  <c:v>24</c:v>
                </c:pt>
                <c:pt idx="430">
                  <c:v>25</c:v>
                </c:pt>
                <c:pt idx="431">
                  <c:v>23</c:v>
                </c:pt>
                <c:pt idx="432">
                  <c:v>25</c:v>
                </c:pt>
                <c:pt idx="433">
                  <c:v>24</c:v>
                </c:pt>
                <c:pt idx="434">
                  <c:v>26</c:v>
                </c:pt>
                <c:pt idx="435">
                  <c:v>24</c:v>
                </c:pt>
                <c:pt idx="436">
                  <c:v>25</c:v>
                </c:pt>
                <c:pt idx="437">
                  <c:v>24</c:v>
                </c:pt>
                <c:pt idx="438">
                  <c:v>25</c:v>
                </c:pt>
                <c:pt idx="439">
                  <c:v>24</c:v>
                </c:pt>
                <c:pt idx="440">
                  <c:v>24</c:v>
                </c:pt>
                <c:pt idx="441">
                  <c:v>24</c:v>
                </c:pt>
                <c:pt idx="442">
                  <c:v>25</c:v>
                </c:pt>
                <c:pt idx="443">
                  <c:v>25</c:v>
                </c:pt>
                <c:pt idx="444">
                  <c:v>25</c:v>
                </c:pt>
                <c:pt idx="445">
                  <c:v>26</c:v>
                </c:pt>
                <c:pt idx="446">
                  <c:v>25</c:v>
                </c:pt>
                <c:pt idx="447">
                  <c:v>25</c:v>
                </c:pt>
                <c:pt idx="448">
                  <c:v>25</c:v>
                </c:pt>
                <c:pt idx="449">
                  <c:v>26</c:v>
                </c:pt>
                <c:pt idx="450">
                  <c:v>25</c:v>
                </c:pt>
                <c:pt idx="451">
                  <c:v>24</c:v>
                </c:pt>
                <c:pt idx="452">
                  <c:v>24</c:v>
                </c:pt>
                <c:pt idx="453">
                  <c:v>24</c:v>
                </c:pt>
                <c:pt idx="454">
                  <c:v>25</c:v>
                </c:pt>
                <c:pt idx="455">
                  <c:v>26</c:v>
                </c:pt>
                <c:pt idx="456">
                  <c:v>24</c:v>
                </c:pt>
                <c:pt idx="457">
                  <c:v>24</c:v>
                </c:pt>
                <c:pt idx="458">
                  <c:v>24</c:v>
                </c:pt>
                <c:pt idx="459">
                  <c:v>24</c:v>
                </c:pt>
                <c:pt idx="460">
                  <c:v>23</c:v>
                </c:pt>
                <c:pt idx="461">
                  <c:v>24</c:v>
                </c:pt>
                <c:pt idx="462">
                  <c:v>24</c:v>
                </c:pt>
                <c:pt idx="463">
                  <c:v>25</c:v>
                </c:pt>
                <c:pt idx="464">
                  <c:v>24</c:v>
                </c:pt>
                <c:pt idx="465">
                  <c:v>25</c:v>
                </c:pt>
                <c:pt idx="466">
                  <c:v>24</c:v>
                </c:pt>
                <c:pt idx="467">
                  <c:v>25</c:v>
                </c:pt>
                <c:pt idx="468">
                  <c:v>23</c:v>
                </c:pt>
                <c:pt idx="469">
                  <c:v>25</c:v>
                </c:pt>
                <c:pt idx="470">
                  <c:v>27</c:v>
                </c:pt>
                <c:pt idx="471">
                  <c:v>24</c:v>
                </c:pt>
                <c:pt idx="472">
                  <c:v>24</c:v>
                </c:pt>
                <c:pt idx="473">
                  <c:v>24</c:v>
                </c:pt>
                <c:pt idx="474">
                  <c:v>25</c:v>
                </c:pt>
                <c:pt idx="475">
                  <c:v>24</c:v>
                </c:pt>
                <c:pt idx="476">
                  <c:v>25</c:v>
                </c:pt>
                <c:pt idx="477">
                  <c:v>24</c:v>
                </c:pt>
                <c:pt idx="478">
                  <c:v>25</c:v>
                </c:pt>
                <c:pt idx="479">
                  <c:v>25</c:v>
                </c:pt>
                <c:pt idx="480">
                  <c:v>24</c:v>
                </c:pt>
                <c:pt idx="481">
                  <c:v>24</c:v>
                </c:pt>
                <c:pt idx="482">
                  <c:v>24</c:v>
                </c:pt>
                <c:pt idx="483">
                  <c:v>25</c:v>
                </c:pt>
                <c:pt idx="484">
                  <c:v>25</c:v>
                </c:pt>
                <c:pt idx="485">
                  <c:v>24</c:v>
                </c:pt>
                <c:pt idx="486">
                  <c:v>26</c:v>
                </c:pt>
                <c:pt idx="487">
                  <c:v>24</c:v>
                </c:pt>
                <c:pt idx="488">
                  <c:v>26</c:v>
                </c:pt>
                <c:pt idx="489">
                  <c:v>24</c:v>
                </c:pt>
                <c:pt idx="490">
                  <c:v>25</c:v>
                </c:pt>
                <c:pt idx="491">
                  <c:v>25</c:v>
                </c:pt>
                <c:pt idx="492">
                  <c:v>26</c:v>
                </c:pt>
                <c:pt idx="493">
                  <c:v>24</c:v>
                </c:pt>
                <c:pt idx="494">
                  <c:v>24</c:v>
                </c:pt>
                <c:pt idx="495">
                  <c:v>24</c:v>
                </c:pt>
                <c:pt idx="496">
                  <c:v>25</c:v>
                </c:pt>
                <c:pt idx="497">
                  <c:v>25</c:v>
                </c:pt>
                <c:pt idx="498">
                  <c:v>24</c:v>
                </c:pt>
                <c:pt idx="499">
                  <c:v>23</c:v>
                </c:pt>
                <c:pt idx="500">
                  <c:v>24</c:v>
                </c:pt>
                <c:pt idx="501">
                  <c:v>25</c:v>
                </c:pt>
                <c:pt idx="502">
                  <c:v>24</c:v>
                </c:pt>
                <c:pt idx="503">
                  <c:v>25</c:v>
                </c:pt>
                <c:pt idx="504">
                  <c:v>23</c:v>
                </c:pt>
                <c:pt idx="505">
                  <c:v>25</c:v>
                </c:pt>
                <c:pt idx="506">
                  <c:v>24</c:v>
                </c:pt>
                <c:pt idx="507">
                  <c:v>24</c:v>
                </c:pt>
                <c:pt idx="508">
                  <c:v>25</c:v>
                </c:pt>
                <c:pt idx="509">
                  <c:v>23</c:v>
                </c:pt>
                <c:pt idx="510">
                  <c:v>24</c:v>
                </c:pt>
                <c:pt idx="511">
                  <c:v>25</c:v>
                </c:pt>
                <c:pt idx="512">
                  <c:v>24</c:v>
                </c:pt>
                <c:pt idx="513">
                  <c:v>25</c:v>
                </c:pt>
                <c:pt idx="514">
                  <c:v>25</c:v>
                </c:pt>
                <c:pt idx="515">
                  <c:v>24</c:v>
                </c:pt>
                <c:pt idx="516">
                  <c:v>24</c:v>
                </c:pt>
                <c:pt idx="517">
                  <c:v>24</c:v>
                </c:pt>
                <c:pt idx="518">
                  <c:v>24</c:v>
                </c:pt>
                <c:pt idx="519">
                  <c:v>25</c:v>
                </c:pt>
                <c:pt idx="520">
                  <c:v>24</c:v>
                </c:pt>
                <c:pt idx="521">
                  <c:v>27</c:v>
                </c:pt>
                <c:pt idx="522">
                  <c:v>26</c:v>
                </c:pt>
                <c:pt idx="523">
                  <c:v>25</c:v>
                </c:pt>
                <c:pt idx="524">
                  <c:v>25</c:v>
                </c:pt>
                <c:pt idx="525">
                  <c:v>24</c:v>
                </c:pt>
                <c:pt idx="526">
                  <c:v>25</c:v>
                </c:pt>
                <c:pt idx="527">
                  <c:v>25</c:v>
                </c:pt>
                <c:pt idx="528">
                  <c:v>24</c:v>
                </c:pt>
                <c:pt idx="529">
                  <c:v>25</c:v>
                </c:pt>
                <c:pt idx="530">
                  <c:v>25</c:v>
                </c:pt>
                <c:pt idx="531">
                  <c:v>25</c:v>
                </c:pt>
                <c:pt idx="532">
                  <c:v>25</c:v>
                </c:pt>
                <c:pt idx="533">
                  <c:v>24</c:v>
                </c:pt>
                <c:pt idx="534">
                  <c:v>25</c:v>
                </c:pt>
                <c:pt idx="535">
                  <c:v>24</c:v>
                </c:pt>
                <c:pt idx="536">
                  <c:v>24</c:v>
                </c:pt>
                <c:pt idx="537">
                  <c:v>24</c:v>
                </c:pt>
                <c:pt idx="538">
                  <c:v>24</c:v>
                </c:pt>
                <c:pt idx="539">
                  <c:v>24</c:v>
                </c:pt>
                <c:pt idx="540">
                  <c:v>24</c:v>
                </c:pt>
                <c:pt idx="541">
                  <c:v>24</c:v>
                </c:pt>
                <c:pt idx="542">
                  <c:v>24</c:v>
                </c:pt>
                <c:pt idx="543">
                  <c:v>25</c:v>
                </c:pt>
                <c:pt idx="544">
                  <c:v>24</c:v>
                </c:pt>
                <c:pt idx="545">
                  <c:v>25</c:v>
                </c:pt>
                <c:pt idx="546">
                  <c:v>24</c:v>
                </c:pt>
                <c:pt idx="547">
                  <c:v>24</c:v>
                </c:pt>
                <c:pt idx="548">
                  <c:v>24</c:v>
                </c:pt>
                <c:pt idx="549">
                  <c:v>25</c:v>
                </c:pt>
                <c:pt idx="550">
                  <c:v>23</c:v>
                </c:pt>
                <c:pt idx="551">
                  <c:v>24</c:v>
                </c:pt>
                <c:pt idx="552">
                  <c:v>24</c:v>
                </c:pt>
                <c:pt idx="553">
                  <c:v>25</c:v>
                </c:pt>
                <c:pt idx="554">
                  <c:v>24</c:v>
                </c:pt>
                <c:pt idx="555">
                  <c:v>26</c:v>
                </c:pt>
                <c:pt idx="556">
                  <c:v>24</c:v>
                </c:pt>
                <c:pt idx="557">
                  <c:v>24</c:v>
                </c:pt>
                <c:pt idx="558">
                  <c:v>24</c:v>
                </c:pt>
                <c:pt idx="559">
                  <c:v>25</c:v>
                </c:pt>
                <c:pt idx="560">
                  <c:v>24</c:v>
                </c:pt>
                <c:pt idx="561">
                  <c:v>20</c:v>
                </c:pt>
                <c:pt idx="562">
                  <c:v>25</c:v>
                </c:pt>
                <c:pt idx="563">
                  <c:v>24</c:v>
                </c:pt>
                <c:pt idx="564">
                  <c:v>26</c:v>
                </c:pt>
                <c:pt idx="565">
                  <c:v>25</c:v>
                </c:pt>
                <c:pt idx="566">
                  <c:v>25</c:v>
                </c:pt>
                <c:pt idx="567">
                  <c:v>23</c:v>
                </c:pt>
                <c:pt idx="568">
                  <c:v>25</c:v>
                </c:pt>
                <c:pt idx="569">
                  <c:v>23</c:v>
                </c:pt>
                <c:pt idx="570">
                  <c:v>24</c:v>
                </c:pt>
                <c:pt idx="571">
                  <c:v>25</c:v>
                </c:pt>
                <c:pt idx="572">
                  <c:v>24</c:v>
                </c:pt>
                <c:pt idx="573">
                  <c:v>25</c:v>
                </c:pt>
                <c:pt idx="574">
                  <c:v>25</c:v>
                </c:pt>
                <c:pt idx="575">
                  <c:v>24</c:v>
                </c:pt>
                <c:pt idx="576">
                  <c:v>24</c:v>
                </c:pt>
                <c:pt idx="577">
                  <c:v>24</c:v>
                </c:pt>
                <c:pt idx="578">
                  <c:v>24</c:v>
                </c:pt>
                <c:pt idx="579">
                  <c:v>17</c:v>
                </c:pt>
                <c:pt idx="580">
                  <c:v>25</c:v>
                </c:pt>
                <c:pt idx="581">
                  <c:v>24</c:v>
                </c:pt>
                <c:pt idx="582">
                  <c:v>23</c:v>
                </c:pt>
                <c:pt idx="583">
                  <c:v>26</c:v>
                </c:pt>
                <c:pt idx="584">
                  <c:v>24</c:v>
                </c:pt>
                <c:pt idx="585">
                  <c:v>22</c:v>
                </c:pt>
                <c:pt idx="586">
                  <c:v>24</c:v>
                </c:pt>
                <c:pt idx="587">
                  <c:v>24</c:v>
                </c:pt>
                <c:pt idx="588">
                  <c:v>25</c:v>
                </c:pt>
                <c:pt idx="589">
                  <c:v>26</c:v>
                </c:pt>
                <c:pt idx="590">
                  <c:v>24</c:v>
                </c:pt>
                <c:pt idx="591">
                  <c:v>24</c:v>
                </c:pt>
                <c:pt idx="592">
                  <c:v>25</c:v>
                </c:pt>
                <c:pt idx="593">
                  <c:v>25</c:v>
                </c:pt>
                <c:pt idx="594">
                  <c:v>24</c:v>
                </c:pt>
                <c:pt idx="595">
                  <c:v>28</c:v>
                </c:pt>
                <c:pt idx="596">
                  <c:v>24</c:v>
                </c:pt>
                <c:pt idx="597">
                  <c:v>22</c:v>
                </c:pt>
                <c:pt idx="598">
                  <c:v>24</c:v>
                </c:pt>
                <c:pt idx="599">
                  <c:v>24</c:v>
                </c:pt>
                <c:pt idx="600">
                  <c:v>24</c:v>
                </c:pt>
                <c:pt idx="601">
                  <c:v>24</c:v>
                </c:pt>
                <c:pt idx="602">
                  <c:v>24</c:v>
                </c:pt>
                <c:pt idx="603">
                  <c:v>23</c:v>
                </c:pt>
                <c:pt idx="604">
                  <c:v>24</c:v>
                </c:pt>
                <c:pt idx="605">
                  <c:v>24</c:v>
                </c:pt>
                <c:pt idx="606">
                  <c:v>25</c:v>
                </c:pt>
                <c:pt idx="607">
                  <c:v>26</c:v>
                </c:pt>
                <c:pt idx="608">
                  <c:v>25</c:v>
                </c:pt>
                <c:pt idx="609">
                  <c:v>24</c:v>
                </c:pt>
                <c:pt idx="610">
                  <c:v>24</c:v>
                </c:pt>
                <c:pt idx="611">
                  <c:v>25</c:v>
                </c:pt>
                <c:pt idx="612">
                  <c:v>24</c:v>
                </c:pt>
                <c:pt idx="613">
                  <c:v>25</c:v>
                </c:pt>
                <c:pt idx="614">
                  <c:v>24</c:v>
                </c:pt>
                <c:pt idx="615">
                  <c:v>23</c:v>
                </c:pt>
                <c:pt idx="616">
                  <c:v>25</c:v>
                </c:pt>
                <c:pt idx="617">
                  <c:v>22</c:v>
                </c:pt>
                <c:pt idx="618">
                  <c:v>24</c:v>
                </c:pt>
                <c:pt idx="619">
                  <c:v>24</c:v>
                </c:pt>
                <c:pt idx="620">
                  <c:v>25</c:v>
                </c:pt>
                <c:pt idx="621">
                  <c:v>24</c:v>
                </c:pt>
                <c:pt idx="622">
                  <c:v>25</c:v>
                </c:pt>
                <c:pt idx="623">
                  <c:v>25</c:v>
                </c:pt>
                <c:pt idx="624">
                  <c:v>24</c:v>
                </c:pt>
                <c:pt idx="625">
                  <c:v>25</c:v>
                </c:pt>
                <c:pt idx="626">
                  <c:v>24</c:v>
                </c:pt>
                <c:pt idx="627">
                  <c:v>24</c:v>
                </c:pt>
                <c:pt idx="628">
                  <c:v>24</c:v>
                </c:pt>
                <c:pt idx="629">
                  <c:v>25</c:v>
                </c:pt>
                <c:pt idx="630">
                  <c:v>25</c:v>
                </c:pt>
                <c:pt idx="631">
                  <c:v>23</c:v>
                </c:pt>
                <c:pt idx="632">
                  <c:v>24</c:v>
                </c:pt>
                <c:pt idx="633">
                  <c:v>19</c:v>
                </c:pt>
                <c:pt idx="634">
                  <c:v>24</c:v>
                </c:pt>
                <c:pt idx="635">
                  <c:v>25</c:v>
                </c:pt>
                <c:pt idx="636">
                  <c:v>24</c:v>
                </c:pt>
                <c:pt idx="637">
                  <c:v>25</c:v>
                </c:pt>
                <c:pt idx="638">
                  <c:v>24</c:v>
                </c:pt>
                <c:pt idx="639">
                  <c:v>23</c:v>
                </c:pt>
                <c:pt idx="640">
                  <c:v>24</c:v>
                </c:pt>
                <c:pt idx="641">
                  <c:v>27</c:v>
                </c:pt>
                <c:pt idx="642">
                  <c:v>24</c:v>
                </c:pt>
                <c:pt idx="643">
                  <c:v>24</c:v>
                </c:pt>
                <c:pt idx="644">
                  <c:v>25</c:v>
                </c:pt>
                <c:pt idx="645">
                  <c:v>22</c:v>
                </c:pt>
                <c:pt idx="646">
                  <c:v>24</c:v>
                </c:pt>
                <c:pt idx="647">
                  <c:v>24</c:v>
                </c:pt>
                <c:pt idx="648">
                  <c:v>24</c:v>
                </c:pt>
                <c:pt idx="649">
                  <c:v>24</c:v>
                </c:pt>
                <c:pt idx="650">
                  <c:v>25</c:v>
                </c:pt>
                <c:pt idx="651">
                  <c:v>23</c:v>
                </c:pt>
                <c:pt idx="652">
                  <c:v>26</c:v>
                </c:pt>
                <c:pt idx="653">
                  <c:v>24</c:v>
                </c:pt>
                <c:pt idx="654">
                  <c:v>24</c:v>
                </c:pt>
                <c:pt idx="655">
                  <c:v>26</c:v>
                </c:pt>
                <c:pt idx="656">
                  <c:v>25</c:v>
                </c:pt>
                <c:pt idx="657">
                  <c:v>23</c:v>
                </c:pt>
                <c:pt idx="658">
                  <c:v>25</c:v>
                </c:pt>
                <c:pt idx="659">
                  <c:v>25</c:v>
                </c:pt>
                <c:pt idx="660">
                  <c:v>24</c:v>
                </c:pt>
                <c:pt idx="661">
                  <c:v>24</c:v>
                </c:pt>
                <c:pt idx="662">
                  <c:v>24</c:v>
                </c:pt>
                <c:pt idx="663">
                  <c:v>24</c:v>
                </c:pt>
                <c:pt idx="664">
                  <c:v>24</c:v>
                </c:pt>
                <c:pt idx="665">
                  <c:v>23</c:v>
                </c:pt>
                <c:pt idx="666">
                  <c:v>24</c:v>
                </c:pt>
                <c:pt idx="667">
                  <c:v>23</c:v>
                </c:pt>
                <c:pt idx="668">
                  <c:v>26</c:v>
                </c:pt>
                <c:pt idx="669">
                  <c:v>24</c:v>
                </c:pt>
                <c:pt idx="670">
                  <c:v>24</c:v>
                </c:pt>
                <c:pt idx="671">
                  <c:v>26</c:v>
                </c:pt>
                <c:pt idx="672">
                  <c:v>24</c:v>
                </c:pt>
                <c:pt idx="673">
                  <c:v>24</c:v>
                </c:pt>
                <c:pt idx="674">
                  <c:v>24</c:v>
                </c:pt>
                <c:pt idx="675">
                  <c:v>24</c:v>
                </c:pt>
                <c:pt idx="676">
                  <c:v>25</c:v>
                </c:pt>
                <c:pt idx="677">
                  <c:v>25</c:v>
                </c:pt>
                <c:pt idx="678">
                  <c:v>25</c:v>
                </c:pt>
                <c:pt idx="679">
                  <c:v>24</c:v>
                </c:pt>
                <c:pt idx="680">
                  <c:v>24</c:v>
                </c:pt>
                <c:pt idx="681">
                  <c:v>26</c:v>
                </c:pt>
                <c:pt idx="682">
                  <c:v>24</c:v>
                </c:pt>
                <c:pt idx="683">
                  <c:v>26</c:v>
                </c:pt>
                <c:pt idx="684">
                  <c:v>25</c:v>
                </c:pt>
                <c:pt idx="685">
                  <c:v>24</c:v>
                </c:pt>
                <c:pt idx="686">
                  <c:v>23</c:v>
                </c:pt>
                <c:pt idx="687">
                  <c:v>26</c:v>
                </c:pt>
                <c:pt idx="688">
                  <c:v>26</c:v>
                </c:pt>
                <c:pt idx="689">
                  <c:v>25</c:v>
                </c:pt>
                <c:pt idx="690">
                  <c:v>24</c:v>
                </c:pt>
                <c:pt idx="691">
                  <c:v>24</c:v>
                </c:pt>
                <c:pt idx="692">
                  <c:v>24</c:v>
                </c:pt>
                <c:pt idx="693">
                  <c:v>24</c:v>
                </c:pt>
                <c:pt idx="694">
                  <c:v>24</c:v>
                </c:pt>
                <c:pt idx="695">
                  <c:v>24</c:v>
                </c:pt>
                <c:pt idx="696">
                  <c:v>25</c:v>
                </c:pt>
                <c:pt idx="697">
                  <c:v>24</c:v>
                </c:pt>
                <c:pt idx="698">
                  <c:v>26</c:v>
                </c:pt>
                <c:pt idx="699">
                  <c:v>23</c:v>
                </c:pt>
                <c:pt idx="700">
                  <c:v>26</c:v>
                </c:pt>
                <c:pt idx="701">
                  <c:v>23</c:v>
                </c:pt>
                <c:pt idx="702">
                  <c:v>25</c:v>
                </c:pt>
                <c:pt idx="703">
                  <c:v>23</c:v>
                </c:pt>
                <c:pt idx="704">
                  <c:v>25</c:v>
                </c:pt>
                <c:pt idx="705">
                  <c:v>25</c:v>
                </c:pt>
                <c:pt idx="706">
                  <c:v>24</c:v>
                </c:pt>
                <c:pt idx="707">
                  <c:v>25</c:v>
                </c:pt>
                <c:pt idx="708">
                  <c:v>25</c:v>
                </c:pt>
                <c:pt idx="709">
                  <c:v>25</c:v>
                </c:pt>
                <c:pt idx="710">
                  <c:v>24</c:v>
                </c:pt>
                <c:pt idx="711">
                  <c:v>22</c:v>
                </c:pt>
                <c:pt idx="712">
                  <c:v>25</c:v>
                </c:pt>
                <c:pt idx="713">
                  <c:v>24</c:v>
                </c:pt>
                <c:pt idx="714">
                  <c:v>25</c:v>
                </c:pt>
                <c:pt idx="715">
                  <c:v>24</c:v>
                </c:pt>
                <c:pt idx="716">
                  <c:v>26</c:v>
                </c:pt>
                <c:pt idx="717">
                  <c:v>22</c:v>
                </c:pt>
                <c:pt idx="718">
                  <c:v>25</c:v>
                </c:pt>
                <c:pt idx="719">
                  <c:v>24</c:v>
                </c:pt>
                <c:pt idx="720">
                  <c:v>26</c:v>
                </c:pt>
                <c:pt idx="721">
                  <c:v>25</c:v>
                </c:pt>
                <c:pt idx="722">
                  <c:v>25</c:v>
                </c:pt>
                <c:pt idx="723">
                  <c:v>21</c:v>
                </c:pt>
                <c:pt idx="724">
                  <c:v>24</c:v>
                </c:pt>
                <c:pt idx="725">
                  <c:v>24</c:v>
                </c:pt>
                <c:pt idx="726">
                  <c:v>25</c:v>
                </c:pt>
                <c:pt idx="727">
                  <c:v>24</c:v>
                </c:pt>
                <c:pt idx="728">
                  <c:v>25</c:v>
                </c:pt>
                <c:pt idx="729">
                  <c:v>24</c:v>
                </c:pt>
                <c:pt idx="730">
                  <c:v>24</c:v>
                </c:pt>
                <c:pt idx="731">
                  <c:v>24</c:v>
                </c:pt>
                <c:pt idx="732">
                  <c:v>24</c:v>
                </c:pt>
                <c:pt idx="733">
                  <c:v>24</c:v>
                </c:pt>
                <c:pt idx="734">
                  <c:v>24</c:v>
                </c:pt>
                <c:pt idx="735">
                  <c:v>22</c:v>
                </c:pt>
                <c:pt idx="736">
                  <c:v>24</c:v>
                </c:pt>
                <c:pt idx="737">
                  <c:v>25</c:v>
                </c:pt>
                <c:pt idx="738">
                  <c:v>24</c:v>
                </c:pt>
                <c:pt idx="739">
                  <c:v>25</c:v>
                </c:pt>
                <c:pt idx="740">
                  <c:v>24</c:v>
                </c:pt>
                <c:pt idx="741">
                  <c:v>24</c:v>
                </c:pt>
                <c:pt idx="742">
                  <c:v>24</c:v>
                </c:pt>
                <c:pt idx="743">
                  <c:v>24</c:v>
                </c:pt>
                <c:pt idx="744">
                  <c:v>24</c:v>
                </c:pt>
                <c:pt idx="745">
                  <c:v>25</c:v>
                </c:pt>
                <c:pt idx="746">
                  <c:v>24</c:v>
                </c:pt>
                <c:pt idx="747">
                  <c:v>21</c:v>
                </c:pt>
                <c:pt idx="748">
                  <c:v>24</c:v>
                </c:pt>
                <c:pt idx="749">
                  <c:v>24</c:v>
                </c:pt>
                <c:pt idx="750">
                  <c:v>25</c:v>
                </c:pt>
                <c:pt idx="751">
                  <c:v>24</c:v>
                </c:pt>
                <c:pt idx="752">
                  <c:v>24</c:v>
                </c:pt>
                <c:pt idx="753">
                  <c:v>24</c:v>
                </c:pt>
                <c:pt idx="754">
                  <c:v>24</c:v>
                </c:pt>
                <c:pt idx="755">
                  <c:v>24</c:v>
                </c:pt>
                <c:pt idx="756">
                  <c:v>24</c:v>
                </c:pt>
                <c:pt idx="757">
                  <c:v>24</c:v>
                </c:pt>
                <c:pt idx="758">
                  <c:v>25</c:v>
                </c:pt>
                <c:pt idx="759">
                  <c:v>21</c:v>
                </c:pt>
                <c:pt idx="760">
                  <c:v>24</c:v>
                </c:pt>
                <c:pt idx="761">
                  <c:v>24</c:v>
                </c:pt>
                <c:pt idx="762">
                  <c:v>25</c:v>
                </c:pt>
                <c:pt idx="763">
                  <c:v>24</c:v>
                </c:pt>
                <c:pt idx="764">
                  <c:v>25</c:v>
                </c:pt>
                <c:pt idx="765">
                  <c:v>23</c:v>
                </c:pt>
                <c:pt idx="766">
                  <c:v>25</c:v>
                </c:pt>
                <c:pt idx="767">
                  <c:v>25</c:v>
                </c:pt>
                <c:pt idx="768">
                  <c:v>25</c:v>
                </c:pt>
                <c:pt idx="769">
                  <c:v>24</c:v>
                </c:pt>
                <c:pt idx="770">
                  <c:v>24</c:v>
                </c:pt>
                <c:pt idx="771">
                  <c:v>23</c:v>
                </c:pt>
                <c:pt idx="772">
                  <c:v>25</c:v>
                </c:pt>
                <c:pt idx="773">
                  <c:v>23</c:v>
                </c:pt>
                <c:pt idx="774">
                  <c:v>24</c:v>
                </c:pt>
                <c:pt idx="775">
                  <c:v>23</c:v>
                </c:pt>
                <c:pt idx="776">
                  <c:v>24</c:v>
                </c:pt>
                <c:pt idx="777">
                  <c:v>23</c:v>
                </c:pt>
                <c:pt idx="778">
                  <c:v>25</c:v>
                </c:pt>
                <c:pt idx="779">
                  <c:v>25</c:v>
                </c:pt>
                <c:pt idx="780">
                  <c:v>24</c:v>
                </c:pt>
                <c:pt idx="781">
                  <c:v>25</c:v>
                </c:pt>
                <c:pt idx="782">
                  <c:v>24</c:v>
                </c:pt>
                <c:pt idx="783">
                  <c:v>23</c:v>
                </c:pt>
                <c:pt idx="784">
                  <c:v>22</c:v>
                </c:pt>
                <c:pt idx="785">
                  <c:v>22</c:v>
                </c:pt>
                <c:pt idx="786">
                  <c:v>23</c:v>
                </c:pt>
                <c:pt idx="787">
                  <c:v>26</c:v>
                </c:pt>
                <c:pt idx="788">
                  <c:v>24</c:v>
                </c:pt>
                <c:pt idx="789">
                  <c:v>23</c:v>
                </c:pt>
                <c:pt idx="790">
                  <c:v>23</c:v>
                </c:pt>
                <c:pt idx="791">
                  <c:v>25</c:v>
                </c:pt>
                <c:pt idx="792">
                  <c:v>24</c:v>
                </c:pt>
                <c:pt idx="793">
                  <c:v>26</c:v>
                </c:pt>
                <c:pt idx="794">
                  <c:v>24</c:v>
                </c:pt>
                <c:pt idx="795">
                  <c:v>22</c:v>
                </c:pt>
                <c:pt idx="796">
                  <c:v>24</c:v>
                </c:pt>
                <c:pt idx="797">
                  <c:v>24</c:v>
                </c:pt>
                <c:pt idx="798">
                  <c:v>24</c:v>
                </c:pt>
                <c:pt idx="799">
                  <c:v>24</c:v>
                </c:pt>
                <c:pt idx="800">
                  <c:v>25</c:v>
                </c:pt>
                <c:pt idx="801">
                  <c:v>24</c:v>
                </c:pt>
                <c:pt idx="802">
                  <c:v>24</c:v>
                </c:pt>
                <c:pt idx="803">
                  <c:v>24</c:v>
                </c:pt>
                <c:pt idx="804">
                  <c:v>25</c:v>
                </c:pt>
                <c:pt idx="805">
                  <c:v>24</c:v>
                </c:pt>
                <c:pt idx="806">
                  <c:v>24</c:v>
                </c:pt>
                <c:pt idx="807">
                  <c:v>22</c:v>
                </c:pt>
                <c:pt idx="808">
                  <c:v>26</c:v>
                </c:pt>
                <c:pt idx="809">
                  <c:v>25</c:v>
                </c:pt>
                <c:pt idx="810">
                  <c:v>24</c:v>
                </c:pt>
                <c:pt idx="811">
                  <c:v>24</c:v>
                </c:pt>
                <c:pt idx="812">
                  <c:v>26</c:v>
                </c:pt>
                <c:pt idx="813">
                  <c:v>24</c:v>
                </c:pt>
                <c:pt idx="814">
                  <c:v>24</c:v>
                </c:pt>
                <c:pt idx="815">
                  <c:v>24</c:v>
                </c:pt>
                <c:pt idx="816">
                  <c:v>25</c:v>
                </c:pt>
                <c:pt idx="817">
                  <c:v>25</c:v>
                </c:pt>
                <c:pt idx="818">
                  <c:v>24</c:v>
                </c:pt>
                <c:pt idx="819">
                  <c:v>26</c:v>
                </c:pt>
                <c:pt idx="820">
                  <c:v>25</c:v>
                </c:pt>
                <c:pt idx="821">
                  <c:v>23</c:v>
                </c:pt>
                <c:pt idx="822">
                  <c:v>24</c:v>
                </c:pt>
                <c:pt idx="823">
                  <c:v>23</c:v>
                </c:pt>
                <c:pt idx="824">
                  <c:v>25</c:v>
                </c:pt>
                <c:pt idx="825">
                  <c:v>23</c:v>
                </c:pt>
                <c:pt idx="826">
                  <c:v>24</c:v>
                </c:pt>
                <c:pt idx="827">
                  <c:v>24</c:v>
                </c:pt>
                <c:pt idx="828">
                  <c:v>24</c:v>
                </c:pt>
                <c:pt idx="829">
                  <c:v>24</c:v>
                </c:pt>
                <c:pt idx="830">
                  <c:v>24</c:v>
                </c:pt>
                <c:pt idx="831">
                  <c:v>24</c:v>
                </c:pt>
                <c:pt idx="832">
                  <c:v>24</c:v>
                </c:pt>
                <c:pt idx="833">
                  <c:v>25</c:v>
                </c:pt>
                <c:pt idx="834">
                  <c:v>23</c:v>
                </c:pt>
                <c:pt idx="835">
                  <c:v>24</c:v>
                </c:pt>
                <c:pt idx="836">
                  <c:v>24</c:v>
                </c:pt>
                <c:pt idx="837">
                  <c:v>24</c:v>
                </c:pt>
                <c:pt idx="838">
                  <c:v>24</c:v>
                </c:pt>
                <c:pt idx="839">
                  <c:v>25</c:v>
                </c:pt>
                <c:pt idx="840">
                  <c:v>24</c:v>
                </c:pt>
                <c:pt idx="841">
                  <c:v>25</c:v>
                </c:pt>
                <c:pt idx="842">
                  <c:v>24</c:v>
                </c:pt>
                <c:pt idx="843">
                  <c:v>24</c:v>
                </c:pt>
                <c:pt idx="844">
                  <c:v>24</c:v>
                </c:pt>
                <c:pt idx="845">
                  <c:v>24</c:v>
                </c:pt>
                <c:pt idx="846">
                  <c:v>25</c:v>
                </c:pt>
                <c:pt idx="847">
                  <c:v>24</c:v>
                </c:pt>
                <c:pt idx="848">
                  <c:v>25</c:v>
                </c:pt>
                <c:pt idx="849">
                  <c:v>24</c:v>
                </c:pt>
                <c:pt idx="850">
                  <c:v>24</c:v>
                </c:pt>
                <c:pt idx="851">
                  <c:v>25</c:v>
                </c:pt>
                <c:pt idx="852">
                  <c:v>26</c:v>
                </c:pt>
                <c:pt idx="853">
                  <c:v>24</c:v>
                </c:pt>
                <c:pt idx="854">
                  <c:v>25</c:v>
                </c:pt>
                <c:pt idx="855">
                  <c:v>25</c:v>
                </c:pt>
                <c:pt idx="856">
                  <c:v>28</c:v>
                </c:pt>
                <c:pt idx="857">
                  <c:v>24</c:v>
                </c:pt>
                <c:pt idx="858">
                  <c:v>25</c:v>
                </c:pt>
                <c:pt idx="859">
                  <c:v>24</c:v>
                </c:pt>
                <c:pt idx="860">
                  <c:v>25</c:v>
                </c:pt>
                <c:pt idx="861">
                  <c:v>23</c:v>
                </c:pt>
                <c:pt idx="862">
                  <c:v>24</c:v>
                </c:pt>
                <c:pt idx="863">
                  <c:v>24</c:v>
                </c:pt>
                <c:pt idx="864">
                  <c:v>23</c:v>
                </c:pt>
                <c:pt idx="865">
                  <c:v>25</c:v>
                </c:pt>
                <c:pt idx="866">
                  <c:v>24</c:v>
                </c:pt>
                <c:pt idx="867">
                  <c:v>24</c:v>
                </c:pt>
                <c:pt idx="868">
                  <c:v>25</c:v>
                </c:pt>
                <c:pt idx="869">
                  <c:v>24</c:v>
                </c:pt>
                <c:pt idx="870">
                  <c:v>25</c:v>
                </c:pt>
                <c:pt idx="871">
                  <c:v>28</c:v>
                </c:pt>
                <c:pt idx="872">
                  <c:v>25</c:v>
                </c:pt>
                <c:pt idx="873">
                  <c:v>24</c:v>
                </c:pt>
                <c:pt idx="874">
                  <c:v>24</c:v>
                </c:pt>
                <c:pt idx="875">
                  <c:v>24</c:v>
                </c:pt>
                <c:pt idx="876">
                  <c:v>24</c:v>
                </c:pt>
                <c:pt idx="877">
                  <c:v>25</c:v>
                </c:pt>
                <c:pt idx="878">
                  <c:v>24</c:v>
                </c:pt>
                <c:pt idx="879">
                  <c:v>25</c:v>
                </c:pt>
                <c:pt idx="880">
                  <c:v>24</c:v>
                </c:pt>
                <c:pt idx="881">
                  <c:v>25</c:v>
                </c:pt>
                <c:pt idx="882">
                  <c:v>25</c:v>
                </c:pt>
                <c:pt idx="883">
                  <c:v>25</c:v>
                </c:pt>
                <c:pt idx="884">
                  <c:v>23</c:v>
                </c:pt>
                <c:pt idx="885">
                  <c:v>24</c:v>
                </c:pt>
                <c:pt idx="886">
                  <c:v>24</c:v>
                </c:pt>
                <c:pt idx="887">
                  <c:v>24</c:v>
                </c:pt>
                <c:pt idx="888">
                  <c:v>26</c:v>
                </c:pt>
                <c:pt idx="889">
                  <c:v>24</c:v>
                </c:pt>
                <c:pt idx="890">
                  <c:v>26</c:v>
                </c:pt>
                <c:pt idx="891">
                  <c:v>24</c:v>
                </c:pt>
                <c:pt idx="892">
                  <c:v>25</c:v>
                </c:pt>
                <c:pt idx="893">
                  <c:v>25</c:v>
                </c:pt>
                <c:pt idx="894">
                  <c:v>25</c:v>
                </c:pt>
                <c:pt idx="895">
                  <c:v>24</c:v>
                </c:pt>
                <c:pt idx="896">
                  <c:v>26</c:v>
                </c:pt>
                <c:pt idx="897">
                  <c:v>24</c:v>
                </c:pt>
                <c:pt idx="898">
                  <c:v>24</c:v>
                </c:pt>
                <c:pt idx="899">
                  <c:v>24</c:v>
                </c:pt>
                <c:pt idx="900">
                  <c:v>24</c:v>
                </c:pt>
                <c:pt idx="901">
                  <c:v>25</c:v>
                </c:pt>
                <c:pt idx="902">
                  <c:v>25</c:v>
                </c:pt>
                <c:pt idx="903">
                  <c:v>24</c:v>
                </c:pt>
                <c:pt idx="904">
                  <c:v>25</c:v>
                </c:pt>
                <c:pt idx="905">
                  <c:v>24</c:v>
                </c:pt>
                <c:pt idx="906">
                  <c:v>24</c:v>
                </c:pt>
                <c:pt idx="907">
                  <c:v>24</c:v>
                </c:pt>
                <c:pt idx="908">
                  <c:v>26</c:v>
                </c:pt>
                <c:pt idx="909">
                  <c:v>24</c:v>
                </c:pt>
                <c:pt idx="910">
                  <c:v>24</c:v>
                </c:pt>
                <c:pt idx="911">
                  <c:v>21</c:v>
                </c:pt>
                <c:pt idx="912">
                  <c:v>24</c:v>
                </c:pt>
                <c:pt idx="913">
                  <c:v>25</c:v>
                </c:pt>
                <c:pt idx="914">
                  <c:v>24</c:v>
                </c:pt>
                <c:pt idx="915">
                  <c:v>24</c:v>
                </c:pt>
                <c:pt idx="916">
                  <c:v>24</c:v>
                </c:pt>
                <c:pt idx="917">
                  <c:v>23</c:v>
                </c:pt>
                <c:pt idx="918">
                  <c:v>24</c:v>
                </c:pt>
                <c:pt idx="919">
                  <c:v>25</c:v>
                </c:pt>
                <c:pt idx="920">
                  <c:v>25</c:v>
                </c:pt>
                <c:pt idx="921">
                  <c:v>24</c:v>
                </c:pt>
                <c:pt idx="922">
                  <c:v>25</c:v>
                </c:pt>
                <c:pt idx="923">
                  <c:v>23</c:v>
                </c:pt>
                <c:pt idx="924">
                  <c:v>25</c:v>
                </c:pt>
                <c:pt idx="925">
                  <c:v>26</c:v>
                </c:pt>
                <c:pt idx="926">
                  <c:v>24</c:v>
                </c:pt>
                <c:pt idx="927">
                  <c:v>26</c:v>
                </c:pt>
                <c:pt idx="928">
                  <c:v>25</c:v>
                </c:pt>
                <c:pt idx="929">
                  <c:v>24</c:v>
                </c:pt>
                <c:pt idx="930">
                  <c:v>25</c:v>
                </c:pt>
                <c:pt idx="931">
                  <c:v>25</c:v>
                </c:pt>
                <c:pt idx="932">
                  <c:v>25</c:v>
                </c:pt>
                <c:pt idx="933">
                  <c:v>24</c:v>
                </c:pt>
                <c:pt idx="934">
                  <c:v>23</c:v>
                </c:pt>
                <c:pt idx="935">
                  <c:v>25</c:v>
                </c:pt>
                <c:pt idx="936">
                  <c:v>24</c:v>
                </c:pt>
                <c:pt idx="937">
                  <c:v>24</c:v>
                </c:pt>
                <c:pt idx="938">
                  <c:v>24</c:v>
                </c:pt>
                <c:pt idx="939">
                  <c:v>22</c:v>
                </c:pt>
                <c:pt idx="940">
                  <c:v>23</c:v>
                </c:pt>
                <c:pt idx="941">
                  <c:v>24</c:v>
                </c:pt>
                <c:pt idx="942">
                  <c:v>24</c:v>
                </c:pt>
                <c:pt idx="943">
                  <c:v>25</c:v>
                </c:pt>
                <c:pt idx="944">
                  <c:v>24</c:v>
                </c:pt>
                <c:pt idx="945">
                  <c:v>25</c:v>
                </c:pt>
                <c:pt idx="946">
                  <c:v>23</c:v>
                </c:pt>
                <c:pt idx="947">
                  <c:v>24</c:v>
                </c:pt>
                <c:pt idx="948">
                  <c:v>25</c:v>
                </c:pt>
                <c:pt idx="949">
                  <c:v>25</c:v>
                </c:pt>
                <c:pt idx="950">
                  <c:v>25</c:v>
                </c:pt>
                <c:pt idx="951">
                  <c:v>24</c:v>
                </c:pt>
                <c:pt idx="952">
                  <c:v>25</c:v>
                </c:pt>
                <c:pt idx="953">
                  <c:v>24</c:v>
                </c:pt>
                <c:pt idx="954">
                  <c:v>23</c:v>
                </c:pt>
                <c:pt idx="955">
                  <c:v>23</c:v>
                </c:pt>
                <c:pt idx="956">
                  <c:v>24</c:v>
                </c:pt>
                <c:pt idx="957">
                  <c:v>26</c:v>
                </c:pt>
                <c:pt idx="958">
                  <c:v>24</c:v>
                </c:pt>
                <c:pt idx="959">
                  <c:v>24</c:v>
                </c:pt>
                <c:pt idx="960">
                  <c:v>24</c:v>
                </c:pt>
                <c:pt idx="961">
                  <c:v>26</c:v>
                </c:pt>
                <c:pt idx="962">
                  <c:v>24</c:v>
                </c:pt>
                <c:pt idx="963">
                  <c:v>24</c:v>
                </c:pt>
                <c:pt idx="964">
                  <c:v>24</c:v>
                </c:pt>
                <c:pt idx="965">
                  <c:v>25</c:v>
                </c:pt>
                <c:pt idx="966">
                  <c:v>24</c:v>
                </c:pt>
                <c:pt idx="967">
                  <c:v>25</c:v>
                </c:pt>
                <c:pt idx="968">
                  <c:v>24</c:v>
                </c:pt>
                <c:pt idx="969">
                  <c:v>26</c:v>
                </c:pt>
                <c:pt idx="970">
                  <c:v>23</c:v>
                </c:pt>
                <c:pt idx="971">
                  <c:v>24</c:v>
                </c:pt>
                <c:pt idx="972">
                  <c:v>25</c:v>
                </c:pt>
                <c:pt idx="973">
                  <c:v>25</c:v>
                </c:pt>
                <c:pt idx="974">
                  <c:v>25</c:v>
                </c:pt>
                <c:pt idx="975">
                  <c:v>24</c:v>
                </c:pt>
                <c:pt idx="976">
                  <c:v>24</c:v>
                </c:pt>
                <c:pt idx="977">
                  <c:v>25</c:v>
                </c:pt>
                <c:pt idx="978">
                  <c:v>25</c:v>
                </c:pt>
                <c:pt idx="979">
                  <c:v>24</c:v>
                </c:pt>
                <c:pt idx="980">
                  <c:v>24</c:v>
                </c:pt>
                <c:pt idx="981">
                  <c:v>24</c:v>
                </c:pt>
                <c:pt idx="982">
                  <c:v>24</c:v>
                </c:pt>
                <c:pt idx="983">
                  <c:v>24</c:v>
                </c:pt>
                <c:pt idx="984">
                  <c:v>25</c:v>
                </c:pt>
                <c:pt idx="985">
                  <c:v>24</c:v>
                </c:pt>
                <c:pt idx="986">
                  <c:v>25</c:v>
                </c:pt>
                <c:pt idx="987">
                  <c:v>25</c:v>
                </c:pt>
                <c:pt idx="988">
                  <c:v>24</c:v>
                </c:pt>
                <c:pt idx="989">
                  <c:v>24</c:v>
                </c:pt>
                <c:pt idx="990">
                  <c:v>24</c:v>
                </c:pt>
                <c:pt idx="991">
                  <c:v>23</c:v>
                </c:pt>
                <c:pt idx="992">
                  <c:v>25</c:v>
                </c:pt>
                <c:pt idx="993">
                  <c:v>25</c:v>
                </c:pt>
                <c:pt idx="994">
                  <c:v>25</c:v>
                </c:pt>
                <c:pt idx="995">
                  <c:v>25</c:v>
                </c:pt>
                <c:pt idx="996">
                  <c:v>24</c:v>
                </c:pt>
                <c:pt idx="997">
                  <c:v>24</c:v>
                </c:pt>
                <c:pt idx="998">
                  <c:v>24</c:v>
                </c:pt>
                <c:pt idx="999">
                  <c:v>25</c:v>
                </c:pt>
                <c:pt idx="1000">
                  <c:v>26</c:v>
                </c:pt>
                <c:pt idx="1001">
                  <c:v>24</c:v>
                </c:pt>
                <c:pt idx="1002">
                  <c:v>24</c:v>
                </c:pt>
                <c:pt idx="1003">
                  <c:v>25</c:v>
                </c:pt>
                <c:pt idx="1004">
                  <c:v>25</c:v>
                </c:pt>
                <c:pt idx="1005">
                  <c:v>25</c:v>
                </c:pt>
                <c:pt idx="1006">
                  <c:v>24</c:v>
                </c:pt>
                <c:pt idx="1007">
                  <c:v>26</c:v>
                </c:pt>
                <c:pt idx="1008">
                  <c:v>26</c:v>
                </c:pt>
                <c:pt idx="1009">
                  <c:v>24</c:v>
                </c:pt>
                <c:pt idx="1010">
                  <c:v>25</c:v>
                </c:pt>
                <c:pt idx="1011">
                  <c:v>24</c:v>
                </c:pt>
                <c:pt idx="1012">
                  <c:v>25</c:v>
                </c:pt>
                <c:pt idx="1013">
                  <c:v>25</c:v>
                </c:pt>
                <c:pt idx="1014">
                  <c:v>23</c:v>
                </c:pt>
                <c:pt idx="1015">
                  <c:v>24</c:v>
                </c:pt>
                <c:pt idx="1016">
                  <c:v>25</c:v>
                </c:pt>
                <c:pt idx="1017">
                  <c:v>26</c:v>
                </c:pt>
                <c:pt idx="1018">
                  <c:v>25</c:v>
                </c:pt>
                <c:pt idx="1019">
                  <c:v>24</c:v>
                </c:pt>
                <c:pt idx="1020">
                  <c:v>24</c:v>
                </c:pt>
                <c:pt idx="1021">
                  <c:v>24</c:v>
                </c:pt>
                <c:pt idx="1022">
                  <c:v>24</c:v>
                </c:pt>
                <c:pt idx="1023">
                  <c:v>25</c:v>
                </c:pt>
                <c:pt idx="1024">
                  <c:v>25</c:v>
                </c:pt>
                <c:pt idx="1025">
                  <c:v>24</c:v>
                </c:pt>
                <c:pt idx="1026">
                  <c:v>25</c:v>
                </c:pt>
                <c:pt idx="1027">
                  <c:v>25</c:v>
                </c:pt>
                <c:pt idx="1028">
                  <c:v>25</c:v>
                </c:pt>
                <c:pt idx="1029">
                  <c:v>23</c:v>
                </c:pt>
                <c:pt idx="1030">
                  <c:v>24</c:v>
                </c:pt>
                <c:pt idx="1031">
                  <c:v>24</c:v>
                </c:pt>
                <c:pt idx="1032">
                  <c:v>25</c:v>
                </c:pt>
                <c:pt idx="1033">
                  <c:v>23</c:v>
                </c:pt>
                <c:pt idx="1034">
                  <c:v>25</c:v>
                </c:pt>
                <c:pt idx="1035">
                  <c:v>25</c:v>
                </c:pt>
                <c:pt idx="1036">
                  <c:v>24</c:v>
                </c:pt>
                <c:pt idx="1037">
                  <c:v>24</c:v>
                </c:pt>
                <c:pt idx="1038">
                  <c:v>24</c:v>
                </c:pt>
                <c:pt idx="1039">
                  <c:v>25</c:v>
                </c:pt>
                <c:pt idx="1040">
                  <c:v>24</c:v>
                </c:pt>
                <c:pt idx="1041">
                  <c:v>25</c:v>
                </c:pt>
                <c:pt idx="1042">
                  <c:v>25</c:v>
                </c:pt>
                <c:pt idx="1043">
                  <c:v>27</c:v>
                </c:pt>
                <c:pt idx="1044">
                  <c:v>24</c:v>
                </c:pt>
                <c:pt idx="1045">
                  <c:v>26</c:v>
                </c:pt>
                <c:pt idx="1046">
                  <c:v>25</c:v>
                </c:pt>
                <c:pt idx="1047">
                  <c:v>24</c:v>
                </c:pt>
                <c:pt idx="1048">
                  <c:v>24</c:v>
                </c:pt>
                <c:pt idx="1049">
                  <c:v>24</c:v>
                </c:pt>
                <c:pt idx="1050">
                  <c:v>24</c:v>
                </c:pt>
                <c:pt idx="1051">
                  <c:v>24</c:v>
                </c:pt>
                <c:pt idx="1052">
                  <c:v>24</c:v>
                </c:pt>
                <c:pt idx="1053">
                  <c:v>25</c:v>
                </c:pt>
                <c:pt idx="1054">
                  <c:v>24</c:v>
                </c:pt>
                <c:pt idx="1055">
                  <c:v>24</c:v>
                </c:pt>
                <c:pt idx="1056">
                  <c:v>23</c:v>
                </c:pt>
                <c:pt idx="1057">
                  <c:v>26</c:v>
                </c:pt>
                <c:pt idx="1058">
                  <c:v>24</c:v>
                </c:pt>
                <c:pt idx="1059">
                  <c:v>24</c:v>
                </c:pt>
                <c:pt idx="1060">
                  <c:v>25</c:v>
                </c:pt>
                <c:pt idx="1061">
                  <c:v>24</c:v>
                </c:pt>
                <c:pt idx="1062">
                  <c:v>26</c:v>
                </c:pt>
                <c:pt idx="1063">
                  <c:v>25</c:v>
                </c:pt>
                <c:pt idx="1064">
                  <c:v>25</c:v>
                </c:pt>
                <c:pt idx="1065">
                  <c:v>25</c:v>
                </c:pt>
                <c:pt idx="1066">
                  <c:v>25</c:v>
                </c:pt>
                <c:pt idx="1067">
                  <c:v>23</c:v>
                </c:pt>
                <c:pt idx="1068">
                  <c:v>24</c:v>
                </c:pt>
                <c:pt idx="1069">
                  <c:v>24</c:v>
                </c:pt>
                <c:pt idx="1070">
                  <c:v>25</c:v>
                </c:pt>
                <c:pt idx="1071">
                  <c:v>23</c:v>
                </c:pt>
                <c:pt idx="1072">
                  <c:v>24</c:v>
                </c:pt>
                <c:pt idx="1073">
                  <c:v>24</c:v>
                </c:pt>
                <c:pt idx="1074">
                  <c:v>25</c:v>
                </c:pt>
                <c:pt idx="1075">
                  <c:v>25</c:v>
                </c:pt>
                <c:pt idx="1076">
                  <c:v>24</c:v>
                </c:pt>
                <c:pt idx="1077">
                  <c:v>25</c:v>
                </c:pt>
                <c:pt idx="1078">
                  <c:v>24</c:v>
                </c:pt>
                <c:pt idx="1079">
                  <c:v>24</c:v>
                </c:pt>
                <c:pt idx="1080">
                  <c:v>24</c:v>
                </c:pt>
                <c:pt idx="1081">
                  <c:v>24</c:v>
                </c:pt>
                <c:pt idx="1082">
                  <c:v>24</c:v>
                </c:pt>
                <c:pt idx="1083">
                  <c:v>25</c:v>
                </c:pt>
                <c:pt idx="1084">
                  <c:v>24</c:v>
                </c:pt>
                <c:pt idx="1085">
                  <c:v>24</c:v>
                </c:pt>
                <c:pt idx="1086">
                  <c:v>24</c:v>
                </c:pt>
                <c:pt idx="1087">
                  <c:v>24</c:v>
                </c:pt>
                <c:pt idx="1088">
                  <c:v>24</c:v>
                </c:pt>
                <c:pt idx="1089">
                  <c:v>25</c:v>
                </c:pt>
                <c:pt idx="1090">
                  <c:v>25</c:v>
                </c:pt>
                <c:pt idx="1091">
                  <c:v>24</c:v>
                </c:pt>
                <c:pt idx="1092">
                  <c:v>24</c:v>
                </c:pt>
                <c:pt idx="1093">
                  <c:v>25</c:v>
                </c:pt>
                <c:pt idx="1094">
                  <c:v>23</c:v>
                </c:pt>
                <c:pt idx="1095">
                  <c:v>25</c:v>
                </c:pt>
                <c:pt idx="1096">
                  <c:v>25</c:v>
                </c:pt>
                <c:pt idx="1097">
                  <c:v>24</c:v>
                </c:pt>
                <c:pt idx="1098">
                  <c:v>25</c:v>
                </c:pt>
                <c:pt idx="1099">
                  <c:v>23</c:v>
                </c:pt>
                <c:pt idx="1100">
                  <c:v>26</c:v>
                </c:pt>
                <c:pt idx="1101">
                  <c:v>25</c:v>
                </c:pt>
                <c:pt idx="1102">
                  <c:v>25</c:v>
                </c:pt>
                <c:pt idx="1103">
                  <c:v>25</c:v>
                </c:pt>
                <c:pt idx="1104">
                  <c:v>24</c:v>
                </c:pt>
                <c:pt idx="1105">
                  <c:v>23</c:v>
                </c:pt>
                <c:pt idx="1106">
                  <c:v>24</c:v>
                </c:pt>
                <c:pt idx="1107">
                  <c:v>24</c:v>
                </c:pt>
                <c:pt idx="1108">
                  <c:v>25</c:v>
                </c:pt>
                <c:pt idx="1109">
                  <c:v>25</c:v>
                </c:pt>
                <c:pt idx="1110">
                  <c:v>25</c:v>
                </c:pt>
                <c:pt idx="1111">
                  <c:v>24</c:v>
                </c:pt>
                <c:pt idx="1112">
                  <c:v>26</c:v>
                </c:pt>
                <c:pt idx="1113">
                  <c:v>24</c:v>
                </c:pt>
                <c:pt idx="1114">
                  <c:v>24</c:v>
                </c:pt>
                <c:pt idx="1115">
                  <c:v>24</c:v>
                </c:pt>
                <c:pt idx="1116">
                  <c:v>24</c:v>
                </c:pt>
                <c:pt idx="1117">
                  <c:v>24</c:v>
                </c:pt>
                <c:pt idx="1118">
                  <c:v>24</c:v>
                </c:pt>
                <c:pt idx="1119">
                  <c:v>24</c:v>
                </c:pt>
                <c:pt idx="1120">
                  <c:v>24</c:v>
                </c:pt>
                <c:pt idx="1121">
                  <c:v>25</c:v>
                </c:pt>
                <c:pt idx="1122">
                  <c:v>24</c:v>
                </c:pt>
                <c:pt idx="1123">
                  <c:v>25</c:v>
                </c:pt>
                <c:pt idx="1124">
                  <c:v>24</c:v>
                </c:pt>
                <c:pt idx="1125">
                  <c:v>25</c:v>
                </c:pt>
                <c:pt idx="1126">
                  <c:v>24</c:v>
                </c:pt>
                <c:pt idx="1127">
                  <c:v>25</c:v>
                </c:pt>
                <c:pt idx="1128">
                  <c:v>26</c:v>
                </c:pt>
                <c:pt idx="1129">
                  <c:v>26</c:v>
                </c:pt>
                <c:pt idx="1130">
                  <c:v>24</c:v>
                </c:pt>
                <c:pt idx="1131">
                  <c:v>24</c:v>
                </c:pt>
                <c:pt idx="1132">
                  <c:v>23</c:v>
                </c:pt>
                <c:pt idx="1133">
                  <c:v>25</c:v>
                </c:pt>
                <c:pt idx="1134">
                  <c:v>24</c:v>
                </c:pt>
                <c:pt idx="1135">
                  <c:v>25</c:v>
                </c:pt>
                <c:pt idx="1136">
                  <c:v>25</c:v>
                </c:pt>
                <c:pt idx="1137">
                  <c:v>26</c:v>
                </c:pt>
                <c:pt idx="1138">
                  <c:v>24</c:v>
                </c:pt>
                <c:pt idx="1139">
                  <c:v>26</c:v>
                </c:pt>
                <c:pt idx="1140">
                  <c:v>23</c:v>
                </c:pt>
                <c:pt idx="1141">
                  <c:v>24</c:v>
                </c:pt>
                <c:pt idx="1142">
                  <c:v>25</c:v>
                </c:pt>
                <c:pt idx="1143">
                  <c:v>23</c:v>
                </c:pt>
                <c:pt idx="1144">
                  <c:v>24</c:v>
                </c:pt>
                <c:pt idx="1145">
                  <c:v>24</c:v>
                </c:pt>
                <c:pt idx="1146">
                  <c:v>24</c:v>
                </c:pt>
                <c:pt idx="1147">
                  <c:v>25</c:v>
                </c:pt>
                <c:pt idx="1148">
                  <c:v>25</c:v>
                </c:pt>
                <c:pt idx="1149">
                  <c:v>20</c:v>
                </c:pt>
                <c:pt idx="1150">
                  <c:v>24</c:v>
                </c:pt>
                <c:pt idx="1151">
                  <c:v>24</c:v>
                </c:pt>
                <c:pt idx="1152">
                  <c:v>24</c:v>
                </c:pt>
                <c:pt idx="1153">
                  <c:v>24</c:v>
                </c:pt>
                <c:pt idx="1154">
                  <c:v>25</c:v>
                </c:pt>
                <c:pt idx="1155">
                  <c:v>27</c:v>
                </c:pt>
                <c:pt idx="1156">
                  <c:v>24</c:v>
                </c:pt>
                <c:pt idx="1157">
                  <c:v>25</c:v>
                </c:pt>
                <c:pt idx="1158">
                  <c:v>25</c:v>
                </c:pt>
                <c:pt idx="1159">
                  <c:v>26</c:v>
                </c:pt>
                <c:pt idx="1160">
                  <c:v>25</c:v>
                </c:pt>
                <c:pt idx="1161">
                  <c:v>24</c:v>
                </c:pt>
                <c:pt idx="1162">
                  <c:v>24</c:v>
                </c:pt>
                <c:pt idx="1163">
                  <c:v>25</c:v>
                </c:pt>
                <c:pt idx="1164">
                  <c:v>24</c:v>
                </c:pt>
                <c:pt idx="1165">
                  <c:v>25</c:v>
                </c:pt>
                <c:pt idx="1166">
                  <c:v>24</c:v>
                </c:pt>
                <c:pt idx="1167">
                  <c:v>24</c:v>
                </c:pt>
                <c:pt idx="1168">
                  <c:v>24</c:v>
                </c:pt>
                <c:pt idx="1169">
                  <c:v>25</c:v>
                </c:pt>
                <c:pt idx="1170">
                  <c:v>25</c:v>
                </c:pt>
                <c:pt idx="1171">
                  <c:v>25</c:v>
                </c:pt>
                <c:pt idx="1172">
                  <c:v>24</c:v>
                </c:pt>
                <c:pt idx="1173">
                  <c:v>25</c:v>
                </c:pt>
                <c:pt idx="1174">
                  <c:v>24</c:v>
                </c:pt>
                <c:pt idx="1175">
                  <c:v>25</c:v>
                </c:pt>
                <c:pt idx="1176">
                  <c:v>25</c:v>
                </c:pt>
                <c:pt idx="1177">
                  <c:v>24</c:v>
                </c:pt>
                <c:pt idx="1178">
                  <c:v>23</c:v>
                </c:pt>
                <c:pt idx="1179">
                  <c:v>25</c:v>
                </c:pt>
                <c:pt idx="1180">
                  <c:v>25</c:v>
                </c:pt>
                <c:pt idx="1181">
                  <c:v>25</c:v>
                </c:pt>
                <c:pt idx="1182">
                  <c:v>25</c:v>
                </c:pt>
                <c:pt idx="1183">
                  <c:v>24</c:v>
                </c:pt>
                <c:pt idx="1184">
                  <c:v>25</c:v>
                </c:pt>
                <c:pt idx="1185">
                  <c:v>24</c:v>
                </c:pt>
                <c:pt idx="1186">
                  <c:v>25</c:v>
                </c:pt>
                <c:pt idx="1187">
                  <c:v>23</c:v>
                </c:pt>
                <c:pt idx="1188">
                  <c:v>25</c:v>
                </c:pt>
                <c:pt idx="1189">
                  <c:v>25</c:v>
                </c:pt>
                <c:pt idx="1190">
                  <c:v>24</c:v>
                </c:pt>
                <c:pt idx="1191">
                  <c:v>24</c:v>
                </c:pt>
                <c:pt idx="1192">
                  <c:v>25</c:v>
                </c:pt>
                <c:pt idx="1193">
                  <c:v>26</c:v>
                </c:pt>
                <c:pt idx="1194">
                  <c:v>26</c:v>
                </c:pt>
                <c:pt idx="1195">
                  <c:v>25</c:v>
                </c:pt>
                <c:pt idx="1196">
                  <c:v>26</c:v>
                </c:pt>
                <c:pt idx="1197">
                  <c:v>24</c:v>
                </c:pt>
                <c:pt idx="1198">
                  <c:v>25</c:v>
                </c:pt>
                <c:pt idx="1199">
                  <c:v>24</c:v>
                </c:pt>
                <c:pt idx="1200">
                  <c:v>24</c:v>
                </c:pt>
                <c:pt idx="1201">
                  <c:v>22</c:v>
                </c:pt>
                <c:pt idx="1202">
                  <c:v>25</c:v>
                </c:pt>
                <c:pt idx="1203">
                  <c:v>26</c:v>
                </c:pt>
                <c:pt idx="1204">
                  <c:v>25</c:v>
                </c:pt>
                <c:pt idx="1205">
                  <c:v>25</c:v>
                </c:pt>
                <c:pt idx="1206">
                  <c:v>24</c:v>
                </c:pt>
                <c:pt idx="1207">
                  <c:v>24</c:v>
                </c:pt>
                <c:pt idx="1208">
                  <c:v>24</c:v>
                </c:pt>
                <c:pt idx="1209">
                  <c:v>24</c:v>
                </c:pt>
                <c:pt idx="1210">
                  <c:v>25</c:v>
                </c:pt>
                <c:pt idx="1211">
                  <c:v>25</c:v>
                </c:pt>
                <c:pt idx="1212">
                  <c:v>24</c:v>
                </c:pt>
                <c:pt idx="1213">
                  <c:v>25</c:v>
                </c:pt>
                <c:pt idx="1214">
                  <c:v>24</c:v>
                </c:pt>
                <c:pt idx="1215">
                  <c:v>26</c:v>
                </c:pt>
                <c:pt idx="1216">
                  <c:v>25</c:v>
                </c:pt>
                <c:pt idx="1217">
                  <c:v>25</c:v>
                </c:pt>
                <c:pt idx="1218">
                  <c:v>24</c:v>
                </c:pt>
                <c:pt idx="1219">
                  <c:v>26</c:v>
                </c:pt>
                <c:pt idx="1220">
                  <c:v>24</c:v>
                </c:pt>
                <c:pt idx="1221">
                  <c:v>25</c:v>
                </c:pt>
                <c:pt idx="1222">
                  <c:v>25</c:v>
                </c:pt>
                <c:pt idx="1223">
                  <c:v>25</c:v>
                </c:pt>
                <c:pt idx="1224">
                  <c:v>24</c:v>
                </c:pt>
                <c:pt idx="1225">
                  <c:v>25</c:v>
                </c:pt>
                <c:pt idx="1226">
                  <c:v>25</c:v>
                </c:pt>
                <c:pt idx="1227">
                  <c:v>26</c:v>
                </c:pt>
                <c:pt idx="1228">
                  <c:v>24</c:v>
                </c:pt>
                <c:pt idx="1229">
                  <c:v>24</c:v>
                </c:pt>
                <c:pt idx="1230">
                  <c:v>24</c:v>
                </c:pt>
                <c:pt idx="1231">
                  <c:v>24</c:v>
                </c:pt>
                <c:pt idx="1232">
                  <c:v>25</c:v>
                </c:pt>
                <c:pt idx="1233">
                  <c:v>23</c:v>
                </c:pt>
                <c:pt idx="1234">
                  <c:v>25</c:v>
                </c:pt>
                <c:pt idx="1235">
                  <c:v>24</c:v>
                </c:pt>
                <c:pt idx="1236">
                  <c:v>24</c:v>
                </c:pt>
                <c:pt idx="1237">
                  <c:v>25</c:v>
                </c:pt>
                <c:pt idx="1238">
                  <c:v>25</c:v>
                </c:pt>
                <c:pt idx="1239">
                  <c:v>25</c:v>
                </c:pt>
                <c:pt idx="1240">
                  <c:v>26</c:v>
                </c:pt>
                <c:pt idx="1241">
                  <c:v>24</c:v>
                </c:pt>
                <c:pt idx="1242">
                  <c:v>25</c:v>
                </c:pt>
                <c:pt idx="1243">
                  <c:v>25</c:v>
                </c:pt>
                <c:pt idx="1244">
                  <c:v>25</c:v>
                </c:pt>
                <c:pt idx="1245">
                  <c:v>24</c:v>
                </c:pt>
                <c:pt idx="1246">
                  <c:v>24</c:v>
                </c:pt>
                <c:pt idx="1247">
                  <c:v>24</c:v>
                </c:pt>
                <c:pt idx="1248">
                  <c:v>24</c:v>
                </c:pt>
                <c:pt idx="1249">
                  <c:v>26</c:v>
                </c:pt>
                <c:pt idx="1250">
                  <c:v>24</c:v>
                </c:pt>
                <c:pt idx="1251">
                  <c:v>24</c:v>
                </c:pt>
                <c:pt idx="1252">
                  <c:v>25</c:v>
                </c:pt>
                <c:pt idx="1253">
                  <c:v>25</c:v>
                </c:pt>
                <c:pt idx="1254">
                  <c:v>25</c:v>
                </c:pt>
                <c:pt idx="1255">
                  <c:v>25</c:v>
                </c:pt>
                <c:pt idx="1256">
                  <c:v>24</c:v>
                </c:pt>
                <c:pt idx="1257">
                  <c:v>24</c:v>
                </c:pt>
                <c:pt idx="1258">
                  <c:v>23</c:v>
                </c:pt>
                <c:pt idx="1259">
                  <c:v>25</c:v>
                </c:pt>
                <c:pt idx="1260">
                  <c:v>24</c:v>
                </c:pt>
                <c:pt idx="1261">
                  <c:v>25</c:v>
                </c:pt>
                <c:pt idx="1262">
                  <c:v>24</c:v>
                </c:pt>
                <c:pt idx="1263">
                  <c:v>25</c:v>
                </c:pt>
                <c:pt idx="1264">
                  <c:v>26</c:v>
                </c:pt>
                <c:pt idx="1265">
                  <c:v>25</c:v>
                </c:pt>
                <c:pt idx="1266">
                  <c:v>25</c:v>
                </c:pt>
                <c:pt idx="1267">
                  <c:v>24</c:v>
                </c:pt>
                <c:pt idx="1268">
                  <c:v>24</c:v>
                </c:pt>
                <c:pt idx="1269">
                  <c:v>24</c:v>
                </c:pt>
                <c:pt idx="1270">
                  <c:v>25</c:v>
                </c:pt>
                <c:pt idx="1271">
                  <c:v>24</c:v>
                </c:pt>
                <c:pt idx="1272">
                  <c:v>25</c:v>
                </c:pt>
                <c:pt idx="1273">
                  <c:v>24</c:v>
                </c:pt>
                <c:pt idx="1274">
                  <c:v>24</c:v>
                </c:pt>
                <c:pt idx="1275">
                  <c:v>24</c:v>
                </c:pt>
                <c:pt idx="1276">
                  <c:v>25</c:v>
                </c:pt>
                <c:pt idx="1277">
                  <c:v>24</c:v>
                </c:pt>
                <c:pt idx="1278">
                  <c:v>24</c:v>
                </c:pt>
                <c:pt idx="1279">
                  <c:v>24</c:v>
                </c:pt>
                <c:pt idx="1280">
                  <c:v>24</c:v>
                </c:pt>
                <c:pt idx="1281">
                  <c:v>24</c:v>
                </c:pt>
                <c:pt idx="1282">
                  <c:v>25</c:v>
                </c:pt>
                <c:pt idx="1283">
                  <c:v>25</c:v>
                </c:pt>
                <c:pt idx="1284">
                  <c:v>24</c:v>
                </c:pt>
                <c:pt idx="1285">
                  <c:v>25</c:v>
                </c:pt>
                <c:pt idx="1286">
                  <c:v>25</c:v>
                </c:pt>
                <c:pt idx="1287">
                  <c:v>25</c:v>
                </c:pt>
                <c:pt idx="1288">
                  <c:v>25</c:v>
                </c:pt>
                <c:pt idx="1289">
                  <c:v>25</c:v>
                </c:pt>
                <c:pt idx="1290">
                  <c:v>24</c:v>
                </c:pt>
                <c:pt idx="1291">
                  <c:v>25</c:v>
                </c:pt>
                <c:pt idx="1292">
                  <c:v>23</c:v>
                </c:pt>
                <c:pt idx="1293">
                  <c:v>24</c:v>
                </c:pt>
                <c:pt idx="1294">
                  <c:v>25</c:v>
                </c:pt>
                <c:pt idx="1295">
                  <c:v>25</c:v>
                </c:pt>
                <c:pt idx="1296">
                  <c:v>24</c:v>
                </c:pt>
                <c:pt idx="1297">
                  <c:v>25</c:v>
                </c:pt>
                <c:pt idx="1298">
                  <c:v>24</c:v>
                </c:pt>
                <c:pt idx="1299">
                  <c:v>25</c:v>
                </c:pt>
                <c:pt idx="1300">
                  <c:v>24</c:v>
                </c:pt>
                <c:pt idx="1301">
                  <c:v>25</c:v>
                </c:pt>
                <c:pt idx="1302">
                  <c:v>25</c:v>
                </c:pt>
                <c:pt idx="1303">
                  <c:v>26</c:v>
                </c:pt>
                <c:pt idx="1304">
                  <c:v>24</c:v>
                </c:pt>
                <c:pt idx="1305">
                  <c:v>25</c:v>
                </c:pt>
                <c:pt idx="1306">
                  <c:v>25</c:v>
                </c:pt>
                <c:pt idx="1307">
                  <c:v>25</c:v>
                </c:pt>
                <c:pt idx="1308">
                  <c:v>24</c:v>
                </c:pt>
                <c:pt idx="1309">
                  <c:v>26</c:v>
                </c:pt>
                <c:pt idx="1310">
                  <c:v>25</c:v>
                </c:pt>
                <c:pt idx="1311">
                  <c:v>24</c:v>
                </c:pt>
                <c:pt idx="1312">
                  <c:v>22</c:v>
                </c:pt>
                <c:pt idx="1313">
                  <c:v>24</c:v>
                </c:pt>
                <c:pt idx="1314">
                  <c:v>24</c:v>
                </c:pt>
                <c:pt idx="1315">
                  <c:v>24</c:v>
                </c:pt>
                <c:pt idx="1316">
                  <c:v>24</c:v>
                </c:pt>
                <c:pt idx="1317">
                  <c:v>25</c:v>
                </c:pt>
                <c:pt idx="1318">
                  <c:v>25</c:v>
                </c:pt>
                <c:pt idx="1319">
                  <c:v>26</c:v>
                </c:pt>
                <c:pt idx="1320">
                  <c:v>24</c:v>
                </c:pt>
                <c:pt idx="1321">
                  <c:v>25</c:v>
                </c:pt>
                <c:pt idx="1322">
                  <c:v>24</c:v>
                </c:pt>
                <c:pt idx="1323">
                  <c:v>22</c:v>
                </c:pt>
                <c:pt idx="1324">
                  <c:v>24</c:v>
                </c:pt>
                <c:pt idx="1325">
                  <c:v>23</c:v>
                </c:pt>
                <c:pt idx="1326">
                  <c:v>24</c:v>
                </c:pt>
                <c:pt idx="1327">
                  <c:v>24</c:v>
                </c:pt>
                <c:pt idx="1328">
                  <c:v>24</c:v>
                </c:pt>
                <c:pt idx="1329">
                  <c:v>23</c:v>
                </c:pt>
                <c:pt idx="1330">
                  <c:v>24</c:v>
                </c:pt>
                <c:pt idx="1331">
                  <c:v>23</c:v>
                </c:pt>
                <c:pt idx="1332">
                  <c:v>25</c:v>
                </c:pt>
                <c:pt idx="1333">
                  <c:v>24</c:v>
                </c:pt>
                <c:pt idx="1334">
                  <c:v>26</c:v>
                </c:pt>
                <c:pt idx="1335">
                  <c:v>24</c:v>
                </c:pt>
                <c:pt idx="1336">
                  <c:v>25</c:v>
                </c:pt>
                <c:pt idx="1337">
                  <c:v>23</c:v>
                </c:pt>
                <c:pt idx="1338">
                  <c:v>24</c:v>
                </c:pt>
                <c:pt idx="1339">
                  <c:v>25</c:v>
                </c:pt>
                <c:pt idx="1340">
                  <c:v>24</c:v>
                </c:pt>
                <c:pt idx="1341">
                  <c:v>24</c:v>
                </c:pt>
                <c:pt idx="1342">
                  <c:v>24</c:v>
                </c:pt>
                <c:pt idx="1343">
                  <c:v>25</c:v>
                </c:pt>
                <c:pt idx="1344">
                  <c:v>24</c:v>
                </c:pt>
                <c:pt idx="1345">
                  <c:v>25</c:v>
                </c:pt>
                <c:pt idx="1346">
                  <c:v>25</c:v>
                </c:pt>
                <c:pt idx="1347">
                  <c:v>25</c:v>
                </c:pt>
                <c:pt idx="1348">
                  <c:v>24</c:v>
                </c:pt>
                <c:pt idx="1349">
                  <c:v>24</c:v>
                </c:pt>
                <c:pt idx="1350">
                  <c:v>25</c:v>
                </c:pt>
                <c:pt idx="1351">
                  <c:v>25</c:v>
                </c:pt>
                <c:pt idx="1352">
                  <c:v>24</c:v>
                </c:pt>
                <c:pt idx="1353">
                  <c:v>25</c:v>
                </c:pt>
                <c:pt idx="1354">
                  <c:v>25</c:v>
                </c:pt>
                <c:pt idx="1355">
                  <c:v>25</c:v>
                </c:pt>
                <c:pt idx="1356">
                  <c:v>24</c:v>
                </c:pt>
                <c:pt idx="1357">
                  <c:v>25</c:v>
                </c:pt>
                <c:pt idx="1358">
                  <c:v>24</c:v>
                </c:pt>
                <c:pt idx="1359">
                  <c:v>25</c:v>
                </c:pt>
                <c:pt idx="1360">
                  <c:v>26</c:v>
                </c:pt>
                <c:pt idx="1361">
                  <c:v>24</c:v>
                </c:pt>
                <c:pt idx="1362">
                  <c:v>24</c:v>
                </c:pt>
                <c:pt idx="1363">
                  <c:v>24</c:v>
                </c:pt>
                <c:pt idx="1364">
                  <c:v>24</c:v>
                </c:pt>
                <c:pt idx="1365">
                  <c:v>25</c:v>
                </c:pt>
                <c:pt idx="1366">
                  <c:v>25</c:v>
                </c:pt>
                <c:pt idx="1367">
                  <c:v>24</c:v>
                </c:pt>
                <c:pt idx="1368">
                  <c:v>25</c:v>
                </c:pt>
                <c:pt idx="1369">
                  <c:v>23</c:v>
                </c:pt>
                <c:pt idx="1370">
                  <c:v>24</c:v>
                </c:pt>
                <c:pt idx="1371">
                  <c:v>25</c:v>
                </c:pt>
                <c:pt idx="1372">
                  <c:v>25</c:v>
                </c:pt>
                <c:pt idx="1373">
                  <c:v>24</c:v>
                </c:pt>
                <c:pt idx="1374">
                  <c:v>25</c:v>
                </c:pt>
                <c:pt idx="1375">
                  <c:v>24</c:v>
                </c:pt>
                <c:pt idx="1376">
                  <c:v>23</c:v>
                </c:pt>
                <c:pt idx="1377">
                  <c:v>23</c:v>
                </c:pt>
                <c:pt idx="1378">
                  <c:v>24</c:v>
                </c:pt>
                <c:pt idx="1379">
                  <c:v>24</c:v>
                </c:pt>
                <c:pt idx="1380">
                  <c:v>24</c:v>
                </c:pt>
                <c:pt idx="1381">
                  <c:v>24</c:v>
                </c:pt>
                <c:pt idx="1382">
                  <c:v>25</c:v>
                </c:pt>
                <c:pt idx="1383">
                  <c:v>25</c:v>
                </c:pt>
                <c:pt idx="1384">
                  <c:v>23</c:v>
                </c:pt>
                <c:pt idx="1385">
                  <c:v>25</c:v>
                </c:pt>
                <c:pt idx="1386">
                  <c:v>24</c:v>
                </c:pt>
                <c:pt idx="1387">
                  <c:v>25</c:v>
                </c:pt>
                <c:pt idx="1388">
                  <c:v>24</c:v>
                </c:pt>
                <c:pt idx="1389">
                  <c:v>25</c:v>
                </c:pt>
                <c:pt idx="1390">
                  <c:v>24</c:v>
                </c:pt>
                <c:pt idx="1391">
                  <c:v>23</c:v>
                </c:pt>
                <c:pt idx="1392">
                  <c:v>23</c:v>
                </c:pt>
                <c:pt idx="1393">
                  <c:v>24</c:v>
                </c:pt>
                <c:pt idx="1394">
                  <c:v>25</c:v>
                </c:pt>
                <c:pt idx="1395">
                  <c:v>24</c:v>
                </c:pt>
                <c:pt idx="1396">
                  <c:v>24</c:v>
                </c:pt>
                <c:pt idx="1397">
                  <c:v>25</c:v>
                </c:pt>
                <c:pt idx="1398">
                  <c:v>25</c:v>
                </c:pt>
                <c:pt idx="1399">
                  <c:v>25</c:v>
                </c:pt>
                <c:pt idx="1400">
                  <c:v>23</c:v>
                </c:pt>
                <c:pt idx="1401">
                  <c:v>24</c:v>
                </c:pt>
                <c:pt idx="1402">
                  <c:v>25</c:v>
                </c:pt>
                <c:pt idx="1403">
                  <c:v>24</c:v>
                </c:pt>
                <c:pt idx="1404">
                  <c:v>24</c:v>
                </c:pt>
                <c:pt idx="1405">
                  <c:v>24</c:v>
                </c:pt>
                <c:pt idx="1406">
                  <c:v>24</c:v>
                </c:pt>
                <c:pt idx="1407">
                  <c:v>24</c:v>
                </c:pt>
                <c:pt idx="1408">
                  <c:v>25</c:v>
                </c:pt>
                <c:pt idx="1409">
                  <c:v>23</c:v>
                </c:pt>
                <c:pt idx="1410">
                  <c:v>25</c:v>
                </c:pt>
                <c:pt idx="1411">
                  <c:v>24</c:v>
                </c:pt>
                <c:pt idx="1412">
                  <c:v>25</c:v>
                </c:pt>
                <c:pt idx="1413">
                  <c:v>24</c:v>
                </c:pt>
                <c:pt idx="1414">
                  <c:v>24</c:v>
                </c:pt>
                <c:pt idx="1415">
                  <c:v>25</c:v>
                </c:pt>
                <c:pt idx="1416">
                  <c:v>22</c:v>
                </c:pt>
                <c:pt idx="1417">
                  <c:v>24</c:v>
                </c:pt>
                <c:pt idx="1418">
                  <c:v>25</c:v>
                </c:pt>
                <c:pt idx="1419">
                  <c:v>24</c:v>
                </c:pt>
                <c:pt idx="1420">
                  <c:v>25</c:v>
                </c:pt>
                <c:pt idx="1421">
                  <c:v>24</c:v>
                </c:pt>
                <c:pt idx="1422">
                  <c:v>24</c:v>
                </c:pt>
                <c:pt idx="1423">
                  <c:v>24</c:v>
                </c:pt>
                <c:pt idx="1424">
                  <c:v>24</c:v>
                </c:pt>
                <c:pt idx="1425">
                  <c:v>25</c:v>
                </c:pt>
                <c:pt idx="1426">
                  <c:v>23</c:v>
                </c:pt>
                <c:pt idx="1427">
                  <c:v>18</c:v>
                </c:pt>
                <c:pt idx="1428">
                  <c:v>25</c:v>
                </c:pt>
                <c:pt idx="1429">
                  <c:v>26</c:v>
                </c:pt>
                <c:pt idx="1430">
                  <c:v>26</c:v>
                </c:pt>
                <c:pt idx="1431">
                  <c:v>26</c:v>
                </c:pt>
                <c:pt idx="1432">
                  <c:v>25</c:v>
                </c:pt>
                <c:pt idx="1433">
                  <c:v>24</c:v>
                </c:pt>
                <c:pt idx="1434">
                  <c:v>26</c:v>
                </c:pt>
                <c:pt idx="1435">
                  <c:v>25</c:v>
                </c:pt>
                <c:pt idx="1436">
                  <c:v>24</c:v>
                </c:pt>
                <c:pt idx="1437">
                  <c:v>24</c:v>
                </c:pt>
                <c:pt idx="1438">
                  <c:v>24</c:v>
                </c:pt>
                <c:pt idx="1439">
                  <c:v>25</c:v>
                </c:pt>
                <c:pt idx="1440">
                  <c:v>27</c:v>
                </c:pt>
                <c:pt idx="1441">
                  <c:v>25</c:v>
                </c:pt>
                <c:pt idx="1442">
                  <c:v>28</c:v>
                </c:pt>
                <c:pt idx="1443">
                  <c:v>24</c:v>
                </c:pt>
                <c:pt idx="1444">
                  <c:v>24</c:v>
                </c:pt>
                <c:pt idx="1445">
                  <c:v>24</c:v>
                </c:pt>
                <c:pt idx="1446">
                  <c:v>25</c:v>
                </c:pt>
                <c:pt idx="1447">
                  <c:v>23</c:v>
                </c:pt>
                <c:pt idx="1448">
                  <c:v>28</c:v>
                </c:pt>
                <c:pt idx="1449">
                  <c:v>24</c:v>
                </c:pt>
                <c:pt idx="1450">
                  <c:v>24</c:v>
                </c:pt>
                <c:pt idx="1451">
                  <c:v>24</c:v>
                </c:pt>
                <c:pt idx="1452">
                  <c:v>25</c:v>
                </c:pt>
                <c:pt idx="1453">
                  <c:v>24</c:v>
                </c:pt>
                <c:pt idx="1454">
                  <c:v>26</c:v>
                </c:pt>
                <c:pt idx="1455">
                  <c:v>24</c:v>
                </c:pt>
                <c:pt idx="1456">
                  <c:v>24</c:v>
                </c:pt>
                <c:pt idx="1457">
                  <c:v>23</c:v>
                </c:pt>
                <c:pt idx="1458">
                  <c:v>24</c:v>
                </c:pt>
                <c:pt idx="1459">
                  <c:v>25</c:v>
                </c:pt>
                <c:pt idx="1460">
                  <c:v>25</c:v>
                </c:pt>
                <c:pt idx="1461">
                  <c:v>24</c:v>
                </c:pt>
                <c:pt idx="1462">
                  <c:v>24</c:v>
                </c:pt>
                <c:pt idx="1463">
                  <c:v>24</c:v>
                </c:pt>
                <c:pt idx="1464">
                  <c:v>25</c:v>
                </c:pt>
                <c:pt idx="1465">
                  <c:v>22</c:v>
                </c:pt>
                <c:pt idx="1466">
                  <c:v>25</c:v>
                </c:pt>
                <c:pt idx="1467">
                  <c:v>26</c:v>
                </c:pt>
                <c:pt idx="1468">
                  <c:v>24</c:v>
                </c:pt>
                <c:pt idx="1469">
                  <c:v>23</c:v>
                </c:pt>
                <c:pt idx="1470">
                  <c:v>25</c:v>
                </c:pt>
                <c:pt idx="1471">
                  <c:v>25</c:v>
                </c:pt>
                <c:pt idx="1472">
                  <c:v>26</c:v>
                </c:pt>
                <c:pt idx="1473">
                  <c:v>23</c:v>
                </c:pt>
                <c:pt idx="1474">
                  <c:v>25</c:v>
                </c:pt>
                <c:pt idx="1475">
                  <c:v>24</c:v>
                </c:pt>
                <c:pt idx="1476">
                  <c:v>23</c:v>
                </c:pt>
                <c:pt idx="1477">
                  <c:v>24</c:v>
                </c:pt>
                <c:pt idx="1478">
                  <c:v>25</c:v>
                </c:pt>
                <c:pt idx="1479">
                  <c:v>25</c:v>
                </c:pt>
                <c:pt idx="1480">
                  <c:v>24</c:v>
                </c:pt>
                <c:pt idx="1481">
                  <c:v>25</c:v>
                </c:pt>
                <c:pt idx="1482">
                  <c:v>23</c:v>
                </c:pt>
                <c:pt idx="1483">
                  <c:v>25</c:v>
                </c:pt>
                <c:pt idx="1484">
                  <c:v>25</c:v>
                </c:pt>
                <c:pt idx="1485">
                  <c:v>25</c:v>
                </c:pt>
                <c:pt idx="1486">
                  <c:v>24</c:v>
                </c:pt>
                <c:pt idx="1487">
                  <c:v>24</c:v>
                </c:pt>
                <c:pt idx="1488">
                  <c:v>24</c:v>
                </c:pt>
                <c:pt idx="1489">
                  <c:v>25</c:v>
                </c:pt>
                <c:pt idx="1490">
                  <c:v>23</c:v>
                </c:pt>
                <c:pt idx="1491">
                  <c:v>25</c:v>
                </c:pt>
                <c:pt idx="1492">
                  <c:v>24</c:v>
                </c:pt>
                <c:pt idx="1493">
                  <c:v>24</c:v>
                </c:pt>
                <c:pt idx="1494">
                  <c:v>24</c:v>
                </c:pt>
                <c:pt idx="1495">
                  <c:v>24</c:v>
                </c:pt>
                <c:pt idx="1496">
                  <c:v>25</c:v>
                </c:pt>
                <c:pt idx="1497">
                  <c:v>24</c:v>
                </c:pt>
                <c:pt idx="1498">
                  <c:v>24</c:v>
                </c:pt>
                <c:pt idx="1499">
                  <c:v>24</c:v>
                </c:pt>
                <c:pt idx="1500">
                  <c:v>25</c:v>
                </c:pt>
                <c:pt idx="1501">
                  <c:v>24</c:v>
                </c:pt>
                <c:pt idx="1502">
                  <c:v>25</c:v>
                </c:pt>
                <c:pt idx="1503">
                  <c:v>24</c:v>
                </c:pt>
                <c:pt idx="1504">
                  <c:v>24</c:v>
                </c:pt>
                <c:pt idx="1505">
                  <c:v>24</c:v>
                </c:pt>
                <c:pt idx="1506">
                  <c:v>24</c:v>
                </c:pt>
                <c:pt idx="1507">
                  <c:v>25</c:v>
                </c:pt>
                <c:pt idx="1508">
                  <c:v>24</c:v>
                </c:pt>
                <c:pt idx="1509">
                  <c:v>24</c:v>
                </c:pt>
                <c:pt idx="1510">
                  <c:v>26</c:v>
                </c:pt>
                <c:pt idx="1511">
                  <c:v>25</c:v>
                </c:pt>
                <c:pt idx="1512">
                  <c:v>23</c:v>
                </c:pt>
                <c:pt idx="1513">
                  <c:v>25</c:v>
                </c:pt>
                <c:pt idx="1514">
                  <c:v>24</c:v>
                </c:pt>
                <c:pt idx="1515">
                  <c:v>24</c:v>
                </c:pt>
                <c:pt idx="1516">
                  <c:v>24</c:v>
                </c:pt>
                <c:pt idx="1517">
                  <c:v>24</c:v>
                </c:pt>
                <c:pt idx="1518">
                  <c:v>25</c:v>
                </c:pt>
                <c:pt idx="1519">
                  <c:v>24</c:v>
                </c:pt>
                <c:pt idx="1520">
                  <c:v>23</c:v>
                </c:pt>
                <c:pt idx="1521">
                  <c:v>25</c:v>
                </c:pt>
                <c:pt idx="1522">
                  <c:v>24</c:v>
                </c:pt>
                <c:pt idx="1523">
                  <c:v>25</c:v>
                </c:pt>
                <c:pt idx="1524">
                  <c:v>23</c:v>
                </c:pt>
                <c:pt idx="1525">
                  <c:v>24</c:v>
                </c:pt>
                <c:pt idx="1526">
                  <c:v>24</c:v>
                </c:pt>
                <c:pt idx="1527">
                  <c:v>23</c:v>
                </c:pt>
                <c:pt idx="1528">
                  <c:v>24</c:v>
                </c:pt>
                <c:pt idx="1529">
                  <c:v>24</c:v>
                </c:pt>
                <c:pt idx="1530">
                  <c:v>25</c:v>
                </c:pt>
                <c:pt idx="1531">
                  <c:v>24</c:v>
                </c:pt>
                <c:pt idx="1532">
                  <c:v>24</c:v>
                </c:pt>
                <c:pt idx="1533">
                  <c:v>26</c:v>
                </c:pt>
                <c:pt idx="1534">
                  <c:v>24</c:v>
                </c:pt>
                <c:pt idx="1535">
                  <c:v>26</c:v>
                </c:pt>
                <c:pt idx="1536">
                  <c:v>25</c:v>
                </c:pt>
                <c:pt idx="1537">
                  <c:v>25</c:v>
                </c:pt>
                <c:pt idx="1538">
                  <c:v>24</c:v>
                </c:pt>
                <c:pt idx="1539">
                  <c:v>25</c:v>
                </c:pt>
                <c:pt idx="1540">
                  <c:v>24</c:v>
                </c:pt>
                <c:pt idx="1541">
                  <c:v>26</c:v>
                </c:pt>
                <c:pt idx="1542">
                  <c:v>25</c:v>
                </c:pt>
                <c:pt idx="1543">
                  <c:v>26</c:v>
                </c:pt>
                <c:pt idx="1544">
                  <c:v>25</c:v>
                </c:pt>
                <c:pt idx="1545">
                  <c:v>24</c:v>
                </c:pt>
                <c:pt idx="1546">
                  <c:v>24</c:v>
                </c:pt>
                <c:pt idx="1547">
                  <c:v>24</c:v>
                </c:pt>
                <c:pt idx="1548">
                  <c:v>24</c:v>
                </c:pt>
                <c:pt idx="1549">
                  <c:v>25</c:v>
                </c:pt>
                <c:pt idx="1550">
                  <c:v>26</c:v>
                </c:pt>
                <c:pt idx="1551">
                  <c:v>24</c:v>
                </c:pt>
                <c:pt idx="1552">
                  <c:v>24</c:v>
                </c:pt>
                <c:pt idx="1553">
                  <c:v>23</c:v>
                </c:pt>
                <c:pt idx="1554">
                  <c:v>24</c:v>
                </c:pt>
                <c:pt idx="1555">
                  <c:v>25</c:v>
                </c:pt>
                <c:pt idx="1556">
                  <c:v>25</c:v>
                </c:pt>
                <c:pt idx="1557">
                  <c:v>24</c:v>
                </c:pt>
                <c:pt idx="1558">
                  <c:v>24</c:v>
                </c:pt>
                <c:pt idx="1559">
                  <c:v>24</c:v>
                </c:pt>
                <c:pt idx="1560">
                  <c:v>25</c:v>
                </c:pt>
                <c:pt idx="1561">
                  <c:v>25</c:v>
                </c:pt>
                <c:pt idx="1562">
                  <c:v>25</c:v>
                </c:pt>
                <c:pt idx="1563">
                  <c:v>22</c:v>
                </c:pt>
                <c:pt idx="1564">
                  <c:v>24</c:v>
                </c:pt>
                <c:pt idx="1565">
                  <c:v>24</c:v>
                </c:pt>
                <c:pt idx="1566">
                  <c:v>24</c:v>
                </c:pt>
                <c:pt idx="1567">
                  <c:v>24</c:v>
                </c:pt>
                <c:pt idx="1568">
                  <c:v>25</c:v>
                </c:pt>
                <c:pt idx="1569">
                  <c:v>25</c:v>
                </c:pt>
                <c:pt idx="1570">
                  <c:v>24</c:v>
                </c:pt>
                <c:pt idx="1571">
                  <c:v>25</c:v>
                </c:pt>
                <c:pt idx="1572">
                  <c:v>24</c:v>
                </c:pt>
                <c:pt idx="1573">
                  <c:v>24</c:v>
                </c:pt>
                <c:pt idx="1574">
                  <c:v>25</c:v>
                </c:pt>
                <c:pt idx="1575">
                  <c:v>24</c:v>
                </c:pt>
                <c:pt idx="1576">
                  <c:v>24</c:v>
                </c:pt>
                <c:pt idx="1577">
                  <c:v>24</c:v>
                </c:pt>
                <c:pt idx="1578">
                  <c:v>24</c:v>
                </c:pt>
                <c:pt idx="1579">
                  <c:v>25</c:v>
                </c:pt>
                <c:pt idx="1580">
                  <c:v>24</c:v>
                </c:pt>
                <c:pt idx="1581">
                  <c:v>24</c:v>
                </c:pt>
                <c:pt idx="1582">
                  <c:v>23</c:v>
                </c:pt>
                <c:pt idx="1583">
                  <c:v>25</c:v>
                </c:pt>
                <c:pt idx="1584">
                  <c:v>23</c:v>
                </c:pt>
                <c:pt idx="1585">
                  <c:v>25</c:v>
                </c:pt>
                <c:pt idx="1586">
                  <c:v>24</c:v>
                </c:pt>
                <c:pt idx="1587">
                  <c:v>24</c:v>
                </c:pt>
                <c:pt idx="1588">
                  <c:v>26</c:v>
                </c:pt>
                <c:pt idx="1589">
                  <c:v>24</c:v>
                </c:pt>
                <c:pt idx="1590">
                  <c:v>23</c:v>
                </c:pt>
                <c:pt idx="1591">
                  <c:v>24</c:v>
                </c:pt>
                <c:pt idx="1592">
                  <c:v>25</c:v>
                </c:pt>
                <c:pt idx="1593">
                  <c:v>23</c:v>
                </c:pt>
                <c:pt idx="1594">
                  <c:v>25</c:v>
                </c:pt>
                <c:pt idx="1595">
                  <c:v>25</c:v>
                </c:pt>
                <c:pt idx="1596">
                  <c:v>24</c:v>
                </c:pt>
                <c:pt idx="1597">
                  <c:v>25</c:v>
                </c:pt>
                <c:pt idx="1598">
                  <c:v>25</c:v>
                </c:pt>
                <c:pt idx="1599">
                  <c:v>27</c:v>
                </c:pt>
                <c:pt idx="1600">
                  <c:v>25</c:v>
                </c:pt>
                <c:pt idx="1601">
                  <c:v>25</c:v>
                </c:pt>
                <c:pt idx="1602">
                  <c:v>25</c:v>
                </c:pt>
                <c:pt idx="1603">
                  <c:v>24</c:v>
                </c:pt>
                <c:pt idx="1604">
                  <c:v>24</c:v>
                </c:pt>
                <c:pt idx="1605">
                  <c:v>23</c:v>
                </c:pt>
                <c:pt idx="1606">
                  <c:v>24</c:v>
                </c:pt>
                <c:pt idx="1607">
                  <c:v>24</c:v>
                </c:pt>
                <c:pt idx="1608">
                  <c:v>23</c:v>
                </c:pt>
                <c:pt idx="1609">
                  <c:v>25</c:v>
                </c:pt>
                <c:pt idx="1610">
                  <c:v>24</c:v>
                </c:pt>
                <c:pt idx="1611">
                  <c:v>23</c:v>
                </c:pt>
                <c:pt idx="1612">
                  <c:v>25</c:v>
                </c:pt>
                <c:pt idx="1613">
                  <c:v>25</c:v>
                </c:pt>
                <c:pt idx="1614">
                  <c:v>24</c:v>
                </c:pt>
                <c:pt idx="1615">
                  <c:v>25</c:v>
                </c:pt>
                <c:pt idx="1616">
                  <c:v>24</c:v>
                </c:pt>
                <c:pt idx="1617">
                  <c:v>24</c:v>
                </c:pt>
                <c:pt idx="1618">
                  <c:v>25</c:v>
                </c:pt>
                <c:pt idx="1619">
                  <c:v>23</c:v>
                </c:pt>
                <c:pt idx="1620">
                  <c:v>24</c:v>
                </c:pt>
                <c:pt idx="1621">
                  <c:v>24</c:v>
                </c:pt>
                <c:pt idx="1622">
                  <c:v>24</c:v>
                </c:pt>
                <c:pt idx="1623">
                  <c:v>26</c:v>
                </c:pt>
                <c:pt idx="1624">
                  <c:v>24</c:v>
                </c:pt>
                <c:pt idx="1625">
                  <c:v>22</c:v>
                </c:pt>
                <c:pt idx="1626">
                  <c:v>25</c:v>
                </c:pt>
                <c:pt idx="1627">
                  <c:v>26</c:v>
                </c:pt>
                <c:pt idx="1628">
                  <c:v>25</c:v>
                </c:pt>
                <c:pt idx="1629">
                  <c:v>24</c:v>
                </c:pt>
                <c:pt idx="1630">
                  <c:v>25</c:v>
                </c:pt>
                <c:pt idx="1631">
                  <c:v>23</c:v>
                </c:pt>
                <c:pt idx="1632">
                  <c:v>24</c:v>
                </c:pt>
                <c:pt idx="1633">
                  <c:v>25</c:v>
                </c:pt>
                <c:pt idx="1634">
                  <c:v>25</c:v>
                </c:pt>
                <c:pt idx="1635">
                  <c:v>26</c:v>
                </c:pt>
                <c:pt idx="1636">
                  <c:v>25</c:v>
                </c:pt>
                <c:pt idx="1637">
                  <c:v>25</c:v>
                </c:pt>
                <c:pt idx="1638">
                  <c:v>25</c:v>
                </c:pt>
                <c:pt idx="1639">
                  <c:v>24</c:v>
                </c:pt>
                <c:pt idx="1640">
                  <c:v>25</c:v>
                </c:pt>
                <c:pt idx="1641">
                  <c:v>25</c:v>
                </c:pt>
                <c:pt idx="1642">
                  <c:v>24</c:v>
                </c:pt>
                <c:pt idx="1643">
                  <c:v>22</c:v>
                </c:pt>
                <c:pt idx="1644">
                  <c:v>25</c:v>
                </c:pt>
                <c:pt idx="1645">
                  <c:v>23</c:v>
                </c:pt>
                <c:pt idx="1646">
                  <c:v>23</c:v>
                </c:pt>
                <c:pt idx="1647">
                  <c:v>24</c:v>
                </c:pt>
                <c:pt idx="1648">
                  <c:v>24</c:v>
                </c:pt>
                <c:pt idx="1649">
                  <c:v>24</c:v>
                </c:pt>
                <c:pt idx="1650">
                  <c:v>25</c:v>
                </c:pt>
                <c:pt idx="1651">
                  <c:v>24</c:v>
                </c:pt>
                <c:pt idx="1652">
                  <c:v>25</c:v>
                </c:pt>
                <c:pt idx="1653">
                  <c:v>24</c:v>
                </c:pt>
                <c:pt idx="1654">
                  <c:v>24</c:v>
                </c:pt>
                <c:pt idx="1655">
                  <c:v>24</c:v>
                </c:pt>
                <c:pt idx="1656">
                  <c:v>25</c:v>
                </c:pt>
                <c:pt idx="1657">
                  <c:v>24</c:v>
                </c:pt>
                <c:pt idx="1658">
                  <c:v>25</c:v>
                </c:pt>
                <c:pt idx="1659">
                  <c:v>24</c:v>
                </c:pt>
                <c:pt idx="1660">
                  <c:v>24</c:v>
                </c:pt>
                <c:pt idx="1661">
                  <c:v>24</c:v>
                </c:pt>
                <c:pt idx="1662">
                  <c:v>23</c:v>
                </c:pt>
                <c:pt idx="1663">
                  <c:v>24</c:v>
                </c:pt>
                <c:pt idx="1664">
                  <c:v>25</c:v>
                </c:pt>
                <c:pt idx="1665">
                  <c:v>25</c:v>
                </c:pt>
                <c:pt idx="1666">
                  <c:v>24</c:v>
                </c:pt>
                <c:pt idx="1667">
                  <c:v>24</c:v>
                </c:pt>
                <c:pt idx="1668">
                  <c:v>25</c:v>
                </c:pt>
                <c:pt idx="1669">
                  <c:v>25</c:v>
                </c:pt>
                <c:pt idx="1670">
                  <c:v>23</c:v>
                </c:pt>
                <c:pt idx="1671">
                  <c:v>25</c:v>
                </c:pt>
                <c:pt idx="1672">
                  <c:v>23</c:v>
                </c:pt>
                <c:pt idx="1673">
                  <c:v>24</c:v>
                </c:pt>
                <c:pt idx="1674">
                  <c:v>25</c:v>
                </c:pt>
                <c:pt idx="1675">
                  <c:v>24</c:v>
                </c:pt>
                <c:pt idx="1676">
                  <c:v>24</c:v>
                </c:pt>
                <c:pt idx="1677">
                  <c:v>24</c:v>
                </c:pt>
                <c:pt idx="1678">
                  <c:v>24</c:v>
                </c:pt>
                <c:pt idx="1679">
                  <c:v>24</c:v>
                </c:pt>
                <c:pt idx="1680">
                  <c:v>25</c:v>
                </c:pt>
                <c:pt idx="1681">
                  <c:v>25</c:v>
                </c:pt>
                <c:pt idx="1682">
                  <c:v>24</c:v>
                </c:pt>
                <c:pt idx="1683">
                  <c:v>25</c:v>
                </c:pt>
                <c:pt idx="1684">
                  <c:v>26</c:v>
                </c:pt>
                <c:pt idx="1685">
                  <c:v>24</c:v>
                </c:pt>
                <c:pt idx="1686">
                  <c:v>23</c:v>
                </c:pt>
                <c:pt idx="1687">
                  <c:v>24</c:v>
                </c:pt>
                <c:pt idx="1688">
                  <c:v>24</c:v>
                </c:pt>
                <c:pt idx="1689">
                  <c:v>24</c:v>
                </c:pt>
                <c:pt idx="1690">
                  <c:v>25</c:v>
                </c:pt>
                <c:pt idx="1691">
                  <c:v>22</c:v>
                </c:pt>
                <c:pt idx="1692">
                  <c:v>25</c:v>
                </c:pt>
                <c:pt idx="1693">
                  <c:v>23</c:v>
                </c:pt>
                <c:pt idx="1694">
                  <c:v>25</c:v>
                </c:pt>
                <c:pt idx="1695">
                  <c:v>24</c:v>
                </c:pt>
                <c:pt idx="1696">
                  <c:v>25</c:v>
                </c:pt>
                <c:pt idx="1697">
                  <c:v>24</c:v>
                </c:pt>
                <c:pt idx="1698">
                  <c:v>17</c:v>
                </c:pt>
                <c:pt idx="1699">
                  <c:v>24</c:v>
                </c:pt>
                <c:pt idx="1700">
                  <c:v>25</c:v>
                </c:pt>
                <c:pt idx="1701">
                  <c:v>25</c:v>
                </c:pt>
                <c:pt idx="1702">
                  <c:v>24</c:v>
                </c:pt>
                <c:pt idx="1703">
                  <c:v>26</c:v>
                </c:pt>
                <c:pt idx="1704">
                  <c:v>24</c:v>
                </c:pt>
                <c:pt idx="1705">
                  <c:v>24</c:v>
                </c:pt>
                <c:pt idx="1706">
                  <c:v>23</c:v>
                </c:pt>
                <c:pt idx="1707">
                  <c:v>25</c:v>
                </c:pt>
                <c:pt idx="1708">
                  <c:v>26</c:v>
                </c:pt>
                <c:pt idx="1709">
                  <c:v>24</c:v>
                </c:pt>
                <c:pt idx="1710">
                  <c:v>24</c:v>
                </c:pt>
                <c:pt idx="1711">
                  <c:v>25</c:v>
                </c:pt>
                <c:pt idx="1712">
                  <c:v>25</c:v>
                </c:pt>
                <c:pt idx="1713">
                  <c:v>25</c:v>
                </c:pt>
                <c:pt idx="1714">
                  <c:v>25</c:v>
                </c:pt>
                <c:pt idx="1715">
                  <c:v>25</c:v>
                </c:pt>
                <c:pt idx="1716">
                  <c:v>24</c:v>
                </c:pt>
                <c:pt idx="1717">
                  <c:v>24</c:v>
                </c:pt>
                <c:pt idx="1718">
                  <c:v>25</c:v>
                </c:pt>
                <c:pt idx="1719">
                  <c:v>24</c:v>
                </c:pt>
                <c:pt idx="1720">
                  <c:v>25</c:v>
                </c:pt>
                <c:pt idx="1721">
                  <c:v>24</c:v>
                </c:pt>
                <c:pt idx="1722">
                  <c:v>24</c:v>
                </c:pt>
                <c:pt idx="1723">
                  <c:v>24</c:v>
                </c:pt>
                <c:pt idx="1724">
                  <c:v>25</c:v>
                </c:pt>
                <c:pt idx="1725">
                  <c:v>24</c:v>
                </c:pt>
                <c:pt idx="1726">
                  <c:v>25</c:v>
                </c:pt>
                <c:pt idx="1727">
                  <c:v>24</c:v>
                </c:pt>
                <c:pt idx="1728">
                  <c:v>23</c:v>
                </c:pt>
                <c:pt idx="1729">
                  <c:v>25</c:v>
                </c:pt>
                <c:pt idx="1730">
                  <c:v>24</c:v>
                </c:pt>
                <c:pt idx="1731">
                  <c:v>23</c:v>
                </c:pt>
                <c:pt idx="1732">
                  <c:v>25</c:v>
                </c:pt>
                <c:pt idx="1733">
                  <c:v>23</c:v>
                </c:pt>
                <c:pt idx="1734">
                  <c:v>25</c:v>
                </c:pt>
                <c:pt idx="1735">
                  <c:v>25</c:v>
                </c:pt>
                <c:pt idx="1736">
                  <c:v>25</c:v>
                </c:pt>
                <c:pt idx="1737">
                  <c:v>24</c:v>
                </c:pt>
                <c:pt idx="1738">
                  <c:v>25</c:v>
                </c:pt>
                <c:pt idx="1739">
                  <c:v>25</c:v>
                </c:pt>
                <c:pt idx="1740">
                  <c:v>24</c:v>
                </c:pt>
                <c:pt idx="1741">
                  <c:v>24</c:v>
                </c:pt>
                <c:pt idx="1742">
                  <c:v>25</c:v>
                </c:pt>
                <c:pt idx="1743">
                  <c:v>26</c:v>
                </c:pt>
                <c:pt idx="1744">
                  <c:v>24</c:v>
                </c:pt>
                <c:pt idx="1745">
                  <c:v>25</c:v>
                </c:pt>
                <c:pt idx="1746">
                  <c:v>24</c:v>
                </c:pt>
                <c:pt idx="1747">
                  <c:v>25</c:v>
                </c:pt>
                <c:pt idx="1748">
                  <c:v>24</c:v>
                </c:pt>
                <c:pt idx="1749">
                  <c:v>25</c:v>
                </c:pt>
                <c:pt idx="1750">
                  <c:v>25</c:v>
                </c:pt>
                <c:pt idx="1751">
                  <c:v>25</c:v>
                </c:pt>
                <c:pt idx="1752">
                  <c:v>24</c:v>
                </c:pt>
                <c:pt idx="1753">
                  <c:v>25</c:v>
                </c:pt>
                <c:pt idx="1754">
                  <c:v>24</c:v>
                </c:pt>
                <c:pt idx="1755">
                  <c:v>25</c:v>
                </c:pt>
                <c:pt idx="1756">
                  <c:v>24</c:v>
                </c:pt>
                <c:pt idx="1757">
                  <c:v>24</c:v>
                </c:pt>
                <c:pt idx="1758">
                  <c:v>25</c:v>
                </c:pt>
                <c:pt idx="1759">
                  <c:v>25</c:v>
                </c:pt>
                <c:pt idx="1760">
                  <c:v>25</c:v>
                </c:pt>
                <c:pt idx="1761">
                  <c:v>24</c:v>
                </c:pt>
                <c:pt idx="1762">
                  <c:v>23</c:v>
                </c:pt>
                <c:pt idx="1763">
                  <c:v>25</c:v>
                </c:pt>
                <c:pt idx="1764">
                  <c:v>24</c:v>
                </c:pt>
                <c:pt idx="1765">
                  <c:v>22</c:v>
                </c:pt>
                <c:pt idx="1766">
                  <c:v>25</c:v>
                </c:pt>
                <c:pt idx="1767">
                  <c:v>24</c:v>
                </c:pt>
                <c:pt idx="1768">
                  <c:v>25</c:v>
                </c:pt>
                <c:pt idx="1769">
                  <c:v>24</c:v>
                </c:pt>
                <c:pt idx="1770">
                  <c:v>24</c:v>
                </c:pt>
                <c:pt idx="1771">
                  <c:v>25</c:v>
                </c:pt>
                <c:pt idx="1772">
                  <c:v>25</c:v>
                </c:pt>
                <c:pt idx="1773">
                  <c:v>24</c:v>
                </c:pt>
                <c:pt idx="1774">
                  <c:v>25</c:v>
                </c:pt>
                <c:pt idx="1775">
                  <c:v>23</c:v>
                </c:pt>
                <c:pt idx="1776">
                  <c:v>25</c:v>
                </c:pt>
                <c:pt idx="1777">
                  <c:v>25</c:v>
                </c:pt>
                <c:pt idx="1778">
                  <c:v>24</c:v>
                </c:pt>
                <c:pt idx="1779">
                  <c:v>25</c:v>
                </c:pt>
                <c:pt idx="1780">
                  <c:v>24</c:v>
                </c:pt>
                <c:pt idx="1781">
                  <c:v>25</c:v>
                </c:pt>
                <c:pt idx="1782">
                  <c:v>25</c:v>
                </c:pt>
                <c:pt idx="1783">
                  <c:v>24</c:v>
                </c:pt>
                <c:pt idx="1784">
                  <c:v>24</c:v>
                </c:pt>
                <c:pt idx="1785">
                  <c:v>24</c:v>
                </c:pt>
                <c:pt idx="1786">
                  <c:v>23</c:v>
                </c:pt>
                <c:pt idx="1787">
                  <c:v>24</c:v>
                </c:pt>
                <c:pt idx="1788">
                  <c:v>25</c:v>
                </c:pt>
                <c:pt idx="1789">
                  <c:v>24</c:v>
                </c:pt>
                <c:pt idx="1790">
                  <c:v>23</c:v>
                </c:pt>
                <c:pt idx="1791">
                  <c:v>24</c:v>
                </c:pt>
                <c:pt idx="1792">
                  <c:v>25</c:v>
                </c:pt>
                <c:pt idx="1793">
                  <c:v>25</c:v>
                </c:pt>
                <c:pt idx="1794">
                  <c:v>25</c:v>
                </c:pt>
                <c:pt idx="1795">
                  <c:v>27</c:v>
                </c:pt>
                <c:pt idx="1796">
                  <c:v>25</c:v>
                </c:pt>
                <c:pt idx="1797">
                  <c:v>25</c:v>
                </c:pt>
                <c:pt idx="1798">
                  <c:v>24</c:v>
                </c:pt>
                <c:pt idx="1799">
                  <c:v>24</c:v>
                </c:pt>
                <c:pt idx="1800">
                  <c:v>24</c:v>
                </c:pt>
                <c:pt idx="1801">
                  <c:v>25</c:v>
                </c:pt>
                <c:pt idx="1802">
                  <c:v>22</c:v>
                </c:pt>
                <c:pt idx="1803">
                  <c:v>26</c:v>
                </c:pt>
                <c:pt idx="1804">
                  <c:v>24</c:v>
                </c:pt>
                <c:pt idx="1805">
                  <c:v>24</c:v>
                </c:pt>
                <c:pt idx="1806">
                  <c:v>24</c:v>
                </c:pt>
                <c:pt idx="1807">
                  <c:v>25</c:v>
                </c:pt>
                <c:pt idx="1808">
                  <c:v>24</c:v>
                </c:pt>
                <c:pt idx="1809">
                  <c:v>24</c:v>
                </c:pt>
                <c:pt idx="1810">
                  <c:v>23</c:v>
                </c:pt>
                <c:pt idx="1811">
                  <c:v>24</c:v>
                </c:pt>
                <c:pt idx="1812">
                  <c:v>25</c:v>
                </c:pt>
                <c:pt idx="1813">
                  <c:v>23</c:v>
                </c:pt>
                <c:pt idx="1814">
                  <c:v>25</c:v>
                </c:pt>
                <c:pt idx="1815">
                  <c:v>25</c:v>
                </c:pt>
                <c:pt idx="1816">
                  <c:v>24</c:v>
                </c:pt>
                <c:pt idx="1817">
                  <c:v>24</c:v>
                </c:pt>
                <c:pt idx="1818">
                  <c:v>25</c:v>
                </c:pt>
                <c:pt idx="1819">
                  <c:v>23</c:v>
                </c:pt>
                <c:pt idx="1820">
                  <c:v>24</c:v>
                </c:pt>
                <c:pt idx="1821">
                  <c:v>25</c:v>
                </c:pt>
                <c:pt idx="1822">
                  <c:v>26</c:v>
                </c:pt>
                <c:pt idx="1823">
                  <c:v>24</c:v>
                </c:pt>
                <c:pt idx="1824">
                  <c:v>25</c:v>
                </c:pt>
                <c:pt idx="1825">
                  <c:v>25</c:v>
                </c:pt>
                <c:pt idx="1826">
                  <c:v>24</c:v>
                </c:pt>
                <c:pt idx="1827">
                  <c:v>24</c:v>
                </c:pt>
                <c:pt idx="1828">
                  <c:v>23</c:v>
                </c:pt>
                <c:pt idx="1829">
                  <c:v>24</c:v>
                </c:pt>
                <c:pt idx="1830">
                  <c:v>24</c:v>
                </c:pt>
                <c:pt idx="1831">
                  <c:v>24</c:v>
                </c:pt>
                <c:pt idx="1832">
                  <c:v>25</c:v>
                </c:pt>
                <c:pt idx="1833">
                  <c:v>24</c:v>
                </c:pt>
                <c:pt idx="1834">
                  <c:v>23</c:v>
                </c:pt>
                <c:pt idx="1835">
                  <c:v>24</c:v>
                </c:pt>
                <c:pt idx="1836">
                  <c:v>25</c:v>
                </c:pt>
                <c:pt idx="1837">
                  <c:v>25</c:v>
                </c:pt>
                <c:pt idx="1838">
                  <c:v>24</c:v>
                </c:pt>
                <c:pt idx="1839">
                  <c:v>25</c:v>
                </c:pt>
                <c:pt idx="1840">
                  <c:v>25</c:v>
                </c:pt>
                <c:pt idx="1841">
                  <c:v>24</c:v>
                </c:pt>
                <c:pt idx="1842">
                  <c:v>25</c:v>
                </c:pt>
                <c:pt idx="1843">
                  <c:v>24</c:v>
                </c:pt>
                <c:pt idx="1844">
                  <c:v>24</c:v>
                </c:pt>
                <c:pt idx="1845">
                  <c:v>24</c:v>
                </c:pt>
                <c:pt idx="1846">
                  <c:v>25</c:v>
                </c:pt>
                <c:pt idx="1847">
                  <c:v>24</c:v>
                </c:pt>
                <c:pt idx="1848">
                  <c:v>24</c:v>
                </c:pt>
                <c:pt idx="1849">
                  <c:v>25</c:v>
                </c:pt>
                <c:pt idx="1850">
                  <c:v>25</c:v>
                </c:pt>
                <c:pt idx="1851">
                  <c:v>24</c:v>
                </c:pt>
                <c:pt idx="1852">
                  <c:v>24</c:v>
                </c:pt>
                <c:pt idx="1853">
                  <c:v>23</c:v>
                </c:pt>
                <c:pt idx="1854">
                  <c:v>25</c:v>
                </c:pt>
                <c:pt idx="1855">
                  <c:v>24</c:v>
                </c:pt>
                <c:pt idx="1856">
                  <c:v>28</c:v>
                </c:pt>
                <c:pt idx="1857">
                  <c:v>25</c:v>
                </c:pt>
                <c:pt idx="1858">
                  <c:v>25</c:v>
                </c:pt>
                <c:pt idx="1859">
                  <c:v>23</c:v>
                </c:pt>
                <c:pt idx="1860">
                  <c:v>25</c:v>
                </c:pt>
                <c:pt idx="1861">
                  <c:v>25</c:v>
                </c:pt>
                <c:pt idx="1862">
                  <c:v>24</c:v>
                </c:pt>
                <c:pt idx="1863">
                  <c:v>25</c:v>
                </c:pt>
                <c:pt idx="1864">
                  <c:v>25</c:v>
                </c:pt>
                <c:pt idx="1865">
                  <c:v>24</c:v>
                </c:pt>
                <c:pt idx="1866">
                  <c:v>25</c:v>
                </c:pt>
                <c:pt idx="1867">
                  <c:v>24</c:v>
                </c:pt>
                <c:pt idx="1868">
                  <c:v>25</c:v>
                </c:pt>
                <c:pt idx="1869">
                  <c:v>23</c:v>
                </c:pt>
                <c:pt idx="1870">
                  <c:v>25</c:v>
                </c:pt>
                <c:pt idx="1871">
                  <c:v>24</c:v>
                </c:pt>
                <c:pt idx="1872">
                  <c:v>27</c:v>
                </c:pt>
                <c:pt idx="1873">
                  <c:v>25</c:v>
                </c:pt>
                <c:pt idx="1874">
                  <c:v>23</c:v>
                </c:pt>
                <c:pt idx="1875">
                  <c:v>24</c:v>
                </c:pt>
                <c:pt idx="1876">
                  <c:v>25</c:v>
                </c:pt>
                <c:pt idx="1877">
                  <c:v>24</c:v>
                </c:pt>
                <c:pt idx="1878">
                  <c:v>24</c:v>
                </c:pt>
                <c:pt idx="1879">
                  <c:v>24</c:v>
                </c:pt>
                <c:pt idx="1880">
                  <c:v>23</c:v>
                </c:pt>
                <c:pt idx="1881">
                  <c:v>24</c:v>
                </c:pt>
                <c:pt idx="1882">
                  <c:v>24</c:v>
                </c:pt>
                <c:pt idx="1883">
                  <c:v>25</c:v>
                </c:pt>
                <c:pt idx="1884">
                  <c:v>24</c:v>
                </c:pt>
                <c:pt idx="1885">
                  <c:v>25</c:v>
                </c:pt>
                <c:pt idx="1886">
                  <c:v>23</c:v>
                </c:pt>
                <c:pt idx="1887">
                  <c:v>25</c:v>
                </c:pt>
                <c:pt idx="1888">
                  <c:v>24</c:v>
                </c:pt>
                <c:pt idx="1889">
                  <c:v>23</c:v>
                </c:pt>
                <c:pt idx="1890">
                  <c:v>26</c:v>
                </c:pt>
                <c:pt idx="1891">
                  <c:v>25</c:v>
                </c:pt>
                <c:pt idx="1892">
                  <c:v>23</c:v>
                </c:pt>
                <c:pt idx="1893">
                  <c:v>24</c:v>
                </c:pt>
                <c:pt idx="1894">
                  <c:v>25</c:v>
                </c:pt>
                <c:pt idx="1895">
                  <c:v>24</c:v>
                </c:pt>
                <c:pt idx="1896">
                  <c:v>24</c:v>
                </c:pt>
                <c:pt idx="1897">
                  <c:v>24</c:v>
                </c:pt>
                <c:pt idx="1898">
                  <c:v>25</c:v>
                </c:pt>
                <c:pt idx="1899">
                  <c:v>25</c:v>
                </c:pt>
                <c:pt idx="1900">
                  <c:v>24</c:v>
                </c:pt>
                <c:pt idx="1901">
                  <c:v>23</c:v>
                </c:pt>
                <c:pt idx="1902">
                  <c:v>25</c:v>
                </c:pt>
                <c:pt idx="1903">
                  <c:v>25</c:v>
                </c:pt>
                <c:pt idx="1904">
                  <c:v>26</c:v>
                </c:pt>
                <c:pt idx="1905">
                  <c:v>23</c:v>
                </c:pt>
                <c:pt idx="1906">
                  <c:v>25</c:v>
                </c:pt>
                <c:pt idx="1907">
                  <c:v>24</c:v>
                </c:pt>
                <c:pt idx="1908">
                  <c:v>25</c:v>
                </c:pt>
                <c:pt idx="1909">
                  <c:v>24</c:v>
                </c:pt>
                <c:pt idx="1910">
                  <c:v>25</c:v>
                </c:pt>
                <c:pt idx="1911">
                  <c:v>25</c:v>
                </c:pt>
                <c:pt idx="1912">
                  <c:v>24</c:v>
                </c:pt>
                <c:pt idx="1913">
                  <c:v>25</c:v>
                </c:pt>
                <c:pt idx="1914">
                  <c:v>24</c:v>
                </c:pt>
                <c:pt idx="1915">
                  <c:v>26</c:v>
                </c:pt>
                <c:pt idx="1916">
                  <c:v>24</c:v>
                </c:pt>
                <c:pt idx="1917">
                  <c:v>24</c:v>
                </c:pt>
                <c:pt idx="1918">
                  <c:v>23</c:v>
                </c:pt>
                <c:pt idx="1919">
                  <c:v>25</c:v>
                </c:pt>
                <c:pt idx="1920">
                  <c:v>23</c:v>
                </c:pt>
                <c:pt idx="1921">
                  <c:v>24</c:v>
                </c:pt>
                <c:pt idx="1922">
                  <c:v>24</c:v>
                </c:pt>
                <c:pt idx="1923">
                  <c:v>25</c:v>
                </c:pt>
                <c:pt idx="1924">
                  <c:v>26</c:v>
                </c:pt>
                <c:pt idx="1925">
                  <c:v>25</c:v>
                </c:pt>
                <c:pt idx="1926">
                  <c:v>24</c:v>
                </c:pt>
                <c:pt idx="1927">
                  <c:v>25</c:v>
                </c:pt>
                <c:pt idx="1928">
                  <c:v>24</c:v>
                </c:pt>
                <c:pt idx="1929">
                  <c:v>25</c:v>
                </c:pt>
                <c:pt idx="1930">
                  <c:v>24</c:v>
                </c:pt>
                <c:pt idx="1931">
                  <c:v>25</c:v>
                </c:pt>
                <c:pt idx="1932">
                  <c:v>23</c:v>
                </c:pt>
                <c:pt idx="1933">
                  <c:v>25</c:v>
                </c:pt>
                <c:pt idx="1934">
                  <c:v>24</c:v>
                </c:pt>
                <c:pt idx="1935">
                  <c:v>25</c:v>
                </c:pt>
                <c:pt idx="1936">
                  <c:v>25</c:v>
                </c:pt>
                <c:pt idx="1937">
                  <c:v>24</c:v>
                </c:pt>
                <c:pt idx="1938">
                  <c:v>25</c:v>
                </c:pt>
                <c:pt idx="1939">
                  <c:v>24</c:v>
                </c:pt>
                <c:pt idx="1940">
                  <c:v>24</c:v>
                </c:pt>
                <c:pt idx="1941">
                  <c:v>24</c:v>
                </c:pt>
                <c:pt idx="1942">
                  <c:v>24</c:v>
                </c:pt>
                <c:pt idx="1943">
                  <c:v>24</c:v>
                </c:pt>
                <c:pt idx="1944">
                  <c:v>25</c:v>
                </c:pt>
                <c:pt idx="1945">
                  <c:v>23</c:v>
                </c:pt>
                <c:pt idx="1946">
                  <c:v>25</c:v>
                </c:pt>
                <c:pt idx="1947">
                  <c:v>25</c:v>
                </c:pt>
                <c:pt idx="1948">
                  <c:v>25</c:v>
                </c:pt>
                <c:pt idx="1949">
                  <c:v>24</c:v>
                </c:pt>
                <c:pt idx="1950">
                  <c:v>23</c:v>
                </c:pt>
                <c:pt idx="1951">
                  <c:v>23</c:v>
                </c:pt>
                <c:pt idx="1952">
                  <c:v>24</c:v>
                </c:pt>
                <c:pt idx="1953">
                  <c:v>27</c:v>
                </c:pt>
                <c:pt idx="1954">
                  <c:v>24</c:v>
                </c:pt>
                <c:pt idx="1955">
                  <c:v>25</c:v>
                </c:pt>
                <c:pt idx="1956">
                  <c:v>26</c:v>
                </c:pt>
                <c:pt idx="1957">
                  <c:v>26</c:v>
                </c:pt>
                <c:pt idx="1958">
                  <c:v>27</c:v>
                </c:pt>
                <c:pt idx="1959">
                  <c:v>24</c:v>
                </c:pt>
                <c:pt idx="1960">
                  <c:v>27</c:v>
                </c:pt>
                <c:pt idx="1961">
                  <c:v>25</c:v>
                </c:pt>
                <c:pt idx="1962">
                  <c:v>24</c:v>
                </c:pt>
                <c:pt idx="1963">
                  <c:v>23</c:v>
                </c:pt>
                <c:pt idx="1964">
                  <c:v>24</c:v>
                </c:pt>
                <c:pt idx="1965">
                  <c:v>24</c:v>
                </c:pt>
                <c:pt idx="1966">
                  <c:v>26</c:v>
                </c:pt>
                <c:pt idx="1967">
                  <c:v>25</c:v>
                </c:pt>
                <c:pt idx="1968">
                  <c:v>24</c:v>
                </c:pt>
                <c:pt idx="1969">
                  <c:v>26</c:v>
                </c:pt>
                <c:pt idx="1970">
                  <c:v>24</c:v>
                </c:pt>
                <c:pt idx="1971">
                  <c:v>25</c:v>
                </c:pt>
                <c:pt idx="1972">
                  <c:v>25</c:v>
                </c:pt>
                <c:pt idx="1973">
                  <c:v>24</c:v>
                </c:pt>
                <c:pt idx="1974">
                  <c:v>25</c:v>
                </c:pt>
                <c:pt idx="1975">
                  <c:v>25</c:v>
                </c:pt>
                <c:pt idx="1976">
                  <c:v>24</c:v>
                </c:pt>
                <c:pt idx="1977">
                  <c:v>23</c:v>
                </c:pt>
                <c:pt idx="1978">
                  <c:v>24</c:v>
                </c:pt>
                <c:pt idx="1979">
                  <c:v>25</c:v>
                </c:pt>
                <c:pt idx="1980">
                  <c:v>24</c:v>
                </c:pt>
                <c:pt idx="1981">
                  <c:v>24</c:v>
                </c:pt>
                <c:pt idx="1982">
                  <c:v>25</c:v>
                </c:pt>
                <c:pt idx="1983">
                  <c:v>25</c:v>
                </c:pt>
                <c:pt idx="1984">
                  <c:v>23</c:v>
                </c:pt>
                <c:pt idx="1985">
                  <c:v>25</c:v>
                </c:pt>
                <c:pt idx="1986">
                  <c:v>25</c:v>
                </c:pt>
                <c:pt idx="1987">
                  <c:v>25</c:v>
                </c:pt>
                <c:pt idx="1988">
                  <c:v>24</c:v>
                </c:pt>
                <c:pt idx="1989">
                  <c:v>24</c:v>
                </c:pt>
                <c:pt idx="1990">
                  <c:v>22</c:v>
                </c:pt>
                <c:pt idx="1991">
                  <c:v>24</c:v>
                </c:pt>
                <c:pt idx="1992">
                  <c:v>25</c:v>
                </c:pt>
                <c:pt idx="1993">
                  <c:v>24</c:v>
                </c:pt>
                <c:pt idx="1994">
                  <c:v>24</c:v>
                </c:pt>
                <c:pt idx="1995">
                  <c:v>24</c:v>
                </c:pt>
                <c:pt idx="1996">
                  <c:v>25</c:v>
                </c:pt>
                <c:pt idx="1997">
                  <c:v>23</c:v>
                </c:pt>
                <c:pt idx="1998">
                  <c:v>25</c:v>
                </c:pt>
                <c:pt idx="1999">
                  <c:v>24</c:v>
                </c:pt>
                <c:pt idx="2000">
                  <c:v>25</c:v>
                </c:pt>
                <c:pt idx="2001">
                  <c:v>24</c:v>
                </c:pt>
                <c:pt idx="2002">
                  <c:v>25</c:v>
                </c:pt>
                <c:pt idx="2003">
                  <c:v>23</c:v>
                </c:pt>
                <c:pt idx="2004">
                  <c:v>25</c:v>
                </c:pt>
                <c:pt idx="2005">
                  <c:v>24</c:v>
                </c:pt>
                <c:pt idx="2006">
                  <c:v>25</c:v>
                </c:pt>
                <c:pt idx="2007">
                  <c:v>25</c:v>
                </c:pt>
                <c:pt idx="2008">
                  <c:v>24</c:v>
                </c:pt>
                <c:pt idx="2009">
                  <c:v>24</c:v>
                </c:pt>
                <c:pt idx="2010">
                  <c:v>25</c:v>
                </c:pt>
                <c:pt idx="2011">
                  <c:v>26</c:v>
                </c:pt>
                <c:pt idx="2012">
                  <c:v>25</c:v>
                </c:pt>
                <c:pt idx="2013">
                  <c:v>25</c:v>
                </c:pt>
                <c:pt idx="2014">
                  <c:v>22</c:v>
                </c:pt>
                <c:pt idx="2015">
                  <c:v>26</c:v>
                </c:pt>
                <c:pt idx="2016">
                  <c:v>23</c:v>
                </c:pt>
                <c:pt idx="2017">
                  <c:v>25</c:v>
                </c:pt>
                <c:pt idx="2018">
                  <c:v>25</c:v>
                </c:pt>
                <c:pt idx="2019">
                  <c:v>25</c:v>
                </c:pt>
                <c:pt idx="2020">
                  <c:v>24</c:v>
                </c:pt>
                <c:pt idx="2021">
                  <c:v>24</c:v>
                </c:pt>
                <c:pt idx="2022">
                  <c:v>25</c:v>
                </c:pt>
                <c:pt idx="2023">
                  <c:v>24</c:v>
                </c:pt>
                <c:pt idx="2024">
                  <c:v>25</c:v>
                </c:pt>
                <c:pt idx="2025">
                  <c:v>24</c:v>
                </c:pt>
                <c:pt idx="2026">
                  <c:v>24</c:v>
                </c:pt>
                <c:pt idx="2027">
                  <c:v>23</c:v>
                </c:pt>
                <c:pt idx="2028">
                  <c:v>25</c:v>
                </c:pt>
                <c:pt idx="2029">
                  <c:v>26</c:v>
                </c:pt>
                <c:pt idx="2030">
                  <c:v>24</c:v>
                </c:pt>
                <c:pt idx="2031">
                  <c:v>24</c:v>
                </c:pt>
                <c:pt idx="2032">
                  <c:v>25</c:v>
                </c:pt>
                <c:pt idx="2033">
                  <c:v>23</c:v>
                </c:pt>
                <c:pt idx="2034">
                  <c:v>24</c:v>
                </c:pt>
                <c:pt idx="2035">
                  <c:v>24</c:v>
                </c:pt>
                <c:pt idx="2036">
                  <c:v>24</c:v>
                </c:pt>
                <c:pt idx="2037">
                  <c:v>24</c:v>
                </c:pt>
                <c:pt idx="2038">
                  <c:v>27</c:v>
                </c:pt>
                <c:pt idx="2039">
                  <c:v>24</c:v>
                </c:pt>
                <c:pt idx="2040">
                  <c:v>25</c:v>
                </c:pt>
                <c:pt idx="2041">
                  <c:v>25</c:v>
                </c:pt>
                <c:pt idx="2042">
                  <c:v>25</c:v>
                </c:pt>
                <c:pt idx="2043">
                  <c:v>25</c:v>
                </c:pt>
                <c:pt idx="2044">
                  <c:v>25</c:v>
                </c:pt>
                <c:pt idx="2045">
                  <c:v>24</c:v>
                </c:pt>
                <c:pt idx="2046">
                  <c:v>25</c:v>
                </c:pt>
                <c:pt idx="2047">
                  <c:v>24</c:v>
                </c:pt>
                <c:pt idx="2048">
                  <c:v>25</c:v>
                </c:pt>
                <c:pt idx="2049">
                  <c:v>24</c:v>
                </c:pt>
                <c:pt idx="2050">
                  <c:v>25</c:v>
                </c:pt>
                <c:pt idx="2051">
                  <c:v>23</c:v>
                </c:pt>
                <c:pt idx="2052">
                  <c:v>25</c:v>
                </c:pt>
                <c:pt idx="2053">
                  <c:v>24</c:v>
                </c:pt>
                <c:pt idx="2054">
                  <c:v>25</c:v>
                </c:pt>
                <c:pt idx="2055">
                  <c:v>25</c:v>
                </c:pt>
                <c:pt idx="2056">
                  <c:v>24</c:v>
                </c:pt>
                <c:pt idx="2057">
                  <c:v>23</c:v>
                </c:pt>
                <c:pt idx="2058">
                  <c:v>25</c:v>
                </c:pt>
                <c:pt idx="2059">
                  <c:v>24</c:v>
                </c:pt>
                <c:pt idx="2060">
                  <c:v>24</c:v>
                </c:pt>
                <c:pt idx="2061">
                  <c:v>24</c:v>
                </c:pt>
                <c:pt idx="2062">
                  <c:v>25</c:v>
                </c:pt>
                <c:pt idx="2063">
                  <c:v>24</c:v>
                </c:pt>
                <c:pt idx="2064">
                  <c:v>25</c:v>
                </c:pt>
                <c:pt idx="2065">
                  <c:v>24</c:v>
                </c:pt>
                <c:pt idx="2066">
                  <c:v>23</c:v>
                </c:pt>
                <c:pt idx="2067">
                  <c:v>25</c:v>
                </c:pt>
                <c:pt idx="2068">
                  <c:v>24</c:v>
                </c:pt>
                <c:pt idx="2069">
                  <c:v>25</c:v>
                </c:pt>
                <c:pt idx="2070">
                  <c:v>22</c:v>
                </c:pt>
                <c:pt idx="2071">
                  <c:v>25</c:v>
                </c:pt>
                <c:pt idx="2072">
                  <c:v>24</c:v>
                </c:pt>
                <c:pt idx="2073">
                  <c:v>25</c:v>
                </c:pt>
                <c:pt idx="2074">
                  <c:v>25</c:v>
                </c:pt>
                <c:pt idx="2075">
                  <c:v>23</c:v>
                </c:pt>
                <c:pt idx="2076">
                  <c:v>25</c:v>
                </c:pt>
                <c:pt idx="2077">
                  <c:v>25</c:v>
                </c:pt>
                <c:pt idx="2078">
                  <c:v>25</c:v>
                </c:pt>
                <c:pt idx="2079">
                  <c:v>25</c:v>
                </c:pt>
                <c:pt idx="2080">
                  <c:v>25</c:v>
                </c:pt>
                <c:pt idx="2081">
                  <c:v>24</c:v>
                </c:pt>
                <c:pt idx="2082">
                  <c:v>24</c:v>
                </c:pt>
                <c:pt idx="2083">
                  <c:v>25</c:v>
                </c:pt>
                <c:pt idx="2084">
                  <c:v>25</c:v>
                </c:pt>
                <c:pt idx="2085">
                  <c:v>24</c:v>
                </c:pt>
                <c:pt idx="2086">
                  <c:v>24</c:v>
                </c:pt>
                <c:pt idx="2087">
                  <c:v>24</c:v>
                </c:pt>
                <c:pt idx="2088">
                  <c:v>25</c:v>
                </c:pt>
                <c:pt idx="2089">
                  <c:v>24</c:v>
                </c:pt>
                <c:pt idx="2090">
                  <c:v>25</c:v>
                </c:pt>
                <c:pt idx="2091">
                  <c:v>24</c:v>
                </c:pt>
                <c:pt idx="2092">
                  <c:v>24</c:v>
                </c:pt>
                <c:pt idx="2093">
                  <c:v>25</c:v>
                </c:pt>
                <c:pt idx="2094">
                  <c:v>24</c:v>
                </c:pt>
                <c:pt idx="2095">
                  <c:v>25</c:v>
                </c:pt>
                <c:pt idx="2096">
                  <c:v>24</c:v>
                </c:pt>
                <c:pt idx="2097">
                  <c:v>23</c:v>
                </c:pt>
                <c:pt idx="2098">
                  <c:v>24</c:v>
                </c:pt>
                <c:pt idx="2099">
                  <c:v>24</c:v>
                </c:pt>
                <c:pt idx="2100">
                  <c:v>24</c:v>
                </c:pt>
                <c:pt idx="2101">
                  <c:v>24</c:v>
                </c:pt>
                <c:pt idx="2102">
                  <c:v>23</c:v>
                </c:pt>
                <c:pt idx="2103">
                  <c:v>26</c:v>
                </c:pt>
                <c:pt idx="2104">
                  <c:v>24</c:v>
                </c:pt>
                <c:pt idx="2105">
                  <c:v>25</c:v>
                </c:pt>
                <c:pt idx="2106">
                  <c:v>23</c:v>
                </c:pt>
                <c:pt idx="2107">
                  <c:v>24</c:v>
                </c:pt>
                <c:pt idx="2108">
                  <c:v>24</c:v>
                </c:pt>
                <c:pt idx="2109">
                  <c:v>24</c:v>
                </c:pt>
                <c:pt idx="2110">
                  <c:v>25</c:v>
                </c:pt>
                <c:pt idx="2111">
                  <c:v>24</c:v>
                </c:pt>
                <c:pt idx="2112">
                  <c:v>25</c:v>
                </c:pt>
                <c:pt idx="2113">
                  <c:v>25</c:v>
                </c:pt>
                <c:pt idx="2114">
                  <c:v>25</c:v>
                </c:pt>
                <c:pt idx="2115">
                  <c:v>24</c:v>
                </c:pt>
                <c:pt idx="2116">
                  <c:v>24</c:v>
                </c:pt>
                <c:pt idx="2117">
                  <c:v>25</c:v>
                </c:pt>
                <c:pt idx="2118">
                  <c:v>24</c:v>
                </c:pt>
                <c:pt idx="2119">
                  <c:v>24</c:v>
                </c:pt>
                <c:pt idx="2120">
                  <c:v>24</c:v>
                </c:pt>
                <c:pt idx="2121">
                  <c:v>24</c:v>
                </c:pt>
                <c:pt idx="2122">
                  <c:v>24</c:v>
                </c:pt>
                <c:pt idx="2123">
                  <c:v>24</c:v>
                </c:pt>
                <c:pt idx="2124">
                  <c:v>26</c:v>
                </c:pt>
                <c:pt idx="2125">
                  <c:v>25</c:v>
                </c:pt>
                <c:pt idx="2126">
                  <c:v>21</c:v>
                </c:pt>
                <c:pt idx="2127">
                  <c:v>24</c:v>
                </c:pt>
                <c:pt idx="2128">
                  <c:v>25</c:v>
                </c:pt>
                <c:pt idx="2129">
                  <c:v>23</c:v>
                </c:pt>
                <c:pt idx="2130">
                  <c:v>25</c:v>
                </c:pt>
                <c:pt idx="2131">
                  <c:v>25</c:v>
                </c:pt>
                <c:pt idx="2132">
                  <c:v>25</c:v>
                </c:pt>
                <c:pt idx="2133">
                  <c:v>24</c:v>
                </c:pt>
                <c:pt idx="2134">
                  <c:v>24</c:v>
                </c:pt>
                <c:pt idx="2135">
                  <c:v>24</c:v>
                </c:pt>
                <c:pt idx="2136">
                  <c:v>24</c:v>
                </c:pt>
                <c:pt idx="2137">
                  <c:v>25</c:v>
                </c:pt>
                <c:pt idx="2138">
                  <c:v>24</c:v>
                </c:pt>
                <c:pt idx="2139">
                  <c:v>23</c:v>
                </c:pt>
                <c:pt idx="2140">
                  <c:v>22</c:v>
                </c:pt>
                <c:pt idx="2141">
                  <c:v>24</c:v>
                </c:pt>
                <c:pt idx="2142">
                  <c:v>24</c:v>
                </c:pt>
                <c:pt idx="2143">
                  <c:v>26</c:v>
                </c:pt>
                <c:pt idx="2144">
                  <c:v>25</c:v>
                </c:pt>
                <c:pt idx="2145">
                  <c:v>25</c:v>
                </c:pt>
                <c:pt idx="2146">
                  <c:v>24</c:v>
                </c:pt>
                <c:pt idx="2147">
                  <c:v>26</c:v>
                </c:pt>
                <c:pt idx="2148">
                  <c:v>24</c:v>
                </c:pt>
                <c:pt idx="2149">
                  <c:v>24</c:v>
                </c:pt>
                <c:pt idx="2150">
                  <c:v>24</c:v>
                </c:pt>
                <c:pt idx="2151">
                  <c:v>23</c:v>
                </c:pt>
                <c:pt idx="2152">
                  <c:v>24</c:v>
                </c:pt>
                <c:pt idx="2153">
                  <c:v>24</c:v>
                </c:pt>
                <c:pt idx="2154">
                  <c:v>25</c:v>
                </c:pt>
                <c:pt idx="2155">
                  <c:v>24</c:v>
                </c:pt>
                <c:pt idx="2156">
                  <c:v>24</c:v>
                </c:pt>
                <c:pt idx="2157">
                  <c:v>24</c:v>
                </c:pt>
                <c:pt idx="2158">
                  <c:v>30</c:v>
                </c:pt>
                <c:pt idx="2159">
                  <c:v>25</c:v>
                </c:pt>
                <c:pt idx="2160">
                  <c:v>25</c:v>
                </c:pt>
                <c:pt idx="2161">
                  <c:v>25</c:v>
                </c:pt>
                <c:pt idx="2162">
                  <c:v>25</c:v>
                </c:pt>
                <c:pt idx="2163">
                  <c:v>24</c:v>
                </c:pt>
                <c:pt idx="2164">
                  <c:v>24</c:v>
                </c:pt>
                <c:pt idx="2165">
                  <c:v>24</c:v>
                </c:pt>
                <c:pt idx="2166">
                  <c:v>24</c:v>
                </c:pt>
                <c:pt idx="2167">
                  <c:v>25</c:v>
                </c:pt>
                <c:pt idx="2168">
                  <c:v>26</c:v>
                </c:pt>
                <c:pt idx="2169">
                  <c:v>26</c:v>
                </c:pt>
                <c:pt idx="2170">
                  <c:v>24</c:v>
                </c:pt>
                <c:pt idx="2171">
                  <c:v>24</c:v>
                </c:pt>
                <c:pt idx="2172">
                  <c:v>25</c:v>
                </c:pt>
                <c:pt idx="2173">
                  <c:v>24</c:v>
                </c:pt>
                <c:pt idx="2174">
                  <c:v>24</c:v>
                </c:pt>
                <c:pt idx="2175">
                  <c:v>24</c:v>
                </c:pt>
                <c:pt idx="2176">
                  <c:v>24</c:v>
                </c:pt>
                <c:pt idx="2177">
                  <c:v>24</c:v>
                </c:pt>
                <c:pt idx="2178">
                  <c:v>25</c:v>
                </c:pt>
                <c:pt idx="2179">
                  <c:v>25</c:v>
                </c:pt>
                <c:pt idx="2180">
                  <c:v>25</c:v>
                </c:pt>
                <c:pt idx="2181">
                  <c:v>23</c:v>
                </c:pt>
                <c:pt idx="2182">
                  <c:v>24</c:v>
                </c:pt>
                <c:pt idx="2183">
                  <c:v>24</c:v>
                </c:pt>
                <c:pt idx="2184">
                  <c:v>25</c:v>
                </c:pt>
                <c:pt idx="2185">
                  <c:v>24</c:v>
                </c:pt>
                <c:pt idx="2186">
                  <c:v>24</c:v>
                </c:pt>
                <c:pt idx="2187">
                  <c:v>25</c:v>
                </c:pt>
                <c:pt idx="2188">
                  <c:v>24</c:v>
                </c:pt>
                <c:pt idx="2189">
                  <c:v>24</c:v>
                </c:pt>
                <c:pt idx="2190">
                  <c:v>26</c:v>
                </c:pt>
                <c:pt idx="2191">
                  <c:v>25</c:v>
                </c:pt>
                <c:pt idx="2192">
                  <c:v>24</c:v>
                </c:pt>
                <c:pt idx="2193">
                  <c:v>25</c:v>
                </c:pt>
                <c:pt idx="2194">
                  <c:v>24</c:v>
                </c:pt>
                <c:pt idx="2195">
                  <c:v>24</c:v>
                </c:pt>
                <c:pt idx="2196">
                  <c:v>26</c:v>
                </c:pt>
                <c:pt idx="2197">
                  <c:v>24</c:v>
                </c:pt>
                <c:pt idx="2198">
                  <c:v>25</c:v>
                </c:pt>
                <c:pt idx="2199">
                  <c:v>25</c:v>
                </c:pt>
                <c:pt idx="2200">
                  <c:v>25</c:v>
                </c:pt>
                <c:pt idx="2201">
                  <c:v>24</c:v>
                </c:pt>
                <c:pt idx="2202">
                  <c:v>25</c:v>
                </c:pt>
                <c:pt idx="2203">
                  <c:v>24</c:v>
                </c:pt>
                <c:pt idx="2204">
                  <c:v>24</c:v>
                </c:pt>
                <c:pt idx="2205">
                  <c:v>25</c:v>
                </c:pt>
                <c:pt idx="2206">
                  <c:v>25</c:v>
                </c:pt>
                <c:pt idx="2207">
                  <c:v>22</c:v>
                </c:pt>
                <c:pt idx="2208">
                  <c:v>25</c:v>
                </c:pt>
                <c:pt idx="2209">
                  <c:v>24</c:v>
                </c:pt>
                <c:pt idx="2210">
                  <c:v>25</c:v>
                </c:pt>
                <c:pt idx="2211">
                  <c:v>25</c:v>
                </c:pt>
                <c:pt idx="2212">
                  <c:v>23</c:v>
                </c:pt>
                <c:pt idx="2213">
                  <c:v>24</c:v>
                </c:pt>
                <c:pt idx="2214">
                  <c:v>24</c:v>
                </c:pt>
                <c:pt idx="2215">
                  <c:v>24</c:v>
                </c:pt>
                <c:pt idx="2216">
                  <c:v>24</c:v>
                </c:pt>
                <c:pt idx="2217">
                  <c:v>23</c:v>
                </c:pt>
                <c:pt idx="2218">
                  <c:v>25</c:v>
                </c:pt>
                <c:pt idx="2219">
                  <c:v>24</c:v>
                </c:pt>
                <c:pt idx="2220">
                  <c:v>27</c:v>
                </c:pt>
                <c:pt idx="2221">
                  <c:v>25</c:v>
                </c:pt>
                <c:pt idx="2222">
                  <c:v>26</c:v>
                </c:pt>
                <c:pt idx="2223">
                  <c:v>23</c:v>
                </c:pt>
                <c:pt idx="2224">
                  <c:v>25</c:v>
                </c:pt>
                <c:pt idx="2225">
                  <c:v>24</c:v>
                </c:pt>
                <c:pt idx="2226">
                  <c:v>24</c:v>
                </c:pt>
                <c:pt idx="2227">
                  <c:v>24</c:v>
                </c:pt>
                <c:pt idx="2228">
                  <c:v>24</c:v>
                </c:pt>
                <c:pt idx="2229">
                  <c:v>23</c:v>
                </c:pt>
                <c:pt idx="2230">
                  <c:v>24</c:v>
                </c:pt>
                <c:pt idx="2231">
                  <c:v>24</c:v>
                </c:pt>
                <c:pt idx="2232">
                  <c:v>22</c:v>
                </c:pt>
                <c:pt idx="2233">
                  <c:v>24</c:v>
                </c:pt>
                <c:pt idx="2234">
                  <c:v>24</c:v>
                </c:pt>
                <c:pt idx="2235">
                  <c:v>24</c:v>
                </c:pt>
                <c:pt idx="2236">
                  <c:v>24</c:v>
                </c:pt>
                <c:pt idx="2237">
                  <c:v>25</c:v>
                </c:pt>
                <c:pt idx="2238">
                  <c:v>25</c:v>
                </c:pt>
                <c:pt idx="2239">
                  <c:v>24</c:v>
                </c:pt>
                <c:pt idx="2240">
                  <c:v>24</c:v>
                </c:pt>
                <c:pt idx="2241">
                  <c:v>24</c:v>
                </c:pt>
                <c:pt idx="2242">
                  <c:v>23</c:v>
                </c:pt>
                <c:pt idx="2243">
                  <c:v>24</c:v>
                </c:pt>
                <c:pt idx="2244">
                  <c:v>24</c:v>
                </c:pt>
                <c:pt idx="2245">
                  <c:v>24</c:v>
                </c:pt>
                <c:pt idx="2246">
                  <c:v>24</c:v>
                </c:pt>
                <c:pt idx="2247">
                  <c:v>24</c:v>
                </c:pt>
                <c:pt idx="2248">
                  <c:v>23</c:v>
                </c:pt>
                <c:pt idx="2249">
                  <c:v>25</c:v>
                </c:pt>
                <c:pt idx="2250">
                  <c:v>23</c:v>
                </c:pt>
                <c:pt idx="2251">
                  <c:v>24</c:v>
                </c:pt>
                <c:pt idx="2252">
                  <c:v>24</c:v>
                </c:pt>
                <c:pt idx="2253">
                  <c:v>25</c:v>
                </c:pt>
                <c:pt idx="2254">
                  <c:v>24</c:v>
                </c:pt>
                <c:pt idx="2255">
                  <c:v>25</c:v>
                </c:pt>
                <c:pt idx="2256">
                  <c:v>25</c:v>
                </c:pt>
                <c:pt idx="2257">
                  <c:v>23</c:v>
                </c:pt>
                <c:pt idx="2258">
                  <c:v>25</c:v>
                </c:pt>
                <c:pt idx="2259">
                  <c:v>24</c:v>
                </c:pt>
                <c:pt idx="2260">
                  <c:v>24</c:v>
                </c:pt>
                <c:pt idx="2261">
                  <c:v>24</c:v>
                </c:pt>
                <c:pt idx="2262">
                  <c:v>24</c:v>
                </c:pt>
                <c:pt idx="2263">
                  <c:v>24</c:v>
                </c:pt>
                <c:pt idx="2264">
                  <c:v>25</c:v>
                </c:pt>
                <c:pt idx="2265">
                  <c:v>23</c:v>
                </c:pt>
                <c:pt idx="2266">
                  <c:v>23</c:v>
                </c:pt>
                <c:pt idx="2267">
                  <c:v>24</c:v>
                </c:pt>
                <c:pt idx="2268">
                  <c:v>25</c:v>
                </c:pt>
                <c:pt idx="2269">
                  <c:v>23</c:v>
                </c:pt>
                <c:pt idx="2270">
                  <c:v>25</c:v>
                </c:pt>
                <c:pt idx="2271">
                  <c:v>24</c:v>
                </c:pt>
                <c:pt idx="2272">
                  <c:v>24</c:v>
                </c:pt>
                <c:pt idx="2273">
                  <c:v>23</c:v>
                </c:pt>
                <c:pt idx="2274">
                  <c:v>25</c:v>
                </c:pt>
                <c:pt idx="2275">
                  <c:v>24</c:v>
                </c:pt>
                <c:pt idx="2276">
                  <c:v>24</c:v>
                </c:pt>
                <c:pt idx="2277">
                  <c:v>24</c:v>
                </c:pt>
                <c:pt idx="2278">
                  <c:v>24</c:v>
                </c:pt>
                <c:pt idx="2279">
                  <c:v>25</c:v>
                </c:pt>
                <c:pt idx="2280">
                  <c:v>24</c:v>
                </c:pt>
                <c:pt idx="2281">
                  <c:v>24</c:v>
                </c:pt>
                <c:pt idx="2282">
                  <c:v>22</c:v>
                </c:pt>
                <c:pt idx="2283">
                  <c:v>26</c:v>
                </c:pt>
                <c:pt idx="2284">
                  <c:v>25</c:v>
                </c:pt>
                <c:pt idx="2285">
                  <c:v>24</c:v>
                </c:pt>
                <c:pt idx="2286">
                  <c:v>24</c:v>
                </c:pt>
                <c:pt idx="2287">
                  <c:v>25</c:v>
                </c:pt>
                <c:pt idx="2288">
                  <c:v>24</c:v>
                </c:pt>
                <c:pt idx="2289">
                  <c:v>24</c:v>
                </c:pt>
                <c:pt idx="2290">
                  <c:v>23</c:v>
                </c:pt>
                <c:pt idx="2291">
                  <c:v>25</c:v>
                </c:pt>
                <c:pt idx="2292">
                  <c:v>24</c:v>
                </c:pt>
                <c:pt idx="2293">
                  <c:v>24</c:v>
                </c:pt>
                <c:pt idx="2294">
                  <c:v>25</c:v>
                </c:pt>
                <c:pt idx="2295">
                  <c:v>25</c:v>
                </c:pt>
                <c:pt idx="2296">
                  <c:v>24</c:v>
                </c:pt>
                <c:pt idx="2297">
                  <c:v>24</c:v>
                </c:pt>
                <c:pt idx="2298">
                  <c:v>24</c:v>
                </c:pt>
                <c:pt idx="2299">
                  <c:v>24</c:v>
                </c:pt>
                <c:pt idx="2300">
                  <c:v>25</c:v>
                </c:pt>
                <c:pt idx="2301">
                  <c:v>24</c:v>
                </c:pt>
                <c:pt idx="2302">
                  <c:v>25</c:v>
                </c:pt>
                <c:pt idx="2303">
                  <c:v>25</c:v>
                </c:pt>
                <c:pt idx="2304">
                  <c:v>25</c:v>
                </c:pt>
                <c:pt idx="2305">
                  <c:v>25</c:v>
                </c:pt>
                <c:pt idx="2306">
                  <c:v>25</c:v>
                </c:pt>
                <c:pt idx="2307">
                  <c:v>22</c:v>
                </c:pt>
                <c:pt idx="2308">
                  <c:v>25</c:v>
                </c:pt>
                <c:pt idx="2309">
                  <c:v>24</c:v>
                </c:pt>
                <c:pt idx="2310">
                  <c:v>26</c:v>
                </c:pt>
                <c:pt idx="2311">
                  <c:v>24</c:v>
                </c:pt>
                <c:pt idx="2312">
                  <c:v>24</c:v>
                </c:pt>
                <c:pt idx="2313">
                  <c:v>23</c:v>
                </c:pt>
                <c:pt idx="2314">
                  <c:v>24</c:v>
                </c:pt>
                <c:pt idx="2315">
                  <c:v>25</c:v>
                </c:pt>
                <c:pt idx="2316">
                  <c:v>23</c:v>
                </c:pt>
                <c:pt idx="2317">
                  <c:v>25</c:v>
                </c:pt>
                <c:pt idx="2318">
                  <c:v>25</c:v>
                </c:pt>
                <c:pt idx="2319">
                  <c:v>25</c:v>
                </c:pt>
                <c:pt idx="2320">
                  <c:v>24</c:v>
                </c:pt>
                <c:pt idx="2321">
                  <c:v>25</c:v>
                </c:pt>
                <c:pt idx="2322">
                  <c:v>25</c:v>
                </c:pt>
                <c:pt idx="2323">
                  <c:v>25</c:v>
                </c:pt>
                <c:pt idx="2324">
                  <c:v>24</c:v>
                </c:pt>
                <c:pt idx="2325">
                  <c:v>25</c:v>
                </c:pt>
                <c:pt idx="2326">
                  <c:v>24</c:v>
                </c:pt>
                <c:pt idx="2327">
                  <c:v>25</c:v>
                </c:pt>
                <c:pt idx="2328">
                  <c:v>24</c:v>
                </c:pt>
                <c:pt idx="2329">
                  <c:v>24</c:v>
                </c:pt>
                <c:pt idx="2330">
                  <c:v>24</c:v>
                </c:pt>
                <c:pt idx="2331">
                  <c:v>25</c:v>
                </c:pt>
                <c:pt idx="2332">
                  <c:v>24</c:v>
                </c:pt>
                <c:pt idx="2333">
                  <c:v>25</c:v>
                </c:pt>
                <c:pt idx="2334">
                  <c:v>23</c:v>
                </c:pt>
                <c:pt idx="2335">
                  <c:v>24</c:v>
                </c:pt>
                <c:pt idx="2336">
                  <c:v>25</c:v>
                </c:pt>
                <c:pt idx="2337">
                  <c:v>23</c:v>
                </c:pt>
                <c:pt idx="2338">
                  <c:v>25</c:v>
                </c:pt>
                <c:pt idx="2339">
                  <c:v>25</c:v>
                </c:pt>
                <c:pt idx="2340">
                  <c:v>25</c:v>
                </c:pt>
                <c:pt idx="2341">
                  <c:v>24</c:v>
                </c:pt>
                <c:pt idx="2342">
                  <c:v>24</c:v>
                </c:pt>
                <c:pt idx="2343">
                  <c:v>25</c:v>
                </c:pt>
                <c:pt idx="2344">
                  <c:v>25</c:v>
                </c:pt>
                <c:pt idx="2345">
                  <c:v>23</c:v>
                </c:pt>
                <c:pt idx="2346">
                  <c:v>25</c:v>
                </c:pt>
                <c:pt idx="2347">
                  <c:v>24</c:v>
                </c:pt>
                <c:pt idx="2348">
                  <c:v>25</c:v>
                </c:pt>
                <c:pt idx="2349">
                  <c:v>24</c:v>
                </c:pt>
                <c:pt idx="2350">
                  <c:v>24</c:v>
                </c:pt>
                <c:pt idx="2351">
                  <c:v>24</c:v>
                </c:pt>
                <c:pt idx="2352">
                  <c:v>25</c:v>
                </c:pt>
                <c:pt idx="2353">
                  <c:v>27</c:v>
                </c:pt>
                <c:pt idx="2354">
                  <c:v>25</c:v>
                </c:pt>
                <c:pt idx="2355">
                  <c:v>24</c:v>
                </c:pt>
                <c:pt idx="2356">
                  <c:v>24</c:v>
                </c:pt>
                <c:pt idx="2357">
                  <c:v>23</c:v>
                </c:pt>
                <c:pt idx="2358">
                  <c:v>23</c:v>
                </c:pt>
                <c:pt idx="2359">
                  <c:v>25</c:v>
                </c:pt>
                <c:pt idx="2360">
                  <c:v>24</c:v>
                </c:pt>
                <c:pt idx="2361">
                  <c:v>24</c:v>
                </c:pt>
                <c:pt idx="2362">
                  <c:v>23</c:v>
                </c:pt>
                <c:pt idx="2363">
                  <c:v>25</c:v>
                </c:pt>
                <c:pt idx="2364">
                  <c:v>24</c:v>
                </c:pt>
                <c:pt idx="2365">
                  <c:v>24</c:v>
                </c:pt>
                <c:pt idx="2366">
                  <c:v>24</c:v>
                </c:pt>
                <c:pt idx="2367">
                  <c:v>25</c:v>
                </c:pt>
                <c:pt idx="2368">
                  <c:v>24</c:v>
                </c:pt>
                <c:pt idx="2369">
                  <c:v>25</c:v>
                </c:pt>
                <c:pt idx="2370">
                  <c:v>24</c:v>
                </c:pt>
                <c:pt idx="2371">
                  <c:v>24</c:v>
                </c:pt>
                <c:pt idx="2372">
                  <c:v>24</c:v>
                </c:pt>
                <c:pt idx="2373">
                  <c:v>24</c:v>
                </c:pt>
                <c:pt idx="2374">
                  <c:v>23</c:v>
                </c:pt>
                <c:pt idx="2375">
                  <c:v>25</c:v>
                </c:pt>
                <c:pt idx="2376">
                  <c:v>25</c:v>
                </c:pt>
                <c:pt idx="2377">
                  <c:v>24</c:v>
                </c:pt>
                <c:pt idx="2378">
                  <c:v>24</c:v>
                </c:pt>
                <c:pt idx="2379">
                  <c:v>24</c:v>
                </c:pt>
                <c:pt idx="2380">
                  <c:v>25</c:v>
                </c:pt>
                <c:pt idx="2381">
                  <c:v>23</c:v>
                </c:pt>
                <c:pt idx="2382">
                  <c:v>24</c:v>
                </c:pt>
                <c:pt idx="2383">
                  <c:v>24</c:v>
                </c:pt>
                <c:pt idx="2384">
                  <c:v>26</c:v>
                </c:pt>
                <c:pt idx="2385">
                  <c:v>24</c:v>
                </c:pt>
                <c:pt idx="2386">
                  <c:v>24</c:v>
                </c:pt>
                <c:pt idx="2387">
                  <c:v>24</c:v>
                </c:pt>
                <c:pt idx="2388">
                  <c:v>25</c:v>
                </c:pt>
                <c:pt idx="2389">
                  <c:v>24</c:v>
                </c:pt>
                <c:pt idx="2390">
                  <c:v>24</c:v>
                </c:pt>
                <c:pt idx="2391">
                  <c:v>24</c:v>
                </c:pt>
                <c:pt idx="2392">
                  <c:v>25</c:v>
                </c:pt>
                <c:pt idx="2393">
                  <c:v>24</c:v>
                </c:pt>
                <c:pt idx="2394">
                  <c:v>24</c:v>
                </c:pt>
                <c:pt idx="2395">
                  <c:v>24</c:v>
                </c:pt>
                <c:pt idx="2396">
                  <c:v>25</c:v>
                </c:pt>
                <c:pt idx="2397">
                  <c:v>25</c:v>
                </c:pt>
                <c:pt idx="2398">
                  <c:v>24</c:v>
                </c:pt>
                <c:pt idx="2399">
                  <c:v>24</c:v>
                </c:pt>
                <c:pt idx="2400">
                  <c:v>24</c:v>
                </c:pt>
                <c:pt idx="2401">
                  <c:v>22</c:v>
                </c:pt>
                <c:pt idx="2402">
                  <c:v>25</c:v>
                </c:pt>
                <c:pt idx="2403">
                  <c:v>24</c:v>
                </c:pt>
                <c:pt idx="2404">
                  <c:v>25</c:v>
                </c:pt>
                <c:pt idx="2405">
                  <c:v>24</c:v>
                </c:pt>
                <c:pt idx="2406">
                  <c:v>23</c:v>
                </c:pt>
                <c:pt idx="2407">
                  <c:v>25</c:v>
                </c:pt>
                <c:pt idx="2408">
                  <c:v>25</c:v>
                </c:pt>
                <c:pt idx="2409">
                  <c:v>26</c:v>
                </c:pt>
                <c:pt idx="2410">
                  <c:v>24</c:v>
                </c:pt>
                <c:pt idx="2411">
                  <c:v>24</c:v>
                </c:pt>
                <c:pt idx="2412">
                  <c:v>24</c:v>
                </c:pt>
                <c:pt idx="2413">
                  <c:v>24</c:v>
                </c:pt>
                <c:pt idx="2414">
                  <c:v>23</c:v>
                </c:pt>
                <c:pt idx="2415">
                  <c:v>24</c:v>
                </c:pt>
                <c:pt idx="2416">
                  <c:v>24</c:v>
                </c:pt>
                <c:pt idx="2417">
                  <c:v>24</c:v>
                </c:pt>
                <c:pt idx="2418">
                  <c:v>24</c:v>
                </c:pt>
                <c:pt idx="2419">
                  <c:v>25</c:v>
                </c:pt>
                <c:pt idx="2420">
                  <c:v>25</c:v>
                </c:pt>
                <c:pt idx="2421">
                  <c:v>24</c:v>
                </c:pt>
                <c:pt idx="2422">
                  <c:v>26</c:v>
                </c:pt>
                <c:pt idx="2423">
                  <c:v>25</c:v>
                </c:pt>
                <c:pt idx="2424">
                  <c:v>25</c:v>
                </c:pt>
                <c:pt idx="2425">
                  <c:v>25</c:v>
                </c:pt>
                <c:pt idx="2426">
                  <c:v>23</c:v>
                </c:pt>
                <c:pt idx="2427">
                  <c:v>26</c:v>
                </c:pt>
                <c:pt idx="2428">
                  <c:v>25</c:v>
                </c:pt>
                <c:pt idx="2429">
                  <c:v>24</c:v>
                </c:pt>
                <c:pt idx="2430">
                  <c:v>25</c:v>
                </c:pt>
                <c:pt idx="2431">
                  <c:v>23</c:v>
                </c:pt>
                <c:pt idx="2432">
                  <c:v>25</c:v>
                </c:pt>
                <c:pt idx="2433">
                  <c:v>29</c:v>
                </c:pt>
                <c:pt idx="2434">
                  <c:v>25</c:v>
                </c:pt>
                <c:pt idx="2435">
                  <c:v>23</c:v>
                </c:pt>
                <c:pt idx="2436">
                  <c:v>25</c:v>
                </c:pt>
                <c:pt idx="2437">
                  <c:v>25</c:v>
                </c:pt>
                <c:pt idx="2438">
                  <c:v>24</c:v>
                </c:pt>
                <c:pt idx="2439">
                  <c:v>24</c:v>
                </c:pt>
                <c:pt idx="2440">
                  <c:v>25</c:v>
                </c:pt>
                <c:pt idx="2441">
                  <c:v>24</c:v>
                </c:pt>
                <c:pt idx="2442">
                  <c:v>25</c:v>
                </c:pt>
                <c:pt idx="2443">
                  <c:v>24</c:v>
                </c:pt>
                <c:pt idx="2444">
                  <c:v>25</c:v>
                </c:pt>
                <c:pt idx="2445">
                  <c:v>25</c:v>
                </c:pt>
                <c:pt idx="2446">
                  <c:v>24</c:v>
                </c:pt>
                <c:pt idx="2447">
                  <c:v>24</c:v>
                </c:pt>
                <c:pt idx="2448">
                  <c:v>24</c:v>
                </c:pt>
                <c:pt idx="2449">
                  <c:v>25</c:v>
                </c:pt>
                <c:pt idx="2450">
                  <c:v>24</c:v>
                </c:pt>
                <c:pt idx="2451">
                  <c:v>24</c:v>
                </c:pt>
                <c:pt idx="2452">
                  <c:v>24</c:v>
                </c:pt>
                <c:pt idx="2453">
                  <c:v>25</c:v>
                </c:pt>
                <c:pt idx="2454">
                  <c:v>24</c:v>
                </c:pt>
                <c:pt idx="2455">
                  <c:v>25</c:v>
                </c:pt>
                <c:pt idx="2456">
                  <c:v>24</c:v>
                </c:pt>
                <c:pt idx="2457">
                  <c:v>24</c:v>
                </c:pt>
                <c:pt idx="2458">
                  <c:v>24</c:v>
                </c:pt>
                <c:pt idx="2459">
                  <c:v>25</c:v>
                </c:pt>
                <c:pt idx="2460">
                  <c:v>25</c:v>
                </c:pt>
                <c:pt idx="2461">
                  <c:v>26</c:v>
                </c:pt>
                <c:pt idx="2462">
                  <c:v>24</c:v>
                </c:pt>
                <c:pt idx="2463">
                  <c:v>25</c:v>
                </c:pt>
                <c:pt idx="2464">
                  <c:v>24</c:v>
                </c:pt>
                <c:pt idx="2465">
                  <c:v>25</c:v>
                </c:pt>
                <c:pt idx="2466">
                  <c:v>24</c:v>
                </c:pt>
                <c:pt idx="2467">
                  <c:v>24</c:v>
                </c:pt>
                <c:pt idx="2468">
                  <c:v>24</c:v>
                </c:pt>
                <c:pt idx="2469">
                  <c:v>24</c:v>
                </c:pt>
                <c:pt idx="2470">
                  <c:v>25</c:v>
                </c:pt>
                <c:pt idx="2471">
                  <c:v>24</c:v>
                </c:pt>
                <c:pt idx="2472">
                  <c:v>24</c:v>
                </c:pt>
                <c:pt idx="2473">
                  <c:v>24</c:v>
                </c:pt>
                <c:pt idx="2474">
                  <c:v>26</c:v>
                </c:pt>
                <c:pt idx="2475">
                  <c:v>24</c:v>
                </c:pt>
                <c:pt idx="2476">
                  <c:v>24</c:v>
                </c:pt>
                <c:pt idx="2477">
                  <c:v>23</c:v>
                </c:pt>
                <c:pt idx="2478">
                  <c:v>25</c:v>
                </c:pt>
                <c:pt idx="2479">
                  <c:v>25</c:v>
                </c:pt>
                <c:pt idx="2480">
                  <c:v>25</c:v>
                </c:pt>
                <c:pt idx="2481">
                  <c:v>24</c:v>
                </c:pt>
                <c:pt idx="2482">
                  <c:v>25</c:v>
                </c:pt>
                <c:pt idx="2483">
                  <c:v>27</c:v>
                </c:pt>
                <c:pt idx="2484">
                  <c:v>25</c:v>
                </c:pt>
                <c:pt idx="2485">
                  <c:v>24</c:v>
                </c:pt>
                <c:pt idx="2486">
                  <c:v>24</c:v>
                </c:pt>
                <c:pt idx="2487">
                  <c:v>25</c:v>
                </c:pt>
                <c:pt idx="2488">
                  <c:v>24</c:v>
                </c:pt>
                <c:pt idx="2489">
                  <c:v>24</c:v>
                </c:pt>
                <c:pt idx="2490">
                  <c:v>24</c:v>
                </c:pt>
                <c:pt idx="2491">
                  <c:v>24</c:v>
                </c:pt>
                <c:pt idx="2492">
                  <c:v>24</c:v>
                </c:pt>
                <c:pt idx="2493">
                  <c:v>25</c:v>
                </c:pt>
                <c:pt idx="2494">
                  <c:v>24</c:v>
                </c:pt>
                <c:pt idx="2495">
                  <c:v>24</c:v>
                </c:pt>
                <c:pt idx="2496">
                  <c:v>24</c:v>
                </c:pt>
                <c:pt idx="2497">
                  <c:v>24</c:v>
                </c:pt>
                <c:pt idx="2498">
                  <c:v>24</c:v>
                </c:pt>
                <c:pt idx="2499">
                  <c:v>24</c:v>
                </c:pt>
                <c:pt idx="2500">
                  <c:v>24</c:v>
                </c:pt>
                <c:pt idx="2501">
                  <c:v>24</c:v>
                </c:pt>
                <c:pt idx="2502">
                  <c:v>23</c:v>
                </c:pt>
                <c:pt idx="2503">
                  <c:v>25</c:v>
                </c:pt>
                <c:pt idx="2504">
                  <c:v>25</c:v>
                </c:pt>
                <c:pt idx="2505">
                  <c:v>25</c:v>
                </c:pt>
                <c:pt idx="2506">
                  <c:v>24</c:v>
                </c:pt>
                <c:pt idx="2507">
                  <c:v>26</c:v>
                </c:pt>
                <c:pt idx="2508">
                  <c:v>24</c:v>
                </c:pt>
                <c:pt idx="2509">
                  <c:v>23</c:v>
                </c:pt>
                <c:pt idx="2510">
                  <c:v>24</c:v>
                </c:pt>
                <c:pt idx="2511">
                  <c:v>24</c:v>
                </c:pt>
                <c:pt idx="2512">
                  <c:v>25</c:v>
                </c:pt>
                <c:pt idx="2513">
                  <c:v>24</c:v>
                </c:pt>
                <c:pt idx="2514">
                  <c:v>25</c:v>
                </c:pt>
                <c:pt idx="2515">
                  <c:v>25</c:v>
                </c:pt>
                <c:pt idx="2516">
                  <c:v>25</c:v>
                </c:pt>
                <c:pt idx="2517">
                  <c:v>24</c:v>
                </c:pt>
                <c:pt idx="2518">
                  <c:v>23</c:v>
                </c:pt>
                <c:pt idx="2519">
                  <c:v>22</c:v>
                </c:pt>
                <c:pt idx="2520">
                  <c:v>25</c:v>
                </c:pt>
                <c:pt idx="2521">
                  <c:v>23</c:v>
                </c:pt>
                <c:pt idx="2522">
                  <c:v>24</c:v>
                </c:pt>
                <c:pt idx="2523">
                  <c:v>23</c:v>
                </c:pt>
                <c:pt idx="2524">
                  <c:v>24</c:v>
                </c:pt>
                <c:pt idx="2525">
                  <c:v>24</c:v>
                </c:pt>
                <c:pt idx="2526">
                  <c:v>25</c:v>
                </c:pt>
                <c:pt idx="2527">
                  <c:v>24</c:v>
                </c:pt>
                <c:pt idx="2528">
                  <c:v>25</c:v>
                </c:pt>
                <c:pt idx="2529">
                  <c:v>24</c:v>
                </c:pt>
                <c:pt idx="2530">
                  <c:v>24</c:v>
                </c:pt>
                <c:pt idx="2531">
                  <c:v>23</c:v>
                </c:pt>
                <c:pt idx="2532">
                  <c:v>25</c:v>
                </c:pt>
                <c:pt idx="2533">
                  <c:v>24</c:v>
                </c:pt>
                <c:pt idx="2534">
                  <c:v>25</c:v>
                </c:pt>
                <c:pt idx="2535">
                  <c:v>25</c:v>
                </c:pt>
                <c:pt idx="2536">
                  <c:v>24</c:v>
                </c:pt>
                <c:pt idx="2537">
                  <c:v>25</c:v>
                </c:pt>
                <c:pt idx="2538">
                  <c:v>24</c:v>
                </c:pt>
                <c:pt idx="2539">
                  <c:v>23</c:v>
                </c:pt>
                <c:pt idx="2540">
                  <c:v>28</c:v>
                </c:pt>
                <c:pt idx="2541">
                  <c:v>24</c:v>
                </c:pt>
                <c:pt idx="2542">
                  <c:v>24</c:v>
                </c:pt>
                <c:pt idx="2543">
                  <c:v>26</c:v>
                </c:pt>
                <c:pt idx="2544">
                  <c:v>24</c:v>
                </c:pt>
                <c:pt idx="2545">
                  <c:v>25</c:v>
                </c:pt>
                <c:pt idx="2546">
                  <c:v>24</c:v>
                </c:pt>
                <c:pt idx="2547">
                  <c:v>25</c:v>
                </c:pt>
                <c:pt idx="2548">
                  <c:v>24</c:v>
                </c:pt>
                <c:pt idx="2549">
                  <c:v>25</c:v>
                </c:pt>
                <c:pt idx="2550">
                  <c:v>25</c:v>
                </c:pt>
                <c:pt idx="2551">
                  <c:v>24</c:v>
                </c:pt>
                <c:pt idx="2552">
                  <c:v>25</c:v>
                </c:pt>
                <c:pt idx="2553">
                  <c:v>25</c:v>
                </c:pt>
                <c:pt idx="2554">
                  <c:v>23</c:v>
                </c:pt>
                <c:pt idx="2555">
                  <c:v>25</c:v>
                </c:pt>
                <c:pt idx="2556">
                  <c:v>25</c:v>
                </c:pt>
                <c:pt idx="2557">
                  <c:v>24</c:v>
                </c:pt>
                <c:pt idx="2558">
                  <c:v>24</c:v>
                </c:pt>
                <c:pt idx="2559">
                  <c:v>24</c:v>
                </c:pt>
                <c:pt idx="2560">
                  <c:v>26</c:v>
                </c:pt>
                <c:pt idx="2561">
                  <c:v>24</c:v>
                </c:pt>
                <c:pt idx="2562">
                  <c:v>25</c:v>
                </c:pt>
                <c:pt idx="2563">
                  <c:v>22</c:v>
                </c:pt>
                <c:pt idx="2564">
                  <c:v>24</c:v>
                </c:pt>
                <c:pt idx="2565">
                  <c:v>25</c:v>
                </c:pt>
                <c:pt idx="2566">
                  <c:v>24</c:v>
                </c:pt>
                <c:pt idx="2567">
                  <c:v>23</c:v>
                </c:pt>
                <c:pt idx="2568">
                  <c:v>26</c:v>
                </c:pt>
                <c:pt idx="2569">
                  <c:v>25</c:v>
                </c:pt>
                <c:pt idx="2570">
                  <c:v>26</c:v>
                </c:pt>
                <c:pt idx="2571">
                  <c:v>24</c:v>
                </c:pt>
                <c:pt idx="2572">
                  <c:v>24</c:v>
                </c:pt>
                <c:pt idx="2573">
                  <c:v>22</c:v>
                </c:pt>
                <c:pt idx="2574">
                  <c:v>25</c:v>
                </c:pt>
                <c:pt idx="2575">
                  <c:v>25</c:v>
                </c:pt>
                <c:pt idx="2576">
                  <c:v>24</c:v>
                </c:pt>
                <c:pt idx="2577">
                  <c:v>25</c:v>
                </c:pt>
                <c:pt idx="2578">
                  <c:v>25</c:v>
                </c:pt>
                <c:pt idx="2579">
                  <c:v>25</c:v>
                </c:pt>
                <c:pt idx="2580">
                  <c:v>25</c:v>
                </c:pt>
                <c:pt idx="2581">
                  <c:v>25</c:v>
                </c:pt>
                <c:pt idx="2582">
                  <c:v>24</c:v>
                </c:pt>
                <c:pt idx="2583">
                  <c:v>24</c:v>
                </c:pt>
                <c:pt idx="2584">
                  <c:v>24</c:v>
                </c:pt>
                <c:pt idx="2585">
                  <c:v>24</c:v>
                </c:pt>
                <c:pt idx="2586">
                  <c:v>25</c:v>
                </c:pt>
                <c:pt idx="2587">
                  <c:v>24</c:v>
                </c:pt>
                <c:pt idx="2588">
                  <c:v>26</c:v>
                </c:pt>
                <c:pt idx="2589">
                  <c:v>25</c:v>
                </c:pt>
                <c:pt idx="2590">
                  <c:v>25</c:v>
                </c:pt>
                <c:pt idx="2591">
                  <c:v>24</c:v>
                </c:pt>
                <c:pt idx="2592">
                  <c:v>24</c:v>
                </c:pt>
                <c:pt idx="2593">
                  <c:v>25</c:v>
                </c:pt>
                <c:pt idx="2594">
                  <c:v>25</c:v>
                </c:pt>
                <c:pt idx="2595">
                  <c:v>25</c:v>
                </c:pt>
                <c:pt idx="2596">
                  <c:v>25</c:v>
                </c:pt>
                <c:pt idx="2597">
                  <c:v>24</c:v>
                </c:pt>
                <c:pt idx="2598">
                  <c:v>24</c:v>
                </c:pt>
                <c:pt idx="2599">
                  <c:v>26</c:v>
                </c:pt>
                <c:pt idx="2600">
                  <c:v>25</c:v>
                </c:pt>
                <c:pt idx="2601">
                  <c:v>26</c:v>
                </c:pt>
                <c:pt idx="2602">
                  <c:v>23</c:v>
                </c:pt>
                <c:pt idx="2603">
                  <c:v>25</c:v>
                </c:pt>
                <c:pt idx="2604">
                  <c:v>24</c:v>
                </c:pt>
                <c:pt idx="2605">
                  <c:v>24</c:v>
                </c:pt>
                <c:pt idx="2606">
                  <c:v>24</c:v>
                </c:pt>
                <c:pt idx="2607">
                  <c:v>23</c:v>
                </c:pt>
                <c:pt idx="2608">
                  <c:v>25</c:v>
                </c:pt>
                <c:pt idx="2609">
                  <c:v>24</c:v>
                </c:pt>
                <c:pt idx="2610">
                  <c:v>25</c:v>
                </c:pt>
                <c:pt idx="2611">
                  <c:v>23</c:v>
                </c:pt>
                <c:pt idx="2612">
                  <c:v>25</c:v>
                </c:pt>
                <c:pt idx="2613">
                  <c:v>24</c:v>
                </c:pt>
                <c:pt idx="2614">
                  <c:v>25</c:v>
                </c:pt>
                <c:pt idx="2615">
                  <c:v>24</c:v>
                </c:pt>
                <c:pt idx="2616">
                  <c:v>25</c:v>
                </c:pt>
                <c:pt idx="2617">
                  <c:v>24</c:v>
                </c:pt>
                <c:pt idx="2618">
                  <c:v>24</c:v>
                </c:pt>
                <c:pt idx="2619">
                  <c:v>25</c:v>
                </c:pt>
                <c:pt idx="2620">
                  <c:v>25</c:v>
                </c:pt>
                <c:pt idx="2621">
                  <c:v>25</c:v>
                </c:pt>
                <c:pt idx="2622">
                  <c:v>25</c:v>
                </c:pt>
                <c:pt idx="2623">
                  <c:v>25</c:v>
                </c:pt>
                <c:pt idx="2624">
                  <c:v>24</c:v>
                </c:pt>
                <c:pt idx="2625">
                  <c:v>24</c:v>
                </c:pt>
                <c:pt idx="2626">
                  <c:v>24</c:v>
                </c:pt>
                <c:pt idx="2627">
                  <c:v>25</c:v>
                </c:pt>
                <c:pt idx="2628">
                  <c:v>24</c:v>
                </c:pt>
                <c:pt idx="2629">
                  <c:v>25</c:v>
                </c:pt>
                <c:pt idx="2630">
                  <c:v>24</c:v>
                </c:pt>
                <c:pt idx="2631">
                  <c:v>24</c:v>
                </c:pt>
                <c:pt idx="2632">
                  <c:v>25</c:v>
                </c:pt>
                <c:pt idx="2633">
                  <c:v>25</c:v>
                </c:pt>
                <c:pt idx="2634">
                  <c:v>24</c:v>
                </c:pt>
                <c:pt idx="2635">
                  <c:v>24</c:v>
                </c:pt>
                <c:pt idx="2636">
                  <c:v>24</c:v>
                </c:pt>
                <c:pt idx="2637">
                  <c:v>24</c:v>
                </c:pt>
                <c:pt idx="2638">
                  <c:v>23</c:v>
                </c:pt>
                <c:pt idx="2639">
                  <c:v>25</c:v>
                </c:pt>
                <c:pt idx="2640">
                  <c:v>24</c:v>
                </c:pt>
                <c:pt idx="2641">
                  <c:v>24</c:v>
                </c:pt>
                <c:pt idx="2642">
                  <c:v>23</c:v>
                </c:pt>
                <c:pt idx="2643">
                  <c:v>25</c:v>
                </c:pt>
                <c:pt idx="2644">
                  <c:v>24</c:v>
                </c:pt>
                <c:pt idx="2645">
                  <c:v>23</c:v>
                </c:pt>
                <c:pt idx="2646">
                  <c:v>23</c:v>
                </c:pt>
                <c:pt idx="2647">
                  <c:v>23</c:v>
                </c:pt>
                <c:pt idx="2648">
                  <c:v>24</c:v>
                </c:pt>
                <c:pt idx="2649">
                  <c:v>24</c:v>
                </c:pt>
                <c:pt idx="2650">
                  <c:v>26</c:v>
                </c:pt>
                <c:pt idx="2651">
                  <c:v>24</c:v>
                </c:pt>
                <c:pt idx="2652">
                  <c:v>25</c:v>
                </c:pt>
                <c:pt idx="2653">
                  <c:v>26</c:v>
                </c:pt>
                <c:pt idx="2654">
                  <c:v>25</c:v>
                </c:pt>
                <c:pt idx="2655">
                  <c:v>25</c:v>
                </c:pt>
                <c:pt idx="2656">
                  <c:v>24</c:v>
                </c:pt>
                <c:pt idx="2657">
                  <c:v>24</c:v>
                </c:pt>
                <c:pt idx="2658">
                  <c:v>24</c:v>
                </c:pt>
                <c:pt idx="2659">
                  <c:v>24</c:v>
                </c:pt>
                <c:pt idx="2660">
                  <c:v>26</c:v>
                </c:pt>
                <c:pt idx="2661">
                  <c:v>23</c:v>
                </c:pt>
                <c:pt idx="2662">
                  <c:v>23</c:v>
                </c:pt>
                <c:pt idx="2663">
                  <c:v>25</c:v>
                </c:pt>
                <c:pt idx="2664">
                  <c:v>25</c:v>
                </c:pt>
                <c:pt idx="2665">
                  <c:v>23</c:v>
                </c:pt>
                <c:pt idx="2666">
                  <c:v>25</c:v>
                </c:pt>
                <c:pt idx="2667">
                  <c:v>24</c:v>
                </c:pt>
                <c:pt idx="2668">
                  <c:v>25</c:v>
                </c:pt>
                <c:pt idx="2669">
                  <c:v>24</c:v>
                </c:pt>
                <c:pt idx="2670">
                  <c:v>23</c:v>
                </c:pt>
                <c:pt idx="2671">
                  <c:v>24</c:v>
                </c:pt>
                <c:pt idx="2672">
                  <c:v>25</c:v>
                </c:pt>
                <c:pt idx="2673">
                  <c:v>25</c:v>
                </c:pt>
                <c:pt idx="2674">
                  <c:v>25</c:v>
                </c:pt>
                <c:pt idx="2675">
                  <c:v>23</c:v>
                </c:pt>
                <c:pt idx="2676">
                  <c:v>26</c:v>
                </c:pt>
                <c:pt idx="2677">
                  <c:v>24</c:v>
                </c:pt>
                <c:pt idx="2678">
                  <c:v>28</c:v>
                </c:pt>
                <c:pt idx="2679">
                  <c:v>24</c:v>
                </c:pt>
                <c:pt idx="2680">
                  <c:v>24</c:v>
                </c:pt>
                <c:pt idx="2681">
                  <c:v>24</c:v>
                </c:pt>
                <c:pt idx="2682">
                  <c:v>24</c:v>
                </c:pt>
                <c:pt idx="2683">
                  <c:v>26</c:v>
                </c:pt>
                <c:pt idx="2684">
                  <c:v>22</c:v>
                </c:pt>
                <c:pt idx="2685">
                  <c:v>25</c:v>
                </c:pt>
                <c:pt idx="2686">
                  <c:v>24</c:v>
                </c:pt>
                <c:pt idx="2687">
                  <c:v>26</c:v>
                </c:pt>
                <c:pt idx="2688">
                  <c:v>23</c:v>
                </c:pt>
                <c:pt idx="2689">
                  <c:v>24</c:v>
                </c:pt>
                <c:pt idx="2690">
                  <c:v>24</c:v>
                </c:pt>
                <c:pt idx="2691">
                  <c:v>27</c:v>
                </c:pt>
                <c:pt idx="2692">
                  <c:v>24</c:v>
                </c:pt>
                <c:pt idx="2693">
                  <c:v>24</c:v>
                </c:pt>
                <c:pt idx="2694">
                  <c:v>25</c:v>
                </c:pt>
                <c:pt idx="2695">
                  <c:v>24</c:v>
                </c:pt>
                <c:pt idx="2696">
                  <c:v>24</c:v>
                </c:pt>
                <c:pt idx="2697">
                  <c:v>25</c:v>
                </c:pt>
                <c:pt idx="2698">
                  <c:v>23</c:v>
                </c:pt>
                <c:pt idx="2699">
                  <c:v>25</c:v>
                </c:pt>
                <c:pt idx="2700">
                  <c:v>24</c:v>
                </c:pt>
                <c:pt idx="2701">
                  <c:v>24</c:v>
                </c:pt>
                <c:pt idx="2702">
                  <c:v>26</c:v>
                </c:pt>
                <c:pt idx="2703">
                  <c:v>24</c:v>
                </c:pt>
                <c:pt idx="2704">
                  <c:v>23</c:v>
                </c:pt>
                <c:pt idx="2705">
                  <c:v>24</c:v>
                </c:pt>
                <c:pt idx="2706">
                  <c:v>24</c:v>
                </c:pt>
                <c:pt idx="2707">
                  <c:v>25</c:v>
                </c:pt>
                <c:pt idx="2708">
                  <c:v>22</c:v>
                </c:pt>
                <c:pt idx="2709">
                  <c:v>25</c:v>
                </c:pt>
                <c:pt idx="2710">
                  <c:v>23</c:v>
                </c:pt>
                <c:pt idx="2711">
                  <c:v>25</c:v>
                </c:pt>
                <c:pt idx="2712">
                  <c:v>28</c:v>
                </c:pt>
                <c:pt idx="2713">
                  <c:v>23</c:v>
                </c:pt>
                <c:pt idx="2714">
                  <c:v>24</c:v>
                </c:pt>
                <c:pt idx="2715">
                  <c:v>25</c:v>
                </c:pt>
                <c:pt idx="2716">
                  <c:v>25</c:v>
                </c:pt>
                <c:pt idx="2717">
                  <c:v>23</c:v>
                </c:pt>
                <c:pt idx="2718">
                  <c:v>25</c:v>
                </c:pt>
                <c:pt idx="2719">
                  <c:v>25</c:v>
                </c:pt>
                <c:pt idx="2720">
                  <c:v>24</c:v>
                </c:pt>
                <c:pt idx="2721">
                  <c:v>24</c:v>
                </c:pt>
                <c:pt idx="2722">
                  <c:v>24</c:v>
                </c:pt>
                <c:pt idx="2723">
                  <c:v>24</c:v>
                </c:pt>
                <c:pt idx="2724">
                  <c:v>25</c:v>
                </c:pt>
                <c:pt idx="2725">
                  <c:v>24</c:v>
                </c:pt>
                <c:pt idx="2726">
                  <c:v>25</c:v>
                </c:pt>
                <c:pt idx="2727">
                  <c:v>26</c:v>
                </c:pt>
                <c:pt idx="2728">
                  <c:v>19</c:v>
                </c:pt>
                <c:pt idx="2729">
                  <c:v>29</c:v>
                </c:pt>
                <c:pt idx="2730">
                  <c:v>26</c:v>
                </c:pt>
                <c:pt idx="2731">
                  <c:v>23</c:v>
                </c:pt>
                <c:pt idx="2732">
                  <c:v>25</c:v>
                </c:pt>
                <c:pt idx="2733">
                  <c:v>25</c:v>
                </c:pt>
                <c:pt idx="2734">
                  <c:v>25</c:v>
                </c:pt>
                <c:pt idx="2735">
                  <c:v>24</c:v>
                </c:pt>
                <c:pt idx="2736">
                  <c:v>24</c:v>
                </c:pt>
                <c:pt idx="2737">
                  <c:v>25</c:v>
                </c:pt>
                <c:pt idx="2738">
                  <c:v>24</c:v>
                </c:pt>
                <c:pt idx="2739">
                  <c:v>25</c:v>
                </c:pt>
                <c:pt idx="2740">
                  <c:v>25</c:v>
                </c:pt>
                <c:pt idx="2741">
                  <c:v>24</c:v>
                </c:pt>
                <c:pt idx="2742">
                  <c:v>25</c:v>
                </c:pt>
                <c:pt idx="2743">
                  <c:v>25</c:v>
                </c:pt>
                <c:pt idx="2744">
                  <c:v>24</c:v>
                </c:pt>
                <c:pt idx="2745">
                  <c:v>24</c:v>
                </c:pt>
                <c:pt idx="2746">
                  <c:v>24</c:v>
                </c:pt>
                <c:pt idx="2747">
                  <c:v>25</c:v>
                </c:pt>
                <c:pt idx="2748">
                  <c:v>24</c:v>
                </c:pt>
                <c:pt idx="2749">
                  <c:v>25</c:v>
                </c:pt>
                <c:pt idx="2750">
                  <c:v>25</c:v>
                </c:pt>
                <c:pt idx="2751">
                  <c:v>24</c:v>
                </c:pt>
                <c:pt idx="2752">
                  <c:v>24</c:v>
                </c:pt>
                <c:pt idx="2753">
                  <c:v>25</c:v>
                </c:pt>
                <c:pt idx="2754">
                  <c:v>25</c:v>
                </c:pt>
                <c:pt idx="2755">
                  <c:v>22</c:v>
                </c:pt>
                <c:pt idx="2756">
                  <c:v>24</c:v>
                </c:pt>
                <c:pt idx="2757">
                  <c:v>23</c:v>
                </c:pt>
                <c:pt idx="2758">
                  <c:v>23</c:v>
                </c:pt>
                <c:pt idx="2759">
                  <c:v>24</c:v>
                </c:pt>
                <c:pt idx="2760">
                  <c:v>24</c:v>
                </c:pt>
                <c:pt idx="2761">
                  <c:v>24</c:v>
                </c:pt>
                <c:pt idx="2762">
                  <c:v>24</c:v>
                </c:pt>
                <c:pt idx="2763">
                  <c:v>25</c:v>
                </c:pt>
                <c:pt idx="2764">
                  <c:v>26</c:v>
                </c:pt>
                <c:pt idx="2765">
                  <c:v>24</c:v>
                </c:pt>
                <c:pt idx="2766">
                  <c:v>24</c:v>
                </c:pt>
                <c:pt idx="2767">
                  <c:v>24</c:v>
                </c:pt>
                <c:pt idx="2768">
                  <c:v>25</c:v>
                </c:pt>
                <c:pt idx="2769">
                  <c:v>24</c:v>
                </c:pt>
                <c:pt idx="2770">
                  <c:v>25</c:v>
                </c:pt>
                <c:pt idx="2771">
                  <c:v>23</c:v>
                </c:pt>
                <c:pt idx="2772">
                  <c:v>25</c:v>
                </c:pt>
                <c:pt idx="2773">
                  <c:v>24</c:v>
                </c:pt>
                <c:pt idx="2774">
                  <c:v>25</c:v>
                </c:pt>
                <c:pt idx="2775">
                  <c:v>24</c:v>
                </c:pt>
                <c:pt idx="2776">
                  <c:v>24</c:v>
                </c:pt>
                <c:pt idx="2777">
                  <c:v>24</c:v>
                </c:pt>
                <c:pt idx="2778">
                  <c:v>24</c:v>
                </c:pt>
                <c:pt idx="2779">
                  <c:v>24</c:v>
                </c:pt>
                <c:pt idx="2780">
                  <c:v>26</c:v>
                </c:pt>
                <c:pt idx="2781">
                  <c:v>24</c:v>
                </c:pt>
                <c:pt idx="2782">
                  <c:v>24</c:v>
                </c:pt>
                <c:pt idx="2783">
                  <c:v>25</c:v>
                </c:pt>
                <c:pt idx="2784">
                  <c:v>23</c:v>
                </c:pt>
                <c:pt idx="2785">
                  <c:v>24</c:v>
                </c:pt>
                <c:pt idx="2786">
                  <c:v>24</c:v>
                </c:pt>
                <c:pt idx="2787">
                  <c:v>24</c:v>
                </c:pt>
                <c:pt idx="2788">
                  <c:v>24</c:v>
                </c:pt>
                <c:pt idx="2789">
                  <c:v>25</c:v>
                </c:pt>
                <c:pt idx="2790">
                  <c:v>24</c:v>
                </c:pt>
                <c:pt idx="2791">
                  <c:v>25</c:v>
                </c:pt>
                <c:pt idx="2792">
                  <c:v>25</c:v>
                </c:pt>
                <c:pt idx="2793">
                  <c:v>24</c:v>
                </c:pt>
                <c:pt idx="2794">
                  <c:v>24</c:v>
                </c:pt>
                <c:pt idx="2795">
                  <c:v>25</c:v>
                </c:pt>
                <c:pt idx="2796">
                  <c:v>24</c:v>
                </c:pt>
                <c:pt idx="2797">
                  <c:v>25</c:v>
                </c:pt>
                <c:pt idx="2798">
                  <c:v>25</c:v>
                </c:pt>
                <c:pt idx="2799">
                  <c:v>24</c:v>
                </c:pt>
                <c:pt idx="2800">
                  <c:v>25</c:v>
                </c:pt>
                <c:pt idx="2801">
                  <c:v>25</c:v>
                </c:pt>
                <c:pt idx="2802">
                  <c:v>24</c:v>
                </c:pt>
                <c:pt idx="2803">
                  <c:v>25</c:v>
                </c:pt>
                <c:pt idx="2804">
                  <c:v>24</c:v>
                </c:pt>
                <c:pt idx="2805">
                  <c:v>22</c:v>
                </c:pt>
                <c:pt idx="2806">
                  <c:v>24</c:v>
                </c:pt>
                <c:pt idx="2807">
                  <c:v>25</c:v>
                </c:pt>
                <c:pt idx="2808">
                  <c:v>24</c:v>
                </c:pt>
                <c:pt idx="2809">
                  <c:v>26</c:v>
                </c:pt>
                <c:pt idx="2810">
                  <c:v>24</c:v>
                </c:pt>
                <c:pt idx="2811">
                  <c:v>27</c:v>
                </c:pt>
                <c:pt idx="2812">
                  <c:v>24</c:v>
                </c:pt>
                <c:pt idx="2813">
                  <c:v>24</c:v>
                </c:pt>
                <c:pt idx="2814">
                  <c:v>24</c:v>
                </c:pt>
                <c:pt idx="2815">
                  <c:v>24</c:v>
                </c:pt>
                <c:pt idx="2816">
                  <c:v>24</c:v>
                </c:pt>
                <c:pt idx="2817">
                  <c:v>25</c:v>
                </c:pt>
                <c:pt idx="2818">
                  <c:v>25</c:v>
                </c:pt>
                <c:pt idx="2819">
                  <c:v>25</c:v>
                </c:pt>
                <c:pt idx="2820">
                  <c:v>24</c:v>
                </c:pt>
                <c:pt idx="2821">
                  <c:v>24</c:v>
                </c:pt>
                <c:pt idx="2822">
                  <c:v>25</c:v>
                </c:pt>
                <c:pt idx="2823">
                  <c:v>26</c:v>
                </c:pt>
                <c:pt idx="2824">
                  <c:v>24</c:v>
                </c:pt>
                <c:pt idx="2825">
                  <c:v>24</c:v>
                </c:pt>
                <c:pt idx="2826">
                  <c:v>25</c:v>
                </c:pt>
                <c:pt idx="2827">
                  <c:v>24</c:v>
                </c:pt>
                <c:pt idx="2828">
                  <c:v>25</c:v>
                </c:pt>
                <c:pt idx="2829">
                  <c:v>24</c:v>
                </c:pt>
                <c:pt idx="2830">
                  <c:v>23</c:v>
                </c:pt>
                <c:pt idx="2831">
                  <c:v>23</c:v>
                </c:pt>
                <c:pt idx="2832">
                  <c:v>24</c:v>
                </c:pt>
                <c:pt idx="2833">
                  <c:v>26</c:v>
                </c:pt>
                <c:pt idx="2834">
                  <c:v>24</c:v>
                </c:pt>
                <c:pt idx="2835">
                  <c:v>24</c:v>
                </c:pt>
                <c:pt idx="2836">
                  <c:v>25</c:v>
                </c:pt>
                <c:pt idx="2837">
                  <c:v>24</c:v>
                </c:pt>
                <c:pt idx="2838">
                  <c:v>28</c:v>
                </c:pt>
                <c:pt idx="2839">
                  <c:v>25</c:v>
                </c:pt>
                <c:pt idx="2840">
                  <c:v>24</c:v>
                </c:pt>
                <c:pt idx="2841">
                  <c:v>23</c:v>
                </c:pt>
                <c:pt idx="2842">
                  <c:v>24</c:v>
                </c:pt>
                <c:pt idx="2843">
                  <c:v>25</c:v>
                </c:pt>
                <c:pt idx="2844">
                  <c:v>24</c:v>
                </c:pt>
                <c:pt idx="2845">
                  <c:v>24</c:v>
                </c:pt>
                <c:pt idx="2846">
                  <c:v>24</c:v>
                </c:pt>
                <c:pt idx="2847">
                  <c:v>25</c:v>
                </c:pt>
                <c:pt idx="2848">
                  <c:v>24</c:v>
                </c:pt>
                <c:pt idx="2849">
                  <c:v>24</c:v>
                </c:pt>
                <c:pt idx="2850">
                  <c:v>25</c:v>
                </c:pt>
                <c:pt idx="2851">
                  <c:v>25</c:v>
                </c:pt>
                <c:pt idx="2852">
                  <c:v>24</c:v>
                </c:pt>
                <c:pt idx="2853">
                  <c:v>25</c:v>
                </c:pt>
                <c:pt idx="2854">
                  <c:v>23</c:v>
                </c:pt>
                <c:pt idx="2855">
                  <c:v>23</c:v>
                </c:pt>
                <c:pt idx="2856">
                  <c:v>25</c:v>
                </c:pt>
                <c:pt idx="2857">
                  <c:v>25</c:v>
                </c:pt>
                <c:pt idx="2858">
                  <c:v>24</c:v>
                </c:pt>
                <c:pt idx="2859">
                  <c:v>24</c:v>
                </c:pt>
                <c:pt idx="2860">
                  <c:v>22</c:v>
                </c:pt>
                <c:pt idx="2861">
                  <c:v>24</c:v>
                </c:pt>
                <c:pt idx="2862">
                  <c:v>24</c:v>
                </c:pt>
                <c:pt idx="2863">
                  <c:v>24</c:v>
                </c:pt>
                <c:pt idx="2864">
                  <c:v>25</c:v>
                </c:pt>
                <c:pt idx="2865">
                  <c:v>25</c:v>
                </c:pt>
                <c:pt idx="2866">
                  <c:v>24</c:v>
                </c:pt>
                <c:pt idx="2867">
                  <c:v>23</c:v>
                </c:pt>
                <c:pt idx="2868">
                  <c:v>25</c:v>
                </c:pt>
                <c:pt idx="2869">
                  <c:v>24</c:v>
                </c:pt>
                <c:pt idx="2870">
                  <c:v>25</c:v>
                </c:pt>
                <c:pt idx="2871">
                  <c:v>24</c:v>
                </c:pt>
                <c:pt idx="2872">
                  <c:v>25</c:v>
                </c:pt>
                <c:pt idx="2873">
                  <c:v>25</c:v>
                </c:pt>
                <c:pt idx="2874">
                  <c:v>24</c:v>
                </c:pt>
                <c:pt idx="2875">
                  <c:v>25</c:v>
                </c:pt>
                <c:pt idx="2876">
                  <c:v>24</c:v>
                </c:pt>
                <c:pt idx="2877">
                  <c:v>24</c:v>
                </c:pt>
                <c:pt idx="2878">
                  <c:v>25</c:v>
                </c:pt>
                <c:pt idx="2879">
                  <c:v>24</c:v>
                </c:pt>
                <c:pt idx="2880">
                  <c:v>23</c:v>
                </c:pt>
                <c:pt idx="2881">
                  <c:v>23</c:v>
                </c:pt>
                <c:pt idx="2882">
                  <c:v>24</c:v>
                </c:pt>
                <c:pt idx="2883">
                  <c:v>25</c:v>
                </c:pt>
                <c:pt idx="2884">
                  <c:v>24</c:v>
                </c:pt>
                <c:pt idx="2885">
                  <c:v>25</c:v>
                </c:pt>
                <c:pt idx="2886">
                  <c:v>24</c:v>
                </c:pt>
                <c:pt idx="2887">
                  <c:v>25</c:v>
                </c:pt>
                <c:pt idx="2888">
                  <c:v>23</c:v>
                </c:pt>
                <c:pt idx="2889">
                  <c:v>25</c:v>
                </c:pt>
                <c:pt idx="2890">
                  <c:v>24</c:v>
                </c:pt>
                <c:pt idx="2891">
                  <c:v>24</c:v>
                </c:pt>
                <c:pt idx="2892">
                  <c:v>24</c:v>
                </c:pt>
                <c:pt idx="2893">
                  <c:v>22</c:v>
                </c:pt>
                <c:pt idx="2894">
                  <c:v>24</c:v>
                </c:pt>
                <c:pt idx="2895">
                  <c:v>24</c:v>
                </c:pt>
                <c:pt idx="2896">
                  <c:v>24</c:v>
                </c:pt>
                <c:pt idx="2897">
                  <c:v>24</c:v>
                </c:pt>
                <c:pt idx="2898">
                  <c:v>23</c:v>
                </c:pt>
                <c:pt idx="2899">
                  <c:v>24</c:v>
                </c:pt>
                <c:pt idx="2900">
                  <c:v>21</c:v>
                </c:pt>
                <c:pt idx="2901">
                  <c:v>24</c:v>
                </c:pt>
                <c:pt idx="2902">
                  <c:v>24</c:v>
                </c:pt>
                <c:pt idx="2903">
                  <c:v>25</c:v>
                </c:pt>
                <c:pt idx="2904">
                  <c:v>24</c:v>
                </c:pt>
                <c:pt idx="2905">
                  <c:v>25</c:v>
                </c:pt>
                <c:pt idx="2906">
                  <c:v>24</c:v>
                </c:pt>
                <c:pt idx="2907">
                  <c:v>24</c:v>
                </c:pt>
                <c:pt idx="2908">
                  <c:v>23</c:v>
                </c:pt>
                <c:pt idx="2909">
                  <c:v>24</c:v>
                </c:pt>
                <c:pt idx="2910">
                  <c:v>23</c:v>
                </c:pt>
                <c:pt idx="2911">
                  <c:v>24</c:v>
                </c:pt>
                <c:pt idx="2912">
                  <c:v>24</c:v>
                </c:pt>
                <c:pt idx="2913">
                  <c:v>24</c:v>
                </c:pt>
                <c:pt idx="2914">
                  <c:v>24</c:v>
                </c:pt>
                <c:pt idx="2915">
                  <c:v>24</c:v>
                </c:pt>
                <c:pt idx="2916">
                  <c:v>24</c:v>
                </c:pt>
                <c:pt idx="2917">
                  <c:v>21</c:v>
                </c:pt>
                <c:pt idx="2918">
                  <c:v>24</c:v>
                </c:pt>
                <c:pt idx="2919">
                  <c:v>25</c:v>
                </c:pt>
                <c:pt idx="2920">
                  <c:v>25</c:v>
                </c:pt>
                <c:pt idx="2921">
                  <c:v>24</c:v>
                </c:pt>
                <c:pt idx="2922">
                  <c:v>24</c:v>
                </c:pt>
                <c:pt idx="2923">
                  <c:v>24</c:v>
                </c:pt>
                <c:pt idx="2924">
                  <c:v>26</c:v>
                </c:pt>
                <c:pt idx="2925">
                  <c:v>24</c:v>
                </c:pt>
                <c:pt idx="2926">
                  <c:v>24</c:v>
                </c:pt>
                <c:pt idx="2927">
                  <c:v>25</c:v>
                </c:pt>
                <c:pt idx="2928">
                  <c:v>25</c:v>
                </c:pt>
                <c:pt idx="2929">
                  <c:v>25</c:v>
                </c:pt>
                <c:pt idx="2930">
                  <c:v>25</c:v>
                </c:pt>
                <c:pt idx="2931">
                  <c:v>24</c:v>
                </c:pt>
                <c:pt idx="2932">
                  <c:v>24</c:v>
                </c:pt>
                <c:pt idx="2933">
                  <c:v>24</c:v>
                </c:pt>
                <c:pt idx="2934">
                  <c:v>26</c:v>
                </c:pt>
                <c:pt idx="2935">
                  <c:v>25</c:v>
                </c:pt>
                <c:pt idx="2936">
                  <c:v>24</c:v>
                </c:pt>
                <c:pt idx="2937">
                  <c:v>24</c:v>
                </c:pt>
                <c:pt idx="2938">
                  <c:v>24</c:v>
                </c:pt>
                <c:pt idx="2939">
                  <c:v>25</c:v>
                </c:pt>
                <c:pt idx="2940">
                  <c:v>24</c:v>
                </c:pt>
                <c:pt idx="2941">
                  <c:v>24</c:v>
                </c:pt>
                <c:pt idx="2942">
                  <c:v>25</c:v>
                </c:pt>
                <c:pt idx="2943">
                  <c:v>27</c:v>
                </c:pt>
                <c:pt idx="2944">
                  <c:v>24</c:v>
                </c:pt>
                <c:pt idx="2945">
                  <c:v>24</c:v>
                </c:pt>
                <c:pt idx="2946">
                  <c:v>24</c:v>
                </c:pt>
                <c:pt idx="2947">
                  <c:v>24</c:v>
                </c:pt>
                <c:pt idx="2948">
                  <c:v>24</c:v>
                </c:pt>
                <c:pt idx="2949">
                  <c:v>24</c:v>
                </c:pt>
                <c:pt idx="2950">
                  <c:v>23</c:v>
                </c:pt>
                <c:pt idx="2951">
                  <c:v>25</c:v>
                </c:pt>
                <c:pt idx="2952">
                  <c:v>24</c:v>
                </c:pt>
                <c:pt idx="2953">
                  <c:v>24</c:v>
                </c:pt>
                <c:pt idx="2954">
                  <c:v>24</c:v>
                </c:pt>
                <c:pt idx="2955">
                  <c:v>25</c:v>
                </c:pt>
                <c:pt idx="2956">
                  <c:v>24</c:v>
                </c:pt>
                <c:pt idx="2957">
                  <c:v>25</c:v>
                </c:pt>
                <c:pt idx="2958">
                  <c:v>25</c:v>
                </c:pt>
                <c:pt idx="2959">
                  <c:v>24</c:v>
                </c:pt>
                <c:pt idx="2960">
                  <c:v>25</c:v>
                </c:pt>
                <c:pt idx="2961">
                  <c:v>25</c:v>
                </c:pt>
                <c:pt idx="2962">
                  <c:v>24</c:v>
                </c:pt>
                <c:pt idx="2963">
                  <c:v>23</c:v>
                </c:pt>
                <c:pt idx="2964">
                  <c:v>25</c:v>
                </c:pt>
                <c:pt idx="2965">
                  <c:v>24</c:v>
                </c:pt>
                <c:pt idx="2966">
                  <c:v>24</c:v>
                </c:pt>
                <c:pt idx="2967">
                  <c:v>25</c:v>
                </c:pt>
                <c:pt idx="2968">
                  <c:v>22</c:v>
                </c:pt>
                <c:pt idx="2969">
                  <c:v>24</c:v>
                </c:pt>
                <c:pt idx="2970">
                  <c:v>24</c:v>
                </c:pt>
                <c:pt idx="2971">
                  <c:v>25</c:v>
                </c:pt>
                <c:pt idx="2972">
                  <c:v>24</c:v>
                </c:pt>
                <c:pt idx="2973">
                  <c:v>24</c:v>
                </c:pt>
                <c:pt idx="2974">
                  <c:v>24</c:v>
                </c:pt>
                <c:pt idx="2975">
                  <c:v>23</c:v>
                </c:pt>
                <c:pt idx="2976">
                  <c:v>25</c:v>
                </c:pt>
                <c:pt idx="2977">
                  <c:v>24</c:v>
                </c:pt>
                <c:pt idx="2978">
                  <c:v>25</c:v>
                </c:pt>
                <c:pt idx="2979">
                  <c:v>24</c:v>
                </c:pt>
                <c:pt idx="2980">
                  <c:v>25</c:v>
                </c:pt>
                <c:pt idx="2981">
                  <c:v>25</c:v>
                </c:pt>
                <c:pt idx="2982">
                  <c:v>23</c:v>
                </c:pt>
                <c:pt idx="2983">
                  <c:v>23</c:v>
                </c:pt>
                <c:pt idx="2984">
                  <c:v>25</c:v>
                </c:pt>
                <c:pt idx="2985">
                  <c:v>23</c:v>
                </c:pt>
                <c:pt idx="2986">
                  <c:v>23</c:v>
                </c:pt>
                <c:pt idx="2987">
                  <c:v>22</c:v>
                </c:pt>
                <c:pt idx="2988">
                  <c:v>25</c:v>
                </c:pt>
                <c:pt idx="2989">
                  <c:v>24</c:v>
                </c:pt>
                <c:pt idx="2990">
                  <c:v>24</c:v>
                </c:pt>
                <c:pt idx="2991">
                  <c:v>24</c:v>
                </c:pt>
                <c:pt idx="2992">
                  <c:v>25</c:v>
                </c:pt>
                <c:pt idx="2993">
                  <c:v>24</c:v>
                </c:pt>
                <c:pt idx="2994">
                  <c:v>24</c:v>
                </c:pt>
                <c:pt idx="2995">
                  <c:v>25</c:v>
                </c:pt>
                <c:pt idx="2996">
                  <c:v>24</c:v>
                </c:pt>
                <c:pt idx="2997">
                  <c:v>25</c:v>
                </c:pt>
                <c:pt idx="2998">
                  <c:v>23</c:v>
                </c:pt>
                <c:pt idx="2999">
                  <c:v>24</c:v>
                </c:pt>
                <c:pt idx="3000">
                  <c:v>24</c:v>
                </c:pt>
                <c:pt idx="3001">
                  <c:v>23</c:v>
                </c:pt>
                <c:pt idx="3002">
                  <c:v>23</c:v>
                </c:pt>
                <c:pt idx="3003">
                  <c:v>24</c:v>
                </c:pt>
                <c:pt idx="3004">
                  <c:v>24</c:v>
                </c:pt>
                <c:pt idx="3005">
                  <c:v>24</c:v>
                </c:pt>
                <c:pt idx="3006">
                  <c:v>22</c:v>
                </c:pt>
                <c:pt idx="3007">
                  <c:v>25</c:v>
                </c:pt>
                <c:pt idx="3008">
                  <c:v>24</c:v>
                </c:pt>
                <c:pt idx="3009">
                  <c:v>26</c:v>
                </c:pt>
                <c:pt idx="3010">
                  <c:v>24</c:v>
                </c:pt>
                <c:pt idx="3011">
                  <c:v>25</c:v>
                </c:pt>
                <c:pt idx="3012">
                  <c:v>24</c:v>
                </c:pt>
                <c:pt idx="3013">
                  <c:v>24</c:v>
                </c:pt>
                <c:pt idx="3014">
                  <c:v>24</c:v>
                </c:pt>
                <c:pt idx="3015">
                  <c:v>24</c:v>
                </c:pt>
                <c:pt idx="3016">
                  <c:v>24</c:v>
                </c:pt>
                <c:pt idx="3017">
                  <c:v>24</c:v>
                </c:pt>
                <c:pt idx="3018">
                  <c:v>23</c:v>
                </c:pt>
                <c:pt idx="3019">
                  <c:v>24</c:v>
                </c:pt>
                <c:pt idx="3020">
                  <c:v>22</c:v>
                </c:pt>
                <c:pt idx="3021">
                  <c:v>25</c:v>
                </c:pt>
                <c:pt idx="3022">
                  <c:v>24</c:v>
                </c:pt>
                <c:pt idx="3023">
                  <c:v>25</c:v>
                </c:pt>
                <c:pt idx="3024">
                  <c:v>25</c:v>
                </c:pt>
                <c:pt idx="3025">
                  <c:v>24</c:v>
                </c:pt>
                <c:pt idx="3026">
                  <c:v>25</c:v>
                </c:pt>
                <c:pt idx="3027">
                  <c:v>24</c:v>
                </c:pt>
                <c:pt idx="3028">
                  <c:v>25</c:v>
                </c:pt>
                <c:pt idx="3029">
                  <c:v>23</c:v>
                </c:pt>
                <c:pt idx="3030">
                  <c:v>25</c:v>
                </c:pt>
                <c:pt idx="3031">
                  <c:v>24</c:v>
                </c:pt>
                <c:pt idx="3032">
                  <c:v>25</c:v>
                </c:pt>
                <c:pt idx="3033">
                  <c:v>26</c:v>
                </c:pt>
                <c:pt idx="3034">
                  <c:v>25</c:v>
                </c:pt>
                <c:pt idx="3035">
                  <c:v>24</c:v>
                </c:pt>
                <c:pt idx="3036">
                  <c:v>25</c:v>
                </c:pt>
                <c:pt idx="3037">
                  <c:v>25</c:v>
                </c:pt>
                <c:pt idx="3038">
                  <c:v>24</c:v>
                </c:pt>
                <c:pt idx="3039">
                  <c:v>25</c:v>
                </c:pt>
                <c:pt idx="3040">
                  <c:v>25</c:v>
                </c:pt>
                <c:pt idx="3041">
                  <c:v>24</c:v>
                </c:pt>
                <c:pt idx="3042">
                  <c:v>24</c:v>
                </c:pt>
                <c:pt idx="3043">
                  <c:v>23</c:v>
                </c:pt>
                <c:pt idx="3044">
                  <c:v>25</c:v>
                </c:pt>
                <c:pt idx="3045">
                  <c:v>24</c:v>
                </c:pt>
                <c:pt idx="3046">
                  <c:v>24</c:v>
                </c:pt>
                <c:pt idx="3047">
                  <c:v>24</c:v>
                </c:pt>
                <c:pt idx="3048">
                  <c:v>24</c:v>
                </c:pt>
                <c:pt idx="3049">
                  <c:v>24</c:v>
                </c:pt>
                <c:pt idx="3050">
                  <c:v>25</c:v>
                </c:pt>
                <c:pt idx="3051">
                  <c:v>25</c:v>
                </c:pt>
                <c:pt idx="3052">
                  <c:v>24</c:v>
                </c:pt>
                <c:pt idx="3053">
                  <c:v>25</c:v>
                </c:pt>
                <c:pt idx="3054">
                  <c:v>24</c:v>
                </c:pt>
                <c:pt idx="3055">
                  <c:v>25</c:v>
                </c:pt>
                <c:pt idx="3056">
                  <c:v>24</c:v>
                </c:pt>
                <c:pt idx="3057">
                  <c:v>24</c:v>
                </c:pt>
                <c:pt idx="3058">
                  <c:v>24</c:v>
                </c:pt>
                <c:pt idx="3059">
                  <c:v>24</c:v>
                </c:pt>
                <c:pt idx="3060">
                  <c:v>24</c:v>
                </c:pt>
                <c:pt idx="3061">
                  <c:v>25</c:v>
                </c:pt>
                <c:pt idx="3062">
                  <c:v>24</c:v>
                </c:pt>
                <c:pt idx="3063">
                  <c:v>25</c:v>
                </c:pt>
                <c:pt idx="3064">
                  <c:v>24</c:v>
                </c:pt>
                <c:pt idx="3065">
                  <c:v>25</c:v>
                </c:pt>
                <c:pt idx="3066">
                  <c:v>24</c:v>
                </c:pt>
                <c:pt idx="3067">
                  <c:v>25</c:v>
                </c:pt>
                <c:pt idx="3068">
                  <c:v>25</c:v>
                </c:pt>
                <c:pt idx="3069">
                  <c:v>24</c:v>
                </c:pt>
                <c:pt idx="3070">
                  <c:v>24</c:v>
                </c:pt>
                <c:pt idx="3071">
                  <c:v>24</c:v>
                </c:pt>
                <c:pt idx="3072">
                  <c:v>24</c:v>
                </c:pt>
                <c:pt idx="3073">
                  <c:v>24</c:v>
                </c:pt>
                <c:pt idx="3074">
                  <c:v>24</c:v>
                </c:pt>
                <c:pt idx="3075">
                  <c:v>24</c:v>
                </c:pt>
                <c:pt idx="3076">
                  <c:v>22</c:v>
                </c:pt>
                <c:pt idx="3077">
                  <c:v>25</c:v>
                </c:pt>
                <c:pt idx="3078">
                  <c:v>24</c:v>
                </c:pt>
                <c:pt idx="3079">
                  <c:v>28</c:v>
                </c:pt>
                <c:pt idx="3080">
                  <c:v>24</c:v>
                </c:pt>
                <c:pt idx="3081">
                  <c:v>24</c:v>
                </c:pt>
                <c:pt idx="3082">
                  <c:v>25</c:v>
                </c:pt>
                <c:pt idx="3083">
                  <c:v>24</c:v>
                </c:pt>
                <c:pt idx="3084">
                  <c:v>24</c:v>
                </c:pt>
                <c:pt idx="3085">
                  <c:v>26</c:v>
                </c:pt>
                <c:pt idx="3086">
                  <c:v>25</c:v>
                </c:pt>
                <c:pt idx="3087">
                  <c:v>25</c:v>
                </c:pt>
                <c:pt idx="3088">
                  <c:v>24</c:v>
                </c:pt>
                <c:pt idx="3089">
                  <c:v>25</c:v>
                </c:pt>
                <c:pt idx="3090">
                  <c:v>23</c:v>
                </c:pt>
                <c:pt idx="3091">
                  <c:v>23</c:v>
                </c:pt>
                <c:pt idx="3092">
                  <c:v>25</c:v>
                </c:pt>
                <c:pt idx="3093">
                  <c:v>24</c:v>
                </c:pt>
                <c:pt idx="3094">
                  <c:v>24</c:v>
                </c:pt>
                <c:pt idx="3095">
                  <c:v>24</c:v>
                </c:pt>
                <c:pt idx="3096">
                  <c:v>25</c:v>
                </c:pt>
                <c:pt idx="3097">
                  <c:v>25</c:v>
                </c:pt>
                <c:pt idx="3098">
                  <c:v>24</c:v>
                </c:pt>
                <c:pt idx="3099">
                  <c:v>24</c:v>
                </c:pt>
                <c:pt idx="3100">
                  <c:v>24</c:v>
                </c:pt>
                <c:pt idx="3101">
                  <c:v>24</c:v>
                </c:pt>
                <c:pt idx="3102">
                  <c:v>25</c:v>
                </c:pt>
                <c:pt idx="3103">
                  <c:v>24</c:v>
                </c:pt>
                <c:pt idx="3104">
                  <c:v>24</c:v>
                </c:pt>
                <c:pt idx="3105">
                  <c:v>24</c:v>
                </c:pt>
                <c:pt idx="3106">
                  <c:v>24</c:v>
                </c:pt>
                <c:pt idx="3107">
                  <c:v>25</c:v>
                </c:pt>
                <c:pt idx="3108">
                  <c:v>24</c:v>
                </c:pt>
                <c:pt idx="3109">
                  <c:v>25</c:v>
                </c:pt>
                <c:pt idx="3110">
                  <c:v>29</c:v>
                </c:pt>
                <c:pt idx="3111">
                  <c:v>25</c:v>
                </c:pt>
                <c:pt idx="3112">
                  <c:v>24</c:v>
                </c:pt>
                <c:pt idx="3113">
                  <c:v>26</c:v>
                </c:pt>
                <c:pt idx="3114">
                  <c:v>25</c:v>
                </c:pt>
                <c:pt idx="3115">
                  <c:v>27</c:v>
                </c:pt>
                <c:pt idx="3116">
                  <c:v>24</c:v>
                </c:pt>
                <c:pt idx="3117">
                  <c:v>25</c:v>
                </c:pt>
                <c:pt idx="3118">
                  <c:v>24</c:v>
                </c:pt>
                <c:pt idx="3119">
                  <c:v>24</c:v>
                </c:pt>
                <c:pt idx="3120">
                  <c:v>23</c:v>
                </c:pt>
                <c:pt idx="3121">
                  <c:v>24</c:v>
                </c:pt>
                <c:pt idx="3122">
                  <c:v>22</c:v>
                </c:pt>
                <c:pt idx="3123">
                  <c:v>24</c:v>
                </c:pt>
                <c:pt idx="3124">
                  <c:v>24</c:v>
                </c:pt>
                <c:pt idx="3125">
                  <c:v>25</c:v>
                </c:pt>
                <c:pt idx="3126">
                  <c:v>25</c:v>
                </c:pt>
                <c:pt idx="3127">
                  <c:v>22</c:v>
                </c:pt>
                <c:pt idx="3128">
                  <c:v>24</c:v>
                </c:pt>
                <c:pt idx="3129">
                  <c:v>25</c:v>
                </c:pt>
                <c:pt idx="3130">
                  <c:v>24</c:v>
                </c:pt>
                <c:pt idx="3131">
                  <c:v>24</c:v>
                </c:pt>
                <c:pt idx="3132">
                  <c:v>23</c:v>
                </c:pt>
                <c:pt idx="3133">
                  <c:v>25</c:v>
                </c:pt>
                <c:pt idx="3134">
                  <c:v>25</c:v>
                </c:pt>
                <c:pt idx="3135">
                  <c:v>24</c:v>
                </c:pt>
                <c:pt idx="3136">
                  <c:v>24</c:v>
                </c:pt>
                <c:pt idx="3137">
                  <c:v>26</c:v>
                </c:pt>
                <c:pt idx="3138">
                  <c:v>25</c:v>
                </c:pt>
                <c:pt idx="3139">
                  <c:v>23</c:v>
                </c:pt>
                <c:pt idx="3140">
                  <c:v>25</c:v>
                </c:pt>
                <c:pt idx="3141">
                  <c:v>24</c:v>
                </c:pt>
                <c:pt idx="3142">
                  <c:v>24</c:v>
                </c:pt>
                <c:pt idx="3143">
                  <c:v>26</c:v>
                </c:pt>
                <c:pt idx="3144">
                  <c:v>25</c:v>
                </c:pt>
                <c:pt idx="3145">
                  <c:v>24</c:v>
                </c:pt>
                <c:pt idx="3146">
                  <c:v>25</c:v>
                </c:pt>
                <c:pt idx="3147">
                  <c:v>24</c:v>
                </c:pt>
                <c:pt idx="3148">
                  <c:v>26</c:v>
                </c:pt>
                <c:pt idx="3149">
                  <c:v>24</c:v>
                </c:pt>
                <c:pt idx="3150">
                  <c:v>24</c:v>
                </c:pt>
                <c:pt idx="3151">
                  <c:v>24</c:v>
                </c:pt>
                <c:pt idx="3152">
                  <c:v>24</c:v>
                </c:pt>
                <c:pt idx="3153">
                  <c:v>24</c:v>
                </c:pt>
                <c:pt idx="3154">
                  <c:v>26</c:v>
                </c:pt>
                <c:pt idx="3155">
                  <c:v>25</c:v>
                </c:pt>
                <c:pt idx="3156">
                  <c:v>20</c:v>
                </c:pt>
                <c:pt idx="3157">
                  <c:v>24</c:v>
                </c:pt>
                <c:pt idx="3158">
                  <c:v>24</c:v>
                </c:pt>
                <c:pt idx="3159">
                  <c:v>23</c:v>
                </c:pt>
                <c:pt idx="3160">
                  <c:v>25</c:v>
                </c:pt>
                <c:pt idx="3161">
                  <c:v>25</c:v>
                </c:pt>
                <c:pt idx="3162">
                  <c:v>24</c:v>
                </c:pt>
                <c:pt idx="3163">
                  <c:v>25</c:v>
                </c:pt>
                <c:pt idx="3164">
                  <c:v>25</c:v>
                </c:pt>
                <c:pt idx="3165">
                  <c:v>25</c:v>
                </c:pt>
                <c:pt idx="3166">
                  <c:v>24</c:v>
                </c:pt>
                <c:pt idx="3167">
                  <c:v>25</c:v>
                </c:pt>
                <c:pt idx="3168">
                  <c:v>25</c:v>
                </c:pt>
                <c:pt idx="3169">
                  <c:v>24</c:v>
                </c:pt>
                <c:pt idx="3170">
                  <c:v>25</c:v>
                </c:pt>
                <c:pt idx="3171">
                  <c:v>25</c:v>
                </c:pt>
                <c:pt idx="3172">
                  <c:v>24</c:v>
                </c:pt>
                <c:pt idx="3173">
                  <c:v>24</c:v>
                </c:pt>
                <c:pt idx="3174">
                  <c:v>22</c:v>
                </c:pt>
                <c:pt idx="3175">
                  <c:v>24</c:v>
                </c:pt>
                <c:pt idx="3176">
                  <c:v>24</c:v>
                </c:pt>
                <c:pt idx="3177">
                  <c:v>24</c:v>
                </c:pt>
                <c:pt idx="3178">
                  <c:v>25</c:v>
                </c:pt>
                <c:pt idx="3179">
                  <c:v>24</c:v>
                </c:pt>
                <c:pt idx="3180">
                  <c:v>25</c:v>
                </c:pt>
                <c:pt idx="3181">
                  <c:v>25</c:v>
                </c:pt>
                <c:pt idx="3182">
                  <c:v>25</c:v>
                </c:pt>
                <c:pt idx="3183">
                  <c:v>24</c:v>
                </c:pt>
                <c:pt idx="3184">
                  <c:v>24</c:v>
                </c:pt>
                <c:pt idx="3185">
                  <c:v>24</c:v>
                </c:pt>
                <c:pt idx="3186">
                  <c:v>25</c:v>
                </c:pt>
                <c:pt idx="3187">
                  <c:v>24</c:v>
                </c:pt>
                <c:pt idx="3188">
                  <c:v>25</c:v>
                </c:pt>
                <c:pt idx="3189">
                  <c:v>23</c:v>
                </c:pt>
                <c:pt idx="3190">
                  <c:v>24</c:v>
                </c:pt>
                <c:pt idx="3191">
                  <c:v>24</c:v>
                </c:pt>
                <c:pt idx="3192">
                  <c:v>24</c:v>
                </c:pt>
                <c:pt idx="3193">
                  <c:v>24</c:v>
                </c:pt>
                <c:pt idx="3194">
                  <c:v>24</c:v>
                </c:pt>
                <c:pt idx="3195">
                  <c:v>24</c:v>
                </c:pt>
                <c:pt idx="3196">
                  <c:v>24</c:v>
                </c:pt>
                <c:pt idx="3197">
                  <c:v>24</c:v>
                </c:pt>
                <c:pt idx="3198">
                  <c:v>25</c:v>
                </c:pt>
                <c:pt idx="3199">
                  <c:v>24</c:v>
                </c:pt>
                <c:pt idx="3200">
                  <c:v>23</c:v>
                </c:pt>
                <c:pt idx="3201">
                  <c:v>23</c:v>
                </c:pt>
                <c:pt idx="3202">
                  <c:v>24</c:v>
                </c:pt>
                <c:pt idx="3203">
                  <c:v>25</c:v>
                </c:pt>
                <c:pt idx="3204">
                  <c:v>24</c:v>
                </c:pt>
                <c:pt idx="3205">
                  <c:v>22</c:v>
                </c:pt>
                <c:pt idx="3206">
                  <c:v>25</c:v>
                </c:pt>
                <c:pt idx="3207">
                  <c:v>24</c:v>
                </c:pt>
                <c:pt idx="3208">
                  <c:v>23</c:v>
                </c:pt>
                <c:pt idx="3209">
                  <c:v>24</c:v>
                </c:pt>
                <c:pt idx="3210">
                  <c:v>25</c:v>
                </c:pt>
                <c:pt idx="3211">
                  <c:v>24</c:v>
                </c:pt>
                <c:pt idx="3212">
                  <c:v>24</c:v>
                </c:pt>
                <c:pt idx="3213">
                  <c:v>25</c:v>
                </c:pt>
                <c:pt idx="3214">
                  <c:v>24</c:v>
                </c:pt>
                <c:pt idx="3215">
                  <c:v>25</c:v>
                </c:pt>
                <c:pt idx="3216">
                  <c:v>24</c:v>
                </c:pt>
                <c:pt idx="3217">
                  <c:v>25</c:v>
                </c:pt>
                <c:pt idx="3218">
                  <c:v>25</c:v>
                </c:pt>
                <c:pt idx="3219">
                  <c:v>24</c:v>
                </c:pt>
                <c:pt idx="3220">
                  <c:v>24</c:v>
                </c:pt>
                <c:pt idx="3221">
                  <c:v>25</c:v>
                </c:pt>
                <c:pt idx="3222">
                  <c:v>26</c:v>
                </c:pt>
                <c:pt idx="3223">
                  <c:v>23</c:v>
                </c:pt>
                <c:pt idx="3224">
                  <c:v>24</c:v>
                </c:pt>
                <c:pt idx="3225">
                  <c:v>24</c:v>
                </c:pt>
                <c:pt idx="3226">
                  <c:v>25</c:v>
                </c:pt>
                <c:pt idx="3227">
                  <c:v>25</c:v>
                </c:pt>
                <c:pt idx="3228">
                  <c:v>25</c:v>
                </c:pt>
                <c:pt idx="3229">
                  <c:v>25</c:v>
                </c:pt>
                <c:pt idx="3230">
                  <c:v>26</c:v>
                </c:pt>
                <c:pt idx="3231">
                  <c:v>23</c:v>
                </c:pt>
                <c:pt idx="3232">
                  <c:v>24</c:v>
                </c:pt>
                <c:pt idx="3233">
                  <c:v>24</c:v>
                </c:pt>
                <c:pt idx="3234">
                  <c:v>24</c:v>
                </c:pt>
                <c:pt idx="3235">
                  <c:v>25</c:v>
                </c:pt>
                <c:pt idx="3236">
                  <c:v>25</c:v>
                </c:pt>
                <c:pt idx="3237">
                  <c:v>24</c:v>
                </c:pt>
                <c:pt idx="3238">
                  <c:v>26</c:v>
                </c:pt>
                <c:pt idx="3239">
                  <c:v>24</c:v>
                </c:pt>
                <c:pt idx="3240">
                  <c:v>25</c:v>
                </c:pt>
                <c:pt idx="3241">
                  <c:v>24</c:v>
                </c:pt>
                <c:pt idx="3242">
                  <c:v>25</c:v>
                </c:pt>
                <c:pt idx="3243">
                  <c:v>24</c:v>
                </c:pt>
                <c:pt idx="3244">
                  <c:v>26</c:v>
                </c:pt>
                <c:pt idx="3245">
                  <c:v>24</c:v>
                </c:pt>
                <c:pt idx="3246">
                  <c:v>24</c:v>
                </c:pt>
                <c:pt idx="3247">
                  <c:v>24</c:v>
                </c:pt>
                <c:pt idx="3248">
                  <c:v>25</c:v>
                </c:pt>
                <c:pt idx="3249">
                  <c:v>25</c:v>
                </c:pt>
                <c:pt idx="3250">
                  <c:v>25</c:v>
                </c:pt>
                <c:pt idx="3251">
                  <c:v>23</c:v>
                </c:pt>
                <c:pt idx="3252">
                  <c:v>24</c:v>
                </c:pt>
                <c:pt idx="3253">
                  <c:v>25</c:v>
                </c:pt>
                <c:pt idx="3254">
                  <c:v>24</c:v>
                </c:pt>
                <c:pt idx="3255">
                  <c:v>21</c:v>
                </c:pt>
                <c:pt idx="3256">
                  <c:v>24</c:v>
                </c:pt>
                <c:pt idx="3257">
                  <c:v>26</c:v>
                </c:pt>
                <c:pt idx="3258">
                  <c:v>25</c:v>
                </c:pt>
                <c:pt idx="3259">
                  <c:v>25</c:v>
                </c:pt>
                <c:pt idx="3260">
                  <c:v>23</c:v>
                </c:pt>
                <c:pt idx="3261">
                  <c:v>24</c:v>
                </c:pt>
                <c:pt idx="3262">
                  <c:v>25</c:v>
                </c:pt>
                <c:pt idx="3263">
                  <c:v>24</c:v>
                </c:pt>
                <c:pt idx="3264">
                  <c:v>25</c:v>
                </c:pt>
                <c:pt idx="3265">
                  <c:v>26</c:v>
                </c:pt>
                <c:pt idx="3266">
                  <c:v>25</c:v>
                </c:pt>
                <c:pt idx="3267">
                  <c:v>24</c:v>
                </c:pt>
                <c:pt idx="3268">
                  <c:v>23</c:v>
                </c:pt>
                <c:pt idx="3269">
                  <c:v>26</c:v>
                </c:pt>
                <c:pt idx="3270">
                  <c:v>25</c:v>
                </c:pt>
                <c:pt idx="3271">
                  <c:v>26</c:v>
                </c:pt>
                <c:pt idx="3272">
                  <c:v>23</c:v>
                </c:pt>
                <c:pt idx="3273">
                  <c:v>23</c:v>
                </c:pt>
                <c:pt idx="3274">
                  <c:v>25</c:v>
                </c:pt>
                <c:pt idx="3275">
                  <c:v>23</c:v>
                </c:pt>
                <c:pt idx="3276">
                  <c:v>24</c:v>
                </c:pt>
                <c:pt idx="3277">
                  <c:v>24</c:v>
                </c:pt>
                <c:pt idx="3278">
                  <c:v>24</c:v>
                </c:pt>
                <c:pt idx="3279">
                  <c:v>24</c:v>
                </c:pt>
                <c:pt idx="3280">
                  <c:v>25</c:v>
                </c:pt>
                <c:pt idx="3281">
                  <c:v>25</c:v>
                </c:pt>
                <c:pt idx="3282">
                  <c:v>22</c:v>
                </c:pt>
                <c:pt idx="3283">
                  <c:v>25</c:v>
                </c:pt>
                <c:pt idx="3284">
                  <c:v>24</c:v>
                </c:pt>
                <c:pt idx="3285">
                  <c:v>25</c:v>
                </c:pt>
                <c:pt idx="3286">
                  <c:v>26</c:v>
                </c:pt>
                <c:pt idx="3287">
                  <c:v>25</c:v>
                </c:pt>
                <c:pt idx="3288">
                  <c:v>26</c:v>
                </c:pt>
                <c:pt idx="3289">
                  <c:v>24</c:v>
                </c:pt>
                <c:pt idx="3290">
                  <c:v>25</c:v>
                </c:pt>
                <c:pt idx="3291">
                  <c:v>25</c:v>
                </c:pt>
                <c:pt idx="3292">
                  <c:v>25</c:v>
                </c:pt>
                <c:pt idx="3293">
                  <c:v>24</c:v>
                </c:pt>
                <c:pt idx="3294">
                  <c:v>25</c:v>
                </c:pt>
                <c:pt idx="3295">
                  <c:v>24</c:v>
                </c:pt>
                <c:pt idx="3296">
                  <c:v>24</c:v>
                </c:pt>
                <c:pt idx="3297">
                  <c:v>25</c:v>
                </c:pt>
                <c:pt idx="3298">
                  <c:v>25</c:v>
                </c:pt>
                <c:pt idx="3299">
                  <c:v>25</c:v>
                </c:pt>
                <c:pt idx="3300">
                  <c:v>22</c:v>
                </c:pt>
                <c:pt idx="3301">
                  <c:v>25</c:v>
                </c:pt>
                <c:pt idx="3302">
                  <c:v>24</c:v>
                </c:pt>
                <c:pt idx="3303">
                  <c:v>25</c:v>
                </c:pt>
                <c:pt idx="3304">
                  <c:v>23</c:v>
                </c:pt>
                <c:pt idx="3305">
                  <c:v>25</c:v>
                </c:pt>
                <c:pt idx="3306">
                  <c:v>23</c:v>
                </c:pt>
                <c:pt idx="3307">
                  <c:v>25</c:v>
                </c:pt>
                <c:pt idx="3308">
                  <c:v>24</c:v>
                </c:pt>
                <c:pt idx="3309">
                  <c:v>25</c:v>
                </c:pt>
                <c:pt idx="3310">
                  <c:v>25</c:v>
                </c:pt>
                <c:pt idx="3311">
                  <c:v>28</c:v>
                </c:pt>
                <c:pt idx="3312">
                  <c:v>24</c:v>
                </c:pt>
                <c:pt idx="3313">
                  <c:v>25</c:v>
                </c:pt>
                <c:pt idx="3314">
                  <c:v>24</c:v>
                </c:pt>
                <c:pt idx="3315">
                  <c:v>25</c:v>
                </c:pt>
                <c:pt idx="3316">
                  <c:v>24</c:v>
                </c:pt>
                <c:pt idx="3317">
                  <c:v>25</c:v>
                </c:pt>
                <c:pt idx="3318">
                  <c:v>24</c:v>
                </c:pt>
                <c:pt idx="3319">
                  <c:v>24</c:v>
                </c:pt>
                <c:pt idx="3320">
                  <c:v>23</c:v>
                </c:pt>
                <c:pt idx="3321">
                  <c:v>25</c:v>
                </c:pt>
                <c:pt idx="3322">
                  <c:v>25</c:v>
                </c:pt>
                <c:pt idx="3323">
                  <c:v>24</c:v>
                </c:pt>
                <c:pt idx="3324">
                  <c:v>24</c:v>
                </c:pt>
                <c:pt idx="3325">
                  <c:v>24</c:v>
                </c:pt>
                <c:pt idx="3326">
                  <c:v>24</c:v>
                </c:pt>
                <c:pt idx="3327">
                  <c:v>23</c:v>
                </c:pt>
                <c:pt idx="3328">
                  <c:v>26</c:v>
                </c:pt>
                <c:pt idx="3329">
                  <c:v>24</c:v>
                </c:pt>
                <c:pt idx="3330">
                  <c:v>26</c:v>
                </c:pt>
                <c:pt idx="3331">
                  <c:v>24</c:v>
                </c:pt>
                <c:pt idx="3332">
                  <c:v>23</c:v>
                </c:pt>
                <c:pt idx="3333">
                  <c:v>25</c:v>
                </c:pt>
                <c:pt idx="3334">
                  <c:v>24</c:v>
                </c:pt>
                <c:pt idx="3335">
                  <c:v>24</c:v>
                </c:pt>
                <c:pt idx="3336">
                  <c:v>25</c:v>
                </c:pt>
                <c:pt idx="3337">
                  <c:v>24</c:v>
                </c:pt>
                <c:pt idx="3338">
                  <c:v>24</c:v>
                </c:pt>
                <c:pt idx="3339">
                  <c:v>24</c:v>
                </c:pt>
                <c:pt idx="3340">
                  <c:v>27</c:v>
                </c:pt>
                <c:pt idx="3341">
                  <c:v>24</c:v>
                </c:pt>
                <c:pt idx="3342">
                  <c:v>24</c:v>
                </c:pt>
                <c:pt idx="3343">
                  <c:v>23</c:v>
                </c:pt>
                <c:pt idx="3344">
                  <c:v>24</c:v>
                </c:pt>
                <c:pt idx="3345">
                  <c:v>23</c:v>
                </c:pt>
                <c:pt idx="3346">
                  <c:v>22</c:v>
                </c:pt>
                <c:pt idx="3347">
                  <c:v>24</c:v>
                </c:pt>
                <c:pt idx="3348">
                  <c:v>24</c:v>
                </c:pt>
                <c:pt idx="3349">
                  <c:v>24</c:v>
                </c:pt>
                <c:pt idx="3350">
                  <c:v>24</c:v>
                </c:pt>
                <c:pt idx="3351">
                  <c:v>24</c:v>
                </c:pt>
                <c:pt idx="3352">
                  <c:v>24</c:v>
                </c:pt>
                <c:pt idx="3353">
                  <c:v>25</c:v>
                </c:pt>
                <c:pt idx="3354">
                  <c:v>24</c:v>
                </c:pt>
                <c:pt idx="3355">
                  <c:v>24</c:v>
                </c:pt>
                <c:pt idx="3356">
                  <c:v>24</c:v>
                </c:pt>
                <c:pt idx="3357">
                  <c:v>25</c:v>
                </c:pt>
                <c:pt idx="3358">
                  <c:v>25</c:v>
                </c:pt>
                <c:pt idx="3359">
                  <c:v>24</c:v>
                </c:pt>
                <c:pt idx="3360">
                  <c:v>25</c:v>
                </c:pt>
                <c:pt idx="3361">
                  <c:v>24</c:v>
                </c:pt>
                <c:pt idx="3362">
                  <c:v>24</c:v>
                </c:pt>
                <c:pt idx="3363">
                  <c:v>24</c:v>
                </c:pt>
                <c:pt idx="3364">
                  <c:v>23</c:v>
                </c:pt>
                <c:pt idx="3365">
                  <c:v>25</c:v>
                </c:pt>
                <c:pt idx="3366">
                  <c:v>23</c:v>
                </c:pt>
                <c:pt idx="3367">
                  <c:v>24</c:v>
                </c:pt>
                <c:pt idx="3368">
                  <c:v>24</c:v>
                </c:pt>
                <c:pt idx="3369">
                  <c:v>25</c:v>
                </c:pt>
                <c:pt idx="3370">
                  <c:v>24</c:v>
                </c:pt>
                <c:pt idx="3371">
                  <c:v>24</c:v>
                </c:pt>
                <c:pt idx="3372">
                  <c:v>25</c:v>
                </c:pt>
                <c:pt idx="3373">
                  <c:v>25</c:v>
                </c:pt>
                <c:pt idx="3374">
                  <c:v>24</c:v>
                </c:pt>
                <c:pt idx="3375">
                  <c:v>24</c:v>
                </c:pt>
                <c:pt idx="3376">
                  <c:v>24</c:v>
                </c:pt>
                <c:pt idx="3377">
                  <c:v>21</c:v>
                </c:pt>
                <c:pt idx="3378">
                  <c:v>24</c:v>
                </c:pt>
                <c:pt idx="3379">
                  <c:v>25</c:v>
                </c:pt>
                <c:pt idx="3380">
                  <c:v>26</c:v>
                </c:pt>
                <c:pt idx="3381">
                  <c:v>24</c:v>
                </c:pt>
                <c:pt idx="3382">
                  <c:v>25</c:v>
                </c:pt>
                <c:pt idx="3383">
                  <c:v>24</c:v>
                </c:pt>
                <c:pt idx="3384">
                  <c:v>24</c:v>
                </c:pt>
                <c:pt idx="3385">
                  <c:v>25</c:v>
                </c:pt>
                <c:pt idx="3386">
                  <c:v>26</c:v>
                </c:pt>
                <c:pt idx="3387">
                  <c:v>24</c:v>
                </c:pt>
                <c:pt idx="3388">
                  <c:v>25</c:v>
                </c:pt>
                <c:pt idx="3389">
                  <c:v>24</c:v>
                </c:pt>
                <c:pt idx="3390">
                  <c:v>24</c:v>
                </c:pt>
                <c:pt idx="3391">
                  <c:v>25</c:v>
                </c:pt>
                <c:pt idx="3392">
                  <c:v>24</c:v>
                </c:pt>
                <c:pt idx="3393">
                  <c:v>25</c:v>
                </c:pt>
                <c:pt idx="3394">
                  <c:v>24</c:v>
                </c:pt>
                <c:pt idx="3395">
                  <c:v>24</c:v>
                </c:pt>
                <c:pt idx="3396">
                  <c:v>24</c:v>
                </c:pt>
                <c:pt idx="3397">
                  <c:v>25</c:v>
                </c:pt>
                <c:pt idx="3398">
                  <c:v>24</c:v>
                </c:pt>
                <c:pt idx="3399">
                  <c:v>25</c:v>
                </c:pt>
                <c:pt idx="3400">
                  <c:v>24</c:v>
                </c:pt>
                <c:pt idx="3401">
                  <c:v>24</c:v>
                </c:pt>
                <c:pt idx="3402">
                  <c:v>25</c:v>
                </c:pt>
                <c:pt idx="3403">
                  <c:v>24</c:v>
                </c:pt>
                <c:pt idx="3404">
                  <c:v>22</c:v>
                </c:pt>
                <c:pt idx="3405">
                  <c:v>24</c:v>
                </c:pt>
                <c:pt idx="3406">
                  <c:v>25</c:v>
                </c:pt>
                <c:pt idx="3407">
                  <c:v>24</c:v>
                </c:pt>
                <c:pt idx="3408">
                  <c:v>26</c:v>
                </c:pt>
                <c:pt idx="3409">
                  <c:v>25</c:v>
                </c:pt>
                <c:pt idx="3410">
                  <c:v>24</c:v>
                </c:pt>
                <c:pt idx="3411">
                  <c:v>24</c:v>
                </c:pt>
                <c:pt idx="3412">
                  <c:v>24</c:v>
                </c:pt>
                <c:pt idx="3413">
                  <c:v>25</c:v>
                </c:pt>
                <c:pt idx="3414">
                  <c:v>24</c:v>
                </c:pt>
                <c:pt idx="3415">
                  <c:v>25</c:v>
                </c:pt>
                <c:pt idx="3416">
                  <c:v>23</c:v>
                </c:pt>
                <c:pt idx="3417">
                  <c:v>24</c:v>
                </c:pt>
                <c:pt idx="3418">
                  <c:v>25</c:v>
                </c:pt>
                <c:pt idx="3419">
                  <c:v>24</c:v>
                </c:pt>
                <c:pt idx="3420">
                  <c:v>24</c:v>
                </c:pt>
                <c:pt idx="3421">
                  <c:v>25</c:v>
                </c:pt>
                <c:pt idx="3422">
                  <c:v>23</c:v>
                </c:pt>
                <c:pt idx="3423">
                  <c:v>26</c:v>
                </c:pt>
                <c:pt idx="3424">
                  <c:v>25</c:v>
                </c:pt>
                <c:pt idx="3425">
                  <c:v>24</c:v>
                </c:pt>
                <c:pt idx="3426">
                  <c:v>26</c:v>
                </c:pt>
                <c:pt idx="3427">
                  <c:v>24</c:v>
                </c:pt>
                <c:pt idx="3428">
                  <c:v>25</c:v>
                </c:pt>
                <c:pt idx="3429">
                  <c:v>24</c:v>
                </c:pt>
                <c:pt idx="3430">
                  <c:v>25</c:v>
                </c:pt>
                <c:pt idx="3431">
                  <c:v>25</c:v>
                </c:pt>
                <c:pt idx="3432">
                  <c:v>24</c:v>
                </c:pt>
                <c:pt idx="3433">
                  <c:v>25</c:v>
                </c:pt>
                <c:pt idx="3434">
                  <c:v>25</c:v>
                </c:pt>
                <c:pt idx="3435">
                  <c:v>24</c:v>
                </c:pt>
                <c:pt idx="3436">
                  <c:v>24</c:v>
                </c:pt>
                <c:pt idx="3437">
                  <c:v>27</c:v>
                </c:pt>
                <c:pt idx="3438">
                  <c:v>25</c:v>
                </c:pt>
                <c:pt idx="3439">
                  <c:v>24</c:v>
                </c:pt>
                <c:pt idx="3440">
                  <c:v>25</c:v>
                </c:pt>
                <c:pt idx="3441">
                  <c:v>24</c:v>
                </c:pt>
                <c:pt idx="3442">
                  <c:v>25</c:v>
                </c:pt>
                <c:pt idx="3443">
                  <c:v>23</c:v>
                </c:pt>
                <c:pt idx="3444">
                  <c:v>24</c:v>
                </c:pt>
                <c:pt idx="3445">
                  <c:v>25</c:v>
                </c:pt>
                <c:pt idx="3446">
                  <c:v>23</c:v>
                </c:pt>
                <c:pt idx="3447">
                  <c:v>24</c:v>
                </c:pt>
                <c:pt idx="3448">
                  <c:v>24</c:v>
                </c:pt>
                <c:pt idx="3449">
                  <c:v>24</c:v>
                </c:pt>
                <c:pt idx="3450">
                  <c:v>23</c:v>
                </c:pt>
                <c:pt idx="3451">
                  <c:v>25</c:v>
                </c:pt>
                <c:pt idx="3452">
                  <c:v>24</c:v>
                </c:pt>
                <c:pt idx="3453">
                  <c:v>26</c:v>
                </c:pt>
                <c:pt idx="3454">
                  <c:v>24</c:v>
                </c:pt>
                <c:pt idx="3455">
                  <c:v>24</c:v>
                </c:pt>
                <c:pt idx="3456">
                  <c:v>24</c:v>
                </c:pt>
                <c:pt idx="3457">
                  <c:v>24</c:v>
                </c:pt>
                <c:pt idx="3458">
                  <c:v>26</c:v>
                </c:pt>
                <c:pt idx="3459">
                  <c:v>24</c:v>
                </c:pt>
                <c:pt idx="3460">
                  <c:v>25</c:v>
                </c:pt>
                <c:pt idx="3461">
                  <c:v>25</c:v>
                </c:pt>
                <c:pt idx="3462">
                  <c:v>24</c:v>
                </c:pt>
                <c:pt idx="3463">
                  <c:v>24</c:v>
                </c:pt>
                <c:pt idx="3464">
                  <c:v>23</c:v>
                </c:pt>
                <c:pt idx="3465">
                  <c:v>25</c:v>
                </c:pt>
                <c:pt idx="3466">
                  <c:v>25</c:v>
                </c:pt>
                <c:pt idx="3467">
                  <c:v>22</c:v>
                </c:pt>
                <c:pt idx="3468">
                  <c:v>25</c:v>
                </c:pt>
                <c:pt idx="3469">
                  <c:v>23</c:v>
                </c:pt>
                <c:pt idx="3470">
                  <c:v>23</c:v>
                </c:pt>
                <c:pt idx="3471">
                  <c:v>25</c:v>
                </c:pt>
                <c:pt idx="3472">
                  <c:v>25</c:v>
                </c:pt>
                <c:pt idx="3473">
                  <c:v>25</c:v>
                </c:pt>
                <c:pt idx="3474">
                  <c:v>25</c:v>
                </c:pt>
                <c:pt idx="3475">
                  <c:v>25</c:v>
                </c:pt>
                <c:pt idx="3476">
                  <c:v>25</c:v>
                </c:pt>
                <c:pt idx="3477">
                  <c:v>23</c:v>
                </c:pt>
                <c:pt idx="3478">
                  <c:v>25</c:v>
                </c:pt>
                <c:pt idx="3479">
                  <c:v>24</c:v>
                </c:pt>
                <c:pt idx="3480">
                  <c:v>25</c:v>
                </c:pt>
                <c:pt idx="3481">
                  <c:v>25</c:v>
                </c:pt>
                <c:pt idx="3482">
                  <c:v>24</c:v>
                </c:pt>
                <c:pt idx="3483">
                  <c:v>25</c:v>
                </c:pt>
                <c:pt idx="3484">
                  <c:v>26</c:v>
                </c:pt>
                <c:pt idx="3485">
                  <c:v>24</c:v>
                </c:pt>
                <c:pt idx="3486">
                  <c:v>24</c:v>
                </c:pt>
                <c:pt idx="3487">
                  <c:v>25</c:v>
                </c:pt>
                <c:pt idx="3488">
                  <c:v>24</c:v>
                </c:pt>
                <c:pt idx="3489">
                  <c:v>25</c:v>
                </c:pt>
                <c:pt idx="3490">
                  <c:v>26</c:v>
                </c:pt>
                <c:pt idx="3491">
                  <c:v>24</c:v>
                </c:pt>
                <c:pt idx="3492">
                  <c:v>24</c:v>
                </c:pt>
                <c:pt idx="3493">
                  <c:v>28</c:v>
                </c:pt>
                <c:pt idx="3494">
                  <c:v>24</c:v>
                </c:pt>
                <c:pt idx="3495">
                  <c:v>25</c:v>
                </c:pt>
                <c:pt idx="3496">
                  <c:v>25</c:v>
                </c:pt>
                <c:pt idx="3497">
                  <c:v>24</c:v>
                </c:pt>
                <c:pt idx="3498">
                  <c:v>26</c:v>
                </c:pt>
                <c:pt idx="3499">
                  <c:v>25</c:v>
                </c:pt>
                <c:pt idx="3500">
                  <c:v>27</c:v>
                </c:pt>
                <c:pt idx="3501">
                  <c:v>25</c:v>
                </c:pt>
                <c:pt idx="3502">
                  <c:v>25</c:v>
                </c:pt>
                <c:pt idx="3503">
                  <c:v>25</c:v>
                </c:pt>
                <c:pt idx="3504">
                  <c:v>22</c:v>
                </c:pt>
                <c:pt idx="3505">
                  <c:v>24</c:v>
                </c:pt>
                <c:pt idx="3506">
                  <c:v>23</c:v>
                </c:pt>
                <c:pt idx="3507">
                  <c:v>24</c:v>
                </c:pt>
                <c:pt idx="3508">
                  <c:v>25</c:v>
                </c:pt>
                <c:pt idx="3509">
                  <c:v>24</c:v>
                </c:pt>
                <c:pt idx="3510">
                  <c:v>24</c:v>
                </c:pt>
                <c:pt idx="3511">
                  <c:v>25</c:v>
                </c:pt>
                <c:pt idx="3512">
                  <c:v>27</c:v>
                </c:pt>
                <c:pt idx="3513">
                  <c:v>25</c:v>
                </c:pt>
                <c:pt idx="3514">
                  <c:v>25</c:v>
                </c:pt>
                <c:pt idx="3515">
                  <c:v>24</c:v>
                </c:pt>
                <c:pt idx="3516">
                  <c:v>25</c:v>
                </c:pt>
                <c:pt idx="3517">
                  <c:v>25</c:v>
                </c:pt>
                <c:pt idx="3518">
                  <c:v>25</c:v>
                </c:pt>
                <c:pt idx="3519">
                  <c:v>24</c:v>
                </c:pt>
                <c:pt idx="3520">
                  <c:v>23</c:v>
                </c:pt>
                <c:pt idx="3521">
                  <c:v>25</c:v>
                </c:pt>
                <c:pt idx="3522">
                  <c:v>24</c:v>
                </c:pt>
                <c:pt idx="3523">
                  <c:v>24</c:v>
                </c:pt>
                <c:pt idx="3524">
                  <c:v>24</c:v>
                </c:pt>
                <c:pt idx="3525">
                  <c:v>24</c:v>
                </c:pt>
                <c:pt idx="3526">
                  <c:v>26</c:v>
                </c:pt>
                <c:pt idx="3527">
                  <c:v>24</c:v>
                </c:pt>
                <c:pt idx="3528">
                  <c:v>24</c:v>
                </c:pt>
                <c:pt idx="3529">
                  <c:v>24</c:v>
                </c:pt>
                <c:pt idx="3530">
                  <c:v>24</c:v>
                </c:pt>
                <c:pt idx="3531">
                  <c:v>24</c:v>
                </c:pt>
                <c:pt idx="3532">
                  <c:v>25</c:v>
                </c:pt>
                <c:pt idx="3533">
                  <c:v>25</c:v>
                </c:pt>
                <c:pt idx="3534">
                  <c:v>24</c:v>
                </c:pt>
                <c:pt idx="3535">
                  <c:v>24</c:v>
                </c:pt>
                <c:pt idx="3536">
                  <c:v>25</c:v>
                </c:pt>
                <c:pt idx="3537">
                  <c:v>25</c:v>
                </c:pt>
                <c:pt idx="3538">
                  <c:v>23</c:v>
                </c:pt>
                <c:pt idx="3539">
                  <c:v>24</c:v>
                </c:pt>
                <c:pt idx="3540">
                  <c:v>24</c:v>
                </c:pt>
                <c:pt idx="3541">
                  <c:v>24</c:v>
                </c:pt>
                <c:pt idx="3542">
                  <c:v>24</c:v>
                </c:pt>
                <c:pt idx="3543">
                  <c:v>25</c:v>
                </c:pt>
                <c:pt idx="3544">
                  <c:v>25</c:v>
                </c:pt>
                <c:pt idx="3545">
                  <c:v>25</c:v>
                </c:pt>
                <c:pt idx="3546">
                  <c:v>24</c:v>
                </c:pt>
                <c:pt idx="3547">
                  <c:v>24</c:v>
                </c:pt>
                <c:pt idx="3548">
                  <c:v>23</c:v>
                </c:pt>
                <c:pt idx="3549">
                  <c:v>25</c:v>
                </c:pt>
                <c:pt idx="3550">
                  <c:v>24</c:v>
                </c:pt>
                <c:pt idx="3551">
                  <c:v>23</c:v>
                </c:pt>
                <c:pt idx="3552">
                  <c:v>22</c:v>
                </c:pt>
                <c:pt idx="3553">
                  <c:v>25</c:v>
                </c:pt>
                <c:pt idx="3554">
                  <c:v>24</c:v>
                </c:pt>
                <c:pt idx="3555">
                  <c:v>25</c:v>
                </c:pt>
                <c:pt idx="3556">
                  <c:v>25</c:v>
                </c:pt>
                <c:pt idx="3557">
                  <c:v>25</c:v>
                </c:pt>
                <c:pt idx="3558">
                  <c:v>25</c:v>
                </c:pt>
                <c:pt idx="3559">
                  <c:v>27</c:v>
                </c:pt>
                <c:pt idx="3560">
                  <c:v>25</c:v>
                </c:pt>
                <c:pt idx="3561">
                  <c:v>23</c:v>
                </c:pt>
                <c:pt idx="3562">
                  <c:v>24</c:v>
                </c:pt>
                <c:pt idx="3563">
                  <c:v>23</c:v>
                </c:pt>
                <c:pt idx="3564">
                  <c:v>25</c:v>
                </c:pt>
                <c:pt idx="3565">
                  <c:v>25</c:v>
                </c:pt>
                <c:pt idx="3566">
                  <c:v>25</c:v>
                </c:pt>
                <c:pt idx="3567">
                  <c:v>24</c:v>
                </c:pt>
                <c:pt idx="3568">
                  <c:v>25</c:v>
                </c:pt>
                <c:pt idx="3569">
                  <c:v>24</c:v>
                </c:pt>
                <c:pt idx="3570">
                  <c:v>25</c:v>
                </c:pt>
                <c:pt idx="3571">
                  <c:v>24</c:v>
                </c:pt>
                <c:pt idx="3572">
                  <c:v>25</c:v>
                </c:pt>
                <c:pt idx="3573">
                  <c:v>25</c:v>
                </c:pt>
                <c:pt idx="3574">
                  <c:v>24</c:v>
                </c:pt>
                <c:pt idx="3575">
                  <c:v>24</c:v>
                </c:pt>
                <c:pt idx="3576">
                  <c:v>24</c:v>
                </c:pt>
                <c:pt idx="3577">
                  <c:v>25</c:v>
                </c:pt>
                <c:pt idx="3578">
                  <c:v>24</c:v>
                </c:pt>
                <c:pt idx="3579">
                  <c:v>18</c:v>
                </c:pt>
                <c:pt idx="3580">
                  <c:v>25</c:v>
                </c:pt>
                <c:pt idx="3581">
                  <c:v>25</c:v>
                </c:pt>
                <c:pt idx="3582">
                  <c:v>24</c:v>
                </c:pt>
                <c:pt idx="3583">
                  <c:v>24</c:v>
                </c:pt>
                <c:pt idx="3584">
                  <c:v>25</c:v>
                </c:pt>
                <c:pt idx="3585">
                  <c:v>24</c:v>
                </c:pt>
                <c:pt idx="3586">
                  <c:v>24</c:v>
                </c:pt>
                <c:pt idx="3587">
                  <c:v>24</c:v>
                </c:pt>
                <c:pt idx="3588">
                  <c:v>25</c:v>
                </c:pt>
                <c:pt idx="3589">
                  <c:v>25</c:v>
                </c:pt>
                <c:pt idx="3590">
                  <c:v>25</c:v>
                </c:pt>
                <c:pt idx="3591">
                  <c:v>25</c:v>
                </c:pt>
                <c:pt idx="3592">
                  <c:v>23</c:v>
                </c:pt>
                <c:pt idx="3593">
                  <c:v>26</c:v>
                </c:pt>
                <c:pt idx="3594">
                  <c:v>24</c:v>
                </c:pt>
                <c:pt idx="3595">
                  <c:v>24</c:v>
                </c:pt>
                <c:pt idx="3596">
                  <c:v>22</c:v>
                </c:pt>
                <c:pt idx="3597">
                  <c:v>25</c:v>
                </c:pt>
                <c:pt idx="3598">
                  <c:v>25</c:v>
                </c:pt>
                <c:pt idx="3599">
                  <c:v>25</c:v>
                </c:pt>
                <c:pt idx="3600">
                  <c:v>24</c:v>
                </c:pt>
                <c:pt idx="3601">
                  <c:v>24</c:v>
                </c:pt>
                <c:pt idx="3602">
                  <c:v>24</c:v>
                </c:pt>
                <c:pt idx="3603">
                  <c:v>24</c:v>
                </c:pt>
                <c:pt idx="3604">
                  <c:v>24</c:v>
                </c:pt>
                <c:pt idx="3605">
                  <c:v>26</c:v>
                </c:pt>
                <c:pt idx="3606">
                  <c:v>25</c:v>
                </c:pt>
                <c:pt idx="3607">
                  <c:v>25</c:v>
                </c:pt>
                <c:pt idx="3608">
                  <c:v>24</c:v>
                </c:pt>
                <c:pt idx="3609">
                  <c:v>23</c:v>
                </c:pt>
                <c:pt idx="3610">
                  <c:v>26</c:v>
                </c:pt>
                <c:pt idx="3611">
                  <c:v>24</c:v>
                </c:pt>
                <c:pt idx="3612">
                  <c:v>24</c:v>
                </c:pt>
                <c:pt idx="3613">
                  <c:v>24</c:v>
                </c:pt>
                <c:pt idx="3614">
                  <c:v>24</c:v>
                </c:pt>
                <c:pt idx="3615">
                  <c:v>24</c:v>
                </c:pt>
                <c:pt idx="3616">
                  <c:v>25</c:v>
                </c:pt>
                <c:pt idx="3617">
                  <c:v>25</c:v>
                </c:pt>
                <c:pt idx="3618">
                  <c:v>24</c:v>
                </c:pt>
                <c:pt idx="3619">
                  <c:v>25</c:v>
                </c:pt>
                <c:pt idx="3620">
                  <c:v>24</c:v>
                </c:pt>
                <c:pt idx="3621">
                  <c:v>25</c:v>
                </c:pt>
                <c:pt idx="3622">
                  <c:v>25</c:v>
                </c:pt>
                <c:pt idx="3623">
                  <c:v>24</c:v>
                </c:pt>
                <c:pt idx="3624">
                  <c:v>24</c:v>
                </c:pt>
                <c:pt idx="3625">
                  <c:v>25</c:v>
                </c:pt>
                <c:pt idx="3626">
                  <c:v>24</c:v>
                </c:pt>
                <c:pt idx="3627">
                  <c:v>24</c:v>
                </c:pt>
                <c:pt idx="3628">
                  <c:v>25</c:v>
                </c:pt>
                <c:pt idx="3629">
                  <c:v>24</c:v>
                </c:pt>
                <c:pt idx="3630">
                  <c:v>24</c:v>
                </c:pt>
                <c:pt idx="3631">
                  <c:v>24</c:v>
                </c:pt>
                <c:pt idx="3632">
                  <c:v>25</c:v>
                </c:pt>
                <c:pt idx="3633">
                  <c:v>25</c:v>
                </c:pt>
                <c:pt idx="3634">
                  <c:v>24</c:v>
                </c:pt>
                <c:pt idx="3635">
                  <c:v>25</c:v>
                </c:pt>
                <c:pt idx="3636">
                  <c:v>25</c:v>
                </c:pt>
                <c:pt idx="3637">
                  <c:v>23</c:v>
                </c:pt>
                <c:pt idx="3638">
                  <c:v>23</c:v>
                </c:pt>
                <c:pt idx="3639">
                  <c:v>25</c:v>
                </c:pt>
                <c:pt idx="3640">
                  <c:v>24</c:v>
                </c:pt>
                <c:pt idx="3641">
                  <c:v>24</c:v>
                </c:pt>
                <c:pt idx="3642">
                  <c:v>24</c:v>
                </c:pt>
                <c:pt idx="3643">
                  <c:v>24</c:v>
                </c:pt>
                <c:pt idx="3644">
                  <c:v>25</c:v>
                </c:pt>
                <c:pt idx="3645">
                  <c:v>26</c:v>
                </c:pt>
                <c:pt idx="3646">
                  <c:v>24</c:v>
                </c:pt>
                <c:pt idx="3647">
                  <c:v>24</c:v>
                </c:pt>
                <c:pt idx="3648">
                  <c:v>24</c:v>
                </c:pt>
                <c:pt idx="3649">
                  <c:v>24</c:v>
                </c:pt>
                <c:pt idx="3650">
                  <c:v>25</c:v>
                </c:pt>
                <c:pt idx="3651">
                  <c:v>24</c:v>
                </c:pt>
                <c:pt idx="3652">
                  <c:v>25</c:v>
                </c:pt>
                <c:pt idx="3653">
                  <c:v>25</c:v>
                </c:pt>
                <c:pt idx="3654">
                  <c:v>26</c:v>
                </c:pt>
                <c:pt idx="3655">
                  <c:v>24</c:v>
                </c:pt>
                <c:pt idx="3656">
                  <c:v>24</c:v>
                </c:pt>
                <c:pt idx="3657">
                  <c:v>25</c:v>
                </c:pt>
                <c:pt idx="3658">
                  <c:v>25</c:v>
                </c:pt>
                <c:pt idx="3659">
                  <c:v>24</c:v>
                </c:pt>
                <c:pt idx="3660">
                  <c:v>24</c:v>
                </c:pt>
                <c:pt idx="3661">
                  <c:v>24</c:v>
                </c:pt>
                <c:pt idx="3662">
                  <c:v>24</c:v>
                </c:pt>
                <c:pt idx="3663">
                  <c:v>25</c:v>
                </c:pt>
                <c:pt idx="3664">
                  <c:v>24</c:v>
                </c:pt>
                <c:pt idx="3665">
                  <c:v>23</c:v>
                </c:pt>
                <c:pt idx="3666">
                  <c:v>24</c:v>
                </c:pt>
                <c:pt idx="3667">
                  <c:v>24</c:v>
                </c:pt>
                <c:pt idx="3668">
                  <c:v>25</c:v>
                </c:pt>
                <c:pt idx="3669">
                  <c:v>26</c:v>
                </c:pt>
                <c:pt idx="3670">
                  <c:v>24</c:v>
                </c:pt>
                <c:pt idx="3671">
                  <c:v>24</c:v>
                </c:pt>
                <c:pt idx="3672">
                  <c:v>25</c:v>
                </c:pt>
                <c:pt idx="3673">
                  <c:v>25</c:v>
                </c:pt>
                <c:pt idx="3674">
                  <c:v>24</c:v>
                </c:pt>
                <c:pt idx="3675">
                  <c:v>24</c:v>
                </c:pt>
                <c:pt idx="3676">
                  <c:v>25</c:v>
                </c:pt>
                <c:pt idx="3677">
                  <c:v>25</c:v>
                </c:pt>
                <c:pt idx="3678">
                  <c:v>24</c:v>
                </c:pt>
                <c:pt idx="3679">
                  <c:v>25</c:v>
                </c:pt>
                <c:pt idx="3680">
                  <c:v>24</c:v>
                </c:pt>
                <c:pt idx="3681">
                  <c:v>25</c:v>
                </c:pt>
                <c:pt idx="3682">
                  <c:v>24</c:v>
                </c:pt>
                <c:pt idx="3683">
                  <c:v>24</c:v>
                </c:pt>
                <c:pt idx="3684">
                  <c:v>24</c:v>
                </c:pt>
                <c:pt idx="3685">
                  <c:v>24</c:v>
                </c:pt>
                <c:pt idx="3686">
                  <c:v>25</c:v>
                </c:pt>
                <c:pt idx="3687">
                  <c:v>25</c:v>
                </c:pt>
                <c:pt idx="3688">
                  <c:v>25</c:v>
                </c:pt>
                <c:pt idx="3689">
                  <c:v>24</c:v>
                </c:pt>
                <c:pt idx="3690">
                  <c:v>23</c:v>
                </c:pt>
                <c:pt idx="3691">
                  <c:v>25</c:v>
                </c:pt>
                <c:pt idx="3692">
                  <c:v>24</c:v>
                </c:pt>
                <c:pt idx="3693">
                  <c:v>25</c:v>
                </c:pt>
                <c:pt idx="3694">
                  <c:v>24</c:v>
                </c:pt>
                <c:pt idx="3695">
                  <c:v>24</c:v>
                </c:pt>
                <c:pt idx="3696">
                  <c:v>24</c:v>
                </c:pt>
                <c:pt idx="3697">
                  <c:v>23</c:v>
                </c:pt>
                <c:pt idx="3698">
                  <c:v>24</c:v>
                </c:pt>
                <c:pt idx="3699">
                  <c:v>25</c:v>
                </c:pt>
                <c:pt idx="3700">
                  <c:v>24</c:v>
                </c:pt>
                <c:pt idx="3701">
                  <c:v>22</c:v>
                </c:pt>
                <c:pt idx="3702">
                  <c:v>23</c:v>
                </c:pt>
                <c:pt idx="3703">
                  <c:v>24</c:v>
                </c:pt>
                <c:pt idx="3704">
                  <c:v>24</c:v>
                </c:pt>
                <c:pt idx="3705">
                  <c:v>24</c:v>
                </c:pt>
                <c:pt idx="3706">
                  <c:v>25</c:v>
                </c:pt>
                <c:pt idx="3707">
                  <c:v>24</c:v>
                </c:pt>
                <c:pt idx="3708">
                  <c:v>24</c:v>
                </c:pt>
                <c:pt idx="3709">
                  <c:v>24</c:v>
                </c:pt>
                <c:pt idx="3710">
                  <c:v>24</c:v>
                </c:pt>
                <c:pt idx="3711">
                  <c:v>24</c:v>
                </c:pt>
                <c:pt idx="3712">
                  <c:v>29</c:v>
                </c:pt>
                <c:pt idx="3713">
                  <c:v>24</c:v>
                </c:pt>
                <c:pt idx="3714">
                  <c:v>24</c:v>
                </c:pt>
                <c:pt idx="3715">
                  <c:v>24</c:v>
                </c:pt>
                <c:pt idx="3716">
                  <c:v>25</c:v>
                </c:pt>
                <c:pt idx="3717">
                  <c:v>24</c:v>
                </c:pt>
                <c:pt idx="3718">
                  <c:v>25</c:v>
                </c:pt>
                <c:pt idx="3719">
                  <c:v>25</c:v>
                </c:pt>
                <c:pt idx="3720">
                  <c:v>25</c:v>
                </c:pt>
                <c:pt idx="3721">
                  <c:v>24</c:v>
                </c:pt>
                <c:pt idx="3722">
                  <c:v>25</c:v>
                </c:pt>
                <c:pt idx="3723">
                  <c:v>26</c:v>
                </c:pt>
                <c:pt idx="3724">
                  <c:v>24</c:v>
                </c:pt>
                <c:pt idx="3725">
                  <c:v>23</c:v>
                </c:pt>
                <c:pt idx="3726">
                  <c:v>24</c:v>
                </c:pt>
                <c:pt idx="3727">
                  <c:v>24</c:v>
                </c:pt>
                <c:pt idx="3728">
                  <c:v>23</c:v>
                </c:pt>
                <c:pt idx="3729">
                  <c:v>24</c:v>
                </c:pt>
                <c:pt idx="3730">
                  <c:v>25</c:v>
                </c:pt>
                <c:pt idx="3731">
                  <c:v>26</c:v>
                </c:pt>
                <c:pt idx="3732">
                  <c:v>23</c:v>
                </c:pt>
                <c:pt idx="3733">
                  <c:v>24</c:v>
                </c:pt>
                <c:pt idx="3734">
                  <c:v>25</c:v>
                </c:pt>
                <c:pt idx="3735">
                  <c:v>25</c:v>
                </c:pt>
                <c:pt idx="3736">
                  <c:v>24</c:v>
                </c:pt>
                <c:pt idx="3737">
                  <c:v>24</c:v>
                </c:pt>
                <c:pt idx="3738">
                  <c:v>24</c:v>
                </c:pt>
                <c:pt idx="3739">
                  <c:v>25</c:v>
                </c:pt>
                <c:pt idx="3740">
                  <c:v>24</c:v>
                </c:pt>
                <c:pt idx="3741">
                  <c:v>25</c:v>
                </c:pt>
                <c:pt idx="3742">
                  <c:v>24</c:v>
                </c:pt>
                <c:pt idx="3743">
                  <c:v>25</c:v>
                </c:pt>
                <c:pt idx="3744">
                  <c:v>24</c:v>
                </c:pt>
                <c:pt idx="3745">
                  <c:v>24</c:v>
                </c:pt>
                <c:pt idx="3746">
                  <c:v>25</c:v>
                </c:pt>
                <c:pt idx="3747">
                  <c:v>23</c:v>
                </c:pt>
                <c:pt idx="3748">
                  <c:v>25</c:v>
                </c:pt>
                <c:pt idx="3749">
                  <c:v>24</c:v>
                </c:pt>
                <c:pt idx="3750">
                  <c:v>24</c:v>
                </c:pt>
                <c:pt idx="3751">
                  <c:v>24</c:v>
                </c:pt>
                <c:pt idx="3752">
                  <c:v>24</c:v>
                </c:pt>
                <c:pt idx="3753">
                  <c:v>24</c:v>
                </c:pt>
                <c:pt idx="3754">
                  <c:v>25</c:v>
                </c:pt>
                <c:pt idx="3755">
                  <c:v>25</c:v>
                </c:pt>
                <c:pt idx="3756">
                  <c:v>25</c:v>
                </c:pt>
                <c:pt idx="3757">
                  <c:v>25</c:v>
                </c:pt>
                <c:pt idx="3758">
                  <c:v>24</c:v>
                </c:pt>
                <c:pt idx="3759">
                  <c:v>24</c:v>
                </c:pt>
                <c:pt idx="3760">
                  <c:v>24</c:v>
                </c:pt>
                <c:pt idx="3761">
                  <c:v>24</c:v>
                </c:pt>
                <c:pt idx="3762">
                  <c:v>24</c:v>
                </c:pt>
                <c:pt idx="3763">
                  <c:v>25</c:v>
                </c:pt>
                <c:pt idx="3764">
                  <c:v>25</c:v>
                </c:pt>
                <c:pt idx="3765">
                  <c:v>26</c:v>
                </c:pt>
                <c:pt idx="3766">
                  <c:v>25</c:v>
                </c:pt>
                <c:pt idx="3767">
                  <c:v>24</c:v>
                </c:pt>
                <c:pt idx="3768">
                  <c:v>25</c:v>
                </c:pt>
                <c:pt idx="3769">
                  <c:v>25</c:v>
                </c:pt>
                <c:pt idx="3770">
                  <c:v>25</c:v>
                </c:pt>
                <c:pt idx="3771">
                  <c:v>24</c:v>
                </c:pt>
                <c:pt idx="3772">
                  <c:v>24</c:v>
                </c:pt>
                <c:pt idx="3773">
                  <c:v>25</c:v>
                </c:pt>
                <c:pt idx="3774">
                  <c:v>26</c:v>
                </c:pt>
                <c:pt idx="3775">
                  <c:v>25</c:v>
                </c:pt>
                <c:pt idx="3776">
                  <c:v>25</c:v>
                </c:pt>
                <c:pt idx="3777">
                  <c:v>24</c:v>
                </c:pt>
                <c:pt idx="3778">
                  <c:v>23</c:v>
                </c:pt>
                <c:pt idx="3779">
                  <c:v>25</c:v>
                </c:pt>
                <c:pt idx="3780">
                  <c:v>24</c:v>
                </c:pt>
                <c:pt idx="3781">
                  <c:v>24</c:v>
                </c:pt>
                <c:pt idx="3782">
                  <c:v>24</c:v>
                </c:pt>
                <c:pt idx="3783">
                  <c:v>24</c:v>
                </c:pt>
                <c:pt idx="3784">
                  <c:v>24</c:v>
                </c:pt>
                <c:pt idx="3785">
                  <c:v>25</c:v>
                </c:pt>
                <c:pt idx="3786">
                  <c:v>24</c:v>
                </c:pt>
                <c:pt idx="3787">
                  <c:v>25</c:v>
                </c:pt>
                <c:pt idx="3788">
                  <c:v>24</c:v>
                </c:pt>
                <c:pt idx="3789">
                  <c:v>24</c:v>
                </c:pt>
                <c:pt idx="3790">
                  <c:v>24</c:v>
                </c:pt>
                <c:pt idx="3791">
                  <c:v>26</c:v>
                </c:pt>
                <c:pt idx="3792">
                  <c:v>23</c:v>
                </c:pt>
                <c:pt idx="3793">
                  <c:v>24</c:v>
                </c:pt>
                <c:pt idx="3794">
                  <c:v>25</c:v>
                </c:pt>
                <c:pt idx="3795">
                  <c:v>25</c:v>
                </c:pt>
                <c:pt idx="3796">
                  <c:v>25</c:v>
                </c:pt>
                <c:pt idx="3797">
                  <c:v>22</c:v>
                </c:pt>
                <c:pt idx="3798">
                  <c:v>24</c:v>
                </c:pt>
                <c:pt idx="3799">
                  <c:v>24</c:v>
                </c:pt>
                <c:pt idx="3800">
                  <c:v>24</c:v>
                </c:pt>
                <c:pt idx="3801">
                  <c:v>23</c:v>
                </c:pt>
                <c:pt idx="3802">
                  <c:v>25</c:v>
                </c:pt>
                <c:pt idx="3803">
                  <c:v>24</c:v>
                </c:pt>
                <c:pt idx="3804">
                  <c:v>25</c:v>
                </c:pt>
                <c:pt idx="3805">
                  <c:v>24</c:v>
                </c:pt>
                <c:pt idx="3806">
                  <c:v>24</c:v>
                </c:pt>
                <c:pt idx="3807">
                  <c:v>24</c:v>
                </c:pt>
                <c:pt idx="3808">
                  <c:v>25</c:v>
                </c:pt>
                <c:pt idx="3809">
                  <c:v>26</c:v>
                </c:pt>
                <c:pt idx="3810">
                  <c:v>25</c:v>
                </c:pt>
                <c:pt idx="3811">
                  <c:v>23</c:v>
                </c:pt>
                <c:pt idx="3812">
                  <c:v>24</c:v>
                </c:pt>
                <c:pt idx="3813">
                  <c:v>24</c:v>
                </c:pt>
                <c:pt idx="3814">
                  <c:v>25</c:v>
                </c:pt>
                <c:pt idx="3815">
                  <c:v>24</c:v>
                </c:pt>
                <c:pt idx="3816">
                  <c:v>24</c:v>
                </c:pt>
                <c:pt idx="3817">
                  <c:v>23</c:v>
                </c:pt>
                <c:pt idx="3818">
                  <c:v>25</c:v>
                </c:pt>
                <c:pt idx="3819">
                  <c:v>24</c:v>
                </c:pt>
                <c:pt idx="3820">
                  <c:v>25</c:v>
                </c:pt>
                <c:pt idx="3821">
                  <c:v>24</c:v>
                </c:pt>
                <c:pt idx="3822">
                  <c:v>24</c:v>
                </c:pt>
                <c:pt idx="3823">
                  <c:v>25</c:v>
                </c:pt>
                <c:pt idx="3824">
                  <c:v>25</c:v>
                </c:pt>
                <c:pt idx="3825">
                  <c:v>25</c:v>
                </c:pt>
                <c:pt idx="3826">
                  <c:v>24</c:v>
                </c:pt>
                <c:pt idx="3827">
                  <c:v>26</c:v>
                </c:pt>
                <c:pt idx="3828">
                  <c:v>25</c:v>
                </c:pt>
                <c:pt idx="3829">
                  <c:v>24</c:v>
                </c:pt>
                <c:pt idx="3830">
                  <c:v>24</c:v>
                </c:pt>
                <c:pt idx="3831">
                  <c:v>24</c:v>
                </c:pt>
                <c:pt idx="3832">
                  <c:v>24</c:v>
                </c:pt>
                <c:pt idx="3833">
                  <c:v>26</c:v>
                </c:pt>
                <c:pt idx="3834">
                  <c:v>24</c:v>
                </c:pt>
                <c:pt idx="3835">
                  <c:v>25</c:v>
                </c:pt>
                <c:pt idx="3836">
                  <c:v>24</c:v>
                </c:pt>
                <c:pt idx="3837">
                  <c:v>25</c:v>
                </c:pt>
                <c:pt idx="3838">
                  <c:v>24</c:v>
                </c:pt>
                <c:pt idx="3839">
                  <c:v>24</c:v>
                </c:pt>
                <c:pt idx="3840">
                  <c:v>24</c:v>
                </c:pt>
                <c:pt idx="3841">
                  <c:v>25</c:v>
                </c:pt>
                <c:pt idx="3842">
                  <c:v>24</c:v>
                </c:pt>
                <c:pt idx="3843">
                  <c:v>25</c:v>
                </c:pt>
                <c:pt idx="3844">
                  <c:v>22</c:v>
                </c:pt>
                <c:pt idx="3845">
                  <c:v>25</c:v>
                </c:pt>
                <c:pt idx="3846">
                  <c:v>24</c:v>
                </c:pt>
                <c:pt idx="3847">
                  <c:v>24</c:v>
                </c:pt>
                <c:pt idx="3848">
                  <c:v>24</c:v>
                </c:pt>
                <c:pt idx="3849">
                  <c:v>26</c:v>
                </c:pt>
                <c:pt idx="3850">
                  <c:v>25</c:v>
                </c:pt>
                <c:pt idx="3851">
                  <c:v>24</c:v>
                </c:pt>
                <c:pt idx="3852">
                  <c:v>25</c:v>
                </c:pt>
                <c:pt idx="3853">
                  <c:v>24</c:v>
                </c:pt>
                <c:pt idx="3854">
                  <c:v>26</c:v>
                </c:pt>
                <c:pt idx="3855">
                  <c:v>24</c:v>
                </c:pt>
                <c:pt idx="3856">
                  <c:v>24</c:v>
                </c:pt>
                <c:pt idx="3857">
                  <c:v>24</c:v>
                </c:pt>
                <c:pt idx="3858">
                  <c:v>24</c:v>
                </c:pt>
                <c:pt idx="3859">
                  <c:v>25</c:v>
                </c:pt>
                <c:pt idx="3860">
                  <c:v>25</c:v>
                </c:pt>
                <c:pt idx="3861">
                  <c:v>23</c:v>
                </c:pt>
                <c:pt idx="3862">
                  <c:v>25</c:v>
                </c:pt>
                <c:pt idx="3863">
                  <c:v>24</c:v>
                </c:pt>
                <c:pt idx="3864">
                  <c:v>25</c:v>
                </c:pt>
                <c:pt idx="3865">
                  <c:v>25</c:v>
                </c:pt>
                <c:pt idx="3866">
                  <c:v>25</c:v>
                </c:pt>
                <c:pt idx="3867">
                  <c:v>25</c:v>
                </c:pt>
                <c:pt idx="3868">
                  <c:v>25</c:v>
                </c:pt>
                <c:pt idx="3869">
                  <c:v>25</c:v>
                </c:pt>
                <c:pt idx="3870">
                  <c:v>23</c:v>
                </c:pt>
                <c:pt idx="3871">
                  <c:v>24</c:v>
                </c:pt>
                <c:pt idx="3872">
                  <c:v>25</c:v>
                </c:pt>
                <c:pt idx="3873">
                  <c:v>24</c:v>
                </c:pt>
                <c:pt idx="3874">
                  <c:v>25</c:v>
                </c:pt>
                <c:pt idx="3875">
                  <c:v>24</c:v>
                </c:pt>
                <c:pt idx="3876">
                  <c:v>24</c:v>
                </c:pt>
                <c:pt idx="3877">
                  <c:v>24</c:v>
                </c:pt>
                <c:pt idx="3878">
                  <c:v>23</c:v>
                </c:pt>
                <c:pt idx="3879">
                  <c:v>25</c:v>
                </c:pt>
                <c:pt idx="3880">
                  <c:v>24</c:v>
                </c:pt>
                <c:pt idx="3881">
                  <c:v>25</c:v>
                </c:pt>
                <c:pt idx="3882">
                  <c:v>24</c:v>
                </c:pt>
                <c:pt idx="3883">
                  <c:v>24</c:v>
                </c:pt>
                <c:pt idx="3884">
                  <c:v>24</c:v>
                </c:pt>
                <c:pt idx="3885">
                  <c:v>25</c:v>
                </c:pt>
                <c:pt idx="3886">
                  <c:v>22</c:v>
                </c:pt>
                <c:pt idx="3887">
                  <c:v>25</c:v>
                </c:pt>
                <c:pt idx="3888">
                  <c:v>24</c:v>
                </c:pt>
                <c:pt idx="3889">
                  <c:v>25</c:v>
                </c:pt>
                <c:pt idx="3890">
                  <c:v>24</c:v>
                </c:pt>
                <c:pt idx="3891">
                  <c:v>25</c:v>
                </c:pt>
                <c:pt idx="3892">
                  <c:v>24</c:v>
                </c:pt>
                <c:pt idx="3893">
                  <c:v>26</c:v>
                </c:pt>
                <c:pt idx="3894">
                  <c:v>23</c:v>
                </c:pt>
                <c:pt idx="3895">
                  <c:v>26</c:v>
                </c:pt>
                <c:pt idx="3896">
                  <c:v>22</c:v>
                </c:pt>
                <c:pt idx="3897">
                  <c:v>24</c:v>
                </c:pt>
                <c:pt idx="3898">
                  <c:v>23</c:v>
                </c:pt>
                <c:pt idx="3899">
                  <c:v>25</c:v>
                </c:pt>
                <c:pt idx="3900">
                  <c:v>24</c:v>
                </c:pt>
                <c:pt idx="3901">
                  <c:v>24</c:v>
                </c:pt>
                <c:pt idx="3902">
                  <c:v>25</c:v>
                </c:pt>
                <c:pt idx="3903">
                  <c:v>25</c:v>
                </c:pt>
                <c:pt idx="3904">
                  <c:v>24</c:v>
                </c:pt>
                <c:pt idx="3905">
                  <c:v>25</c:v>
                </c:pt>
                <c:pt idx="3906">
                  <c:v>25</c:v>
                </c:pt>
                <c:pt idx="3907">
                  <c:v>24</c:v>
                </c:pt>
                <c:pt idx="3908">
                  <c:v>24</c:v>
                </c:pt>
                <c:pt idx="3909">
                  <c:v>22</c:v>
                </c:pt>
                <c:pt idx="3910">
                  <c:v>25</c:v>
                </c:pt>
                <c:pt idx="3911">
                  <c:v>24</c:v>
                </c:pt>
                <c:pt idx="3912">
                  <c:v>25</c:v>
                </c:pt>
                <c:pt idx="3913">
                  <c:v>24</c:v>
                </c:pt>
                <c:pt idx="3914">
                  <c:v>25</c:v>
                </c:pt>
                <c:pt idx="3915">
                  <c:v>25</c:v>
                </c:pt>
                <c:pt idx="3916">
                  <c:v>25</c:v>
                </c:pt>
                <c:pt idx="3917">
                  <c:v>25</c:v>
                </c:pt>
                <c:pt idx="3918">
                  <c:v>25</c:v>
                </c:pt>
                <c:pt idx="3919">
                  <c:v>24</c:v>
                </c:pt>
                <c:pt idx="3920">
                  <c:v>24</c:v>
                </c:pt>
                <c:pt idx="3921">
                  <c:v>24</c:v>
                </c:pt>
                <c:pt idx="3922">
                  <c:v>22</c:v>
                </c:pt>
                <c:pt idx="3923">
                  <c:v>24</c:v>
                </c:pt>
                <c:pt idx="3924">
                  <c:v>25</c:v>
                </c:pt>
                <c:pt idx="3925">
                  <c:v>24</c:v>
                </c:pt>
                <c:pt idx="3926">
                  <c:v>24</c:v>
                </c:pt>
                <c:pt idx="3927">
                  <c:v>26</c:v>
                </c:pt>
                <c:pt idx="3928">
                  <c:v>24</c:v>
                </c:pt>
                <c:pt idx="3929">
                  <c:v>24</c:v>
                </c:pt>
                <c:pt idx="3930">
                  <c:v>25</c:v>
                </c:pt>
                <c:pt idx="3931">
                  <c:v>25</c:v>
                </c:pt>
                <c:pt idx="3932">
                  <c:v>23</c:v>
                </c:pt>
                <c:pt idx="3933">
                  <c:v>25</c:v>
                </c:pt>
                <c:pt idx="3934">
                  <c:v>25</c:v>
                </c:pt>
                <c:pt idx="3935">
                  <c:v>22</c:v>
                </c:pt>
                <c:pt idx="3936">
                  <c:v>24</c:v>
                </c:pt>
                <c:pt idx="3937">
                  <c:v>25</c:v>
                </c:pt>
                <c:pt idx="3938">
                  <c:v>24</c:v>
                </c:pt>
                <c:pt idx="3939">
                  <c:v>25</c:v>
                </c:pt>
                <c:pt idx="3940">
                  <c:v>24</c:v>
                </c:pt>
                <c:pt idx="3941">
                  <c:v>24</c:v>
                </c:pt>
                <c:pt idx="3942">
                  <c:v>25</c:v>
                </c:pt>
                <c:pt idx="3943">
                  <c:v>24</c:v>
                </c:pt>
                <c:pt idx="3944">
                  <c:v>24</c:v>
                </c:pt>
                <c:pt idx="3945">
                  <c:v>25</c:v>
                </c:pt>
                <c:pt idx="3946">
                  <c:v>24</c:v>
                </c:pt>
                <c:pt idx="3947">
                  <c:v>24</c:v>
                </c:pt>
                <c:pt idx="3948">
                  <c:v>23</c:v>
                </c:pt>
                <c:pt idx="3949">
                  <c:v>24</c:v>
                </c:pt>
                <c:pt idx="3950">
                  <c:v>25</c:v>
                </c:pt>
                <c:pt idx="3951">
                  <c:v>26</c:v>
                </c:pt>
                <c:pt idx="3952">
                  <c:v>26</c:v>
                </c:pt>
                <c:pt idx="3953">
                  <c:v>24</c:v>
                </c:pt>
                <c:pt idx="3954">
                  <c:v>24</c:v>
                </c:pt>
                <c:pt idx="3955">
                  <c:v>23</c:v>
                </c:pt>
                <c:pt idx="3956">
                  <c:v>25</c:v>
                </c:pt>
                <c:pt idx="3957">
                  <c:v>26</c:v>
                </c:pt>
                <c:pt idx="3958">
                  <c:v>26</c:v>
                </c:pt>
                <c:pt idx="3959">
                  <c:v>24</c:v>
                </c:pt>
                <c:pt idx="3960">
                  <c:v>25</c:v>
                </c:pt>
                <c:pt idx="3961">
                  <c:v>22</c:v>
                </c:pt>
                <c:pt idx="3962">
                  <c:v>23</c:v>
                </c:pt>
                <c:pt idx="3963">
                  <c:v>24</c:v>
                </c:pt>
                <c:pt idx="3964">
                  <c:v>26</c:v>
                </c:pt>
                <c:pt idx="3965">
                  <c:v>23</c:v>
                </c:pt>
                <c:pt idx="3966">
                  <c:v>24</c:v>
                </c:pt>
                <c:pt idx="3967">
                  <c:v>24</c:v>
                </c:pt>
                <c:pt idx="3968">
                  <c:v>25</c:v>
                </c:pt>
                <c:pt idx="3969">
                  <c:v>24</c:v>
                </c:pt>
                <c:pt idx="3970">
                  <c:v>25</c:v>
                </c:pt>
                <c:pt idx="3971">
                  <c:v>24</c:v>
                </c:pt>
                <c:pt idx="3972">
                  <c:v>25</c:v>
                </c:pt>
                <c:pt idx="3973">
                  <c:v>25</c:v>
                </c:pt>
                <c:pt idx="3974">
                  <c:v>25</c:v>
                </c:pt>
                <c:pt idx="3975">
                  <c:v>25</c:v>
                </c:pt>
                <c:pt idx="3976">
                  <c:v>25</c:v>
                </c:pt>
                <c:pt idx="3977">
                  <c:v>25</c:v>
                </c:pt>
                <c:pt idx="3978">
                  <c:v>25</c:v>
                </c:pt>
                <c:pt idx="3979">
                  <c:v>24</c:v>
                </c:pt>
                <c:pt idx="3980">
                  <c:v>24</c:v>
                </c:pt>
                <c:pt idx="3981">
                  <c:v>24</c:v>
                </c:pt>
                <c:pt idx="3982">
                  <c:v>24</c:v>
                </c:pt>
                <c:pt idx="3983">
                  <c:v>25</c:v>
                </c:pt>
                <c:pt idx="3984">
                  <c:v>24</c:v>
                </c:pt>
                <c:pt idx="3985">
                  <c:v>24</c:v>
                </c:pt>
                <c:pt idx="3986">
                  <c:v>24</c:v>
                </c:pt>
                <c:pt idx="3987">
                  <c:v>25</c:v>
                </c:pt>
                <c:pt idx="3988">
                  <c:v>24</c:v>
                </c:pt>
                <c:pt idx="3989">
                  <c:v>28</c:v>
                </c:pt>
                <c:pt idx="3990">
                  <c:v>26</c:v>
                </c:pt>
                <c:pt idx="3991">
                  <c:v>25</c:v>
                </c:pt>
                <c:pt idx="3992">
                  <c:v>26</c:v>
                </c:pt>
                <c:pt idx="3993">
                  <c:v>24</c:v>
                </c:pt>
                <c:pt idx="3994">
                  <c:v>24</c:v>
                </c:pt>
                <c:pt idx="3995">
                  <c:v>24</c:v>
                </c:pt>
                <c:pt idx="3996">
                  <c:v>25</c:v>
                </c:pt>
                <c:pt idx="3997">
                  <c:v>24</c:v>
                </c:pt>
                <c:pt idx="3998">
                  <c:v>25</c:v>
                </c:pt>
                <c:pt idx="3999">
                  <c:v>23</c:v>
                </c:pt>
                <c:pt idx="4000">
                  <c:v>25</c:v>
                </c:pt>
                <c:pt idx="4001">
                  <c:v>25</c:v>
                </c:pt>
                <c:pt idx="4002">
                  <c:v>24</c:v>
                </c:pt>
                <c:pt idx="4003">
                  <c:v>25</c:v>
                </c:pt>
                <c:pt idx="4004">
                  <c:v>25</c:v>
                </c:pt>
                <c:pt idx="4005">
                  <c:v>25</c:v>
                </c:pt>
                <c:pt idx="4006">
                  <c:v>25</c:v>
                </c:pt>
                <c:pt idx="4007">
                  <c:v>25</c:v>
                </c:pt>
                <c:pt idx="4008">
                  <c:v>23</c:v>
                </c:pt>
                <c:pt idx="4009">
                  <c:v>24</c:v>
                </c:pt>
                <c:pt idx="4010">
                  <c:v>25</c:v>
                </c:pt>
                <c:pt idx="4011">
                  <c:v>24</c:v>
                </c:pt>
                <c:pt idx="4012">
                  <c:v>23</c:v>
                </c:pt>
                <c:pt idx="4013">
                  <c:v>24</c:v>
                </c:pt>
                <c:pt idx="4014">
                  <c:v>24</c:v>
                </c:pt>
                <c:pt idx="4015">
                  <c:v>25</c:v>
                </c:pt>
                <c:pt idx="4016">
                  <c:v>25</c:v>
                </c:pt>
                <c:pt idx="4017">
                  <c:v>24</c:v>
                </c:pt>
                <c:pt idx="4018">
                  <c:v>24</c:v>
                </c:pt>
                <c:pt idx="4019">
                  <c:v>24</c:v>
                </c:pt>
                <c:pt idx="4020">
                  <c:v>25</c:v>
                </c:pt>
                <c:pt idx="4021">
                  <c:v>24</c:v>
                </c:pt>
                <c:pt idx="4022">
                  <c:v>25</c:v>
                </c:pt>
                <c:pt idx="4023">
                  <c:v>25</c:v>
                </c:pt>
                <c:pt idx="4024">
                  <c:v>25</c:v>
                </c:pt>
                <c:pt idx="4025">
                  <c:v>24</c:v>
                </c:pt>
                <c:pt idx="4026">
                  <c:v>24</c:v>
                </c:pt>
                <c:pt idx="4027">
                  <c:v>25</c:v>
                </c:pt>
                <c:pt idx="4028">
                  <c:v>25</c:v>
                </c:pt>
                <c:pt idx="4029">
                  <c:v>25</c:v>
                </c:pt>
                <c:pt idx="4030">
                  <c:v>24</c:v>
                </c:pt>
                <c:pt idx="4031">
                  <c:v>24</c:v>
                </c:pt>
                <c:pt idx="4032">
                  <c:v>25</c:v>
                </c:pt>
                <c:pt idx="4033">
                  <c:v>24</c:v>
                </c:pt>
                <c:pt idx="4034">
                  <c:v>24</c:v>
                </c:pt>
                <c:pt idx="4035">
                  <c:v>25</c:v>
                </c:pt>
                <c:pt idx="4036">
                  <c:v>24</c:v>
                </c:pt>
                <c:pt idx="4037">
                  <c:v>24</c:v>
                </c:pt>
                <c:pt idx="4038">
                  <c:v>25</c:v>
                </c:pt>
                <c:pt idx="4039">
                  <c:v>25</c:v>
                </c:pt>
                <c:pt idx="4040">
                  <c:v>25</c:v>
                </c:pt>
                <c:pt idx="4041">
                  <c:v>25</c:v>
                </c:pt>
                <c:pt idx="4042">
                  <c:v>24</c:v>
                </c:pt>
                <c:pt idx="4043">
                  <c:v>24</c:v>
                </c:pt>
                <c:pt idx="4044">
                  <c:v>24</c:v>
                </c:pt>
                <c:pt idx="4045">
                  <c:v>24</c:v>
                </c:pt>
                <c:pt idx="4046">
                  <c:v>22</c:v>
                </c:pt>
                <c:pt idx="4047">
                  <c:v>25</c:v>
                </c:pt>
                <c:pt idx="4048">
                  <c:v>24</c:v>
                </c:pt>
                <c:pt idx="4049">
                  <c:v>24</c:v>
                </c:pt>
                <c:pt idx="4050">
                  <c:v>25</c:v>
                </c:pt>
                <c:pt idx="4051">
                  <c:v>24</c:v>
                </c:pt>
                <c:pt idx="4052">
                  <c:v>23</c:v>
                </c:pt>
                <c:pt idx="4053">
                  <c:v>24</c:v>
                </c:pt>
                <c:pt idx="4054">
                  <c:v>24</c:v>
                </c:pt>
                <c:pt idx="4055">
                  <c:v>25</c:v>
                </c:pt>
                <c:pt idx="4056">
                  <c:v>25</c:v>
                </c:pt>
                <c:pt idx="4057">
                  <c:v>23</c:v>
                </c:pt>
                <c:pt idx="4058">
                  <c:v>25</c:v>
                </c:pt>
                <c:pt idx="4059">
                  <c:v>24</c:v>
                </c:pt>
                <c:pt idx="4060">
                  <c:v>25</c:v>
                </c:pt>
                <c:pt idx="4061">
                  <c:v>24</c:v>
                </c:pt>
                <c:pt idx="4062">
                  <c:v>25</c:v>
                </c:pt>
                <c:pt idx="4063">
                  <c:v>25</c:v>
                </c:pt>
                <c:pt idx="4064">
                  <c:v>24</c:v>
                </c:pt>
                <c:pt idx="4065">
                  <c:v>25</c:v>
                </c:pt>
                <c:pt idx="4066">
                  <c:v>24</c:v>
                </c:pt>
                <c:pt idx="4067">
                  <c:v>24</c:v>
                </c:pt>
                <c:pt idx="4068">
                  <c:v>25</c:v>
                </c:pt>
                <c:pt idx="4069">
                  <c:v>24</c:v>
                </c:pt>
                <c:pt idx="4070">
                  <c:v>24</c:v>
                </c:pt>
                <c:pt idx="4071">
                  <c:v>26</c:v>
                </c:pt>
                <c:pt idx="4072">
                  <c:v>24</c:v>
                </c:pt>
                <c:pt idx="4073">
                  <c:v>24</c:v>
                </c:pt>
                <c:pt idx="4074">
                  <c:v>24</c:v>
                </c:pt>
                <c:pt idx="4075">
                  <c:v>25</c:v>
                </c:pt>
                <c:pt idx="4076">
                  <c:v>24</c:v>
                </c:pt>
                <c:pt idx="4077">
                  <c:v>25</c:v>
                </c:pt>
                <c:pt idx="4078">
                  <c:v>24</c:v>
                </c:pt>
                <c:pt idx="4079">
                  <c:v>24</c:v>
                </c:pt>
                <c:pt idx="4080">
                  <c:v>24</c:v>
                </c:pt>
                <c:pt idx="4081">
                  <c:v>26</c:v>
                </c:pt>
                <c:pt idx="4082">
                  <c:v>25</c:v>
                </c:pt>
                <c:pt idx="4083">
                  <c:v>26</c:v>
                </c:pt>
                <c:pt idx="4084">
                  <c:v>26</c:v>
                </c:pt>
                <c:pt idx="4085">
                  <c:v>25</c:v>
                </c:pt>
                <c:pt idx="4086">
                  <c:v>23</c:v>
                </c:pt>
                <c:pt idx="4087">
                  <c:v>24</c:v>
                </c:pt>
                <c:pt idx="4088">
                  <c:v>24</c:v>
                </c:pt>
                <c:pt idx="4089">
                  <c:v>25</c:v>
                </c:pt>
                <c:pt idx="4090">
                  <c:v>24</c:v>
                </c:pt>
                <c:pt idx="4091">
                  <c:v>26</c:v>
                </c:pt>
                <c:pt idx="4092">
                  <c:v>25</c:v>
                </c:pt>
                <c:pt idx="4093">
                  <c:v>25</c:v>
                </c:pt>
                <c:pt idx="4094">
                  <c:v>23</c:v>
                </c:pt>
                <c:pt idx="4095">
                  <c:v>25</c:v>
                </c:pt>
                <c:pt idx="4096">
                  <c:v>24</c:v>
                </c:pt>
                <c:pt idx="4097">
                  <c:v>24</c:v>
                </c:pt>
                <c:pt idx="4098">
                  <c:v>24</c:v>
                </c:pt>
                <c:pt idx="4099">
                  <c:v>24</c:v>
                </c:pt>
                <c:pt idx="4100">
                  <c:v>25</c:v>
                </c:pt>
                <c:pt idx="4101">
                  <c:v>23</c:v>
                </c:pt>
                <c:pt idx="4102">
                  <c:v>24</c:v>
                </c:pt>
                <c:pt idx="4103">
                  <c:v>24</c:v>
                </c:pt>
                <c:pt idx="4104">
                  <c:v>25</c:v>
                </c:pt>
                <c:pt idx="4105">
                  <c:v>24</c:v>
                </c:pt>
                <c:pt idx="4106">
                  <c:v>25</c:v>
                </c:pt>
                <c:pt idx="4107">
                  <c:v>25</c:v>
                </c:pt>
                <c:pt idx="4108">
                  <c:v>25</c:v>
                </c:pt>
                <c:pt idx="4109">
                  <c:v>25</c:v>
                </c:pt>
                <c:pt idx="4110">
                  <c:v>25</c:v>
                </c:pt>
                <c:pt idx="4111">
                  <c:v>24</c:v>
                </c:pt>
                <c:pt idx="4112">
                  <c:v>25</c:v>
                </c:pt>
                <c:pt idx="4113">
                  <c:v>25</c:v>
                </c:pt>
                <c:pt idx="4114">
                  <c:v>24</c:v>
                </c:pt>
                <c:pt idx="4115">
                  <c:v>25</c:v>
                </c:pt>
                <c:pt idx="4116">
                  <c:v>25</c:v>
                </c:pt>
                <c:pt idx="4117">
                  <c:v>25</c:v>
                </c:pt>
                <c:pt idx="4118">
                  <c:v>24</c:v>
                </c:pt>
                <c:pt idx="4119">
                  <c:v>24</c:v>
                </c:pt>
                <c:pt idx="4120">
                  <c:v>25</c:v>
                </c:pt>
                <c:pt idx="4121">
                  <c:v>25</c:v>
                </c:pt>
                <c:pt idx="4122">
                  <c:v>24</c:v>
                </c:pt>
                <c:pt idx="4123">
                  <c:v>25</c:v>
                </c:pt>
                <c:pt idx="4124">
                  <c:v>24</c:v>
                </c:pt>
                <c:pt idx="4125">
                  <c:v>26</c:v>
                </c:pt>
                <c:pt idx="4126">
                  <c:v>25</c:v>
                </c:pt>
                <c:pt idx="4127">
                  <c:v>24</c:v>
                </c:pt>
                <c:pt idx="4128">
                  <c:v>24</c:v>
                </c:pt>
                <c:pt idx="4129">
                  <c:v>25</c:v>
                </c:pt>
                <c:pt idx="4130">
                  <c:v>24</c:v>
                </c:pt>
                <c:pt idx="4131">
                  <c:v>24</c:v>
                </c:pt>
                <c:pt idx="4132">
                  <c:v>25</c:v>
                </c:pt>
                <c:pt idx="4133">
                  <c:v>26</c:v>
                </c:pt>
                <c:pt idx="4134">
                  <c:v>24</c:v>
                </c:pt>
                <c:pt idx="4135">
                  <c:v>24</c:v>
                </c:pt>
                <c:pt idx="4136">
                  <c:v>24</c:v>
                </c:pt>
                <c:pt idx="4137">
                  <c:v>26</c:v>
                </c:pt>
                <c:pt idx="4138">
                  <c:v>24</c:v>
                </c:pt>
                <c:pt idx="4139">
                  <c:v>24</c:v>
                </c:pt>
                <c:pt idx="4140">
                  <c:v>25</c:v>
                </c:pt>
                <c:pt idx="4141">
                  <c:v>25</c:v>
                </c:pt>
                <c:pt idx="4142">
                  <c:v>24</c:v>
                </c:pt>
                <c:pt idx="4143">
                  <c:v>24</c:v>
                </c:pt>
                <c:pt idx="4144">
                  <c:v>24</c:v>
                </c:pt>
                <c:pt idx="4145">
                  <c:v>24</c:v>
                </c:pt>
                <c:pt idx="4146">
                  <c:v>25</c:v>
                </c:pt>
                <c:pt idx="4147">
                  <c:v>24</c:v>
                </c:pt>
                <c:pt idx="4148">
                  <c:v>26</c:v>
                </c:pt>
                <c:pt idx="4149">
                  <c:v>25</c:v>
                </c:pt>
                <c:pt idx="4150">
                  <c:v>24</c:v>
                </c:pt>
                <c:pt idx="4151">
                  <c:v>23</c:v>
                </c:pt>
                <c:pt idx="4152">
                  <c:v>23</c:v>
                </c:pt>
                <c:pt idx="4153">
                  <c:v>23</c:v>
                </c:pt>
                <c:pt idx="4154">
                  <c:v>25</c:v>
                </c:pt>
                <c:pt idx="4155">
                  <c:v>24</c:v>
                </c:pt>
                <c:pt idx="4156">
                  <c:v>27</c:v>
                </c:pt>
                <c:pt idx="4157">
                  <c:v>24</c:v>
                </c:pt>
                <c:pt idx="4158">
                  <c:v>25</c:v>
                </c:pt>
                <c:pt idx="4159">
                  <c:v>23</c:v>
                </c:pt>
                <c:pt idx="4160">
                  <c:v>24</c:v>
                </c:pt>
                <c:pt idx="4161">
                  <c:v>24</c:v>
                </c:pt>
                <c:pt idx="4162">
                  <c:v>24</c:v>
                </c:pt>
                <c:pt idx="4163">
                  <c:v>24</c:v>
                </c:pt>
                <c:pt idx="4164">
                  <c:v>22</c:v>
                </c:pt>
                <c:pt idx="4165">
                  <c:v>23</c:v>
                </c:pt>
                <c:pt idx="4166">
                  <c:v>24</c:v>
                </c:pt>
                <c:pt idx="4167">
                  <c:v>25</c:v>
                </c:pt>
                <c:pt idx="4168">
                  <c:v>24</c:v>
                </c:pt>
                <c:pt idx="4169">
                  <c:v>25</c:v>
                </c:pt>
                <c:pt idx="4170">
                  <c:v>24</c:v>
                </c:pt>
                <c:pt idx="4171">
                  <c:v>24</c:v>
                </c:pt>
                <c:pt idx="4172">
                  <c:v>24</c:v>
                </c:pt>
                <c:pt idx="4173">
                  <c:v>25</c:v>
                </c:pt>
                <c:pt idx="4174">
                  <c:v>24</c:v>
                </c:pt>
                <c:pt idx="4175">
                  <c:v>25</c:v>
                </c:pt>
                <c:pt idx="4176">
                  <c:v>24</c:v>
                </c:pt>
                <c:pt idx="4177">
                  <c:v>25</c:v>
                </c:pt>
                <c:pt idx="4178">
                  <c:v>25</c:v>
                </c:pt>
                <c:pt idx="4179">
                  <c:v>25</c:v>
                </c:pt>
                <c:pt idx="4180">
                  <c:v>24</c:v>
                </c:pt>
                <c:pt idx="4181">
                  <c:v>24</c:v>
                </c:pt>
                <c:pt idx="4182">
                  <c:v>25</c:v>
                </c:pt>
                <c:pt idx="4183">
                  <c:v>24</c:v>
                </c:pt>
                <c:pt idx="4184">
                  <c:v>23</c:v>
                </c:pt>
                <c:pt idx="4185">
                  <c:v>25</c:v>
                </c:pt>
                <c:pt idx="4186">
                  <c:v>25</c:v>
                </c:pt>
                <c:pt idx="4187">
                  <c:v>25</c:v>
                </c:pt>
                <c:pt idx="4188">
                  <c:v>25</c:v>
                </c:pt>
                <c:pt idx="4189">
                  <c:v>23</c:v>
                </c:pt>
                <c:pt idx="4190">
                  <c:v>24</c:v>
                </c:pt>
                <c:pt idx="4191">
                  <c:v>24</c:v>
                </c:pt>
                <c:pt idx="4192">
                  <c:v>25</c:v>
                </c:pt>
                <c:pt idx="4193">
                  <c:v>23</c:v>
                </c:pt>
                <c:pt idx="4194">
                  <c:v>26</c:v>
                </c:pt>
                <c:pt idx="4195">
                  <c:v>25</c:v>
                </c:pt>
                <c:pt idx="4196">
                  <c:v>24</c:v>
                </c:pt>
                <c:pt idx="4197">
                  <c:v>24</c:v>
                </c:pt>
                <c:pt idx="4198">
                  <c:v>24</c:v>
                </c:pt>
                <c:pt idx="4199">
                  <c:v>24</c:v>
                </c:pt>
                <c:pt idx="4200">
                  <c:v>25</c:v>
                </c:pt>
                <c:pt idx="4201">
                  <c:v>24</c:v>
                </c:pt>
                <c:pt idx="4202">
                  <c:v>25</c:v>
                </c:pt>
                <c:pt idx="4203">
                  <c:v>34</c:v>
                </c:pt>
                <c:pt idx="4204">
                  <c:v>26</c:v>
                </c:pt>
                <c:pt idx="4205">
                  <c:v>26</c:v>
                </c:pt>
                <c:pt idx="4206">
                  <c:v>25</c:v>
                </c:pt>
                <c:pt idx="4207">
                  <c:v>23</c:v>
                </c:pt>
                <c:pt idx="4208">
                  <c:v>29</c:v>
                </c:pt>
                <c:pt idx="4209">
                  <c:v>25</c:v>
                </c:pt>
                <c:pt idx="4210">
                  <c:v>22</c:v>
                </c:pt>
                <c:pt idx="4211">
                  <c:v>24</c:v>
                </c:pt>
                <c:pt idx="4212">
                  <c:v>25</c:v>
                </c:pt>
                <c:pt idx="4213">
                  <c:v>24</c:v>
                </c:pt>
                <c:pt idx="4214">
                  <c:v>25</c:v>
                </c:pt>
                <c:pt idx="4215">
                  <c:v>24</c:v>
                </c:pt>
                <c:pt idx="4216">
                  <c:v>24</c:v>
                </c:pt>
                <c:pt idx="4217">
                  <c:v>24</c:v>
                </c:pt>
                <c:pt idx="4218">
                  <c:v>26</c:v>
                </c:pt>
                <c:pt idx="4219">
                  <c:v>24</c:v>
                </c:pt>
                <c:pt idx="4220">
                  <c:v>24</c:v>
                </c:pt>
                <c:pt idx="4221">
                  <c:v>24</c:v>
                </c:pt>
                <c:pt idx="4222">
                  <c:v>25</c:v>
                </c:pt>
                <c:pt idx="4223">
                  <c:v>24</c:v>
                </c:pt>
                <c:pt idx="4224">
                  <c:v>25</c:v>
                </c:pt>
                <c:pt idx="4225">
                  <c:v>25</c:v>
                </c:pt>
                <c:pt idx="4226">
                  <c:v>24</c:v>
                </c:pt>
                <c:pt idx="4227">
                  <c:v>24</c:v>
                </c:pt>
                <c:pt idx="4228">
                  <c:v>24</c:v>
                </c:pt>
                <c:pt idx="4229">
                  <c:v>25</c:v>
                </c:pt>
                <c:pt idx="4230">
                  <c:v>24</c:v>
                </c:pt>
                <c:pt idx="4231">
                  <c:v>25</c:v>
                </c:pt>
                <c:pt idx="4232">
                  <c:v>24</c:v>
                </c:pt>
                <c:pt idx="4233">
                  <c:v>23</c:v>
                </c:pt>
                <c:pt idx="4234">
                  <c:v>23</c:v>
                </c:pt>
                <c:pt idx="4235">
                  <c:v>23</c:v>
                </c:pt>
                <c:pt idx="4236">
                  <c:v>24</c:v>
                </c:pt>
                <c:pt idx="4237">
                  <c:v>25</c:v>
                </c:pt>
                <c:pt idx="4238">
                  <c:v>24</c:v>
                </c:pt>
                <c:pt idx="4239">
                  <c:v>25</c:v>
                </c:pt>
                <c:pt idx="4240">
                  <c:v>24</c:v>
                </c:pt>
                <c:pt idx="4241">
                  <c:v>27</c:v>
                </c:pt>
                <c:pt idx="4242">
                  <c:v>24</c:v>
                </c:pt>
                <c:pt idx="4243">
                  <c:v>23</c:v>
                </c:pt>
                <c:pt idx="4244">
                  <c:v>25</c:v>
                </c:pt>
                <c:pt idx="4245">
                  <c:v>24</c:v>
                </c:pt>
                <c:pt idx="4246">
                  <c:v>24</c:v>
                </c:pt>
                <c:pt idx="4247">
                  <c:v>25</c:v>
                </c:pt>
                <c:pt idx="4248">
                  <c:v>25</c:v>
                </c:pt>
                <c:pt idx="4249">
                  <c:v>25</c:v>
                </c:pt>
                <c:pt idx="4250">
                  <c:v>24</c:v>
                </c:pt>
                <c:pt idx="4251">
                  <c:v>25</c:v>
                </c:pt>
                <c:pt idx="4252">
                  <c:v>24</c:v>
                </c:pt>
                <c:pt idx="4253">
                  <c:v>24</c:v>
                </c:pt>
                <c:pt idx="4254">
                  <c:v>24</c:v>
                </c:pt>
                <c:pt idx="4255">
                  <c:v>24</c:v>
                </c:pt>
                <c:pt idx="4256">
                  <c:v>25</c:v>
                </c:pt>
                <c:pt idx="4257">
                  <c:v>24</c:v>
                </c:pt>
                <c:pt idx="4258">
                  <c:v>24</c:v>
                </c:pt>
                <c:pt idx="4259">
                  <c:v>24</c:v>
                </c:pt>
                <c:pt idx="4260">
                  <c:v>24</c:v>
                </c:pt>
                <c:pt idx="4261">
                  <c:v>25</c:v>
                </c:pt>
                <c:pt idx="4262">
                  <c:v>25</c:v>
                </c:pt>
                <c:pt idx="4263">
                  <c:v>25</c:v>
                </c:pt>
                <c:pt idx="4264">
                  <c:v>24</c:v>
                </c:pt>
                <c:pt idx="4265">
                  <c:v>24</c:v>
                </c:pt>
                <c:pt idx="4266">
                  <c:v>24</c:v>
                </c:pt>
                <c:pt idx="4267">
                  <c:v>23</c:v>
                </c:pt>
                <c:pt idx="4268">
                  <c:v>22</c:v>
                </c:pt>
                <c:pt idx="4269">
                  <c:v>25</c:v>
                </c:pt>
                <c:pt idx="4270">
                  <c:v>24</c:v>
                </c:pt>
                <c:pt idx="4271">
                  <c:v>26</c:v>
                </c:pt>
                <c:pt idx="4272">
                  <c:v>25</c:v>
                </c:pt>
                <c:pt idx="4273">
                  <c:v>23</c:v>
                </c:pt>
                <c:pt idx="4274">
                  <c:v>24</c:v>
                </c:pt>
                <c:pt idx="4275">
                  <c:v>25</c:v>
                </c:pt>
                <c:pt idx="4276">
                  <c:v>23</c:v>
                </c:pt>
                <c:pt idx="4277">
                  <c:v>25</c:v>
                </c:pt>
                <c:pt idx="4278">
                  <c:v>24</c:v>
                </c:pt>
                <c:pt idx="4279">
                  <c:v>25</c:v>
                </c:pt>
                <c:pt idx="4280">
                  <c:v>25</c:v>
                </c:pt>
                <c:pt idx="4281">
                  <c:v>24</c:v>
                </c:pt>
                <c:pt idx="4282">
                  <c:v>24</c:v>
                </c:pt>
                <c:pt idx="4283">
                  <c:v>25</c:v>
                </c:pt>
                <c:pt idx="4284">
                  <c:v>26</c:v>
                </c:pt>
                <c:pt idx="4285">
                  <c:v>24</c:v>
                </c:pt>
                <c:pt idx="4286">
                  <c:v>24</c:v>
                </c:pt>
                <c:pt idx="4287">
                  <c:v>24</c:v>
                </c:pt>
                <c:pt idx="4288">
                  <c:v>25</c:v>
                </c:pt>
                <c:pt idx="4289">
                  <c:v>24</c:v>
                </c:pt>
                <c:pt idx="4290">
                  <c:v>25</c:v>
                </c:pt>
                <c:pt idx="4291">
                  <c:v>25</c:v>
                </c:pt>
                <c:pt idx="4292">
                  <c:v>24</c:v>
                </c:pt>
                <c:pt idx="4293">
                  <c:v>24</c:v>
                </c:pt>
                <c:pt idx="4294">
                  <c:v>26</c:v>
                </c:pt>
                <c:pt idx="4295">
                  <c:v>24</c:v>
                </c:pt>
                <c:pt idx="4296">
                  <c:v>24</c:v>
                </c:pt>
                <c:pt idx="4297">
                  <c:v>25</c:v>
                </c:pt>
                <c:pt idx="4298">
                  <c:v>25</c:v>
                </c:pt>
                <c:pt idx="4299">
                  <c:v>23</c:v>
                </c:pt>
                <c:pt idx="4300">
                  <c:v>24</c:v>
                </c:pt>
                <c:pt idx="4301">
                  <c:v>24</c:v>
                </c:pt>
                <c:pt idx="4302">
                  <c:v>25</c:v>
                </c:pt>
                <c:pt idx="4303">
                  <c:v>24</c:v>
                </c:pt>
                <c:pt idx="4304">
                  <c:v>25</c:v>
                </c:pt>
                <c:pt idx="4305">
                  <c:v>24</c:v>
                </c:pt>
                <c:pt idx="4306">
                  <c:v>25</c:v>
                </c:pt>
                <c:pt idx="4307">
                  <c:v>24</c:v>
                </c:pt>
                <c:pt idx="4308">
                  <c:v>26</c:v>
                </c:pt>
                <c:pt idx="4309">
                  <c:v>25</c:v>
                </c:pt>
                <c:pt idx="4310">
                  <c:v>26</c:v>
                </c:pt>
                <c:pt idx="4311">
                  <c:v>24</c:v>
                </c:pt>
                <c:pt idx="4312">
                  <c:v>24</c:v>
                </c:pt>
                <c:pt idx="4313">
                  <c:v>23</c:v>
                </c:pt>
                <c:pt idx="4314">
                  <c:v>24</c:v>
                </c:pt>
                <c:pt idx="4315">
                  <c:v>24</c:v>
                </c:pt>
                <c:pt idx="4316">
                  <c:v>30</c:v>
                </c:pt>
                <c:pt idx="4317">
                  <c:v>26</c:v>
                </c:pt>
                <c:pt idx="4318">
                  <c:v>25</c:v>
                </c:pt>
                <c:pt idx="4319">
                  <c:v>25</c:v>
                </c:pt>
                <c:pt idx="4320">
                  <c:v>24</c:v>
                </c:pt>
                <c:pt idx="4321">
                  <c:v>25</c:v>
                </c:pt>
                <c:pt idx="4322">
                  <c:v>22</c:v>
                </c:pt>
                <c:pt idx="4323">
                  <c:v>24</c:v>
                </c:pt>
                <c:pt idx="4324">
                  <c:v>24</c:v>
                </c:pt>
                <c:pt idx="4325">
                  <c:v>24</c:v>
                </c:pt>
                <c:pt idx="4326">
                  <c:v>23</c:v>
                </c:pt>
                <c:pt idx="4327">
                  <c:v>23</c:v>
                </c:pt>
                <c:pt idx="4328">
                  <c:v>24</c:v>
                </c:pt>
                <c:pt idx="4329">
                  <c:v>24</c:v>
                </c:pt>
                <c:pt idx="4330">
                  <c:v>24</c:v>
                </c:pt>
                <c:pt idx="4331">
                  <c:v>25</c:v>
                </c:pt>
                <c:pt idx="4332">
                  <c:v>25</c:v>
                </c:pt>
                <c:pt idx="4333">
                  <c:v>25</c:v>
                </c:pt>
                <c:pt idx="4334">
                  <c:v>24</c:v>
                </c:pt>
                <c:pt idx="4335">
                  <c:v>25</c:v>
                </c:pt>
                <c:pt idx="4336">
                  <c:v>25</c:v>
                </c:pt>
                <c:pt idx="4337">
                  <c:v>25</c:v>
                </c:pt>
                <c:pt idx="4338">
                  <c:v>25</c:v>
                </c:pt>
                <c:pt idx="4339">
                  <c:v>24</c:v>
                </c:pt>
                <c:pt idx="4340">
                  <c:v>25</c:v>
                </c:pt>
                <c:pt idx="4341">
                  <c:v>25</c:v>
                </c:pt>
                <c:pt idx="4342">
                  <c:v>24</c:v>
                </c:pt>
                <c:pt idx="4343">
                  <c:v>24</c:v>
                </c:pt>
                <c:pt idx="4344">
                  <c:v>25</c:v>
                </c:pt>
                <c:pt idx="4345">
                  <c:v>24</c:v>
                </c:pt>
                <c:pt idx="4346">
                  <c:v>24</c:v>
                </c:pt>
                <c:pt idx="4347">
                  <c:v>20</c:v>
                </c:pt>
                <c:pt idx="4348">
                  <c:v>25</c:v>
                </c:pt>
                <c:pt idx="4349">
                  <c:v>23</c:v>
                </c:pt>
                <c:pt idx="4350">
                  <c:v>25</c:v>
                </c:pt>
                <c:pt idx="4351">
                  <c:v>24</c:v>
                </c:pt>
                <c:pt idx="4352">
                  <c:v>25</c:v>
                </c:pt>
                <c:pt idx="4353">
                  <c:v>24</c:v>
                </c:pt>
                <c:pt idx="4354">
                  <c:v>22</c:v>
                </c:pt>
                <c:pt idx="4355">
                  <c:v>25</c:v>
                </c:pt>
                <c:pt idx="4356">
                  <c:v>25</c:v>
                </c:pt>
                <c:pt idx="4357">
                  <c:v>24</c:v>
                </c:pt>
                <c:pt idx="4358">
                  <c:v>24</c:v>
                </c:pt>
                <c:pt idx="4359">
                  <c:v>24</c:v>
                </c:pt>
                <c:pt idx="4360">
                  <c:v>25</c:v>
                </c:pt>
                <c:pt idx="4361">
                  <c:v>25</c:v>
                </c:pt>
                <c:pt idx="4362">
                  <c:v>27</c:v>
                </c:pt>
                <c:pt idx="4363">
                  <c:v>24</c:v>
                </c:pt>
                <c:pt idx="4364">
                  <c:v>25</c:v>
                </c:pt>
                <c:pt idx="4365">
                  <c:v>25</c:v>
                </c:pt>
                <c:pt idx="4366">
                  <c:v>23</c:v>
                </c:pt>
                <c:pt idx="4367">
                  <c:v>24</c:v>
                </c:pt>
                <c:pt idx="4368">
                  <c:v>24</c:v>
                </c:pt>
                <c:pt idx="4369">
                  <c:v>24</c:v>
                </c:pt>
                <c:pt idx="4370">
                  <c:v>26</c:v>
                </c:pt>
                <c:pt idx="4371">
                  <c:v>25</c:v>
                </c:pt>
                <c:pt idx="4372">
                  <c:v>26</c:v>
                </c:pt>
                <c:pt idx="4373">
                  <c:v>24</c:v>
                </c:pt>
                <c:pt idx="4374">
                  <c:v>26</c:v>
                </c:pt>
                <c:pt idx="4375">
                  <c:v>24</c:v>
                </c:pt>
                <c:pt idx="4376">
                  <c:v>25</c:v>
                </c:pt>
                <c:pt idx="4377">
                  <c:v>25</c:v>
                </c:pt>
                <c:pt idx="4378">
                  <c:v>23</c:v>
                </c:pt>
                <c:pt idx="4379">
                  <c:v>25</c:v>
                </c:pt>
                <c:pt idx="4380">
                  <c:v>24</c:v>
                </c:pt>
                <c:pt idx="4381">
                  <c:v>25</c:v>
                </c:pt>
                <c:pt idx="4382">
                  <c:v>22</c:v>
                </c:pt>
                <c:pt idx="4383">
                  <c:v>27</c:v>
                </c:pt>
                <c:pt idx="4384">
                  <c:v>24</c:v>
                </c:pt>
                <c:pt idx="4385">
                  <c:v>25</c:v>
                </c:pt>
                <c:pt idx="4386">
                  <c:v>25</c:v>
                </c:pt>
                <c:pt idx="4387">
                  <c:v>25</c:v>
                </c:pt>
                <c:pt idx="4388">
                  <c:v>23</c:v>
                </c:pt>
                <c:pt idx="4389">
                  <c:v>24</c:v>
                </c:pt>
                <c:pt idx="4390">
                  <c:v>23</c:v>
                </c:pt>
                <c:pt idx="4391">
                  <c:v>26</c:v>
                </c:pt>
                <c:pt idx="4392">
                  <c:v>24</c:v>
                </c:pt>
                <c:pt idx="4393">
                  <c:v>23</c:v>
                </c:pt>
                <c:pt idx="4394">
                  <c:v>23</c:v>
                </c:pt>
                <c:pt idx="4395">
                  <c:v>24</c:v>
                </c:pt>
                <c:pt idx="4396">
                  <c:v>24</c:v>
                </c:pt>
                <c:pt idx="4397">
                  <c:v>28</c:v>
                </c:pt>
                <c:pt idx="4398">
                  <c:v>25</c:v>
                </c:pt>
                <c:pt idx="4399">
                  <c:v>25</c:v>
                </c:pt>
                <c:pt idx="4400">
                  <c:v>25</c:v>
                </c:pt>
                <c:pt idx="4401">
                  <c:v>25</c:v>
                </c:pt>
                <c:pt idx="4402">
                  <c:v>24</c:v>
                </c:pt>
                <c:pt idx="4403">
                  <c:v>25</c:v>
                </c:pt>
                <c:pt idx="4404">
                  <c:v>24</c:v>
                </c:pt>
                <c:pt idx="4405">
                  <c:v>25</c:v>
                </c:pt>
                <c:pt idx="4406">
                  <c:v>24</c:v>
                </c:pt>
                <c:pt idx="4407">
                  <c:v>24</c:v>
                </c:pt>
                <c:pt idx="4408">
                  <c:v>24</c:v>
                </c:pt>
                <c:pt idx="4409">
                  <c:v>25</c:v>
                </c:pt>
                <c:pt idx="4410">
                  <c:v>25</c:v>
                </c:pt>
                <c:pt idx="4411">
                  <c:v>24</c:v>
                </c:pt>
                <c:pt idx="4412">
                  <c:v>24</c:v>
                </c:pt>
                <c:pt idx="4413">
                  <c:v>27</c:v>
                </c:pt>
                <c:pt idx="4414">
                  <c:v>25</c:v>
                </c:pt>
                <c:pt idx="4415">
                  <c:v>18</c:v>
                </c:pt>
                <c:pt idx="4416">
                  <c:v>24</c:v>
                </c:pt>
                <c:pt idx="4417">
                  <c:v>25</c:v>
                </c:pt>
                <c:pt idx="4418">
                  <c:v>24</c:v>
                </c:pt>
                <c:pt idx="4419">
                  <c:v>30</c:v>
                </c:pt>
                <c:pt idx="4420">
                  <c:v>25</c:v>
                </c:pt>
                <c:pt idx="4421">
                  <c:v>22</c:v>
                </c:pt>
                <c:pt idx="4422">
                  <c:v>25</c:v>
                </c:pt>
                <c:pt idx="4423">
                  <c:v>25</c:v>
                </c:pt>
                <c:pt idx="4424">
                  <c:v>17</c:v>
                </c:pt>
                <c:pt idx="4425">
                  <c:v>24</c:v>
                </c:pt>
                <c:pt idx="4426">
                  <c:v>24</c:v>
                </c:pt>
                <c:pt idx="4427">
                  <c:v>25</c:v>
                </c:pt>
                <c:pt idx="4428">
                  <c:v>24</c:v>
                </c:pt>
                <c:pt idx="4429">
                  <c:v>24</c:v>
                </c:pt>
                <c:pt idx="4430">
                  <c:v>22</c:v>
                </c:pt>
                <c:pt idx="4431">
                  <c:v>26</c:v>
                </c:pt>
                <c:pt idx="4432">
                  <c:v>24</c:v>
                </c:pt>
                <c:pt idx="4433">
                  <c:v>25</c:v>
                </c:pt>
                <c:pt idx="4434">
                  <c:v>25</c:v>
                </c:pt>
                <c:pt idx="4435">
                  <c:v>24</c:v>
                </c:pt>
                <c:pt idx="4436">
                  <c:v>24</c:v>
                </c:pt>
                <c:pt idx="4437">
                  <c:v>24</c:v>
                </c:pt>
                <c:pt idx="4438">
                  <c:v>24</c:v>
                </c:pt>
                <c:pt idx="4439">
                  <c:v>23</c:v>
                </c:pt>
                <c:pt idx="4440">
                  <c:v>26</c:v>
                </c:pt>
                <c:pt idx="4441">
                  <c:v>25</c:v>
                </c:pt>
                <c:pt idx="4442">
                  <c:v>24</c:v>
                </c:pt>
                <c:pt idx="4443">
                  <c:v>25</c:v>
                </c:pt>
                <c:pt idx="4444">
                  <c:v>25</c:v>
                </c:pt>
                <c:pt idx="4445">
                  <c:v>24</c:v>
                </c:pt>
                <c:pt idx="4446">
                  <c:v>24</c:v>
                </c:pt>
                <c:pt idx="4447">
                  <c:v>25</c:v>
                </c:pt>
                <c:pt idx="4448">
                  <c:v>24</c:v>
                </c:pt>
                <c:pt idx="4449">
                  <c:v>24</c:v>
                </c:pt>
                <c:pt idx="4450">
                  <c:v>25</c:v>
                </c:pt>
                <c:pt idx="4451">
                  <c:v>25</c:v>
                </c:pt>
                <c:pt idx="4452">
                  <c:v>24</c:v>
                </c:pt>
                <c:pt idx="4453">
                  <c:v>24</c:v>
                </c:pt>
                <c:pt idx="4454">
                  <c:v>23</c:v>
                </c:pt>
                <c:pt idx="4455">
                  <c:v>24</c:v>
                </c:pt>
                <c:pt idx="4456">
                  <c:v>25</c:v>
                </c:pt>
                <c:pt idx="4457">
                  <c:v>23</c:v>
                </c:pt>
                <c:pt idx="4458">
                  <c:v>26</c:v>
                </c:pt>
                <c:pt idx="4459">
                  <c:v>24</c:v>
                </c:pt>
                <c:pt idx="4460">
                  <c:v>25</c:v>
                </c:pt>
                <c:pt idx="4461">
                  <c:v>25</c:v>
                </c:pt>
                <c:pt idx="4462">
                  <c:v>24</c:v>
                </c:pt>
                <c:pt idx="4463">
                  <c:v>24</c:v>
                </c:pt>
                <c:pt idx="4464">
                  <c:v>23</c:v>
                </c:pt>
                <c:pt idx="4465">
                  <c:v>24</c:v>
                </c:pt>
                <c:pt idx="4466">
                  <c:v>24</c:v>
                </c:pt>
                <c:pt idx="4467">
                  <c:v>24</c:v>
                </c:pt>
                <c:pt idx="4468">
                  <c:v>25</c:v>
                </c:pt>
                <c:pt idx="4469">
                  <c:v>24</c:v>
                </c:pt>
                <c:pt idx="4470">
                  <c:v>24</c:v>
                </c:pt>
                <c:pt idx="4471">
                  <c:v>22</c:v>
                </c:pt>
                <c:pt idx="4472">
                  <c:v>24</c:v>
                </c:pt>
                <c:pt idx="4473">
                  <c:v>26</c:v>
                </c:pt>
                <c:pt idx="4474">
                  <c:v>25</c:v>
                </c:pt>
                <c:pt idx="4475">
                  <c:v>25</c:v>
                </c:pt>
                <c:pt idx="4476">
                  <c:v>25</c:v>
                </c:pt>
                <c:pt idx="4477">
                  <c:v>24</c:v>
                </c:pt>
                <c:pt idx="4478">
                  <c:v>25</c:v>
                </c:pt>
                <c:pt idx="4479">
                  <c:v>26</c:v>
                </c:pt>
                <c:pt idx="4480">
                  <c:v>25</c:v>
                </c:pt>
                <c:pt idx="4481">
                  <c:v>25</c:v>
                </c:pt>
                <c:pt idx="4482">
                  <c:v>23</c:v>
                </c:pt>
                <c:pt idx="4483">
                  <c:v>23</c:v>
                </c:pt>
                <c:pt idx="4484">
                  <c:v>24</c:v>
                </c:pt>
                <c:pt idx="4485">
                  <c:v>24</c:v>
                </c:pt>
                <c:pt idx="4486">
                  <c:v>23</c:v>
                </c:pt>
                <c:pt idx="4487">
                  <c:v>23</c:v>
                </c:pt>
                <c:pt idx="4488">
                  <c:v>26</c:v>
                </c:pt>
                <c:pt idx="4489">
                  <c:v>24</c:v>
                </c:pt>
                <c:pt idx="4490">
                  <c:v>26</c:v>
                </c:pt>
                <c:pt idx="4491">
                  <c:v>24</c:v>
                </c:pt>
                <c:pt idx="4492">
                  <c:v>25</c:v>
                </c:pt>
                <c:pt idx="4493">
                  <c:v>24</c:v>
                </c:pt>
                <c:pt idx="4494">
                  <c:v>24</c:v>
                </c:pt>
                <c:pt idx="4495">
                  <c:v>25</c:v>
                </c:pt>
                <c:pt idx="4496">
                  <c:v>23</c:v>
                </c:pt>
                <c:pt idx="4497">
                  <c:v>24</c:v>
                </c:pt>
                <c:pt idx="4498">
                  <c:v>25</c:v>
                </c:pt>
                <c:pt idx="4499">
                  <c:v>25</c:v>
                </c:pt>
                <c:pt idx="4500">
                  <c:v>25</c:v>
                </c:pt>
                <c:pt idx="4501">
                  <c:v>24</c:v>
                </c:pt>
                <c:pt idx="4502">
                  <c:v>25</c:v>
                </c:pt>
                <c:pt idx="4503">
                  <c:v>24</c:v>
                </c:pt>
                <c:pt idx="4504">
                  <c:v>25</c:v>
                </c:pt>
                <c:pt idx="4505">
                  <c:v>23</c:v>
                </c:pt>
                <c:pt idx="4506">
                  <c:v>24</c:v>
                </c:pt>
                <c:pt idx="4507">
                  <c:v>24</c:v>
                </c:pt>
                <c:pt idx="4508">
                  <c:v>23</c:v>
                </c:pt>
                <c:pt idx="4509">
                  <c:v>24</c:v>
                </c:pt>
                <c:pt idx="4510">
                  <c:v>24</c:v>
                </c:pt>
                <c:pt idx="4511">
                  <c:v>25</c:v>
                </c:pt>
                <c:pt idx="4512">
                  <c:v>24</c:v>
                </c:pt>
                <c:pt idx="4513">
                  <c:v>25</c:v>
                </c:pt>
                <c:pt idx="4514">
                  <c:v>25</c:v>
                </c:pt>
                <c:pt idx="4515">
                  <c:v>24</c:v>
                </c:pt>
                <c:pt idx="4516">
                  <c:v>25</c:v>
                </c:pt>
                <c:pt idx="4517">
                  <c:v>24</c:v>
                </c:pt>
                <c:pt idx="4518">
                  <c:v>24</c:v>
                </c:pt>
                <c:pt idx="4519">
                  <c:v>25</c:v>
                </c:pt>
                <c:pt idx="4520">
                  <c:v>24</c:v>
                </c:pt>
                <c:pt idx="4521">
                  <c:v>24</c:v>
                </c:pt>
                <c:pt idx="4522">
                  <c:v>24</c:v>
                </c:pt>
                <c:pt idx="4523">
                  <c:v>25</c:v>
                </c:pt>
                <c:pt idx="4524">
                  <c:v>24</c:v>
                </c:pt>
                <c:pt idx="4525">
                  <c:v>25</c:v>
                </c:pt>
                <c:pt idx="4526">
                  <c:v>24</c:v>
                </c:pt>
                <c:pt idx="4527">
                  <c:v>25</c:v>
                </c:pt>
                <c:pt idx="4528">
                  <c:v>23</c:v>
                </c:pt>
                <c:pt idx="4529">
                  <c:v>25</c:v>
                </c:pt>
                <c:pt idx="4530">
                  <c:v>24</c:v>
                </c:pt>
                <c:pt idx="4531">
                  <c:v>25</c:v>
                </c:pt>
                <c:pt idx="4532">
                  <c:v>22</c:v>
                </c:pt>
                <c:pt idx="4533">
                  <c:v>23</c:v>
                </c:pt>
                <c:pt idx="4534">
                  <c:v>24</c:v>
                </c:pt>
                <c:pt idx="4535">
                  <c:v>24</c:v>
                </c:pt>
                <c:pt idx="4536">
                  <c:v>24</c:v>
                </c:pt>
                <c:pt idx="4537">
                  <c:v>23</c:v>
                </c:pt>
                <c:pt idx="4538">
                  <c:v>25</c:v>
                </c:pt>
                <c:pt idx="4539">
                  <c:v>24</c:v>
                </c:pt>
                <c:pt idx="4540">
                  <c:v>23</c:v>
                </c:pt>
                <c:pt idx="4541">
                  <c:v>24</c:v>
                </c:pt>
                <c:pt idx="4542">
                  <c:v>24</c:v>
                </c:pt>
                <c:pt idx="4543">
                  <c:v>24</c:v>
                </c:pt>
                <c:pt idx="4544">
                  <c:v>25</c:v>
                </c:pt>
                <c:pt idx="4545">
                  <c:v>24</c:v>
                </c:pt>
                <c:pt idx="4546">
                  <c:v>25</c:v>
                </c:pt>
                <c:pt idx="4547">
                  <c:v>24</c:v>
                </c:pt>
                <c:pt idx="4548">
                  <c:v>25</c:v>
                </c:pt>
                <c:pt idx="4549">
                  <c:v>23</c:v>
                </c:pt>
                <c:pt idx="4550">
                  <c:v>24</c:v>
                </c:pt>
                <c:pt idx="4551">
                  <c:v>24</c:v>
                </c:pt>
                <c:pt idx="4552">
                  <c:v>25</c:v>
                </c:pt>
                <c:pt idx="4553">
                  <c:v>24</c:v>
                </c:pt>
                <c:pt idx="4554">
                  <c:v>26</c:v>
                </c:pt>
                <c:pt idx="4555">
                  <c:v>25</c:v>
                </c:pt>
                <c:pt idx="4556">
                  <c:v>25</c:v>
                </c:pt>
                <c:pt idx="4557">
                  <c:v>24</c:v>
                </c:pt>
                <c:pt idx="4558">
                  <c:v>25</c:v>
                </c:pt>
                <c:pt idx="4559">
                  <c:v>25</c:v>
                </c:pt>
                <c:pt idx="4560">
                  <c:v>25</c:v>
                </c:pt>
                <c:pt idx="4561">
                  <c:v>24</c:v>
                </c:pt>
                <c:pt idx="4562">
                  <c:v>24</c:v>
                </c:pt>
                <c:pt idx="4563">
                  <c:v>24</c:v>
                </c:pt>
                <c:pt idx="4564">
                  <c:v>24</c:v>
                </c:pt>
                <c:pt idx="4565">
                  <c:v>24</c:v>
                </c:pt>
                <c:pt idx="4566">
                  <c:v>25</c:v>
                </c:pt>
                <c:pt idx="4567">
                  <c:v>25</c:v>
                </c:pt>
                <c:pt idx="4568">
                  <c:v>25</c:v>
                </c:pt>
                <c:pt idx="4569">
                  <c:v>25</c:v>
                </c:pt>
                <c:pt idx="4570">
                  <c:v>24</c:v>
                </c:pt>
                <c:pt idx="4571">
                  <c:v>25</c:v>
                </c:pt>
                <c:pt idx="4572">
                  <c:v>24</c:v>
                </c:pt>
                <c:pt idx="4573">
                  <c:v>24</c:v>
                </c:pt>
                <c:pt idx="4574">
                  <c:v>24</c:v>
                </c:pt>
                <c:pt idx="4575">
                  <c:v>25</c:v>
                </c:pt>
                <c:pt idx="4576">
                  <c:v>24</c:v>
                </c:pt>
                <c:pt idx="4577">
                  <c:v>24</c:v>
                </c:pt>
                <c:pt idx="4578">
                  <c:v>24</c:v>
                </c:pt>
                <c:pt idx="4579">
                  <c:v>23</c:v>
                </c:pt>
                <c:pt idx="4580">
                  <c:v>26</c:v>
                </c:pt>
                <c:pt idx="4581">
                  <c:v>25</c:v>
                </c:pt>
                <c:pt idx="4582">
                  <c:v>24</c:v>
                </c:pt>
                <c:pt idx="4583">
                  <c:v>24</c:v>
                </c:pt>
                <c:pt idx="4584">
                  <c:v>25</c:v>
                </c:pt>
                <c:pt idx="4585">
                  <c:v>24</c:v>
                </c:pt>
                <c:pt idx="4586">
                  <c:v>23</c:v>
                </c:pt>
                <c:pt idx="4587">
                  <c:v>25</c:v>
                </c:pt>
                <c:pt idx="4588">
                  <c:v>25</c:v>
                </c:pt>
                <c:pt idx="4589">
                  <c:v>26</c:v>
                </c:pt>
                <c:pt idx="4590">
                  <c:v>25</c:v>
                </c:pt>
                <c:pt idx="4591">
                  <c:v>25</c:v>
                </c:pt>
                <c:pt idx="4592">
                  <c:v>25</c:v>
                </c:pt>
                <c:pt idx="4593">
                  <c:v>23</c:v>
                </c:pt>
                <c:pt idx="4594">
                  <c:v>25</c:v>
                </c:pt>
                <c:pt idx="4595">
                  <c:v>24</c:v>
                </c:pt>
                <c:pt idx="4596">
                  <c:v>25</c:v>
                </c:pt>
                <c:pt idx="4597">
                  <c:v>25</c:v>
                </c:pt>
                <c:pt idx="4598">
                  <c:v>25</c:v>
                </c:pt>
                <c:pt idx="4599">
                  <c:v>23</c:v>
                </c:pt>
                <c:pt idx="4600">
                  <c:v>23</c:v>
                </c:pt>
                <c:pt idx="4601">
                  <c:v>24</c:v>
                </c:pt>
                <c:pt idx="4602">
                  <c:v>24</c:v>
                </c:pt>
                <c:pt idx="4603">
                  <c:v>24</c:v>
                </c:pt>
                <c:pt idx="4604">
                  <c:v>23</c:v>
                </c:pt>
                <c:pt idx="4605">
                  <c:v>25</c:v>
                </c:pt>
                <c:pt idx="4606">
                  <c:v>23</c:v>
                </c:pt>
                <c:pt idx="4607">
                  <c:v>25</c:v>
                </c:pt>
                <c:pt idx="4608">
                  <c:v>25</c:v>
                </c:pt>
                <c:pt idx="4609">
                  <c:v>25</c:v>
                </c:pt>
                <c:pt idx="4610">
                  <c:v>23</c:v>
                </c:pt>
                <c:pt idx="4611">
                  <c:v>25</c:v>
                </c:pt>
                <c:pt idx="4612">
                  <c:v>25</c:v>
                </c:pt>
                <c:pt idx="4613">
                  <c:v>25</c:v>
                </c:pt>
                <c:pt idx="4614">
                  <c:v>26</c:v>
                </c:pt>
                <c:pt idx="4615">
                  <c:v>24</c:v>
                </c:pt>
                <c:pt idx="4616">
                  <c:v>25</c:v>
                </c:pt>
                <c:pt idx="4617">
                  <c:v>25</c:v>
                </c:pt>
                <c:pt idx="4618">
                  <c:v>24</c:v>
                </c:pt>
                <c:pt idx="4619">
                  <c:v>25</c:v>
                </c:pt>
                <c:pt idx="4620">
                  <c:v>26</c:v>
                </c:pt>
                <c:pt idx="4621">
                  <c:v>24</c:v>
                </c:pt>
                <c:pt idx="4622">
                  <c:v>24</c:v>
                </c:pt>
                <c:pt idx="4623">
                  <c:v>26</c:v>
                </c:pt>
                <c:pt idx="4624">
                  <c:v>23</c:v>
                </c:pt>
                <c:pt idx="4625">
                  <c:v>25</c:v>
                </c:pt>
                <c:pt idx="4626">
                  <c:v>23</c:v>
                </c:pt>
                <c:pt idx="4627">
                  <c:v>25</c:v>
                </c:pt>
                <c:pt idx="4628">
                  <c:v>25</c:v>
                </c:pt>
                <c:pt idx="4629">
                  <c:v>24</c:v>
                </c:pt>
                <c:pt idx="4630">
                  <c:v>25</c:v>
                </c:pt>
                <c:pt idx="4631">
                  <c:v>26</c:v>
                </c:pt>
                <c:pt idx="4632">
                  <c:v>25</c:v>
                </c:pt>
                <c:pt idx="4633">
                  <c:v>24</c:v>
                </c:pt>
                <c:pt idx="4634">
                  <c:v>26</c:v>
                </c:pt>
                <c:pt idx="4635">
                  <c:v>25</c:v>
                </c:pt>
                <c:pt idx="4636">
                  <c:v>24</c:v>
                </c:pt>
                <c:pt idx="4637">
                  <c:v>25</c:v>
                </c:pt>
                <c:pt idx="4638">
                  <c:v>25</c:v>
                </c:pt>
                <c:pt idx="4639">
                  <c:v>25</c:v>
                </c:pt>
                <c:pt idx="4640">
                  <c:v>24</c:v>
                </c:pt>
                <c:pt idx="4641">
                  <c:v>24</c:v>
                </c:pt>
                <c:pt idx="4642">
                  <c:v>25</c:v>
                </c:pt>
                <c:pt idx="4643">
                  <c:v>24</c:v>
                </c:pt>
                <c:pt idx="4644">
                  <c:v>25</c:v>
                </c:pt>
                <c:pt idx="4645">
                  <c:v>25</c:v>
                </c:pt>
                <c:pt idx="4646">
                  <c:v>25</c:v>
                </c:pt>
                <c:pt idx="4647">
                  <c:v>24</c:v>
                </c:pt>
                <c:pt idx="4648">
                  <c:v>26</c:v>
                </c:pt>
                <c:pt idx="4649">
                  <c:v>24</c:v>
                </c:pt>
                <c:pt idx="4650">
                  <c:v>24</c:v>
                </c:pt>
                <c:pt idx="4651">
                  <c:v>24</c:v>
                </c:pt>
                <c:pt idx="4652">
                  <c:v>24</c:v>
                </c:pt>
                <c:pt idx="4653">
                  <c:v>24</c:v>
                </c:pt>
                <c:pt idx="4654">
                  <c:v>25</c:v>
                </c:pt>
                <c:pt idx="4655">
                  <c:v>25</c:v>
                </c:pt>
                <c:pt idx="4656">
                  <c:v>24</c:v>
                </c:pt>
                <c:pt idx="4657">
                  <c:v>25</c:v>
                </c:pt>
                <c:pt idx="4658">
                  <c:v>23</c:v>
                </c:pt>
                <c:pt idx="4659">
                  <c:v>26</c:v>
                </c:pt>
                <c:pt idx="4660">
                  <c:v>24</c:v>
                </c:pt>
                <c:pt idx="4661">
                  <c:v>24</c:v>
                </c:pt>
                <c:pt idx="4662">
                  <c:v>24</c:v>
                </c:pt>
                <c:pt idx="4663">
                  <c:v>24</c:v>
                </c:pt>
                <c:pt idx="4664">
                  <c:v>24</c:v>
                </c:pt>
                <c:pt idx="4665">
                  <c:v>24</c:v>
                </c:pt>
                <c:pt idx="4666">
                  <c:v>24</c:v>
                </c:pt>
                <c:pt idx="4667">
                  <c:v>25</c:v>
                </c:pt>
                <c:pt idx="4668">
                  <c:v>24</c:v>
                </c:pt>
                <c:pt idx="4669">
                  <c:v>24</c:v>
                </c:pt>
                <c:pt idx="4670">
                  <c:v>24</c:v>
                </c:pt>
                <c:pt idx="4671">
                  <c:v>25</c:v>
                </c:pt>
                <c:pt idx="4672">
                  <c:v>22</c:v>
                </c:pt>
                <c:pt idx="4673">
                  <c:v>25</c:v>
                </c:pt>
                <c:pt idx="4674">
                  <c:v>24</c:v>
                </c:pt>
                <c:pt idx="4675">
                  <c:v>24</c:v>
                </c:pt>
                <c:pt idx="4676">
                  <c:v>24</c:v>
                </c:pt>
                <c:pt idx="4677">
                  <c:v>23</c:v>
                </c:pt>
                <c:pt idx="4678">
                  <c:v>23</c:v>
                </c:pt>
                <c:pt idx="4679">
                  <c:v>23</c:v>
                </c:pt>
                <c:pt idx="4680">
                  <c:v>25</c:v>
                </c:pt>
                <c:pt idx="4681">
                  <c:v>25</c:v>
                </c:pt>
                <c:pt idx="4682">
                  <c:v>24</c:v>
                </c:pt>
                <c:pt idx="4683">
                  <c:v>25</c:v>
                </c:pt>
                <c:pt idx="4684">
                  <c:v>24</c:v>
                </c:pt>
                <c:pt idx="4685">
                  <c:v>25</c:v>
                </c:pt>
                <c:pt idx="4686">
                  <c:v>21</c:v>
                </c:pt>
                <c:pt idx="4687">
                  <c:v>24</c:v>
                </c:pt>
                <c:pt idx="4688">
                  <c:v>26</c:v>
                </c:pt>
                <c:pt idx="4689">
                  <c:v>24</c:v>
                </c:pt>
                <c:pt idx="4690">
                  <c:v>25</c:v>
                </c:pt>
                <c:pt idx="4691">
                  <c:v>25</c:v>
                </c:pt>
                <c:pt idx="4692">
                  <c:v>24</c:v>
                </c:pt>
                <c:pt idx="4693">
                  <c:v>25</c:v>
                </c:pt>
                <c:pt idx="4694">
                  <c:v>24</c:v>
                </c:pt>
                <c:pt idx="4695">
                  <c:v>24</c:v>
                </c:pt>
                <c:pt idx="4696">
                  <c:v>25</c:v>
                </c:pt>
                <c:pt idx="4697">
                  <c:v>24</c:v>
                </c:pt>
                <c:pt idx="4698">
                  <c:v>23</c:v>
                </c:pt>
                <c:pt idx="4699">
                  <c:v>24</c:v>
                </c:pt>
                <c:pt idx="4700">
                  <c:v>24</c:v>
                </c:pt>
                <c:pt idx="4701">
                  <c:v>24</c:v>
                </c:pt>
                <c:pt idx="4702">
                  <c:v>24</c:v>
                </c:pt>
                <c:pt idx="4703">
                  <c:v>24</c:v>
                </c:pt>
                <c:pt idx="4704">
                  <c:v>25</c:v>
                </c:pt>
                <c:pt idx="4705">
                  <c:v>24</c:v>
                </c:pt>
                <c:pt idx="4706">
                  <c:v>22</c:v>
                </c:pt>
                <c:pt idx="4707">
                  <c:v>26</c:v>
                </c:pt>
                <c:pt idx="4708">
                  <c:v>24</c:v>
                </c:pt>
                <c:pt idx="4709">
                  <c:v>24</c:v>
                </c:pt>
                <c:pt idx="4710">
                  <c:v>24</c:v>
                </c:pt>
                <c:pt idx="4711">
                  <c:v>24</c:v>
                </c:pt>
                <c:pt idx="4712">
                  <c:v>25</c:v>
                </c:pt>
                <c:pt idx="4713">
                  <c:v>24</c:v>
                </c:pt>
                <c:pt idx="4714">
                  <c:v>24</c:v>
                </c:pt>
                <c:pt idx="4715">
                  <c:v>24</c:v>
                </c:pt>
                <c:pt idx="4716">
                  <c:v>24</c:v>
                </c:pt>
                <c:pt idx="4717">
                  <c:v>24</c:v>
                </c:pt>
                <c:pt idx="4718">
                  <c:v>21</c:v>
                </c:pt>
                <c:pt idx="4719">
                  <c:v>24</c:v>
                </c:pt>
                <c:pt idx="4720">
                  <c:v>24</c:v>
                </c:pt>
                <c:pt idx="4721">
                  <c:v>24</c:v>
                </c:pt>
                <c:pt idx="4722">
                  <c:v>25</c:v>
                </c:pt>
                <c:pt idx="4723">
                  <c:v>23</c:v>
                </c:pt>
                <c:pt idx="4724">
                  <c:v>24</c:v>
                </c:pt>
                <c:pt idx="4725">
                  <c:v>26</c:v>
                </c:pt>
                <c:pt idx="4726">
                  <c:v>23</c:v>
                </c:pt>
                <c:pt idx="4727">
                  <c:v>24</c:v>
                </c:pt>
                <c:pt idx="4728">
                  <c:v>24</c:v>
                </c:pt>
                <c:pt idx="4729">
                  <c:v>25</c:v>
                </c:pt>
                <c:pt idx="4730">
                  <c:v>24</c:v>
                </c:pt>
                <c:pt idx="4731">
                  <c:v>24</c:v>
                </c:pt>
                <c:pt idx="4732">
                  <c:v>25</c:v>
                </c:pt>
                <c:pt idx="4733">
                  <c:v>24</c:v>
                </c:pt>
                <c:pt idx="4734">
                  <c:v>24</c:v>
                </c:pt>
                <c:pt idx="4735">
                  <c:v>26</c:v>
                </c:pt>
                <c:pt idx="4736">
                  <c:v>24</c:v>
                </c:pt>
                <c:pt idx="4737">
                  <c:v>24</c:v>
                </c:pt>
                <c:pt idx="4738">
                  <c:v>23</c:v>
                </c:pt>
                <c:pt idx="4739">
                  <c:v>24</c:v>
                </c:pt>
                <c:pt idx="4740">
                  <c:v>24</c:v>
                </c:pt>
                <c:pt idx="4741">
                  <c:v>24</c:v>
                </c:pt>
                <c:pt idx="4742">
                  <c:v>25</c:v>
                </c:pt>
                <c:pt idx="4743">
                  <c:v>27</c:v>
                </c:pt>
                <c:pt idx="4744">
                  <c:v>26</c:v>
                </c:pt>
                <c:pt idx="4745">
                  <c:v>25</c:v>
                </c:pt>
                <c:pt idx="4746">
                  <c:v>22</c:v>
                </c:pt>
                <c:pt idx="4747">
                  <c:v>24</c:v>
                </c:pt>
                <c:pt idx="4748">
                  <c:v>25</c:v>
                </c:pt>
                <c:pt idx="4749">
                  <c:v>25</c:v>
                </c:pt>
                <c:pt idx="4750">
                  <c:v>25</c:v>
                </c:pt>
                <c:pt idx="4751">
                  <c:v>23</c:v>
                </c:pt>
                <c:pt idx="4752">
                  <c:v>26</c:v>
                </c:pt>
                <c:pt idx="4753">
                  <c:v>24</c:v>
                </c:pt>
                <c:pt idx="4754">
                  <c:v>24</c:v>
                </c:pt>
                <c:pt idx="4755">
                  <c:v>24</c:v>
                </c:pt>
                <c:pt idx="4756">
                  <c:v>27</c:v>
                </c:pt>
                <c:pt idx="4757">
                  <c:v>24</c:v>
                </c:pt>
                <c:pt idx="4758">
                  <c:v>24</c:v>
                </c:pt>
                <c:pt idx="4759">
                  <c:v>24</c:v>
                </c:pt>
                <c:pt idx="4760">
                  <c:v>24</c:v>
                </c:pt>
                <c:pt idx="4761">
                  <c:v>24</c:v>
                </c:pt>
                <c:pt idx="4762">
                  <c:v>24</c:v>
                </c:pt>
                <c:pt idx="4763">
                  <c:v>25</c:v>
                </c:pt>
                <c:pt idx="4764">
                  <c:v>24</c:v>
                </c:pt>
                <c:pt idx="4765">
                  <c:v>25</c:v>
                </c:pt>
                <c:pt idx="4766">
                  <c:v>24</c:v>
                </c:pt>
                <c:pt idx="4767">
                  <c:v>24</c:v>
                </c:pt>
                <c:pt idx="4768">
                  <c:v>23</c:v>
                </c:pt>
                <c:pt idx="4769">
                  <c:v>26</c:v>
                </c:pt>
                <c:pt idx="4770">
                  <c:v>25</c:v>
                </c:pt>
                <c:pt idx="4771">
                  <c:v>26</c:v>
                </c:pt>
                <c:pt idx="4772">
                  <c:v>24</c:v>
                </c:pt>
                <c:pt idx="4773">
                  <c:v>24</c:v>
                </c:pt>
                <c:pt idx="4774">
                  <c:v>23</c:v>
                </c:pt>
                <c:pt idx="4775">
                  <c:v>25</c:v>
                </c:pt>
                <c:pt idx="4776">
                  <c:v>23</c:v>
                </c:pt>
                <c:pt idx="4777">
                  <c:v>25</c:v>
                </c:pt>
                <c:pt idx="4778">
                  <c:v>22</c:v>
                </c:pt>
                <c:pt idx="4779">
                  <c:v>24</c:v>
                </c:pt>
                <c:pt idx="4780">
                  <c:v>25</c:v>
                </c:pt>
                <c:pt idx="4781">
                  <c:v>24</c:v>
                </c:pt>
                <c:pt idx="4782">
                  <c:v>24</c:v>
                </c:pt>
                <c:pt idx="4783">
                  <c:v>25</c:v>
                </c:pt>
                <c:pt idx="4784">
                  <c:v>24</c:v>
                </c:pt>
                <c:pt idx="4785">
                  <c:v>24</c:v>
                </c:pt>
                <c:pt idx="4786">
                  <c:v>25</c:v>
                </c:pt>
                <c:pt idx="4787">
                  <c:v>25</c:v>
                </c:pt>
                <c:pt idx="4788">
                  <c:v>24</c:v>
                </c:pt>
                <c:pt idx="4789">
                  <c:v>24</c:v>
                </c:pt>
                <c:pt idx="4790">
                  <c:v>25</c:v>
                </c:pt>
                <c:pt idx="4791">
                  <c:v>25</c:v>
                </c:pt>
                <c:pt idx="4792">
                  <c:v>25</c:v>
                </c:pt>
                <c:pt idx="4793">
                  <c:v>24</c:v>
                </c:pt>
                <c:pt idx="4794">
                  <c:v>24</c:v>
                </c:pt>
                <c:pt idx="4795">
                  <c:v>25</c:v>
                </c:pt>
                <c:pt idx="4796">
                  <c:v>25</c:v>
                </c:pt>
                <c:pt idx="4797">
                  <c:v>24</c:v>
                </c:pt>
                <c:pt idx="4798">
                  <c:v>24</c:v>
                </c:pt>
                <c:pt idx="4799">
                  <c:v>23</c:v>
                </c:pt>
                <c:pt idx="4800">
                  <c:v>26</c:v>
                </c:pt>
                <c:pt idx="4801">
                  <c:v>24</c:v>
                </c:pt>
                <c:pt idx="4802">
                  <c:v>24</c:v>
                </c:pt>
                <c:pt idx="4803">
                  <c:v>24</c:v>
                </c:pt>
                <c:pt idx="4804">
                  <c:v>25</c:v>
                </c:pt>
                <c:pt idx="4805">
                  <c:v>25</c:v>
                </c:pt>
                <c:pt idx="4806">
                  <c:v>21</c:v>
                </c:pt>
                <c:pt idx="4807">
                  <c:v>24</c:v>
                </c:pt>
                <c:pt idx="4808">
                  <c:v>25</c:v>
                </c:pt>
                <c:pt idx="4809">
                  <c:v>24</c:v>
                </c:pt>
                <c:pt idx="4810">
                  <c:v>24</c:v>
                </c:pt>
                <c:pt idx="4811">
                  <c:v>26</c:v>
                </c:pt>
                <c:pt idx="4812">
                  <c:v>25</c:v>
                </c:pt>
                <c:pt idx="4813">
                  <c:v>24</c:v>
                </c:pt>
                <c:pt idx="4814">
                  <c:v>25</c:v>
                </c:pt>
                <c:pt idx="4815">
                  <c:v>24</c:v>
                </c:pt>
                <c:pt idx="4816">
                  <c:v>26</c:v>
                </c:pt>
                <c:pt idx="4817">
                  <c:v>25</c:v>
                </c:pt>
                <c:pt idx="4818">
                  <c:v>24</c:v>
                </c:pt>
                <c:pt idx="4819">
                  <c:v>24</c:v>
                </c:pt>
                <c:pt idx="4820">
                  <c:v>25</c:v>
                </c:pt>
                <c:pt idx="4821">
                  <c:v>25</c:v>
                </c:pt>
                <c:pt idx="4822">
                  <c:v>24</c:v>
                </c:pt>
                <c:pt idx="4823">
                  <c:v>26</c:v>
                </c:pt>
                <c:pt idx="4824">
                  <c:v>25</c:v>
                </c:pt>
                <c:pt idx="4825">
                  <c:v>25</c:v>
                </c:pt>
                <c:pt idx="4826">
                  <c:v>24</c:v>
                </c:pt>
                <c:pt idx="4827">
                  <c:v>24</c:v>
                </c:pt>
                <c:pt idx="4828">
                  <c:v>25</c:v>
                </c:pt>
                <c:pt idx="4829">
                  <c:v>25</c:v>
                </c:pt>
                <c:pt idx="4830">
                  <c:v>25</c:v>
                </c:pt>
                <c:pt idx="4831">
                  <c:v>24</c:v>
                </c:pt>
                <c:pt idx="4832">
                  <c:v>24</c:v>
                </c:pt>
                <c:pt idx="4833">
                  <c:v>24</c:v>
                </c:pt>
                <c:pt idx="4834">
                  <c:v>24</c:v>
                </c:pt>
                <c:pt idx="4835">
                  <c:v>25</c:v>
                </c:pt>
                <c:pt idx="4836">
                  <c:v>24</c:v>
                </c:pt>
                <c:pt idx="4837">
                  <c:v>25</c:v>
                </c:pt>
                <c:pt idx="4838">
                  <c:v>24</c:v>
                </c:pt>
                <c:pt idx="4839">
                  <c:v>24</c:v>
                </c:pt>
                <c:pt idx="4840">
                  <c:v>25</c:v>
                </c:pt>
                <c:pt idx="4841">
                  <c:v>24</c:v>
                </c:pt>
                <c:pt idx="4842">
                  <c:v>25</c:v>
                </c:pt>
                <c:pt idx="4843">
                  <c:v>24</c:v>
                </c:pt>
                <c:pt idx="4844">
                  <c:v>25</c:v>
                </c:pt>
                <c:pt idx="4845">
                  <c:v>25</c:v>
                </c:pt>
                <c:pt idx="4846">
                  <c:v>25</c:v>
                </c:pt>
                <c:pt idx="4847">
                  <c:v>24</c:v>
                </c:pt>
                <c:pt idx="4848">
                  <c:v>26</c:v>
                </c:pt>
                <c:pt idx="4849">
                  <c:v>26</c:v>
                </c:pt>
                <c:pt idx="4850">
                  <c:v>24</c:v>
                </c:pt>
                <c:pt idx="4851">
                  <c:v>26</c:v>
                </c:pt>
                <c:pt idx="4852">
                  <c:v>26</c:v>
                </c:pt>
                <c:pt idx="4853">
                  <c:v>24</c:v>
                </c:pt>
                <c:pt idx="4854">
                  <c:v>25</c:v>
                </c:pt>
                <c:pt idx="4855">
                  <c:v>24</c:v>
                </c:pt>
                <c:pt idx="4856">
                  <c:v>24</c:v>
                </c:pt>
                <c:pt idx="4857">
                  <c:v>27</c:v>
                </c:pt>
                <c:pt idx="4858">
                  <c:v>25</c:v>
                </c:pt>
                <c:pt idx="4859">
                  <c:v>25</c:v>
                </c:pt>
                <c:pt idx="4860">
                  <c:v>23</c:v>
                </c:pt>
                <c:pt idx="4861">
                  <c:v>25</c:v>
                </c:pt>
                <c:pt idx="4862">
                  <c:v>25</c:v>
                </c:pt>
                <c:pt idx="4863">
                  <c:v>25</c:v>
                </c:pt>
                <c:pt idx="4864">
                  <c:v>25</c:v>
                </c:pt>
                <c:pt idx="4865">
                  <c:v>25</c:v>
                </c:pt>
                <c:pt idx="4866">
                  <c:v>24</c:v>
                </c:pt>
                <c:pt idx="4867">
                  <c:v>25</c:v>
                </c:pt>
                <c:pt idx="4868">
                  <c:v>26</c:v>
                </c:pt>
                <c:pt idx="4869">
                  <c:v>25</c:v>
                </c:pt>
                <c:pt idx="4870">
                  <c:v>24</c:v>
                </c:pt>
                <c:pt idx="4871">
                  <c:v>25</c:v>
                </c:pt>
                <c:pt idx="4872">
                  <c:v>24</c:v>
                </c:pt>
                <c:pt idx="4873">
                  <c:v>23</c:v>
                </c:pt>
                <c:pt idx="4874">
                  <c:v>25</c:v>
                </c:pt>
                <c:pt idx="4875">
                  <c:v>24</c:v>
                </c:pt>
                <c:pt idx="4876">
                  <c:v>25</c:v>
                </c:pt>
                <c:pt idx="4877">
                  <c:v>25</c:v>
                </c:pt>
                <c:pt idx="4878">
                  <c:v>24</c:v>
                </c:pt>
                <c:pt idx="4879">
                  <c:v>24</c:v>
                </c:pt>
                <c:pt idx="4880">
                  <c:v>24</c:v>
                </c:pt>
                <c:pt idx="4881">
                  <c:v>25</c:v>
                </c:pt>
                <c:pt idx="4882">
                  <c:v>24</c:v>
                </c:pt>
                <c:pt idx="4883">
                  <c:v>25</c:v>
                </c:pt>
                <c:pt idx="4884">
                  <c:v>24</c:v>
                </c:pt>
                <c:pt idx="4885">
                  <c:v>25</c:v>
                </c:pt>
                <c:pt idx="4886">
                  <c:v>25</c:v>
                </c:pt>
                <c:pt idx="4887">
                  <c:v>25</c:v>
                </c:pt>
                <c:pt idx="4888">
                  <c:v>26</c:v>
                </c:pt>
                <c:pt idx="4889">
                  <c:v>24</c:v>
                </c:pt>
                <c:pt idx="4890">
                  <c:v>27</c:v>
                </c:pt>
                <c:pt idx="4891">
                  <c:v>25</c:v>
                </c:pt>
                <c:pt idx="4892">
                  <c:v>26</c:v>
                </c:pt>
                <c:pt idx="4893">
                  <c:v>25</c:v>
                </c:pt>
                <c:pt idx="4894">
                  <c:v>25</c:v>
                </c:pt>
                <c:pt idx="4895">
                  <c:v>24</c:v>
                </c:pt>
                <c:pt idx="4896">
                  <c:v>25</c:v>
                </c:pt>
                <c:pt idx="4897">
                  <c:v>21</c:v>
                </c:pt>
                <c:pt idx="4898">
                  <c:v>24</c:v>
                </c:pt>
                <c:pt idx="4899">
                  <c:v>25</c:v>
                </c:pt>
                <c:pt idx="4900">
                  <c:v>25</c:v>
                </c:pt>
                <c:pt idx="4901">
                  <c:v>25</c:v>
                </c:pt>
                <c:pt idx="4902">
                  <c:v>24</c:v>
                </c:pt>
                <c:pt idx="4903">
                  <c:v>24</c:v>
                </c:pt>
                <c:pt idx="4904">
                  <c:v>24</c:v>
                </c:pt>
                <c:pt idx="4905">
                  <c:v>25</c:v>
                </c:pt>
                <c:pt idx="4906">
                  <c:v>25</c:v>
                </c:pt>
                <c:pt idx="4907">
                  <c:v>26</c:v>
                </c:pt>
                <c:pt idx="4908">
                  <c:v>26</c:v>
                </c:pt>
                <c:pt idx="4909">
                  <c:v>25</c:v>
                </c:pt>
                <c:pt idx="4910">
                  <c:v>24</c:v>
                </c:pt>
                <c:pt idx="4911">
                  <c:v>24</c:v>
                </c:pt>
                <c:pt idx="4912">
                  <c:v>24</c:v>
                </c:pt>
                <c:pt idx="4913">
                  <c:v>24</c:v>
                </c:pt>
                <c:pt idx="4914">
                  <c:v>24</c:v>
                </c:pt>
                <c:pt idx="4915">
                  <c:v>23</c:v>
                </c:pt>
                <c:pt idx="4916">
                  <c:v>24</c:v>
                </c:pt>
                <c:pt idx="4917">
                  <c:v>25</c:v>
                </c:pt>
                <c:pt idx="4918">
                  <c:v>24</c:v>
                </c:pt>
                <c:pt idx="4919">
                  <c:v>23</c:v>
                </c:pt>
                <c:pt idx="4920">
                  <c:v>22</c:v>
                </c:pt>
                <c:pt idx="4921">
                  <c:v>25</c:v>
                </c:pt>
                <c:pt idx="4922">
                  <c:v>24</c:v>
                </c:pt>
                <c:pt idx="4923">
                  <c:v>25</c:v>
                </c:pt>
                <c:pt idx="4924">
                  <c:v>24</c:v>
                </c:pt>
                <c:pt idx="4925">
                  <c:v>24</c:v>
                </c:pt>
                <c:pt idx="4926">
                  <c:v>24</c:v>
                </c:pt>
                <c:pt idx="4927">
                  <c:v>24</c:v>
                </c:pt>
                <c:pt idx="4928">
                  <c:v>25</c:v>
                </c:pt>
                <c:pt idx="4929">
                  <c:v>24</c:v>
                </c:pt>
                <c:pt idx="4930">
                  <c:v>25</c:v>
                </c:pt>
                <c:pt idx="4931">
                  <c:v>23</c:v>
                </c:pt>
                <c:pt idx="4932">
                  <c:v>24</c:v>
                </c:pt>
                <c:pt idx="4933">
                  <c:v>24</c:v>
                </c:pt>
                <c:pt idx="4934">
                  <c:v>24</c:v>
                </c:pt>
                <c:pt idx="4935">
                  <c:v>24</c:v>
                </c:pt>
                <c:pt idx="4936">
                  <c:v>25</c:v>
                </c:pt>
                <c:pt idx="4937">
                  <c:v>24</c:v>
                </c:pt>
                <c:pt idx="4938">
                  <c:v>25</c:v>
                </c:pt>
                <c:pt idx="4939">
                  <c:v>25</c:v>
                </c:pt>
                <c:pt idx="4940">
                  <c:v>24</c:v>
                </c:pt>
                <c:pt idx="4941">
                  <c:v>23</c:v>
                </c:pt>
                <c:pt idx="4942">
                  <c:v>24</c:v>
                </c:pt>
                <c:pt idx="4943">
                  <c:v>23</c:v>
                </c:pt>
                <c:pt idx="4944">
                  <c:v>26</c:v>
                </c:pt>
                <c:pt idx="4945">
                  <c:v>24</c:v>
                </c:pt>
                <c:pt idx="4946">
                  <c:v>24</c:v>
                </c:pt>
                <c:pt idx="4947">
                  <c:v>25</c:v>
                </c:pt>
                <c:pt idx="4948">
                  <c:v>25</c:v>
                </c:pt>
                <c:pt idx="4949">
                  <c:v>23</c:v>
                </c:pt>
                <c:pt idx="4950">
                  <c:v>24</c:v>
                </c:pt>
                <c:pt idx="4951">
                  <c:v>23</c:v>
                </c:pt>
                <c:pt idx="4952">
                  <c:v>23</c:v>
                </c:pt>
                <c:pt idx="4953">
                  <c:v>26</c:v>
                </c:pt>
                <c:pt idx="4954">
                  <c:v>25</c:v>
                </c:pt>
                <c:pt idx="4955">
                  <c:v>24</c:v>
                </c:pt>
                <c:pt idx="4956">
                  <c:v>24</c:v>
                </c:pt>
                <c:pt idx="4957">
                  <c:v>25</c:v>
                </c:pt>
                <c:pt idx="4958">
                  <c:v>24</c:v>
                </c:pt>
                <c:pt idx="4959">
                  <c:v>25</c:v>
                </c:pt>
                <c:pt idx="4960">
                  <c:v>24</c:v>
                </c:pt>
                <c:pt idx="4961">
                  <c:v>25</c:v>
                </c:pt>
                <c:pt idx="4962">
                  <c:v>23</c:v>
                </c:pt>
                <c:pt idx="4963">
                  <c:v>24</c:v>
                </c:pt>
                <c:pt idx="4964">
                  <c:v>24</c:v>
                </c:pt>
                <c:pt idx="4965">
                  <c:v>26</c:v>
                </c:pt>
                <c:pt idx="4966">
                  <c:v>24</c:v>
                </c:pt>
                <c:pt idx="4967">
                  <c:v>22</c:v>
                </c:pt>
                <c:pt idx="4968">
                  <c:v>25</c:v>
                </c:pt>
                <c:pt idx="4969">
                  <c:v>25</c:v>
                </c:pt>
                <c:pt idx="4970">
                  <c:v>24</c:v>
                </c:pt>
                <c:pt idx="4971">
                  <c:v>24</c:v>
                </c:pt>
                <c:pt idx="4972">
                  <c:v>24</c:v>
                </c:pt>
                <c:pt idx="4973">
                  <c:v>24</c:v>
                </c:pt>
                <c:pt idx="4974">
                  <c:v>24</c:v>
                </c:pt>
                <c:pt idx="4975">
                  <c:v>24</c:v>
                </c:pt>
                <c:pt idx="4976">
                  <c:v>25</c:v>
                </c:pt>
                <c:pt idx="4977">
                  <c:v>25</c:v>
                </c:pt>
                <c:pt idx="4978">
                  <c:v>24</c:v>
                </c:pt>
                <c:pt idx="4979">
                  <c:v>23</c:v>
                </c:pt>
                <c:pt idx="4980">
                  <c:v>25</c:v>
                </c:pt>
                <c:pt idx="4981">
                  <c:v>17</c:v>
                </c:pt>
                <c:pt idx="4982">
                  <c:v>25</c:v>
                </c:pt>
                <c:pt idx="4983">
                  <c:v>26</c:v>
                </c:pt>
                <c:pt idx="4984">
                  <c:v>25</c:v>
                </c:pt>
                <c:pt idx="4985">
                  <c:v>23</c:v>
                </c:pt>
                <c:pt idx="4986">
                  <c:v>24</c:v>
                </c:pt>
                <c:pt idx="4987">
                  <c:v>22</c:v>
                </c:pt>
                <c:pt idx="4988">
                  <c:v>24</c:v>
                </c:pt>
                <c:pt idx="4989">
                  <c:v>23</c:v>
                </c:pt>
                <c:pt idx="4990">
                  <c:v>24</c:v>
                </c:pt>
                <c:pt idx="4991">
                  <c:v>23</c:v>
                </c:pt>
                <c:pt idx="4992">
                  <c:v>25</c:v>
                </c:pt>
                <c:pt idx="4993">
                  <c:v>25</c:v>
                </c:pt>
                <c:pt idx="4994">
                  <c:v>24</c:v>
                </c:pt>
                <c:pt idx="4995">
                  <c:v>24</c:v>
                </c:pt>
                <c:pt idx="4996">
                  <c:v>24</c:v>
                </c:pt>
                <c:pt idx="4997">
                  <c:v>24</c:v>
                </c:pt>
                <c:pt idx="4998">
                  <c:v>24</c:v>
                </c:pt>
                <c:pt idx="4999">
                  <c:v>25</c:v>
                </c:pt>
                <c:pt idx="5000">
                  <c:v>25</c:v>
                </c:pt>
                <c:pt idx="5001">
                  <c:v>26</c:v>
                </c:pt>
                <c:pt idx="5002">
                  <c:v>25</c:v>
                </c:pt>
                <c:pt idx="5003">
                  <c:v>23</c:v>
                </c:pt>
                <c:pt idx="5004">
                  <c:v>25</c:v>
                </c:pt>
                <c:pt idx="5005">
                  <c:v>24</c:v>
                </c:pt>
                <c:pt idx="5006">
                  <c:v>24</c:v>
                </c:pt>
                <c:pt idx="5007">
                  <c:v>25</c:v>
                </c:pt>
                <c:pt idx="5008">
                  <c:v>24</c:v>
                </c:pt>
                <c:pt idx="5009">
                  <c:v>25</c:v>
                </c:pt>
                <c:pt idx="5010">
                  <c:v>24</c:v>
                </c:pt>
                <c:pt idx="5011">
                  <c:v>25</c:v>
                </c:pt>
                <c:pt idx="5012">
                  <c:v>24</c:v>
                </c:pt>
                <c:pt idx="5013">
                  <c:v>25</c:v>
                </c:pt>
                <c:pt idx="5014">
                  <c:v>22</c:v>
                </c:pt>
                <c:pt idx="5015">
                  <c:v>25</c:v>
                </c:pt>
                <c:pt idx="5016">
                  <c:v>24</c:v>
                </c:pt>
                <c:pt idx="5017">
                  <c:v>24</c:v>
                </c:pt>
                <c:pt idx="5018">
                  <c:v>23</c:v>
                </c:pt>
                <c:pt idx="5019">
                  <c:v>24</c:v>
                </c:pt>
                <c:pt idx="5020">
                  <c:v>24</c:v>
                </c:pt>
                <c:pt idx="5021">
                  <c:v>25</c:v>
                </c:pt>
                <c:pt idx="5022">
                  <c:v>24</c:v>
                </c:pt>
                <c:pt idx="5023">
                  <c:v>24</c:v>
                </c:pt>
                <c:pt idx="5024">
                  <c:v>24</c:v>
                </c:pt>
                <c:pt idx="5025">
                  <c:v>24</c:v>
                </c:pt>
                <c:pt idx="5026">
                  <c:v>21</c:v>
                </c:pt>
                <c:pt idx="5027">
                  <c:v>25</c:v>
                </c:pt>
                <c:pt idx="5028">
                  <c:v>24</c:v>
                </c:pt>
                <c:pt idx="5029">
                  <c:v>23</c:v>
                </c:pt>
                <c:pt idx="5030">
                  <c:v>23</c:v>
                </c:pt>
                <c:pt idx="5031">
                  <c:v>24</c:v>
                </c:pt>
                <c:pt idx="5032">
                  <c:v>25</c:v>
                </c:pt>
                <c:pt idx="5033">
                  <c:v>24</c:v>
                </c:pt>
                <c:pt idx="5034">
                  <c:v>25</c:v>
                </c:pt>
                <c:pt idx="5035">
                  <c:v>25</c:v>
                </c:pt>
                <c:pt idx="5036">
                  <c:v>25</c:v>
                </c:pt>
                <c:pt idx="5037">
                  <c:v>24</c:v>
                </c:pt>
                <c:pt idx="5038">
                  <c:v>24</c:v>
                </c:pt>
                <c:pt idx="5039">
                  <c:v>24</c:v>
                </c:pt>
                <c:pt idx="5040">
                  <c:v>25</c:v>
                </c:pt>
                <c:pt idx="5041">
                  <c:v>25</c:v>
                </c:pt>
                <c:pt idx="5042">
                  <c:v>25</c:v>
                </c:pt>
                <c:pt idx="5043">
                  <c:v>25</c:v>
                </c:pt>
                <c:pt idx="5044">
                  <c:v>24</c:v>
                </c:pt>
                <c:pt idx="5045">
                  <c:v>24</c:v>
                </c:pt>
                <c:pt idx="5046">
                  <c:v>25</c:v>
                </c:pt>
                <c:pt idx="5047">
                  <c:v>26</c:v>
                </c:pt>
                <c:pt idx="5048">
                  <c:v>26</c:v>
                </c:pt>
                <c:pt idx="5049">
                  <c:v>26</c:v>
                </c:pt>
                <c:pt idx="5050">
                  <c:v>24</c:v>
                </c:pt>
                <c:pt idx="5051">
                  <c:v>24</c:v>
                </c:pt>
                <c:pt idx="5052">
                  <c:v>24</c:v>
                </c:pt>
                <c:pt idx="5053">
                  <c:v>25</c:v>
                </c:pt>
                <c:pt idx="5054">
                  <c:v>25</c:v>
                </c:pt>
                <c:pt idx="5055">
                  <c:v>25</c:v>
                </c:pt>
                <c:pt idx="5056">
                  <c:v>25</c:v>
                </c:pt>
                <c:pt idx="5057">
                  <c:v>24</c:v>
                </c:pt>
                <c:pt idx="5058">
                  <c:v>24</c:v>
                </c:pt>
                <c:pt idx="5059">
                  <c:v>25</c:v>
                </c:pt>
                <c:pt idx="5060">
                  <c:v>24</c:v>
                </c:pt>
                <c:pt idx="5061">
                  <c:v>24</c:v>
                </c:pt>
                <c:pt idx="5062">
                  <c:v>24</c:v>
                </c:pt>
                <c:pt idx="5063">
                  <c:v>24</c:v>
                </c:pt>
                <c:pt idx="5064">
                  <c:v>24</c:v>
                </c:pt>
                <c:pt idx="5065">
                  <c:v>25</c:v>
                </c:pt>
                <c:pt idx="5066">
                  <c:v>23</c:v>
                </c:pt>
                <c:pt idx="5067">
                  <c:v>23</c:v>
                </c:pt>
                <c:pt idx="5068">
                  <c:v>27</c:v>
                </c:pt>
                <c:pt idx="5069">
                  <c:v>25</c:v>
                </c:pt>
                <c:pt idx="5070">
                  <c:v>27</c:v>
                </c:pt>
                <c:pt idx="5071">
                  <c:v>25</c:v>
                </c:pt>
                <c:pt idx="5072">
                  <c:v>24</c:v>
                </c:pt>
                <c:pt idx="5073">
                  <c:v>23</c:v>
                </c:pt>
                <c:pt idx="5074">
                  <c:v>24</c:v>
                </c:pt>
                <c:pt idx="5075">
                  <c:v>24</c:v>
                </c:pt>
                <c:pt idx="5076">
                  <c:v>25</c:v>
                </c:pt>
                <c:pt idx="5077">
                  <c:v>25</c:v>
                </c:pt>
                <c:pt idx="5078">
                  <c:v>26</c:v>
                </c:pt>
                <c:pt idx="5079">
                  <c:v>24</c:v>
                </c:pt>
                <c:pt idx="5080">
                  <c:v>24</c:v>
                </c:pt>
                <c:pt idx="5081">
                  <c:v>24</c:v>
                </c:pt>
                <c:pt idx="5082">
                  <c:v>24</c:v>
                </c:pt>
                <c:pt idx="5083">
                  <c:v>25</c:v>
                </c:pt>
                <c:pt idx="5084">
                  <c:v>25</c:v>
                </c:pt>
                <c:pt idx="5085">
                  <c:v>24</c:v>
                </c:pt>
                <c:pt idx="5086">
                  <c:v>24</c:v>
                </c:pt>
                <c:pt idx="5087">
                  <c:v>24</c:v>
                </c:pt>
                <c:pt idx="5088">
                  <c:v>24</c:v>
                </c:pt>
                <c:pt idx="5089">
                  <c:v>25</c:v>
                </c:pt>
                <c:pt idx="5090">
                  <c:v>23</c:v>
                </c:pt>
                <c:pt idx="5091">
                  <c:v>24</c:v>
                </c:pt>
                <c:pt idx="5092">
                  <c:v>22</c:v>
                </c:pt>
                <c:pt idx="5093">
                  <c:v>24</c:v>
                </c:pt>
                <c:pt idx="5094">
                  <c:v>26</c:v>
                </c:pt>
                <c:pt idx="5095">
                  <c:v>23</c:v>
                </c:pt>
                <c:pt idx="5096">
                  <c:v>24</c:v>
                </c:pt>
                <c:pt idx="5097">
                  <c:v>25</c:v>
                </c:pt>
                <c:pt idx="5098">
                  <c:v>24</c:v>
                </c:pt>
                <c:pt idx="5099">
                  <c:v>23</c:v>
                </c:pt>
                <c:pt idx="5100">
                  <c:v>21</c:v>
                </c:pt>
                <c:pt idx="5101">
                  <c:v>24</c:v>
                </c:pt>
                <c:pt idx="5102">
                  <c:v>24</c:v>
                </c:pt>
                <c:pt idx="5103">
                  <c:v>24</c:v>
                </c:pt>
                <c:pt idx="5104">
                  <c:v>24</c:v>
                </c:pt>
                <c:pt idx="5105">
                  <c:v>25</c:v>
                </c:pt>
                <c:pt idx="5106">
                  <c:v>24</c:v>
                </c:pt>
                <c:pt idx="5107">
                  <c:v>23</c:v>
                </c:pt>
                <c:pt idx="5108">
                  <c:v>24</c:v>
                </c:pt>
                <c:pt idx="5109">
                  <c:v>25</c:v>
                </c:pt>
                <c:pt idx="5110">
                  <c:v>24</c:v>
                </c:pt>
                <c:pt idx="5111">
                  <c:v>24</c:v>
                </c:pt>
                <c:pt idx="5112">
                  <c:v>24</c:v>
                </c:pt>
                <c:pt idx="5113">
                  <c:v>25</c:v>
                </c:pt>
                <c:pt idx="5114">
                  <c:v>24</c:v>
                </c:pt>
                <c:pt idx="5115">
                  <c:v>25</c:v>
                </c:pt>
                <c:pt idx="5116">
                  <c:v>25</c:v>
                </c:pt>
                <c:pt idx="5117">
                  <c:v>24</c:v>
                </c:pt>
                <c:pt idx="5118">
                  <c:v>25</c:v>
                </c:pt>
                <c:pt idx="5119">
                  <c:v>25</c:v>
                </c:pt>
                <c:pt idx="5120">
                  <c:v>24</c:v>
                </c:pt>
                <c:pt idx="5121">
                  <c:v>26</c:v>
                </c:pt>
                <c:pt idx="5122">
                  <c:v>22</c:v>
                </c:pt>
                <c:pt idx="5123">
                  <c:v>24</c:v>
                </c:pt>
                <c:pt idx="5124">
                  <c:v>25</c:v>
                </c:pt>
                <c:pt idx="5125">
                  <c:v>25</c:v>
                </c:pt>
                <c:pt idx="5126">
                  <c:v>25</c:v>
                </c:pt>
                <c:pt idx="5127">
                  <c:v>23</c:v>
                </c:pt>
                <c:pt idx="5128">
                  <c:v>24</c:v>
                </c:pt>
                <c:pt idx="5129">
                  <c:v>25</c:v>
                </c:pt>
                <c:pt idx="5130">
                  <c:v>24</c:v>
                </c:pt>
                <c:pt idx="5131">
                  <c:v>24</c:v>
                </c:pt>
                <c:pt idx="5132">
                  <c:v>24</c:v>
                </c:pt>
                <c:pt idx="5133">
                  <c:v>24</c:v>
                </c:pt>
                <c:pt idx="5134">
                  <c:v>25</c:v>
                </c:pt>
                <c:pt idx="5135">
                  <c:v>25</c:v>
                </c:pt>
                <c:pt idx="5136">
                  <c:v>24</c:v>
                </c:pt>
                <c:pt idx="5137">
                  <c:v>25</c:v>
                </c:pt>
                <c:pt idx="5138">
                  <c:v>24</c:v>
                </c:pt>
                <c:pt idx="5139">
                  <c:v>24</c:v>
                </c:pt>
                <c:pt idx="5140">
                  <c:v>24</c:v>
                </c:pt>
                <c:pt idx="5141">
                  <c:v>25</c:v>
                </c:pt>
                <c:pt idx="5142">
                  <c:v>26</c:v>
                </c:pt>
                <c:pt idx="5143">
                  <c:v>24</c:v>
                </c:pt>
                <c:pt idx="5144">
                  <c:v>24</c:v>
                </c:pt>
                <c:pt idx="5145">
                  <c:v>24</c:v>
                </c:pt>
                <c:pt idx="5146">
                  <c:v>24</c:v>
                </c:pt>
                <c:pt idx="5147">
                  <c:v>23</c:v>
                </c:pt>
                <c:pt idx="5148">
                  <c:v>25</c:v>
                </c:pt>
                <c:pt idx="5149">
                  <c:v>24</c:v>
                </c:pt>
                <c:pt idx="5150">
                  <c:v>24</c:v>
                </c:pt>
                <c:pt idx="5151">
                  <c:v>24</c:v>
                </c:pt>
                <c:pt idx="5152">
                  <c:v>24</c:v>
                </c:pt>
                <c:pt idx="5153">
                  <c:v>25</c:v>
                </c:pt>
                <c:pt idx="5154">
                  <c:v>24</c:v>
                </c:pt>
                <c:pt idx="5155">
                  <c:v>25</c:v>
                </c:pt>
                <c:pt idx="5156">
                  <c:v>24</c:v>
                </c:pt>
                <c:pt idx="5157">
                  <c:v>25</c:v>
                </c:pt>
                <c:pt idx="5158">
                  <c:v>24</c:v>
                </c:pt>
                <c:pt idx="5159">
                  <c:v>27</c:v>
                </c:pt>
                <c:pt idx="5160">
                  <c:v>25</c:v>
                </c:pt>
                <c:pt idx="5161">
                  <c:v>25</c:v>
                </c:pt>
                <c:pt idx="5162">
                  <c:v>23</c:v>
                </c:pt>
                <c:pt idx="5163">
                  <c:v>25</c:v>
                </c:pt>
                <c:pt idx="5164">
                  <c:v>24</c:v>
                </c:pt>
                <c:pt idx="5165">
                  <c:v>25</c:v>
                </c:pt>
                <c:pt idx="5166">
                  <c:v>24</c:v>
                </c:pt>
                <c:pt idx="5167">
                  <c:v>25</c:v>
                </c:pt>
                <c:pt idx="5168">
                  <c:v>25</c:v>
                </c:pt>
                <c:pt idx="5169">
                  <c:v>24</c:v>
                </c:pt>
                <c:pt idx="5170">
                  <c:v>24</c:v>
                </c:pt>
                <c:pt idx="5171">
                  <c:v>25</c:v>
                </c:pt>
                <c:pt idx="5172">
                  <c:v>26</c:v>
                </c:pt>
                <c:pt idx="5173">
                  <c:v>24</c:v>
                </c:pt>
                <c:pt idx="5174">
                  <c:v>24</c:v>
                </c:pt>
                <c:pt idx="5175">
                  <c:v>24</c:v>
                </c:pt>
                <c:pt idx="5176">
                  <c:v>25</c:v>
                </c:pt>
                <c:pt idx="5177">
                  <c:v>23</c:v>
                </c:pt>
                <c:pt idx="5178">
                  <c:v>25</c:v>
                </c:pt>
                <c:pt idx="5179">
                  <c:v>26</c:v>
                </c:pt>
                <c:pt idx="5180">
                  <c:v>25</c:v>
                </c:pt>
                <c:pt idx="5181">
                  <c:v>24</c:v>
                </c:pt>
                <c:pt idx="5182">
                  <c:v>24</c:v>
                </c:pt>
                <c:pt idx="5183">
                  <c:v>24</c:v>
                </c:pt>
                <c:pt idx="5184">
                  <c:v>25</c:v>
                </c:pt>
                <c:pt idx="5185">
                  <c:v>24</c:v>
                </c:pt>
                <c:pt idx="5186">
                  <c:v>25</c:v>
                </c:pt>
                <c:pt idx="5187">
                  <c:v>24</c:v>
                </c:pt>
                <c:pt idx="5188">
                  <c:v>24</c:v>
                </c:pt>
                <c:pt idx="5189">
                  <c:v>24</c:v>
                </c:pt>
                <c:pt idx="5190">
                  <c:v>26</c:v>
                </c:pt>
                <c:pt idx="5191">
                  <c:v>26</c:v>
                </c:pt>
                <c:pt idx="5192">
                  <c:v>24</c:v>
                </c:pt>
                <c:pt idx="5193">
                  <c:v>24</c:v>
                </c:pt>
                <c:pt idx="5194">
                  <c:v>24</c:v>
                </c:pt>
                <c:pt idx="5195">
                  <c:v>24</c:v>
                </c:pt>
                <c:pt idx="5196">
                  <c:v>25</c:v>
                </c:pt>
                <c:pt idx="5197">
                  <c:v>24</c:v>
                </c:pt>
                <c:pt idx="5198">
                  <c:v>24</c:v>
                </c:pt>
                <c:pt idx="5199">
                  <c:v>24</c:v>
                </c:pt>
                <c:pt idx="5200">
                  <c:v>25</c:v>
                </c:pt>
                <c:pt idx="5201">
                  <c:v>25</c:v>
                </c:pt>
                <c:pt idx="5202">
                  <c:v>24</c:v>
                </c:pt>
                <c:pt idx="5203">
                  <c:v>24</c:v>
                </c:pt>
                <c:pt idx="5204">
                  <c:v>23</c:v>
                </c:pt>
                <c:pt idx="5205">
                  <c:v>24</c:v>
                </c:pt>
                <c:pt idx="5206">
                  <c:v>24</c:v>
                </c:pt>
                <c:pt idx="5207">
                  <c:v>24</c:v>
                </c:pt>
                <c:pt idx="5208">
                  <c:v>23</c:v>
                </c:pt>
                <c:pt idx="5209">
                  <c:v>25</c:v>
                </c:pt>
                <c:pt idx="5210">
                  <c:v>25</c:v>
                </c:pt>
                <c:pt idx="5211">
                  <c:v>25</c:v>
                </c:pt>
                <c:pt idx="5212">
                  <c:v>25</c:v>
                </c:pt>
                <c:pt idx="5213">
                  <c:v>24</c:v>
                </c:pt>
                <c:pt idx="5214">
                  <c:v>23</c:v>
                </c:pt>
                <c:pt idx="5215">
                  <c:v>25</c:v>
                </c:pt>
                <c:pt idx="5216">
                  <c:v>25</c:v>
                </c:pt>
                <c:pt idx="5217">
                  <c:v>25</c:v>
                </c:pt>
                <c:pt idx="5218">
                  <c:v>24</c:v>
                </c:pt>
                <c:pt idx="5219">
                  <c:v>25</c:v>
                </c:pt>
                <c:pt idx="5220">
                  <c:v>25</c:v>
                </c:pt>
                <c:pt idx="5221">
                  <c:v>24</c:v>
                </c:pt>
                <c:pt idx="5222">
                  <c:v>23</c:v>
                </c:pt>
                <c:pt idx="5223">
                  <c:v>23</c:v>
                </c:pt>
                <c:pt idx="5224">
                  <c:v>24</c:v>
                </c:pt>
                <c:pt idx="5225">
                  <c:v>24</c:v>
                </c:pt>
                <c:pt idx="5226">
                  <c:v>24</c:v>
                </c:pt>
                <c:pt idx="5227">
                  <c:v>24</c:v>
                </c:pt>
                <c:pt idx="5228">
                  <c:v>24</c:v>
                </c:pt>
                <c:pt idx="5229">
                  <c:v>24</c:v>
                </c:pt>
                <c:pt idx="5230">
                  <c:v>24</c:v>
                </c:pt>
                <c:pt idx="5231">
                  <c:v>23</c:v>
                </c:pt>
                <c:pt idx="5232">
                  <c:v>25</c:v>
                </c:pt>
                <c:pt idx="5233">
                  <c:v>24</c:v>
                </c:pt>
                <c:pt idx="5234">
                  <c:v>24</c:v>
                </c:pt>
                <c:pt idx="5235">
                  <c:v>23</c:v>
                </c:pt>
                <c:pt idx="5236">
                  <c:v>25</c:v>
                </c:pt>
                <c:pt idx="5237">
                  <c:v>25</c:v>
                </c:pt>
                <c:pt idx="5238">
                  <c:v>24</c:v>
                </c:pt>
                <c:pt idx="5239">
                  <c:v>23</c:v>
                </c:pt>
                <c:pt idx="5240">
                  <c:v>26</c:v>
                </c:pt>
                <c:pt idx="5241">
                  <c:v>24</c:v>
                </c:pt>
                <c:pt idx="5242">
                  <c:v>25</c:v>
                </c:pt>
                <c:pt idx="5243">
                  <c:v>24</c:v>
                </c:pt>
                <c:pt idx="5244">
                  <c:v>24</c:v>
                </c:pt>
                <c:pt idx="5245">
                  <c:v>24</c:v>
                </c:pt>
                <c:pt idx="5246">
                  <c:v>25</c:v>
                </c:pt>
                <c:pt idx="5247">
                  <c:v>25</c:v>
                </c:pt>
                <c:pt idx="5248">
                  <c:v>23</c:v>
                </c:pt>
                <c:pt idx="5249">
                  <c:v>25</c:v>
                </c:pt>
                <c:pt idx="5250">
                  <c:v>22</c:v>
                </c:pt>
                <c:pt idx="5251">
                  <c:v>23</c:v>
                </c:pt>
                <c:pt idx="5252">
                  <c:v>25</c:v>
                </c:pt>
                <c:pt idx="5253">
                  <c:v>24</c:v>
                </c:pt>
                <c:pt idx="5254">
                  <c:v>23</c:v>
                </c:pt>
                <c:pt idx="5255">
                  <c:v>25</c:v>
                </c:pt>
                <c:pt idx="5256">
                  <c:v>24</c:v>
                </c:pt>
                <c:pt idx="5257">
                  <c:v>24</c:v>
                </c:pt>
                <c:pt idx="5258">
                  <c:v>22</c:v>
                </c:pt>
                <c:pt idx="5259">
                  <c:v>25</c:v>
                </c:pt>
                <c:pt idx="5260">
                  <c:v>25</c:v>
                </c:pt>
                <c:pt idx="5261">
                  <c:v>24</c:v>
                </c:pt>
                <c:pt idx="5262">
                  <c:v>24</c:v>
                </c:pt>
                <c:pt idx="5263">
                  <c:v>23</c:v>
                </c:pt>
                <c:pt idx="5264">
                  <c:v>25</c:v>
                </c:pt>
                <c:pt idx="5265">
                  <c:v>25</c:v>
                </c:pt>
                <c:pt idx="5266">
                  <c:v>24</c:v>
                </c:pt>
                <c:pt idx="5267">
                  <c:v>24</c:v>
                </c:pt>
                <c:pt idx="5268">
                  <c:v>25</c:v>
                </c:pt>
                <c:pt idx="5269">
                  <c:v>22</c:v>
                </c:pt>
                <c:pt idx="5270">
                  <c:v>24</c:v>
                </c:pt>
                <c:pt idx="5271">
                  <c:v>25</c:v>
                </c:pt>
                <c:pt idx="5272">
                  <c:v>23</c:v>
                </c:pt>
                <c:pt idx="5273">
                  <c:v>24</c:v>
                </c:pt>
                <c:pt idx="5274">
                  <c:v>24</c:v>
                </c:pt>
                <c:pt idx="5275">
                  <c:v>24</c:v>
                </c:pt>
                <c:pt idx="5276">
                  <c:v>23</c:v>
                </c:pt>
                <c:pt idx="5277">
                  <c:v>25</c:v>
                </c:pt>
                <c:pt idx="5278">
                  <c:v>24</c:v>
                </c:pt>
                <c:pt idx="5279">
                  <c:v>25</c:v>
                </c:pt>
                <c:pt idx="5280">
                  <c:v>26</c:v>
                </c:pt>
                <c:pt idx="5281">
                  <c:v>24</c:v>
                </c:pt>
                <c:pt idx="5282">
                  <c:v>24</c:v>
                </c:pt>
                <c:pt idx="5283">
                  <c:v>25</c:v>
                </c:pt>
                <c:pt idx="5284">
                  <c:v>25</c:v>
                </c:pt>
                <c:pt idx="5285">
                  <c:v>24</c:v>
                </c:pt>
                <c:pt idx="5286">
                  <c:v>24</c:v>
                </c:pt>
                <c:pt idx="5287">
                  <c:v>24</c:v>
                </c:pt>
                <c:pt idx="5288">
                  <c:v>25</c:v>
                </c:pt>
                <c:pt idx="5289">
                  <c:v>24</c:v>
                </c:pt>
                <c:pt idx="5290">
                  <c:v>25</c:v>
                </c:pt>
                <c:pt idx="5291">
                  <c:v>25</c:v>
                </c:pt>
                <c:pt idx="5292">
                  <c:v>25</c:v>
                </c:pt>
                <c:pt idx="5293">
                  <c:v>23</c:v>
                </c:pt>
                <c:pt idx="5294">
                  <c:v>24</c:v>
                </c:pt>
                <c:pt idx="5295">
                  <c:v>24</c:v>
                </c:pt>
                <c:pt idx="5296">
                  <c:v>24</c:v>
                </c:pt>
                <c:pt idx="5297">
                  <c:v>24</c:v>
                </c:pt>
                <c:pt idx="5298">
                  <c:v>24</c:v>
                </c:pt>
                <c:pt idx="5299">
                  <c:v>24</c:v>
                </c:pt>
                <c:pt idx="5300">
                  <c:v>27</c:v>
                </c:pt>
                <c:pt idx="5301">
                  <c:v>25</c:v>
                </c:pt>
                <c:pt idx="5302">
                  <c:v>26</c:v>
                </c:pt>
                <c:pt idx="5303">
                  <c:v>24</c:v>
                </c:pt>
                <c:pt idx="5304">
                  <c:v>24</c:v>
                </c:pt>
                <c:pt idx="5305">
                  <c:v>24</c:v>
                </c:pt>
                <c:pt idx="5306">
                  <c:v>24</c:v>
                </c:pt>
                <c:pt idx="5307">
                  <c:v>26</c:v>
                </c:pt>
                <c:pt idx="5308">
                  <c:v>24</c:v>
                </c:pt>
                <c:pt idx="5309">
                  <c:v>24</c:v>
                </c:pt>
                <c:pt idx="5310">
                  <c:v>24</c:v>
                </c:pt>
                <c:pt idx="5311">
                  <c:v>24</c:v>
                </c:pt>
                <c:pt idx="5312">
                  <c:v>25</c:v>
                </c:pt>
                <c:pt idx="5313">
                  <c:v>26</c:v>
                </c:pt>
                <c:pt idx="5314">
                  <c:v>23</c:v>
                </c:pt>
                <c:pt idx="5315">
                  <c:v>23</c:v>
                </c:pt>
                <c:pt idx="5316">
                  <c:v>24</c:v>
                </c:pt>
                <c:pt idx="5317">
                  <c:v>24</c:v>
                </c:pt>
                <c:pt idx="5318">
                  <c:v>23</c:v>
                </c:pt>
                <c:pt idx="5319">
                  <c:v>25</c:v>
                </c:pt>
                <c:pt idx="5320">
                  <c:v>23</c:v>
                </c:pt>
                <c:pt idx="5321">
                  <c:v>25</c:v>
                </c:pt>
                <c:pt idx="5322">
                  <c:v>23</c:v>
                </c:pt>
                <c:pt idx="5323">
                  <c:v>25</c:v>
                </c:pt>
                <c:pt idx="5324">
                  <c:v>24</c:v>
                </c:pt>
                <c:pt idx="5325">
                  <c:v>24</c:v>
                </c:pt>
                <c:pt idx="5326">
                  <c:v>24</c:v>
                </c:pt>
                <c:pt idx="5327">
                  <c:v>23</c:v>
                </c:pt>
                <c:pt idx="5328">
                  <c:v>25</c:v>
                </c:pt>
                <c:pt idx="5329">
                  <c:v>24</c:v>
                </c:pt>
                <c:pt idx="5330">
                  <c:v>23</c:v>
                </c:pt>
                <c:pt idx="5331">
                  <c:v>24</c:v>
                </c:pt>
                <c:pt idx="5332">
                  <c:v>25</c:v>
                </c:pt>
                <c:pt idx="5333">
                  <c:v>24</c:v>
                </c:pt>
                <c:pt idx="5334">
                  <c:v>25</c:v>
                </c:pt>
                <c:pt idx="5335">
                  <c:v>24</c:v>
                </c:pt>
                <c:pt idx="5336">
                  <c:v>25</c:v>
                </c:pt>
                <c:pt idx="5337">
                  <c:v>24</c:v>
                </c:pt>
                <c:pt idx="5338">
                  <c:v>25</c:v>
                </c:pt>
                <c:pt idx="5339">
                  <c:v>25</c:v>
                </c:pt>
                <c:pt idx="5340">
                  <c:v>25</c:v>
                </c:pt>
                <c:pt idx="5341">
                  <c:v>25</c:v>
                </c:pt>
                <c:pt idx="5342">
                  <c:v>24</c:v>
                </c:pt>
                <c:pt idx="5343">
                  <c:v>25</c:v>
                </c:pt>
                <c:pt idx="5344">
                  <c:v>25</c:v>
                </c:pt>
                <c:pt idx="5345">
                  <c:v>23</c:v>
                </c:pt>
                <c:pt idx="5346">
                  <c:v>24</c:v>
                </c:pt>
                <c:pt idx="5347">
                  <c:v>23</c:v>
                </c:pt>
                <c:pt idx="5348">
                  <c:v>26</c:v>
                </c:pt>
                <c:pt idx="5349">
                  <c:v>24</c:v>
                </c:pt>
                <c:pt idx="5350">
                  <c:v>25</c:v>
                </c:pt>
                <c:pt idx="5351">
                  <c:v>25</c:v>
                </c:pt>
                <c:pt idx="5352">
                  <c:v>26</c:v>
                </c:pt>
                <c:pt idx="5353">
                  <c:v>24</c:v>
                </c:pt>
                <c:pt idx="5354">
                  <c:v>24</c:v>
                </c:pt>
                <c:pt idx="5355">
                  <c:v>25</c:v>
                </c:pt>
                <c:pt idx="5356">
                  <c:v>24</c:v>
                </c:pt>
                <c:pt idx="5357">
                  <c:v>27</c:v>
                </c:pt>
                <c:pt idx="5358">
                  <c:v>24</c:v>
                </c:pt>
                <c:pt idx="5359">
                  <c:v>25</c:v>
                </c:pt>
                <c:pt idx="5360">
                  <c:v>24</c:v>
                </c:pt>
                <c:pt idx="5361">
                  <c:v>24</c:v>
                </c:pt>
                <c:pt idx="5362">
                  <c:v>25</c:v>
                </c:pt>
                <c:pt idx="5363">
                  <c:v>23</c:v>
                </c:pt>
                <c:pt idx="5364">
                  <c:v>25</c:v>
                </c:pt>
                <c:pt idx="5365">
                  <c:v>25</c:v>
                </c:pt>
                <c:pt idx="5366">
                  <c:v>24</c:v>
                </c:pt>
                <c:pt idx="5367">
                  <c:v>25</c:v>
                </c:pt>
                <c:pt idx="5368">
                  <c:v>25</c:v>
                </c:pt>
                <c:pt idx="5369">
                  <c:v>25</c:v>
                </c:pt>
                <c:pt idx="5370">
                  <c:v>24</c:v>
                </c:pt>
                <c:pt idx="5371">
                  <c:v>25</c:v>
                </c:pt>
                <c:pt idx="5372">
                  <c:v>23</c:v>
                </c:pt>
                <c:pt idx="5373">
                  <c:v>24</c:v>
                </c:pt>
                <c:pt idx="5374">
                  <c:v>24</c:v>
                </c:pt>
                <c:pt idx="5375">
                  <c:v>25</c:v>
                </c:pt>
                <c:pt idx="5376">
                  <c:v>25</c:v>
                </c:pt>
                <c:pt idx="5377">
                  <c:v>25</c:v>
                </c:pt>
                <c:pt idx="5378">
                  <c:v>25</c:v>
                </c:pt>
                <c:pt idx="5379">
                  <c:v>26</c:v>
                </c:pt>
                <c:pt idx="5380">
                  <c:v>24</c:v>
                </c:pt>
                <c:pt idx="5381">
                  <c:v>24</c:v>
                </c:pt>
                <c:pt idx="5382">
                  <c:v>24</c:v>
                </c:pt>
                <c:pt idx="5383">
                  <c:v>24</c:v>
                </c:pt>
                <c:pt idx="5384">
                  <c:v>24</c:v>
                </c:pt>
                <c:pt idx="5385">
                  <c:v>25</c:v>
                </c:pt>
                <c:pt idx="5386">
                  <c:v>24</c:v>
                </c:pt>
                <c:pt idx="5387">
                  <c:v>23</c:v>
                </c:pt>
                <c:pt idx="5388">
                  <c:v>25</c:v>
                </c:pt>
                <c:pt idx="5389">
                  <c:v>26</c:v>
                </c:pt>
                <c:pt idx="5390">
                  <c:v>24</c:v>
                </c:pt>
                <c:pt idx="5391">
                  <c:v>21</c:v>
                </c:pt>
                <c:pt idx="5392">
                  <c:v>25</c:v>
                </c:pt>
                <c:pt idx="5393">
                  <c:v>24</c:v>
                </c:pt>
                <c:pt idx="5394">
                  <c:v>26</c:v>
                </c:pt>
                <c:pt idx="5395">
                  <c:v>25</c:v>
                </c:pt>
                <c:pt idx="5396">
                  <c:v>25</c:v>
                </c:pt>
                <c:pt idx="5397">
                  <c:v>24</c:v>
                </c:pt>
                <c:pt idx="5398">
                  <c:v>25</c:v>
                </c:pt>
                <c:pt idx="5399">
                  <c:v>24</c:v>
                </c:pt>
                <c:pt idx="5400">
                  <c:v>26</c:v>
                </c:pt>
                <c:pt idx="5401">
                  <c:v>25</c:v>
                </c:pt>
                <c:pt idx="5402">
                  <c:v>24</c:v>
                </c:pt>
                <c:pt idx="5403">
                  <c:v>25</c:v>
                </c:pt>
                <c:pt idx="5404">
                  <c:v>24</c:v>
                </c:pt>
                <c:pt idx="5405">
                  <c:v>26</c:v>
                </c:pt>
                <c:pt idx="5406">
                  <c:v>24</c:v>
                </c:pt>
                <c:pt idx="5407">
                  <c:v>25</c:v>
                </c:pt>
                <c:pt idx="5408">
                  <c:v>24</c:v>
                </c:pt>
                <c:pt idx="5409">
                  <c:v>24</c:v>
                </c:pt>
                <c:pt idx="5410">
                  <c:v>25</c:v>
                </c:pt>
                <c:pt idx="5411">
                  <c:v>23</c:v>
                </c:pt>
                <c:pt idx="5412">
                  <c:v>24</c:v>
                </c:pt>
                <c:pt idx="5413">
                  <c:v>26</c:v>
                </c:pt>
                <c:pt idx="5414">
                  <c:v>23</c:v>
                </c:pt>
                <c:pt idx="5415">
                  <c:v>26</c:v>
                </c:pt>
                <c:pt idx="5416">
                  <c:v>25</c:v>
                </c:pt>
                <c:pt idx="5417">
                  <c:v>26</c:v>
                </c:pt>
                <c:pt idx="5418">
                  <c:v>24</c:v>
                </c:pt>
                <c:pt idx="5419">
                  <c:v>25</c:v>
                </c:pt>
                <c:pt idx="5420">
                  <c:v>26</c:v>
                </c:pt>
                <c:pt idx="5421">
                  <c:v>25</c:v>
                </c:pt>
                <c:pt idx="5422">
                  <c:v>24</c:v>
                </c:pt>
                <c:pt idx="5423">
                  <c:v>24</c:v>
                </c:pt>
                <c:pt idx="5424">
                  <c:v>24</c:v>
                </c:pt>
                <c:pt idx="5425">
                  <c:v>24</c:v>
                </c:pt>
                <c:pt idx="5426">
                  <c:v>24</c:v>
                </c:pt>
                <c:pt idx="5427">
                  <c:v>25</c:v>
                </c:pt>
                <c:pt idx="5428">
                  <c:v>25</c:v>
                </c:pt>
                <c:pt idx="5429">
                  <c:v>24</c:v>
                </c:pt>
                <c:pt idx="5430">
                  <c:v>25</c:v>
                </c:pt>
                <c:pt idx="5431">
                  <c:v>24</c:v>
                </c:pt>
                <c:pt idx="5432">
                  <c:v>25</c:v>
                </c:pt>
                <c:pt idx="5433">
                  <c:v>25</c:v>
                </c:pt>
                <c:pt idx="5434">
                  <c:v>24</c:v>
                </c:pt>
                <c:pt idx="5435">
                  <c:v>25</c:v>
                </c:pt>
                <c:pt idx="5436">
                  <c:v>25</c:v>
                </c:pt>
                <c:pt idx="5437">
                  <c:v>25</c:v>
                </c:pt>
                <c:pt idx="5438">
                  <c:v>25</c:v>
                </c:pt>
                <c:pt idx="5439">
                  <c:v>24</c:v>
                </c:pt>
                <c:pt idx="5440">
                  <c:v>25</c:v>
                </c:pt>
                <c:pt idx="5441">
                  <c:v>24</c:v>
                </c:pt>
                <c:pt idx="5442">
                  <c:v>25</c:v>
                </c:pt>
                <c:pt idx="5443">
                  <c:v>24</c:v>
                </c:pt>
                <c:pt idx="5444">
                  <c:v>26</c:v>
                </c:pt>
                <c:pt idx="5445">
                  <c:v>24</c:v>
                </c:pt>
                <c:pt idx="5446">
                  <c:v>24</c:v>
                </c:pt>
                <c:pt idx="5447">
                  <c:v>22</c:v>
                </c:pt>
                <c:pt idx="5448">
                  <c:v>24</c:v>
                </c:pt>
                <c:pt idx="5449">
                  <c:v>25</c:v>
                </c:pt>
                <c:pt idx="5450">
                  <c:v>23</c:v>
                </c:pt>
                <c:pt idx="5451">
                  <c:v>23</c:v>
                </c:pt>
                <c:pt idx="5452">
                  <c:v>24</c:v>
                </c:pt>
                <c:pt idx="5453">
                  <c:v>26</c:v>
                </c:pt>
                <c:pt idx="5454">
                  <c:v>24</c:v>
                </c:pt>
                <c:pt idx="5455">
                  <c:v>25</c:v>
                </c:pt>
                <c:pt idx="5456">
                  <c:v>24</c:v>
                </c:pt>
                <c:pt idx="5457">
                  <c:v>26</c:v>
                </c:pt>
                <c:pt idx="5458">
                  <c:v>24</c:v>
                </c:pt>
                <c:pt idx="5459">
                  <c:v>25</c:v>
                </c:pt>
                <c:pt idx="5460">
                  <c:v>25</c:v>
                </c:pt>
                <c:pt idx="5461">
                  <c:v>26</c:v>
                </c:pt>
                <c:pt idx="5462">
                  <c:v>23</c:v>
                </c:pt>
                <c:pt idx="5463">
                  <c:v>23</c:v>
                </c:pt>
                <c:pt idx="5464">
                  <c:v>23</c:v>
                </c:pt>
                <c:pt idx="5465">
                  <c:v>25</c:v>
                </c:pt>
                <c:pt idx="5466">
                  <c:v>24</c:v>
                </c:pt>
                <c:pt idx="5467">
                  <c:v>25</c:v>
                </c:pt>
                <c:pt idx="5468">
                  <c:v>24</c:v>
                </c:pt>
                <c:pt idx="5469">
                  <c:v>25</c:v>
                </c:pt>
                <c:pt idx="5470">
                  <c:v>25</c:v>
                </c:pt>
                <c:pt idx="5471">
                  <c:v>23</c:v>
                </c:pt>
                <c:pt idx="5472">
                  <c:v>25</c:v>
                </c:pt>
                <c:pt idx="5473">
                  <c:v>23</c:v>
                </c:pt>
                <c:pt idx="5474">
                  <c:v>24</c:v>
                </c:pt>
                <c:pt idx="5475">
                  <c:v>25</c:v>
                </c:pt>
                <c:pt idx="5476">
                  <c:v>25</c:v>
                </c:pt>
                <c:pt idx="5477">
                  <c:v>25</c:v>
                </c:pt>
                <c:pt idx="5478">
                  <c:v>24</c:v>
                </c:pt>
                <c:pt idx="5479">
                  <c:v>24</c:v>
                </c:pt>
                <c:pt idx="5480">
                  <c:v>25</c:v>
                </c:pt>
                <c:pt idx="5481">
                  <c:v>24</c:v>
                </c:pt>
                <c:pt idx="5482">
                  <c:v>24</c:v>
                </c:pt>
                <c:pt idx="5483">
                  <c:v>24</c:v>
                </c:pt>
                <c:pt idx="5484">
                  <c:v>25</c:v>
                </c:pt>
                <c:pt idx="5485">
                  <c:v>25</c:v>
                </c:pt>
                <c:pt idx="5486">
                  <c:v>24</c:v>
                </c:pt>
                <c:pt idx="5487">
                  <c:v>26</c:v>
                </c:pt>
                <c:pt idx="5488">
                  <c:v>23</c:v>
                </c:pt>
                <c:pt idx="5489">
                  <c:v>25</c:v>
                </c:pt>
                <c:pt idx="5490">
                  <c:v>25</c:v>
                </c:pt>
                <c:pt idx="5491">
                  <c:v>24</c:v>
                </c:pt>
                <c:pt idx="5492">
                  <c:v>25</c:v>
                </c:pt>
                <c:pt idx="5493">
                  <c:v>25</c:v>
                </c:pt>
                <c:pt idx="5494">
                  <c:v>23</c:v>
                </c:pt>
                <c:pt idx="5495">
                  <c:v>24</c:v>
                </c:pt>
                <c:pt idx="5496">
                  <c:v>24</c:v>
                </c:pt>
                <c:pt idx="5497">
                  <c:v>24</c:v>
                </c:pt>
                <c:pt idx="5498">
                  <c:v>24</c:v>
                </c:pt>
                <c:pt idx="5499">
                  <c:v>26</c:v>
                </c:pt>
                <c:pt idx="5500">
                  <c:v>24</c:v>
                </c:pt>
                <c:pt idx="5501">
                  <c:v>24</c:v>
                </c:pt>
                <c:pt idx="5502">
                  <c:v>24</c:v>
                </c:pt>
                <c:pt idx="5503">
                  <c:v>26</c:v>
                </c:pt>
                <c:pt idx="5504">
                  <c:v>25</c:v>
                </c:pt>
                <c:pt idx="5505">
                  <c:v>24</c:v>
                </c:pt>
                <c:pt idx="5506">
                  <c:v>24</c:v>
                </c:pt>
                <c:pt idx="5507">
                  <c:v>24</c:v>
                </c:pt>
                <c:pt idx="5508">
                  <c:v>24</c:v>
                </c:pt>
                <c:pt idx="5509">
                  <c:v>28</c:v>
                </c:pt>
                <c:pt idx="5510">
                  <c:v>24</c:v>
                </c:pt>
                <c:pt idx="5511">
                  <c:v>24</c:v>
                </c:pt>
                <c:pt idx="5512">
                  <c:v>24</c:v>
                </c:pt>
                <c:pt idx="5513">
                  <c:v>24</c:v>
                </c:pt>
                <c:pt idx="5514">
                  <c:v>24</c:v>
                </c:pt>
                <c:pt idx="5515">
                  <c:v>25</c:v>
                </c:pt>
                <c:pt idx="5516">
                  <c:v>25</c:v>
                </c:pt>
                <c:pt idx="5517">
                  <c:v>25</c:v>
                </c:pt>
                <c:pt idx="5518">
                  <c:v>25</c:v>
                </c:pt>
                <c:pt idx="5519">
                  <c:v>23</c:v>
                </c:pt>
                <c:pt idx="5520">
                  <c:v>24</c:v>
                </c:pt>
                <c:pt idx="5521">
                  <c:v>25</c:v>
                </c:pt>
                <c:pt idx="5522">
                  <c:v>23</c:v>
                </c:pt>
                <c:pt idx="5523">
                  <c:v>24</c:v>
                </c:pt>
                <c:pt idx="5524">
                  <c:v>25</c:v>
                </c:pt>
                <c:pt idx="5525">
                  <c:v>24</c:v>
                </c:pt>
                <c:pt idx="5526">
                  <c:v>24</c:v>
                </c:pt>
                <c:pt idx="5527">
                  <c:v>25</c:v>
                </c:pt>
                <c:pt idx="5528">
                  <c:v>24</c:v>
                </c:pt>
                <c:pt idx="5529">
                  <c:v>25</c:v>
                </c:pt>
                <c:pt idx="5530">
                  <c:v>25</c:v>
                </c:pt>
                <c:pt idx="5531">
                  <c:v>24</c:v>
                </c:pt>
                <c:pt idx="5532">
                  <c:v>24</c:v>
                </c:pt>
                <c:pt idx="5533">
                  <c:v>24</c:v>
                </c:pt>
                <c:pt idx="5534">
                  <c:v>24</c:v>
                </c:pt>
                <c:pt idx="5535">
                  <c:v>25</c:v>
                </c:pt>
                <c:pt idx="5536">
                  <c:v>25</c:v>
                </c:pt>
                <c:pt idx="5537">
                  <c:v>25</c:v>
                </c:pt>
                <c:pt idx="5538">
                  <c:v>24</c:v>
                </c:pt>
                <c:pt idx="5539">
                  <c:v>26</c:v>
                </c:pt>
                <c:pt idx="5540">
                  <c:v>25</c:v>
                </c:pt>
                <c:pt idx="5541">
                  <c:v>24</c:v>
                </c:pt>
                <c:pt idx="5542">
                  <c:v>24</c:v>
                </c:pt>
                <c:pt idx="5543">
                  <c:v>24</c:v>
                </c:pt>
                <c:pt idx="5544">
                  <c:v>25</c:v>
                </c:pt>
                <c:pt idx="5545">
                  <c:v>26</c:v>
                </c:pt>
                <c:pt idx="5546">
                  <c:v>22</c:v>
                </c:pt>
                <c:pt idx="5547">
                  <c:v>24</c:v>
                </c:pt>
                <c:pt idx="5548">
                  <c:v>23</c:v>
                </c:pt>
                <c:pt idx="5549">
                  <c:v>24</c:v>
                </c:pt>
                <c:pt idx="5550">
                  <c:v>25</c:v>
                </c:pt>
                <c:pt idx="5551">
                  <c:v>24</c:v>
                </c:pt>
                <c:pt idx="5552">
                  <c:v>24</c:v>
                </c:pt>
                <c:pt idx="5553">
                  <c:v>25</c:v>
                </c:pt>
                <c:pt idx="5554">
                  <c:v>24</c:v>
                </c:pt>
                <c:pt idx="5555">
                  <c:v>26</c:v>
                </c:pt>
                <c:pt idx="5556">
                  <c:v>24</c:v>
                </c:pt>
                <c:pt idx="5557">
                  <c:v>26</c:v>
                </c:pt>
                <c:pt idx="5558">
                  <c:v>24</c:v>
                </c:pt>
                <c:pt idx="5559">
                  <c:v>25</c:v>
                </c:pt>
                <c:pt idx="5560">
                  <c:v>25</c:v>
                </c:pt>
                <c:pt idx="5561">
                  <c:v>26</c:v>
                </c:pt>
                <c:pt idx="5562">
                  <c:v>24</c:v>
                </c:pt>
                <c:pt idx="5563">
                  <c:v>22</c:v>
                </c:pt>
                <c:pt idx="5564">
                  <c:v>24</c:v>
                </c:pt>
                <c:pt idx="5565">
                  <c:v>24</c:v>
                </c:pt>
                <c:pt idx="5566">
                  <c:v>24</c:v>
                </c:pt>
                <c:pt idx="5567">
                  <c:v>24</c:v>
                </c:pt>
                <c:pt idx="5568">
                  <c:v>25</c:v>
                </c:pt>
                <c:pt idx="5569">
                  <c:v>25</c:v>
                </c:pt>
                <c:pt idx="5570">
                  <c:v>24</c:v>
                </c:pt>
                <c:pt idx="5571">
                  <c:v>24</c:v>
                </c:pt>
                <c:pt idx="5572">
                  <c:v>24</c:v>
                </c:pt>
                <c:pt idx="5573">
                  <c:v>25</c:v>
                </c:pt>
                <c:pt idx="5574">
                  <c:v>24</c:v>
                </c:pt>
                <c:pt idx="5575">
                  <c:v>26</c:v>
                </c:pt>
                <c:pt idx="5576">
                  <c:v>24</c:v>
                </c:pt>
                <c:pt idx="5577">
                  <c:v>25</c:v>
                </c:pt>
                <c:pt idx="5578">
                  <c:v>25</c:v>
                </c:pt>
                <c:pt idx="5579">
                  <c:v>24</c:v>
                </c:pt>
                <c:pt idx="5580">
                  <c:v>26</c:v>
                </c:pt>
                <c:pt idx="5581">
                  <c:v>25</c:v>
                </c:pt>
                <c:pt idx="5582">
                  <c:v>26</c:v>
                </c:pt>
                <c:pt idx="5583">
                  <c:v>25</c:v>
                </c:pt>
                <c:pt idx="5584">
                  <c:v>25</c:v>
                </c:pt>
                <c:pt idx="5585">
                  <c:v>24</c:v>
                </c:pt>
                <c:pt idx="5586">
                  <c:v>24</c:v>
                </c:pt>
                <c:pt idx="5587">
                  <c:v>24</c:v>
                </c:pt>
                <c:pt idx="5588">
                  <c:v>24</c:v>
                </c:pt>
                <c:pt idx="5589">
                  <c:v>23</c:v>
                </c:pt>
                <c:pt idx="5590">
                  <c:v>25</c:v>
                </c:pt>
                <c:pt idx="5591">
                  <c:v>24</c:v>
                </c:pt>
                <c:pt idx="5592">
                  <c:v>25</c:v>
                </c:pt>
                <c:pt idx="5593">
                  <c:v>24</c:v>
                </c:pt>
                <c:pt idx="5594">
                  <c:v>24</c:v>
                </c:pt>
                <c:pt idx="5595">
                  <c:v>24</c:v>
                </c:pt>
                <c:pt idx="5596">
                  <c:v>25</c:v>
                </c:pt>
                <c:pt idx="5597">
                  <c:v>25</c:v>
                </c:pt>
                <c:pt idx="5598">
                  <c:v>24</c:v>
                </c:pt>
                <c:pt idx="5599">
                  <c:v>26</c:v>
                </c:pt>
                <c:pt idx="5600">
                  <c:v>25</c:v>
                </c:pt>
                <c:pt idx="5601">
                  <c:v>25</c:v>
                </c:pt>
                <c:pt idx="5602">
                  <c:v>24</c:v>
                </c:pt>
                <c:pt idx="5603">
                  <c:v>25</c:v>
                </c:pt>
                <c:pt idx="5604">
                  <c:v>23</c:v>
                </c:pt>
                <c:pt idx="5605">
                  <c:v>22</c:v>
                </c:pt>
                <c:pt idx="5606">
                  <c:v>23</c:v>
                </c:pt>
                <c:pt idx="5607">
                  <c:v>23</c:v>
                </c:pt>
                <c:pt idx="5608">
                  <c:v>24</c:v>
                </c:pt>
                <c:pt idx="5609">
                  <c:v>25</c:v>
                </c:pt>
                <c:pt idx="5610">
                  <c:v>24</c:v>
                </c:pt>
                <c:pt idx="5611">
                  <c:v>25</c:v>
                </c:pt>
                <c:pt idx="5612">
                  <c:v>24</c:v>
                </c:pt>
                <c:pt idx="5613">
                  <c:v>25</c:v>
                </c:pt>
                <c:pt idx="5614">
                  <c:v>24</c:v>
                </c:pt>
                <c:pt idx="5615">
                  <c:v>24</c:v>
                </c:pt>
                <c:pt idx="5616">
                  <c:v>24</c:v>
                </c:pt>
                <c:pt idx="5617">
                  <c:v>24</c:v>
                </c:pt>
                <c:pt idx="5618">
                  <c:v>24</c:v>
                </c:pt>
                <c:pt idx="5619">
                  <c:v>25</c:v>
                </c:pt>
                <c:pt idx="5620">
                  <c:v>24</c:v>
                </c:pt>
                <c:pt idx="5621">
                  <c:v>24</c:v>
                </c:pt>
                <c:pt idx="5622">
                  <c:v>25</c:v>
                </c:pt>
                <c:pt idx="5623">
                  <c:v>23</c:v>
                </c:pt>
                <c:pt idx="5624">
                  <c:v>25</c:v>
                </c:pt>
                <c:pt idx="5625">
                  <c:v>24</c:v>
                </c:pt>
                <c:pt idx="5626">
                  <c:v>24</c:v>
                </c:pt>
                <c:pt idx="5627">
                  <c:v>24</c:v>
                </c:pt>
                <c:pt idx="5628">
                  <c:v>25</c:v>
                </c:pt>
                <c:pt idx="5629">
                  <c:v>25</c:v>
                </c:pt>
                <c:pt idx="5630">
                  <c:v>24</c:v>
                </c:pt>
                <c:pt idx="5631">
                  <c:v>24</c:v>
                </c:pt>
                <c:pt idx="5632">
                  <c:v>25</c:v>
                </c:pt>
                <c:pt idx="5633">
                  <c:v>25</c:v>
                </c:pt>
                <c:pt idx="5634">
                  <c:v>25</c:v>
                </c:pt>
                <c:pt idx="5635">
                  <c:v>23</c:v>
                </c:pt>
                <c:pt idx="5636">
                  <c:v>25</c:v>
                </c:pt>
                <c:pt idx="5637">
                  <c:v>23</c:v>
                </c:pt>
                <c:pt idx="5638">
                  <c:v>24</c:v>
                </c:pt>
                <c:pt idx="5639">
                  <c:v>26</c:v>
                </c:pt>
                <c:pt idx="5640">
                  <c:v>24</c:v>
                </c:pt>
                <c:pt idx="5641">
                  <c:v>24</c:v>
                </c:pt>
                <c:pt idx="5642">
                  <c:v>24</c:v>
                </c:pt>
                <c:pt idx="5643">
                  <c:v>25</c:v>
                </c:pt>
                <c:pt idx="5644">
                  <c:v>24</c:v>
                </c:pt>
                <c:pt idx="5645">
                  <c:v>24</c:v>
                </c:pt>
                <c:pt idx="5646">
                  <c:v>24</c:v>
                </c:pt>
                <c:pt idx="5647">
                  <c:v>26</c:v>
                </c:pt>
                <c:pt idx="5648">
                  <c:v>24</c:v>
                </c:pt>
                <c:pt idx="5649">
                  <c:v>24</c:v>
                </c:pt>
                <c:pt idx="5650">
                  <c:v>23</c:v>
                </c:pt>
                <c:pt idx="5651">
                  <c:v>26</c:v>
                </c:pt>
                <c:pt idx="5652">
                  <c:v>25</c:v>
                </c:pt>
                <c:pt idx="5653">
                  <c:v>24</c:v>
                </c:pt>
                <c:pt idx="5654">
                  <c:v>24</c:v>
                </c:pt>
                <c:pt idx="5655">
                  <c:v>24</c:v>
                </c:pt>
                <c:pt idx="5656">
                  <c:v>24</c:v>
                </c:pt>
                <c:pt idx="5657">
                  <c:v>25</c:v>
                </c:pt>
                <c:pt idx="5658">
                  <c:v>24</c:v>
                </c:pt>
                <c:pt idx="5659">
                  <c:v>25</c:v>
                </c:pt>
                <c:pt idx="5660">
                  <c:v>25</c:v>
                </c:pt>
                <c:pt idx="5661">
                  <c:v>23</c:v>
                </c:pt>
                <c:pt idx="5662">
                  <c:v>25</c:v>
                </c:pt>
                <c:pt idx="5663">
                  <c:v>24</c:v>
                </c:pt>
                <c:pt idx="5664">
                  <c:v>24</c:v>
                </c:pt>
                <c:pt idx="5665">
                  <c:v>24</c:v>
                </c:pt>
                <c:pt idx="5666">
                  <c:v>24</c:v>
                </c:pt>
                <c:pt idx="5667">
                  <c:v>24</c:v>
                </c:pt>
                <c:pt idx="5668">
                  <c:v>24</c:v>
                </c:pt>
                <c:pt idx="5669">
                  <c:v>25</c:v>
                </c:pt>
                <c:pt idx="5670">
                  <c:v>24</c:v>
                </c:pt>
                <c:pt idx="5671">
                  <c:v>24</c:v>
                </c:pt>
                <c:pt idx="5672">
                  <c:v>25</c:v>
                </c:pt>
                <c:pt idx="5673">
                  <c:v>24</c:v>
                </c:pt>
                <c:pt idx="5674">
                  <c:v>24</c:v>
                </c:pt>
                <c:pt idx="5675">
                  <c:v>24</c:v>
                </c:pt>
                <c:pt idx="5676">
                  <c:v>25</c:v>
                </c:pt>
                <c:pt idx="5677">
                  <c:v>24</c:v>
                </c:pt>
                <c:pt idx="5678">
                  <c:v>25</c:v>
                </c:pt>
                <c:pt idx="5679">
                  <c:v>24</c:v>
                </c:pt>
                <c:pt idx="5680">
                  <c:v>24</c:v>
                </c:pt>
                <c:pt idx="5681">
                  <c:v>23</c:v>
                </c:pt>
                <c:pt idx="5682">
                  <c:v>24</c:v>
                </c:pt>
                <c:pt idx="5683">
                  <c:v>24</c:v>
                </c:pt>
                <c:pt idx="5684">
                  <c:v>26</c:v>
                </c:pt>
                <c:pt idx="5685">
                  <c:v>25</c:v>
                </c:pt>
                <c:pt idx="5686">
                  <c:v>25</c:v>
                </c:pt>
                <c:pt idx="5687">
                  <c:v>25</c:v>
                </c:pt>
                <c:pt idx="5688">
                  <c:v>24</c:v>
                </c:pt>
                <c:pt idx="5689">
                  <c:v>24</c:v>
                </c:pt>
                <c:pt idx="5690">
                  <c:v>24</c:v>
                </c:pt>
                <c:pt idx="5691">
                  <c:v>24</c:v>
                </c:pt>
                <c:pt idx="5692">
                  <c:v>24</c:v>
                </c:pt>
                <c:pt idx="5693">
                  <c:v>23</c:v>
                </c:pt>
                <c:pt idx="5694">
                  <c:v>26</c:v>
                </c:pt>
                <c:pt idx="5695">
                  <c:v>24</c:v>
                </c:pt>
                <c:pt idx="5696">
                  <c:v>24</c:v>
                </c:pt>
                <c:pt idx="5697">
                  <c:v>25</c:v>
                </c:pt>
                <c:pt idx="5698">
                  <c:v>24</c:v>
                </c:pt>
                <c:pt idx="5699">
                  <c:v>19</c:v>
                </c:pt>
                <c:pt idx="5700">
                  <c:v>25</c:v>
                </c:pt>
                <c:pt idx="5701">
                  <c:v>25</c:v>
                </c:pt>
                <c:pt idx="5702">
                  <c:v>24</c:v>
                </c:pt>
                <c:pt idx="5703">
                  <c:v>26</c:v>
                </c:pt>
                <c:pt idx="5704">
                  <c:v>24</c:v>
                </c:pt>
                <c:pt idx="5705">
                  <c:v>25</c:v>
                </c:pt>
                <c:pt idx="5706">
                  <c:v>24</c:v>
                </c:pt>
                <c:pt idx="5707">
                  <c:v>26</c:v>
                </c:pt>
                <c:pt idx="5708">
                  <c:v>25</c:v>
                </c:pt>
                <c:pt idx="5709">
                  <c:v>25</c:v>
                </c:pt>
                <c:pt idx="5710">
                  <c:v>23</c:v>
                </c:pt>
                <c:pt idx="5711">
                  <c:v>25</c:v>
                </c:pt>
                <c:pt idx="5712">
                  <c:v>25</c:v>
                </c:pt>
                <c:pt idx="5713">
                  <c:v>25</c:v>
                </c:pt>
                <c:pt idx="5714">
                  <c:v>25</c:v>
                </c:pt>
                <c:pt idx="5715">
                  <c:v>25</c:v>
                </c:pt>
                <c:pt idx="5716">
                  <c:v>23</c:v>
                </c:pt>
                <c:pt idx="5717">
                  <c:v>24</c:v>
                </c:pt>
                <c:pt idx="5718">
                  <c:v>25</c:v>
                </c:pt>
                <c:pt idx="5719">
                  <c:v>22</c:v>
                </c:pt>
                <c:pt idx="5720">
                  <c:v>25</c:v>
                </c:pt>
                <c:pt idx="5721">
                  <c:v>24</c:v>
                </c:pt>
                <c:pt idx="5722">
                  <c:v>24</c:v>
                </c:pt>
                <c:pt idx="5723">
                  <c:v>24</c:v>
                </c:pt>
                <c:pt idx="5724">
                  <c:v>24</c:v>
                </c:pt>
                <c:pt idx="5725">
                  <c:v>24</c:v>
                </c:pt>
                <c:pt idx="5726">
                  <c:v>25</c:v>
                </c:pt>
                <c:pt idx="5727">
                  <c:v>25</c:v>
                </c:pt>
                <c:pt idx="5728">
                  <c:v>25</c:v>
                </c:pt>
                <c:pt idx="5729">
                  <c:v>27</c:v>
                </c:pt>
                <c:pt idx="5730">
                  <c:v>24</c:v>
                </c:pt>
                <c:pt idx="5731">
                  <c:v>24</c:v>
                </c:pt>
                <c:pt idx="5732">
                  <c:v>24</c:v>
                </c:pt>
                <c:pt idx="5733">
                  <c:v>24</c:v>
                </c:pt>
                <c:pt idx="5734">
                  <c:v>24</c:v>
                </c:pt>
                <c:pt idx="5735">
                  <c:v>24</c:v>
                </c:pt>
                <c:pt idx="5736">
                  <c:v>26</c:v>
                </c:pt>
                <c:pt idx="5737">
                  <c:v>24</c:v>
                </c:pt>
                <c:pt idx="5738">
                  <c:v>24</c:v>
                </c:pt>
                <c:pt idx="5739">
                  <c:v>24</c:v>
                </c:pt>
                <c:pt idx="5740">
                  <c:v>24</c:v>
                </c:pt>
                <c:pt idx="5741">
                  <c:v>24</c:v>
                </c:pt>
                <c:pt idx="5742">
                  <c:v>25</c:v>
                </c:pt>
                <c:pt idx="5743">
                  <c:v>23</c:v>
                </c:pt>
                <c:pt idx="5744">
                  <c:v>24</c:v>
                </c:pt>
                <c:pt idx="5745">
                  <c:v>25</c:v>
                </c:pt>
                <c:pt idx="5746">
                  <c:v>23</c:v>
                </c:pt>
                <c:pt idx="5747">
                  <c:v>25</c:v>
                </c:pt>
                <c:pt idx="5748">
                  <c:v>25</c:v>
                </c:pt>
                <c:pt idx="5749">
                  <c:v>25</c:v>
                </c:pt>
                <c:pt idx="5750">
                  <c:v>24</c:v>
                </c:pt>
                <c:pt idx="5751">
                  <c:v>23</c:v>
                </c:pt>
                <c:pt idx="5752">
                  <c:v>24</c:v>
                </c:pt>
                <c:pt idx="5753">
                  <c:v>24</c:v>
                </c:pt>
                <c:pt idx="5754">
                  <c:v>25</c:v>
                </c:pt>
                <c:pt idx="5755">
                  <c:v>24</c:v>
                </c:pt>
                <c:pt idx="5756">
                  <c:v>24</c:v>
                </c:pt>
                <c:pt idx="5757">
                  <c:v>25</c:v>
                </c:pt>
                <c:pt idx="5758">
                  <c:v>24</c:v>
                </c:pt>
                <c:pt idx="5759">
                  <c:v>25</c:v>
                </c:pt>
                <c:pt idx="5760">
                  <c:v>25</c:v>
                </c:pt>
                <c:pt idx="5761">
                  <c:v>25</c:v>
                </c:pt>
                <c:pt idx="5762">
                  <c:v>25</c:v>
                </c:pt>
                <c:pt idx="5763">
                  <c:v>25</c:v>
                </c:pt>
                <c:pt idx="5764">
                  <c:v>24</c:v>
                </c:pt>
                <c:pt idx="5765">
                  <c:v>25</c:v>
                </c:pt>
                <c:pt idx="5766">
                  <c:v>24</c:v>
                </c:pt>
                <c:pt idx="5767">
                  <c:v>23</c:v>
                </c:pt>
                <c:pt idx="5768">
                  <c:v>25</c:v>
                </c:pt>
                <c:pt idx="5769">
                  <c:v>24</c:v>
                </c:pt>
                <c:pt idx="5770">
                  <c:v>25</c:v>
                </c:pt>
                <c:pt idx="5771">
                  <c:v>24</c:v>
                </c:pt>
                <c:pt idx="5772">
                  <c:v>22</c:v>
                </c:pt>
                <c:pt idx="5773">
                  <c:v>24</c:v>
                </c:pt>
                <c:pt idx="5774">
                  <c:v>23</c:v>
                </c:pt>
                <c:pt idx="5775">
                  <c:v>24</c:v>
                </c:pt>
                <c:pt idx="5776">
                  <c:v>24</c:v>
                </c:pt>
                <c:pt idx="5777">
                  <c:v>25</c:v>
                </c:pt>
                <c:pt idx="5778">
                  <c:v>25</c:v>
                </c:pt>
                <c:pt idx="5779">
                  <c:v>23</c:v>
                </c:pt>
                <c:pt idx="5780">
                  <c:v>25</c:v>
                </c:pt>
                <c:pt idx="5781">
                  <c:v>25</c:v>
                </c:pt>
                <c:pt idx="5782">
                  <c:v>25</c:v>
                </c:pt>
                <c:pt idx="5783">
                  <c:v>26</c:v>
                </c:pt>
                <c:pt idx="5784">
                  <c:v>24</c:v>
                </c:pt>
                <c:pt idx="5785">
                  <c:v>26</c:v>
                </c:pt>
                <c:pt idx="5786">
                  <c:v>24</c:v>
                </c:pt>
                <c:pt idx="5787">
                  <c:v>23</c:v>
                </c:pt>
                <c:pt idx="5788">
                  <c:v>24</c:v>
                </c:pt>
                <c:pt idx="5789">
                  <c:v>22</c:v>
                </c:pt>
                <c:pt idx="5790">
                  <c:v>24</c:v>
                </c:pt>
                <c:pt idx="5791">
                  <c:v>24</c:v>
                </c:pt>
                <c:pt idx="5792">
                  <c:v>25</c:v>
                </c:pt>
                <c:pt idx="5793">
                  <c:v>25</c:v>
                </c:pt>
                <c:pt idx="5794">
                  <c:v>24</c:v>
                </c:pt>
                <c:pt idx="5795">
                  <c:v>25</c:v>
                </c:pt>
                <c:pt idx="5796">
                  <c:v>25</c:v>
                </c:pt>
                <c:pt idx="5797">
                  <c:v>24</c:v>
                </c:pt>
                <c:pt idx="5798">
                  <c:v>24</c:v>
                </c:pt>
                <c:pt idx="5799">
                  <c:v>24</c:v>
                </c:pt>
                <c:pt idx="5800">
                  <c:v>24</c:v>
                </c:pt>
                <c:pt idx="5801">
                  <c:v>26</c:v>
                </c:pt>
                <c:pt idx="5802">
                  <c:v>23</c:v>
                </c:pt>
                <c:pt idx="5803">
                  <c:v>24</c:v>
                </c:pt>
                <c:pt idx="5804">
                  <c:v>25</c:v>
                </c:pt>
                <c:pt idx="5805">
                  <c:v>24</c:v>
                </c:pt>
                <c:pt idx="5806">
                  <c:v>23</c:v>
                </c:pt>
                <c:pt idx="5807">
                  <c:v>25</c:v>
                </c:pt>
                <c:pt idx="5808">
                  <c:v>25</c:v>
                </c:pt>
                <c:pt idx="5809">
                  <c:v>25</c:v>
                </c:pt>
                <c:pt idx="5810">
                  <c:v>24</c:v>
                </c:pt>
                <c:pt idx="5811">
                  <c:v>25</c:v>
                </c:pt>
                <c:pt idx="5812">
                  <c:v>25</c:v>
                </c:pt>
                <c:pt idx="5813">
                  <c:v>24</c:v>
                </c:pt>
                <c:pt idx="5814">
                  <c:v>23</c:v>
                </c:pt>
                <c:pt idx="5815">
                  <c:v>25</c:v>
                </c:pt>
                <c:pt idx="5816">
                  <c:v>25</c:v>
                </c:pt>
                <c:pt idx="5817">
                  <c:v>25</c:v>
                </c:pt>
                <c:pt idx="5818">
                  <c:v>24</c:v>
                </c:pt>
                <c:pt idx="5819">
                  <c:v>25</c:v>
                </c:pt>
                <c:pt idx="5820">
                  <c:v>23</c:v>
                </c:pt>
                <c:pt idx="5821">
                  <c:v>23</c:v>
                </c:pt>
                <c:pt idx="5822">
                  <c:v>24</c:v>
                </c:pt>
                <c:pt idx="5823">
                  <c:v>24</c:v>
                </c:pt>
                <c:pt idx="5824">
                  <c:v>25</c:v>
                </c:pt>
                <c:pt idx="5825">
                  <c:v>25</c:v>
                </c:pt>
                <c:pt idx="5826">
                  <c:v>24</c:v>
                </c:pt>
                <c:pt idx="5827">
                  <c:v>25</c:v>
                </c:pt>
                <c:pt idx="5828">
                  <c:v>24</c:v>
                </c:pt>
                <c:pt idx="5829">
                  <c:v>24</c:v>
                </c:pt>
                <c:pt idx="5830">
                  <c:v>25</c:v>
                </c:pt>
                <c:pt idx="5831">
                  <c:v>24</c:v>
                </c:pt>
                <c:pt idx="5832">
                  <c:v>24</c:v>
                </c:pt>
                <c:pt idx="5833">
                  <c:v>24</c:v>
                </c:pt>
                <c:pt idx="5834">
                  <c:v>25</c:v>
                </c:pt>
                <c:pt idx="5835">
                  <c:v>24</c:v>
                </c:pt>
                <c:pt idx="5836">
                  <c:v>25</c:v>
                </c:pt>
                <c:pt idx="5837">
                  <c:v>22</c:v>
                </c:pt>
                <c:pt idx="5838">
                  <c:v>24</c:v>
                </c:pt>
                <c:pt idx="5839">
                  <c:v>24</c:v>
                </c:pt>
                <c:pt idx="5840">
                  <c:v>25</c:v>
                </c:pt>
                <c:pt idx="5841">
                  <c:v>24</c:v>
                </c:pt>
                <c:pt idx="5842">
                  <c:v>25</c:v>
                </c:pt>
                <c:pt idx="5843">
                  <c:v>23</c:v>
                </c:pt>
                <c:pt idx="5844">
                  <c:v>24</c:v>
                </c:pt>
                <c:pt idx="5845">
                  <c:v>24</c:v>
                </c:pt>
                <c:pt idx="5846">
                  <c:v>24</c:v>
                </c:pt>
                <c:pt idx="5847">
                  <c:v>25</c:v>
                </c:pt>
                <c:pt idx="5848">
                  <c:v>24</c:v>
                </c:pt>
                <c:pt idx="5849">
                  <c:v>24</c:v>
                </c:pt>
                <c:pt idx="5850">
                  <c:v>24</c:v>
                </c:pt>
                <c:pt idx="5851">
                  <c:v>24</c:v>
                </c:pt>
                <c:pt idx="5852">
                  <c:v>24</c:v>
                </c:pt>
                <c:pt idx="5853">
                  <c:v>24</c:v>
                </c:pt>
                <c:pt idx="5854">
                  <c:v>24</c:v>
                </c:pt>
                <c:pt idx="5855">
                  <c:v>24</c:v>
                </c:pt>
                <c:pt idx="5856">
                  <c:v>24</c:v>
                </c:pt>
                <c:pt idx="5857">
                  <c:v>26</c:v>
                </c:pt>
                <c:pt idx="5858">
                  <c:v>24</c:v>
                </c:pt>
                <c:pt idx="5859">
                  <c:v>25</c:v>
                </c:pt>
                <c:pt idx="5860">
                  <c:v>25</c:v>
                </c:pt>
                <c:pt idx="5861">
                  <c:v>26</c:v>
                </c:pt>
                <c:pt idx="5862">
                  <c:v>25</c:v>
                </c:pt>
                <c:pt idx="5863">
                  <c:v>23</c:v>
                </c:pt>
                <c:pt idx="5864">
                  <c:v>23</c:v>
                </c:pt>
                <c:pt idx="5865">
                  <c:v>25</c:v>
                </c:pt>
                <c:pt idx="5866">
                  <c:v>24</c:v>
                </c:pt>
                <c:pt idx="5867">
                  <c:v>26</c:v>
                </c:pt>
                <c:pt idx="5868">
                  <c:v>24</c:v>
                </c:pt>
                <c:pt idx="5869">
                  <c:v>24</c:v>
                </c:pt>
                <c:pt idx="5870">
                  <c:v>24</c:v>
                </c:pt>
                <c:pt idx="5871">
                  <c:v>24</c:v>
                </c:pt>
                <c:pt idx="5872">
                  <c:v>25</c:v>
                </c:pt>
                <c:pt idx="5873">
                  <c:v>19</c:v>
                </c:pt>
                <c:pt idx="5874">
                  <c:v>24</c:v>
                </c:pt>
                <c:pt idx="5875">
                  <c:v>25</c:v>
                </c:pt>
                <c:pt idx="5876">
                  <c:v>25</c:v>
                </c:pt>
                <c:pt idx="5877">
                  <c:v>23</c:v>
                </c:pt>
                <c:pt idx="5878">
                  <c:v>25</c:v>
                </c:pt>
                <c:pt idx="5879">
                  <c:v>24</c:v>
                </c:pt>
                <c:pt idx="5880">
                  <c:v>24</c:v>
                </c:pt>
                <c:pt idx="5881">
                  <c:v>25</c:v>
                </c:pt>
                <c:pt idx="5882">
                  <c:v>19</c:v>
                </c:pt>
                <c:pt idx="5883">
                  <c:v>24</c:v>
                </c:pt>
                <c:pt idx="5884">
                  <c:v>26</c:v>
                </c:pt>
                <c:pt idx="5885">
                  <c:v>24</c:v>
                </c:pt>
                <c:pt idx="5886">
                  <c:v>25</c:v>
                </c:pt>
                <c:pt idx="5887">
                  <c:v>23</c:v>
                </c:pt>
                <c:pt idx="5888">
                  <c:v>25</c:v>
                </c:pt>
                <c:pt idx="5889">
                  <c:v>25</c:v>
                </c:pt>
                <c:pt idx="5890">
                  <c:v>24</c:v>
                </c:pt>
                <c:pt idx="5891">
                  <c:v>26</c:v>
                </c:pt>
                <c:pt idx="5892">
                  <c:v>24</c:v>
                </c:pt>
                <c:pt idx="5893">
                  <c:v>25</c:v>
                </c:pt>
                <c:pt idx="5894">
                  <c:v>24</c:v>
                </c:pt>
                <c:pt idx="5895">
                  <c:v>26</c:v>
                </c:pt>
                <c:pt idx="5896">
                  <c:v>25</c:v>
                </c:pt>
                <c:pt idx="5897">
                  <c:v>25</c:v>
                </c:pt>
                <c:pt idx="5898">
                  <c:v>24</c:v>
                </c:pt>
                <c:pt idx="5899">
                  <c:v>24</c:v>
                </c:pt>
                <c:pt idx="5900">
                  <c:v>25</c:v>
                </c:pt>
                <c:pt idx="5901">
                  <c:v>25</c:v>
                </c:pt>
                <c:pt idx="5902">
                  <c:v>23</c:v>
                </c:pt>
                <c:pt idx="5903">
                  <c:v>24</c:v>
                </c:pt>
                <c:pt idx="5904">
                  <c:v>24</c:v>
                </c:pt>
                <c:pt idx="5905">
                  <c:v>25</c:v>
                </c:pt>
                <c:pt idx="5906">
                  <c:v>23</c:v>
                </c:pt>
                <c:pt idx="5907">
                  <c:v>25</c:v>
                </c:pt>
                <c:pt idx="5908">
                  <c:v>24</c:v>
                </c:pt>
                <c:pt idx="5909">
                  <c:v>25</c:v>
                </c:pt>
                <c:pt idx="5910">
                  <c:v>24</c:v>
                </c:pt>
                <c:pt idx="5911">
                  <c:v>24</c:v>
                </c:pt>
                <c:pt idx="5912">
                  <c:v>27</c:v>
                </c:pt>
                <c:pt idx="5913">
                  <c:v>24</c:v>
                </c:pt>
                <c:pt idx="5914">
                  <c:v>23</c:v>
                </c:pt>
                <c:pt idx="5915">
                  <c:v>25</c:v>
                </c:pt>
                <c:pt idx="5916">
                  <c:v>24</c:v>
                </c:pt>
                <c:pt idx="5917">
                  <c:v>25</c:v>
                </c:pt>
                <c:pt idx="5918">
                  <c:v>24</c:v>
                </c:pt>
                <c:pt idx="5919">
                  <c:v>25</c:v>
                </c:pt>
                <c:pt idx="5920">
                  <c:v>24</c:v>
                </c:pt>
                <c:pt idx="5921">
                  <c:v>25</c:v>
                </c:pt>
                <c:pt idx="5922">
                  <c:v>21</c:v>
                </c:pt>
                <c:pt idx="5923">
                  <c:v>24</c:v>
                </c:pt>
                <c:pt idx="5924">
                  <c:v>25</c:v>
                </c:pt>
                <c:pt idx="5925">
                  <c:v>25</c:v>
                </c:pt>
                <c:pt idx="5926">
                  <c:v>23</c:v>
                </c:pt>
                <c:pt idx="5927">
                  <c:v>26</c:v>
                </c:pt>
                <c:pt idx="5928">
                  <c:v>24</c:v>
                </c:pt>
                <c:pt idx="5929">
                  <c:v>25</c:v>
                </c:pt>
                <c:pt idx="5930">
                  <c:v>24</c:v>
                </c:pt>
                <c:pt idx="5931">
                  <c:v>25</c:v>
                </c:pt>
                <c:pt idx="5932">
                  <c:v>24</c:v>
                </c:pt>
                <c:pt idx="5933">
                  <c:v>25</c:v>
                </c:pt>
                <c:pt idx="5934">
                  <c:v>24</c:v>
                </c:pt>
                <c:pt idx="5935">
                  <c:v>25</c:v>
                </c:pt>
                <c:pt idx="5936">
                  <c:v>25</c:v>
                </c:pt>
                <c:pt idx="5937">
                  <c:v>25</c:v>
                </c:pt>
                <c:pt idx="5938">
                  <c:v>24</c:v>
                </c:pt>
                <c:pt idx="5939">
                  <c:v>23</c:v>
                </c:pt>
                <c:pt idx="5940">
                  <c:v>25</c:v>
                </c:pt>
                <c:pt idx="5941">
                  <c:v>24</c:v>
                </c:pt>
                <c:pt idx="5942">
                  <c:v>25</c:v>
                </c:pt>
                <c:pt idx="5943">
                  <c:v>25</c:v>
                </c:pt>
                <c:pt idx="5944">
                  <c:v>25</c:v>
                </c:pt>
                <c:pt idx="5945">
                  <c:v>25</c:v>
                </c:pt>
                <c:pt idx="5946">
                  <c:v>23</c:v>
                </c:pt>
                <c:pt idx="5947">
                  <c:v>27</c:v>
                </c:pt>
                <c:pt idx="5948">
                  <c:v>25</c:v>
                </c:pt>
                <c:pt idx="5949">
                  <c:v>25</c:v>
                </c:pt>
                <c:pt idx="5950">
                  <c:v>25</c:v>
                </c:pt>
                <c:pt idx="5951">
                  <c:v>25</c:v>
                </c:pt>
                <c:pt idx="5952">
                  <c:v>25</c:v>
                </c:pt>
                <c:pt idx="5953">
                  <c:v>26</c:v>
                </c:pt>
                <c:pt idx="5954">
                  <c:v>23</c:v>
                </c:pt>
                <c:pt idx="5955">
                  <c:v>24</c:v>
                </c:pt>
                <c:pt idx="5956">
                  <c:v>25</c:v>
                </c:pt>
                <c:pt idx="5957">
                  <c:v>25</c:v>
                </c:pt>
                <c:pt idx="5958">
                  <c:v>26</c:v>
                </c:pt>
                <c:pt idx="5959">
                  <c:v>25</c:v>
                </c:pt>
                <c:pt idx="5960">
                  <c:v>25</c:v>
                </c:pt>
                <c:pt idx="5961">
                  <c:v>25</c:v>
                </c:pt>
                <c:pt idx="5962">
                  <c:v>24</c:v>
                </c:pt>
                <c:pt idx="5963">
                  <c:v>25</c:v>
                </c:pt>
                <c:pt idx="5964">
                  <c:v>24</c:v>
                </c:pt>
                <c:pt idx="5965">
                  <c:v>25</c:v>
                </c:pt>
                <c:pt idx="5966">
                  <c:v>24</c:v>
                </c:pt>
                <c:pt idx="5967">
                  <c:v>26</c:v>
                </c:pt>
                <c:pt idx="5968">
                  <c:v>24</c:v>
                </c:pt>
                <c:pt idx="5969">
                  <c:v>25</c:v>
                </c:pt>
                <c:pt idx="5970">
                  <c:v>23</c:v>
                </c:pt>
                <c:pt idx="5971">
                  <c:v>24</c:v>
                </c:pt>
                <c:pt idx="5972">
                  <c:v>24</c:v>
                </c:pt>
                <c:pt idx="5973">
                  <c:v>26</c:v>
                </c:pt>
                <c:pt idx="5974">
                  <c:v>23</c:v>
                </c:pt>
                <c:pt idx="5975">
                  <c:v>21</c:v>
                </c:pt>
                <c:pt idx="5976">
                  <c:v>24</c:v>
                </c:pt>
                <c:pt idx="5977">
                  <c:v>25</c:v>
                </c:pt>
                <c:pt idx="5978">
                  <c:v>23</c:v>
                </c:pt>
                <c:pt idx="5979">
                  <c:v>24</c:v>
                </c:pt>
                <c:pt idx="5980">
                  <c:v>24</c:v>
                </c:pt>
                <c:pt idx="5981">
                  <c:v>25</c:v>
                </c:pt>
                <c:pt idx="5982">
                  <c:v>25</c:v>
                </c:pt>
                <c:pt idx="5983">
                  <c:v>23</c:v>
                </c:pt>
                <c:pt idx="5984">
                  <c:v>25</c:v>
                </c:pt>
                <c:pt idx="5985">
                  <c:v>24</c:v>
                </c:pt>
                <c:pt idx="5986">
                  <c:v>24</c:v>
                </c:pt>
                <c:pt idx="5987">
                  <c:v>24</c:v>
                </c:pt>
                <c:pt idx="5988">
                  <c:v>25</c:v>
                </c:pt>
                <c:pt idx="5989">
                  <c:v>23</c:v>
                </c:pt>
                <c:pt idx="5990">
                  <c:v>24</c:v>
                </c:pt>
                <c:pt idx="5991">
                  <c:v>24</c:v>
                </c:pt>
                <c:pt idx="5992">
                  <c:v>25</c:v>
                </c:pt>
                <c:pt idx="5993">
                  <c:v>26</c:v>
                </c:pt>
                <c:pt idx="5994">
                  <c:v>26</c:v>
                </c:pt>
                <c:pt idx="5995">
                  <c:v>25</c:v>
                </c:pt>
                <c:pt idx="5996">
                  <c:v>25</c:v>
                </c:pt>
                <c:pt idx="5997">
                  <c:v>25</c:v>
                </c:pt>
                <c:pt idx="5998">
                  <c:v>24</c:v>
                </c:pt>
                <c:pt idx="5999">
                  <c:v>24</c:v>
                </c:pt>
                <c:pt idx="6000">
                  <c:v>23</c:v>
                </c:pt>
                <c:pt idx="6001">
                  <c:v>24</c:v>
                </c:pt>
                <c:pt idx="6002">
                  <c:v>24</c:v>
                </c:pt>
                <c:pt idx="6003">
                  <c:v>24</c:v>
                </c:pt>
                <c:pt idx="6004">
                  <c:v>25</c:v>
                </c:pt>
                <c:pt idx="6005">
                  <c:v>24</c:v>
                </c:pt>
                <c:pt idx="6006">
                  <c:v>23</c:v>
                </c:pt>
                <c:pt idx="6007">
                  <c:v>25</c:v>
                </c:pt>
                <c:pt idx="6008">
                  <c:v>24</c:v>
                </c:pt>
                <c:pt idx="6009">
                  <c:v>24</c:v>
                </c:pt>
                <c:pt idx="6010">
                  <c:v>25</c:v>
                </c:pt>
                <c:pt idx="6011">
                  <c:v>24</c:v>
                </c:pt>
                <c:pt idx="6012">
                  <c:v>24</c:v>
                </c:pt>
                <c:pt idx="6013">
                  <c:v>24</c:v>
                </c:pt>
                <c:pt idx="6014">
                  <c:v>24</c:v>
                </c:pt>
                <c:pt idx="6015">
                  <c:v>26</c:v>
                </c:pt>
                <c:pt idx="6016">
                  <c:v>25</c:v>
                </c:pt>
                <c:pt idx="6017">
                  <c:v>25</c:v>
                </c:pt>
                <c:pt idx="6018">
                  <c:v>24</c:v>
                </c:pt>
                <c:pt idx="6019">
                  <c:v>24</c:v>
                </c:pt>
                <c:pt idx="6020">
                  <c:v>24</c:v>
                </c:pt>
                <c:pt idx="6021">
                  <c:v>25</c:v>
                </c:pt>
                <c:pt idx="6022">
                  <c:v>23</c:v>
                </c:pt>
                <c:pt idx="6023">
                  <c:v>25</c:v>
                </c:pt>
                <c:pt idx="6024">
                  <c:v>25</c:v>
                </c:pt>
                <c:pt idx="6025">
                  <c:v>25</c:v>
                </c:pt>
                <c:pt idx="6026">
                  <c:v>24</c:v>
                </c:pt>
                <c:pt idx="6027">
                  <c:v>24</c:v>
                </c:pt>
                <c:pt idx="6028">
                  <c:v>24</c:v>
                </c:pt>
                <c:pt idx="6029">
                  <c:v>24</c:v>
                </c:pt>
                <c:pt idx="6030">
                  <c:v>23</c:v>
                </c:pt>
                <c:pt idx="6031">
                  <c:v>24</c:v>
                </c:pt>
                <c:pt idx="6032">
                  <c:v>24</c:v>
                </c:pt>
                <c:pt idx="6033">
                  <c:v>24</c:v>
                </c:pt>
                <c:pt idx="6034">
                  <c:v>24</c:v>
                </c:pt>
                <c:pt idx="6035">
                  <c:v>24</c:v>
                </c:pt>
                <c:pt idx="6036">
                  <c:v>25</c:v>
                </c:pt>
                <c:pt idx="6037">
                  <c:v>24</c:v>
                </c:pt>
                <c:pt idx="6038">
                  <c:v>24</c:v>
                </c:pt>
                <c:pt idx="6039">
                  <c:v>24</c:v>
                </c:pt>
                <c:pt idx="6040">
                  <c:v>25</c:v>
                </c:pt>
                <c:pt idx="6041">
                  <c:v>24</c:v>
                </c:pt>
                <c:pt idx="6042">
                  <c:v>24</c:v>
                </c:pt>
                <c:pt idx="6043">
                  <c:v>22</c:v>
                </c:pt>
                <c:pt idx="6044">
                  <c:v>23</c:v>
                </c:pt>
                <c:pt idx="6045">
                  <c:v>24</c:v>
                </c:pt>
                <c:pt idx="6046">
                  <c:v>25</c:v>
                </c:pt>
                <c:pt idx="6047">
                  <c:v>23</c:v>
                </c:pt>
                <c:pt idx="6048">
                  <c:v>25</c:v>
                </c:pt>
                <c:pt idx="6049">
                  <c:v>25</c:v>
                </c:pt>
                <c:pt idx="6050">
                  <c:v>25</c:v>
                </c:pt>
                <c:pt idx="6051">
                  <c:v>25</c:v>
                </c:pt>
                <c:pt idx="6052">
                  <c:v>24</c:v>
                </c:pt>
                <c:pt idx="6053">
                  <c:v>23</c:v>
                </c:pt>
                <c:pt idx="6054">
                  <c:v>24</c:v>
                </c:pt>
                <c:pt idx="6055">
                  <c:v>25</c:v>
                </c:pt>
                <c:pt idx="6056">
                  <c:v>24</c:v>
                </c:pt>
                <c:pt idx="6057">
                  <c:v>25</c:v>
                </c:pt>
                <c:pt idx="6058">
                  <c:v>21</c:v>
                </c:pt>
                <c:pt idx="6059">
                  <c:v>24</c:v>
                </c:pt>
                <c:pt idx="6060">
                  <c:v>23</c:v>
                </c:pt>
                <c:pt idx="6061">
                  <c:v>24</c:v>
                </c:pt>
                <c:pt idx="6062">
                  <c:v>25</c:v>
                </c:pt>
                <c:pt idx="6063">
                  <c:v>25</c:v>
                </c:pt>
                <c:pt idx="6064">
                  <c:v>24</c:v>
                </c:pt>
                <c:pt idx="6065">
                  <c:v>23</c:v>
                </c:pt>
                <c:pt idx="6066">
                  <c:v>24</c:v>
                </c:pt>
                <c:pt idx="6067">
                  <c:v>25</c:v>
                </c:pt>
                <c:pt idx="6068">
                  <c:v>25</c:v>
                </c:pt>
                <c:pt idx="6069">
                  <c:v>25</c:v>
                </c:pt>
                <c:pt idx="6070">
                  <c:v>24</c:v>
                </c:pt>
                <c:pt idx="6071">
                  <c:v>25</c:v>
                </c:pt>
                <c:pt idx="6072">
                  <c:v>24</c:v>
                </c:pt>
                <c:pt idx="6073">
                  <c:v>25</c:v>
                </c:pt>
                <c:pt idx="6074">
                  <c:v>24</c:v>
                </c:pt>
                <c:pt idx="6075">
                  <c:v>23</c:v>
                </c:pt>
                <c:pt idx="6076">
                  <c:v>24</c:v>
                </c:pt>
                <c:pt idx="6077">
                  <c:v>24</c:v>
                </c:pt>
                <c:pt idx="6078">
                  <c:v>24</c:v>
                </c:pt>
                <c:pt idx="6079">
                  <c:v>25</c:v>
                </c:pt>
                <c:pt idx="6080">
                  <c:v>25</c:v>
                </c:pt>
                <c:pt idx="6081">
                  <c:v>26</c:v>
                </c:pt>
                <c:pt idx="6082">
                  <c:v>24</c:v>
                </c:pt>
                <c:pt idx="6083">
                  <c:v>24</c:v>
                </c:pt>
                <c:pt idx="6084">
                  <c:v>24</c:v>
                </c:pt>
                <c:pt idx="6085">
                  <c:v>24</c:v>
                </c:pt>
                <c:pt idx="6086">
                  <c:v>25</c:v>
                </c:pt>
                <c:pt idx="6087">
                  <c:v>24</c:v>
                </c:pt>
                <c:pt idx="6088">
                  <c:v>24</c:v>
                </c:pt>
                <c:pt idx="6089">
                  <c:v>24</c:v>
                </c:pt>
                <c:pt idx="6090">
                  <c:v>23</c:v>
                </c:pt>
                <c:pt idx="6091">
                  <c:v>25</c:v>
                </c:pt>
                <c:pt idx="6092">
                  <c:v>25</c:v>
                </c:pt>
                <c:pt idx="6093">
                  <c:v>24</c:v>
                </c:pt>
                <c:pt idx="6094">
                  <c:v>25</c:v>
                </c:pt>
                <c:pt idx="6095">
                  <c:v>24</c:v>
                </c:pt>
                <c:pt idx="6096">
                  <c:v>25</c:v>
                </c:pt>
                <c:pt idx="6097">
                  <c:v>24</c:v>
                </c:pt>
                <c:pt idx="6098">
                  <c:v>24</c:v>
                </c:pt>
                <c:pt idx="6099">
                  <c:v>24</c:v>
                </c:pt>
                <c:pt idx="6100">
                  <c:v>24</c:v>
                </c:pt>
                <c:pt idx="6101">
                  <c:v>25</c:v>
                </c:pt>
                <c:pt idx="6102">
                  <c:v>26</c:v>
                </c:pt>
                <c:pt idx="6103">
                  <c:v>24</c:v>
                </c:pt>
                <c:pt idx="6104">
                  <c:v>26</c:v>
                </c:pt>
                <c:pt idx="6105">
                  <c:v>24</c:v>
                </c:pt>
                <c:pt idx="6106">
                  <c:v>25</c:v>
                </c:pt>
                <c:pt idx="6107">
                  <c:v>24</c:v>
                </c:pt>
                <c:pt idx="6108">
                  <c:v>25</c:v>
                </c:pt>
                <c:pt idx="6109">
                  <c:v>26</c:v>
                </c:pt>
                <c:pt idx="6110">
                  <c:v>26</c:v>
                </c:pt>
                <c:pt idx="6111">
                  <c:v>25</c:v>
                </c:pt>
                <c:pt idx="6112">
                  <c:v>24</c:v>
                </c:pt>
                <c:pt idx="6113">
                  <c:v>25</c:v>
                </c:pt>
                <c:pt idx="6114">
                  <c:v>25</c:v>
                </c:pt>
                <c:pt idx="6115">
                  <c:v>25</c:v>
                </c:pt>
                <c:pt idx="6116">
                  <c:v>24</c:v>
                </c:pt>
                <c:pt idx="6117">
                  <c:v>25</c:v>
                </c:pt>
                <c:pt idx="6118">
                  <c:v>19</c:v>
                </c:pt>
                <c:pt idx="6119">
                  <c:v>23</c:v>
                </c:pt>
                <c:pt idx="6120">
                  <c:v>24</c:v>
                </c:pt>
                <c:pt idx="6121">
                  <c:v>25</c:v>
                </c:pt>
                <c:pt idx="6122">
                  <c:v>27</c:v>
                </c:pt>
                <c:pt idx="6123">
                  <c:v>24</c:v>
                </c:pt>
                <c:pt idx="6124">
                  <c:v>25</c:v>
                </c:pt>
                <c:pt idx="6125">
                  <c:v>25</c:v>
                </c:pt>
                <c:pt idx="6126">
                  <c:v>21</c:v>
                </c:pt>
                <c:pt idx="6127">
                  <c:v>25</c:v>
                </c:pt>
                <c:pt idx="6128">
                  <c:v>24</c:v>
                </c:pt>
                <c:pt idx="6129">
                  <c:v>24</c:v>
                </c:pt>
                <c:pt idx="6130">
                  <c:v>24</c:v>
                </c:pt>
                <c:pt idx="6131">
                  <c:v>25</c:v>
                </c:pt>
                <c:pt idx="6132">
                  <c:v>25</c:v>
                </c:pt>
                <c:pt idx="6133">
                  <c:v>25</c:v>
                </c:pt>
                <c:pt idx="6134">
                  <c:v>24</c:v>
                </c:pt>
                <c:pt idx="6135">
                  <c:v>24</c:v>
                </c:pt>
                <c:pt idx="6136">
                  <c:v>24</c:v>
                </c:pt>
                <c:pt idx="6137">
                  <c:v>25</c:v>
                </c:pt>
                <c:pt idx="6138">
                  <c:v>24</c:v>
                </c:pt>
                <c:pt idx="6139">
                  <c:v>24</c:v>
                </c:pt>
                <c:pt idx="6140">
                  <c:v>25</c:v>
                </c:pt>
                <c:pt idx="6141">
                  <c:v>25</c:v>
                </c:pt>
                <c:pt idx="6142">
                  <c:v>24</c:v>
                </c:pt>
                <c:pt idx="6143">
                  <c:v>25</c:v>
                </c:pt>
                <c:pt idx="6144">
                  <c:v>24</c:v>
                </c:pt>
                <c:pt idx="6145">
                  <c:v>25</c:v>
                </c:pt>
                <c:pt idx="6146">
                  <c:v>24</c:v>
                </c:pt>
                <c:pt idx="6147">
                  <c:v>24</c:v>
                </c:pt>
                <c:pt idx="6148">
                  <c:v>26</c:v>
                </c:pt>
                <c:pt idx="6149">
                  <c:v>25</c:v>
                </c:pt>
                <c:pt idx="6150">
                  <c:v>24</c:v>
                </c:pt>
                <c:pt idx="6151">
                  <c:v>24</c:v>
                </c:pt>
                <c:pt idx="6152">
                  <c:v>25</c:v>
                </c:pt>
                <c:pt idx="6153">
                  <c:v>24</c:v>
                </c:pt>
                <c:pt idx="6154">
                  <c:v>24</c:v>
                </c:pt>
                <c:pt idx="6155">
                  <c:v>24</c:v>
                </c:pt>
                <c:pt idx="6156">
                  <c:v>24</c:v>
                </c:pt>
                <c:pt idx="6157">
                  <c:v>24</c:v>
                </c:pt>
                <c:pt idx="6158">
                  <c:v>24</c:v>
                </c:pt>
                <c:pt idx="6159">
                  <c:v>25</c:v>
                </c:pt>
                <c:pt idx="6160">
                  <c:v>25</c:v>
                </c:pt>
                <c:pt idx="6161">
                  <c:v>24</c:v>
                </c:pt>
                <c:pt idx="6162">
                  <c:v>23</c:v>
                </c:pt>
                <c:pt idx="6163">
                  <c:v>24</c:v>
                </c:pt>
                <c:pt idx="6164">
                  <c:v>23</c:v>
                </c:pt>
                <c:pt idx="6165">
                  <c:v>25</c:v>
                </c:pt>
                <c:pt idx="6166">
                  <c:v>24</c:v>
                </c:pt>
                <c:pt idx="6167">
                  <c:v>25</c:v>
                </c:pt>
                <c:pt idx="6168">
                  <c:v>26</c:v>
                </c:pt>
                <c:pt idx="6169">
                  <c:v>24</c:v>
                </c:pt>
                <c:pt idx="6170">
                  <c:v>24</c:v>
                </c:pt>
                <c:pt idx="6171">
                  <c:v>25</c:v>
                </c:pt>
                <c:pt idx="6172">
                  <c:v>24</c:v>
                </c:pt>
                <c:pt idx="6173">
                  <c:v>24</c:v>
                </c:pt>
                <c:pt idx="6174">
                  <c:v>24</c:v>
                </c:pt>
                <c:pt idx="6175">
                  <c:v>25</c:v>
                </c:pt>
                <c:pt idx="6176">
                  <c:v>24</c:v>
                </c:pt>
                <c:pt idx="6177">
                  <c:v>24</c:v>
                </c:pt>
                <c:pt idx="6178">
                  <c:v>24</c:v>
                </c:pt>
                <c:pt idx="6179">
                  <c:v>26</c:v>
                </c:pt>
                <c:pt idx="6180">
                  <c:v>23</c:v>
                </c:pt>
                <c:pt idx="6181">
                  <c:v>25</c:v>
                </c:pt>
                <c:pt idx="6182">
                  <c:v>25</c:v>
                </c:pt>
                <c:pt idx="6183">
                  <c:v>24</c:v>
                </c:pt>
                <c:pt idx="6184">
                  <c:v>24</c:v>
                </c:pt>
                <c:pt idx="6185">
                  <c:v>22</c:v>
                </c:pt>
                <c:pt idx="6186">
                  <c:v>24</c:v>
                </c:pt>
                <c:pt idx="6187">
                  <c:v>23</c:v>
                </c:pt>
                <c:pt idx="6188">
                  <c:v>25</c:v>
                </c:pt>
                <c:pt idx="6189">
                  <c:v>24</c:v>
                </c:pt>
                <c:pt idx="6190">
                  <c:v>26</c:v>
                </c:pt>
                <c:pt idx="6191">
                  <c:v>25</c:v>
                </c:pt>
                <c:pt idx="6192">
                  <c:v>25</c:v>
                </c:pt>
                <c:pt idx="6193">
                  <c:v>25</c:v>
                </c:pt>
                <c:pt idx="6194">
                  <c:v>24</c:v>
                </c:pt>
                <c:pt idx="6195">
                  <c:v>25</c:v>
                </c:pt>
                <c:pt idx="6196">
                  <c:v>25</c:v>
                </c:pt>
                <c:pt idx="6197">
                  <c:v>24</c:v>
                </c:pt>
                <c:pt idx="6198">
                  <c:v>24</c:v>
                </c:pt>
                <c:pt idx="6199">
                  <c:v>25</c:v>
                </c:pt>
                <c:pt idx="6200">
                  <c:v>25</c:v>
                </c:pt>
                <c:pt idx="6201">
                  <c:v>23</c:v>
                </c:pt>
                <c:pt idx="6202">
                  <c:v>25</c:v>
                </c:pt>
                <c:pt idx="6203">
                  <c:v>23</c:v>
                </c:pt>
                <c:pt idx="6204">
                  <c:v>25</c:v>
                </c:pt>
                <c:pt idx="6205">
                  <c:v>24</c:v>
                </c:pt>
                <c:pt idx="6206">
                  <c:v>25</c:v>
                </c:pt>
                <c:pt idx="6207">
                  <c:v>24</c:v>
                </c:pt>
                <c:pt idx="6208">
                  <c:v>25</c:v>
                </c:pt>
                <c:pt idx="6209">
                  <c:v>24</c:v>
                </c:pt>
                <c:pt idx="6210">
                  <c:v>24</c:v>
                </c:pt>
                <c:pt idx="6211">
                  <c:v>25</c:v>
                </c:pt>
                <c:pt idx="6212">
                  <c:v>25</c:v>
                </c:pt>
                <c:pt idx="6213">
                  <c:v>24</c:v>
                </c:pt>
                <c:pt idx="6214">
                  <c:v>25</c:v>
                </c:pt>
                <c:pt idx="6215">
                  <c:v>25</c:v>
                </c:pt>
                <c:pt idx="6216">
                  <c:v>25</c:v>
                </c:pt>
                <c:pt idx="6217">
                  <c:v>25</c:v>
                </c:pt>
                <c:pt idx="6218">
                  <c:v>23</c:v>
                </c:pt>
                <c:pt idx="6219">
                  <c:v>26</c:v>
                </c:pt>
                <c:pt idx="6220">
                  <c:v>24</c:v>
                </c:pt>
                <c:pt idx="6221">
                  <c:v>25</c:v>
                </c:pt>
                <c:pt idx="6222">
                  <c:v>24</c:v>
                </c:pt>
                <c:pt idx="6223">
                  <c:v>24</c:v>
                </c:pt>
                <c:pt idx="6224">
                  <c:v>24</c:v>
                </c:pt>
                <c:pt idx="6225">
                  <c:v>26</c:v>
                </c:pt>
                <c:pt idx="6226">
                  <c:v>24</c:v>
                </c:pt>
                <c:pt idx="6227">
                  <c:v>26</c:v>
                </c:pt>
                <c:pt idx="6228">
                  <c:v>24</c:v>
                </c:pt>
                <c:pt idx="6229">
                  <c:v>25</c:v>
                </c:pt>
                <c:pt idx="6230">
                  <c:v>24</c:v>
                </c:pt>
                <c:pt idx="6231">
                  <c:v>24</c:v>
                </c:pt>
                <c:pt idx="6232">
                  <c:v>24</c:v>
                </c:pt>
                <c:pt idx="6233">
                  <c:v>23</c:v>
                </c:pt>
                <c:pt idx="6234">
                  <c:v>23</c:v>
                </c:pt>
                <c:pt idx="6235">
                  <c:v>25</c:v>
                </c:pt>
                <c:pt idx="6236">
                  <c:v>25</c:v>
                </c:pt>
                <c:pt idx="6237">
                  <c:v>24</c:v>
                </c:pt>
                <c:pt idx="6238">
                  <c:v>25</c:v>
                </c:pt>
                <c:pt idx="6239">
                  <c:v>25</c:v>
                </c:pt>
                <c:pt idx="6240">
                  <c:v>25</c:v>
                </c:pt>
                <c:pt idx="6241">
                  <c:v>24</c:v>
                </c:pt>
                <c:pt idx="6242">
                  <c:v>24</c:v>
                </c:pt>
                <c:pt idx="6243">
                  <c:v>24</c:v>
                </c:pt>
                <c:pt idx="6244">
                  <c:v>29</c:v>
                </c:pt>
                <c:pt idx="6245">
                  <c:v>24</c:v>
                </c:pt>
                <c:pt idx="6246">
                  <c:v>25</c:v>
                </c:pt>
                <c:pt idx="6247">
                  <c:v>25</c:v>
                </c:pt>
                <c:pt idx="6248">
                  <c:v>25</c:v>
                </c:pt>
                <c:pt idx="6249">
                  <c:v>24</c:v>
                </c:pt>
                <c:pt idx="6250">
                  <c:v>24</c:v>
                </c:pt>
                <c:pt idx="6251">
                  <c:v>23</c:v>
                </c:pt>
                <c:pt idx="6252">
                  <c:v>25</c:v>
                </c:pt>
                <c:pt idx="6253">
                  <c:v>25</c:v>
                </c:pt>
                <c:pt idx="6254">
                  <c:v>25</c:v>
                </c:pt>
                <c:pt idx="6255">
                  <c:v>25</c:v>
                </c:pt>
                <c:pt idx="6256">
                  <c:v>26</c:v>
                </c:pt>
                <c:pt idx="6257">
                  <c:v>22</c:v>
                </c:pt>
                <c:pt idx="6258">
                  <c:v>24</c:v>
                </c:pt>
                <c:pt idx="6259">
                  <c:v>24</c:v>
                </c:pt>
                <c:pt idx="6260">
                  <c:v>25</c:v>
                </c:pt>
                <c:pt idx="6261">
                  <c:v>25</c:v>
                </c:pt>
                <c:pt idx="6262">
                  <c:v>24</c:v>
                </c:pt>
                <c:pt idx="6263">
                  <c:v>24</c:v>
                </c:pt>
                <c:pt idx="6264">
                  <c:v>24</c:v>
                </c:pt>
                <c:pt idx="6265">
                  <c:v>25</c:v>
                </c:pt>
                <c:pt idx="6266">
                  <c:v>24</c:v>
                </c:pt>
                <c:pt idx="6267">
                  <c:v>25</c:v>
                </c:pt>
                <c:pt idx="6268">
                  <c:v>24</c:v>
                </c:pt>
                <c:pt idx="6269">
                  <c:v>26</c:v>
                </c:pt>
                <c:pt idx="6270">
                  <c:v>23</c:v>
                </c:pt>
                <c:pt idx="6271">
                  <c:v>25</c:v>
                </c:pt>
                <c:pt idx="6272">
                  <c:v>25</c:v>
                </c:pt>
                <c:pt idx="6273">
                  <c:v>26</c:v>
                </c:pt>
                <c:pt idx="6274">
                  <c:v>24</c:v>
                </c:pt>
                <c:pt idx="6275">
                  <c:v>24</c:v>
                </c:pt>
                <c:pt idx="6276">
                  <c:v>19</c:v>
                </c:pt>
                <c:pt idx="6277">
                  <c:v>25</c:v>
                </c:pt>
                <c:pt idx="6278">
                  <c:v>25</c:v>
                </c:pt>
                <c:pt idx="6279">
                  <c:v>25</c:v>
                </c:pt>
                <c:pt idx="6280">
                  <c:v>24</c:v>
                </c:pt>
                <c:pt idx="6281">
                  <c:v>24</c:v>
                </c:pt>
                <c:pt idx="6282">
                  <c:v>23</c:v>
                </c:pt>
                <c:pt idx="6283">
                  <c:v>24</c:v>
                </c:pt>
                <c:pt idx="6284">
                  <c:v>24</c:v>
                </c:pt>
                <c:pt idx="6285">
                  <c:v>24</c:v>
                </c:pt>
                <c:pt idx="6286">
                  <c:v>23</c:v>
                </c:pt>
                <c:pt idx="6287">
                  <c:v>24</c:v>
                </c:pt>
                <c:pt idx="6288">
                  <c:v>24</c:v>
                </c:pt>
                <c:pt idx="6289">
                  <c:v>24</c:v>
                </c:pt>
                <c:pt idx="6290">
                  <c:v>25</c:v>
                </c:pt>
                <c:pt idx="6291">
                  <c:v>24</c:v>
                </c:pt>
                <c:pt idx="6292">
                  <c:v>25</c:v>
                </c:pt>
                <c:pt idx="6293">
                  <c:v>24</c:v>
                </c:pt>
                <c:pt idx="6294">
                  <c:v>25</c:v>
                </c:pt>
                <c:pt idx="6295">
                  <c:v>25</c:v>
                </c:pt>
                <c:pt idx="6296">
                  <c:v>26</c:v>
                </c:pt>
                <c:pt idx="6297">
                  <c:v>24</c:v>
                </c:pt>
                <c:pt idx="6298">
                  <c:v>24</c:v>
                </c:pt>
                <c:pt idx="6299">
                  <c:v>24</c:v>
                </c:pt>
                <c:pt idx="6300">
                  <c:v>25</c:v>
                </c:pt>
                <c:pt idx="6301">
                  <c:v>25</c:v>
                </c:pt>
                <c:pt idx="6302">
                  <c:v>24</c:v>
                </c:pt>
                <c:pt idx="6303">
                  <c:v>25</c:v>
                </c:pt>
                <c:pt idx="6304">
                  <c:v>25</c:v>
                </c:pt>
                <c:pt idx="6305">
                  <c:v>25</c:v>
                </c:pt>
                <c:pt idx="6306">
                  <c:v>24</c:v>
                </c:pt>
                <c:pt idx="6307">
                  <c:v>25</c:v>
                </c:pt>
                <c:pt idx="6308">
                  <c:v>24</c:v>
                </c:pt>
                <c:pt idx="6309">
                  <c:v>24</c:v>
                </c:pt>
                <c:pt idx="6310">
                  <c:v>24</c:v>
                </c:pt>
                <c:pt idx="6311">
                  <c:v>26</c:v>
                </c:pt>
                <c:pt idx="6312">
                  <c:v>24</c:v>
                </c:pt>
                <c:pt idx="6313">
                  <c:v>25</c:v>
                </c:pt>
                <c:pt idx="6314">
                  <c:v>24</c:v>
                </c:pt>
                <c:pt idx="6315">
                  <c:v>24</c:v>
                </c:pt>
                <c:pt idx="6316">
                  <c:v>24</c:v>
                </c:pt>
                <c:pt idx="6317">
                  <c:v>24</c:v>
                </c:pt>
                <c:pt idx="6318">
                  <c:v>24</c:v>
                </c:pt>
                <c:pt idx="6319">
                  <c:v>24</c:v>
                </c:pt>
                <c:pt idx="6320">
                  <c:v>24</c:v>
                </c:pt>
                <c:pt idx="6321">
                  <c:v>25</c:v>
                </c:pt>
                <c:pt idx="6322">
                  <c:v>22</c:v>
                </c:pt>
                <c:pt idx="6323">
                  <c:v>24</c:v>
                </c:pt>
                <c:pt idx="6324">
                  <c:v>24</c:v>
                </c:pt>
                <c:pt idx="6325">
                  <c:v>22</c:v>
                </c:pt>
                <c:pt idx="6326">
                  <c:v>23</c:v>
                </c:pt>
                <c:pt idx="6327">
                  <c:v>24</c:v>
                </c:pt>
                <c:pt idx="6328">
                  <c:v>25</c:v>
                </c:pt>
                <c:pt idx="6329">
                  <c:v>23</c:v>
                </c:pt>
                <c:pt idx="6330">
                  <c:v>24</c:v>
                </c:pt>
                <c:pt idx="6331">
                  <c:v>25</c:v>
                </c:pt>
                <c:pt idx="6332">
                  <c:v>24</c:v>
                </c:pt>
                <c:pt idx="6333">
                  <c:v>24</c:v>
                </c:pt>
                <c:pt idx="6334">
                  <c:v>24</c:v>
                </c:pt>
                <c:pt idx="6335">
                  <c:v>25</c:v>
                </c:pt>
                <c:pt idx="6336">
                  <c:v>25</c:v>
                </c:pt>
                <c:pt idx="6337">
                  <c:v>24</c:v>
                </c:pt>
                <c:pt idx="6338">
                  <c:v>24</c:v>
                </c:pt>
                <c:pt idx="6339">
                  <c:v>24</c:v>
                </c:pt>
                <c:pt idx="6340">
                  <c:v>25</c:v>
                </c:pt>
                <c:pt idx="6341">
                  <c:v>24</c:v>
                </c:pt>
                <c:pt idx="6342">
                  <c:v>24</c:v>
                </c:pt>
                <c:pt idx="6343">
                  <c:v>25</c:v>
                </c:pt>
                <c:pt idx="6344">
                  <c:v>25</c:v>
                </c:pt>
                <c:pt idx="6345">
                  <c:v>25</c:v>
                </c:pt>
                <c:pt idx="6346">
                  <c:v>25</c:v>
                </c:pt>
                <c:pt idx="6347">
                  <c:v>23</c:v>
                </c:pt>
                <c:pt idx="6348">
                  <c:v>25</c:v>
                </c:pt>
                <c:pt idx="6349">
                  <c:v>25</c:v>
                </c:pt>
                <c:pt idx="6350">
                  <c:v>24</c:v>
                </c:pt>
                <c:pt idx="6351">
                  <c:v>25</c:v>
                </c:pt>
                <c:pt idx="6352">
                  <c:v>24</c:v>
                </c:pt>
                <c:pt idx="6353">
                  <c:v>24</c:v>
                </c:pt>
                <c:pt idx="6354">
                  <c:v>25</c:v>
                </c:pt>
                <c:pt idx="6355">
                  <c:v>24</c:v>
                </c:pt>
                <c:pt idx="6356">
                  <c:v>25</c:v>
                </c:pt>
                <c:pt idx="6357">
                  <c:v>25</c:v>
                </c:pt>
                <c:pt idx="6358">
                  <c:v>24</c:v>
                </c:pt>
                <c:pt idx="6359">
                  <c:v>25</c:v>
                </c:pt>
                <c:pt idx="6360">
                  <c:v>24</c:v>
                </c:pt>
                <c:pt idx="6361">
                  <c:v>24</c:v>
                </c:pt>
                <c:pt idx="6362">
                  <c:v>25</c:v>
                </c:pt>
                <c:pt idx="6363">
                  <c:v>24</c:v>
                </c:pt>
                <c:pt idx="6364">
                  <c:v>27</c:v>
                </c:pt>
                <c:pt idx="6365">
                  <c:v>25</c:v>
                </c:pt>
                <c:pt idx="6366">
                  <c:v>27</c:v>
                </c:pt>
                <c:pt idx="6367">
                  <c:v>26</c:v>
                </c:pt>
                <c:pt idx="6368">
                  <c:v>23</c:v>
                </c:pt>
                <c:pt idx="6369">
                  <c:v>25</c:v>
                </c:pt>
                <c:pt idx="6370">
                  <c:v>24</c:v>
                </c:pt>
                <c:pt idx="6371">
                  <c:v>24</c:v>
                </c:pt>
                <c:pt idx="6372">
                  <c:v>24</c:v>
                </c:pt>
                <c:pt idx="6373">
                  <c:v>25</c:v>
                </c:pt>
                <c:pt idx="6374">
                  <c:v>23</c:v>
                </c:pt>
                <c:pt idx="6375">
                  <c:v>25</c:v>
                </c:pt>
                <c:pt idx="6376">
                  <c:v>24</c:v>
                </c:pt>
                <c:pt idx="6377">
                  <c:v>24</c:v>
                </c:pt>
                <c:pt idx="6378">
                  <c:v>24</c:v>
                </c:pt>
                <c:pt idx="6379">
                  <c:v>24</c:v>
                </c:pt>
                <c:pt idx="6380">
                  <c:v>23</c:v>
                </c:pt>
                <c:pt idx="6381">
                  <c:v>26</c:v>
                </c:pt>
                <c:pt idx="6382">
                  <c:v>24</c:v>
                </c:pt>
                <c:pt idx="6383">
                  <c:v>24</c:v>
                </c:pt>
                <c:pt idx="6384">
                  <c:v>25</c:v>
                </c:pt>
                <c:pt idx="6385">
                  <c:v>22</c:v>
                </c:pt>
                <c:pt idx="6386">
                  <c:v>24</c:v>
                </c:pt>
                <c:pt idx="6387">
                  <c:v>24</c:v>
                </c:pt>
                <c:pt idx="6388">
                  <c:v>24</c:v>
                </c:pt>
                <c:pt idx="6389">
                  <c:v>24</c:v>
                </c:pt>
                <c:pt idx="6390">
                  <c:v>24</c:v>
                </c:pt>
                <c:pt idx="6391">
                  <c:v>24</c:v>
                </c:pt>
                <c:pt idx="6392">
                  <c:v>26</c:v>
                </c:pt>
                <c:pt idx="6393">
                  <c:v>25</c:v>
                </c:pt>
                <c:pt idx="6394">
                  <c:v>23</c:v>
                </c:pt>
                <c:pt idx="6395">
                  <c:v>24</c:v>
                </c:pt>
                <c:pt idx="6396">
                  <c:v>26</c:v>
                </c:pt>
                <c:pt idx="6397">
                  <c:v>25</c:v>
                </c:pt>
                <c:pt idx="6398">
                  <c:v>24</c:v>
                </c:pt>
                <c:pt idx="6399">
                  <c:v>22</c:v>
                </c:pt>
                <c:pt idx="6400">
                  <c:v>25</c:v>
                </c:pt>
                <c:pt idx="6401">
                  <c:v>24</c:v>
                </c:pt>
                <c:pt idx="6402">
                  <c:v>24</c:v>
                </c:pt>
                <c:pt idx="6403">
                  <c:v>24</c:v>
                </c:pt>
                <c:pt idx="6404">
                  <c:v>25</c:v>
                </c:pt>
                <c:pt idx="6405">
                  <c:v>24</c:v>
                </c:pt>
                <c:pt idx="6406">
                  <c:v>23</c:v>
                </c:pt>
                <c:pt idx="6407">
                  <c:v>25</c:v>
                </c:pt>
                <c:pt idx="6408">
                  <c:v>24</c:v>
                </c:pt>
                <c:pt idx="6409">
                  <c:v>24</c:v>
                </c:pt>
                <c:pt idx="6410">
                  <c:v>26</c:v>
                </c:pt>
                <c:pt idx="6411">
                  <c:v>23</c:v>
                </c:pt>
                <c:pt idx="6412">
                  <c:v>23</c:v>
                </c:pt>
                <c:pt idx="6413">
                  <c:v>25</c:v>
                </c:pt>
                <c:pt idx="6414">
                  <c:v>24</c:v>
                </c:pt>
                <c:pt idx="6415">
                  <c:v>25</c:v>
                </c:pt>
                <c:pt idx="6416">
                  <c:v>24</c:v>
                </c:pt>
                <c:pt idx="6417">
                  <c:v>26</c:v>
                </c:pt>
                <c:pt idx="6418">
                  <c:v>26</c:v>
                </c:pt>
                <c:pt idx="6419">
                  <c:v>25</c:v>
                </c:pt>
                <c:pt idx="6420">
                  <c:v>23</c:v>
                </c:pt>
                <c:pt idx="6421">
                  <c:v>25</c:v>
                </c:pt>
                <c:pt idx="6422">
                  <c:v>24</c:v>
                </c:pt>
                <c:pt idx="6423">
                  <c:v>25</c:v>
                </c:pt>
                <c:pt idx="6424">
                  <c:v>24</c:v>
                </c:pt>
                <c:pt idx="6425">
                  <c:v>26</c:v>
                </c:pt>
                <c:pt idx="6426">
                  <c:v>24</c:v>
                </c:pt>
                <c:pt idx="6427">
                  <c:v>25</c:v>
                </c:pt>
                <c:pt idx="6428">
                  <c:v>24</c:v>
                </c:pt>
                <c:pt idx="6429">
                  <c:v>24</c:v>
                </c:pt>
                <c:pt idx="6430">
                  <c:v>23</c:v>
                </c:pt>
                <c:pt idx="6431">
                  <c:v>24</c:v>
                </c:pt>
                <c:pt idx="6432">
                  <c:v>24</c:v>
                </c:pt>
                <c:pt idx="6433">
                  <c:v>24</c:v>
                </c:pt>
                <c:pt idx="6434">
                  <c:v>24</c:v>
                </c:pt>
                <c:pt idx="6435">
                  <c:v>24</c:v>
                </c:pt>
                <c:pt idx="6436">
                  <c:v>25</c:v>
                </c:pt>
                <c:pt idx="6437">
                  <c:v>24</c:v>
                </c:pt>
                <c:pt idx="6438">
                  <c:v>25</c:v>
                </c:pt>
                <c:pt idx="6439">
                  <c:v>23</c:v>
                </c:pt>
                <c:pt idx="6440">
                  <c:v>25</c:v>
                </c:pt>
                <c:pt idx="6441">
                  <c:v>24</c:v>
                </c:pt>
                <c:pt idx="6442">
                  <c:v>25</c:v>
                </c:pt>
                <c:pt idx="6443">
                  <c:v>23</c:v>
                </c:pt>
                <c:pt idx="6444">
                  <c:v>24</c:v>
                </c:pt>
                <c:pt idx="6445">
                  <c:v>24</c:v>
                </c:pt>
                <c:pt idx="6446">
                  <c:v>25</c:v>
                </c:pt>
                <c:pt idx="6447">
                  <c:v>25</c:v>
                </c:pt>
                <c:pt idx="6448">
                  <c:v>24</c:v>
                </c:pt>
                <c:pt idx="6449">
                  <c:v>25</c:v>
                </c:pt>
                <c:pt idx="6450">
                  <c:v>25</c:v>
                </c:pt>
                <c:pt idx="6451">
                  <c:v>25</c:v>
                </c:pt>
                <c:pt idx="6452">
                  <c:v>24</c:v>
                </c:pt>
                <c:pt idx="6453">
                  <c:v>25</c:v>
                </c:pt>
                <c:pt idx="6454">
                  <c:v>25</c:v>
                </c:pt>
                <c:pt idx="6455">
                  <c:v>24</c:v>
                </c:pt>
                <c:pt idx="6456">
                  <c:v>24</c:v>
                </c:pt>
                <c:pt idx="6457">
                  <c:v>25</c:v>
                </c:pt>
                <c:pt idx="6458">
                  <c:v>23</c:v>
                </c:pt>
                <c:pt idx="6459">
                  <c:v>24</c:v>
                </c:pt>
                <c:pt idx="6460">
                  <c:v>24</c:v>
                </c:pt>
                <c:pt idx="6461">
                  <c:v>26</c:v>
                </c:pt>
                <c:pt idx="6462">
                  <c:v>24</c:v>
                </c:pt>
                <c:pt idx="6463">
                  <c:v>25</c:v>
                </c:pt>
                <c:pt idx="6464">
                  <c:v>25</c:v>
                </c:pt>
                <c:pt idx="6465">
                  <c:v>25</c:v>
                </c:pt>
                <c:pt idx="6466">
                  <c:v>24</c:v>
                </c:pt>
                <c:pt idx="6467">
                  <c:v>24</c:v>
                </c:pt>
                <c:pt idx="6468">
                  <c:v>24</c:v>
                </c:pt>
                <c:pt idx="6469">
                  <c:v>24</c:v>
                </c:pt>
                <c:pt idx="6470">
                  <c:v>24</c:v>
                </c:pt>
                <c:pt idx="6471">
                  <c:v>24</c:v>
                </c:pt>
                <c:pt idx="6472">
                  <c:v>26</c:v>
                </c:pt>
                <c:pt idx="6473">
                  <c:v>26</c:v>
                </c:pt>
                <c:pt idx="6474">
                  <c:v>25</c:v>
                </c:pt>
                <c:pt idx="6475">
                  <c:v>25</c:v>
                </c:pt>
                <c:pt idx="6476">
                  <c:v>24</c:v>
                </c:pt>
                <c:pt idx="6477">
                  <c:v>25</c:v>
                </c:pt>
                <c:pt idx="6478">
                  <c:v>24</c:v>
                </c:pt>
                <c:pt idx="6479">
                  <c:v>25</c:v>
                </c:pt>
                <c:pt idx="6480">
                  <c:v>23</c:v>
                </c:pt>
                <c:pt idx="6481">
                  <c:v>24</c:v>
                </c:pt>
                <c:pt idx="6482">
                  <c:v>24</c:v>
                </c:pt>
                <c:pt idx="6483">
                  <c:v>25</c:v>
                </c:pt>
                <c:pt idx="6484">
                  <c:v>24</c:v>
                </c:pt>
                <c:pt idx="6485">
                  <c:v>24</c:v>
                </c:pt>
                <c:pt idx="6486">
                  <c:v>22</c:v>
                </c:pt>
                <c:pt idx="6487">
                  <c:v>24</c:v>
                </c:pt>
                <c:pt idx="6488">
                  <c:v>25</c:v>
                </c:pt>
                <c:pt idx="6489">
                  <c:v>23</c:v>
                </c:pt>
                <c:pt idx="6490">
                  <c:v>24</c:v>
                </c:pt>
                <c:pt idx="6491">
                  <c:v>24</c:v>
                </c:pt>
                <c:pt idx="6492">
                  <c:v>25</c:v>
                </c:pt>
                <c:pt idx="6493">
                  <c:v>24</c:v>
                </c:pt>
                <c:pt idx="6494">
                  <c:v>24</c:v>
                </c:pt>
                <c:pt idx="6495">
                  <c:v>24</c:v>
                </c:pt>
                <c:pt idx="6496">
                  <c:v>25</c:v>
                </c:pt>
                <c:pt idx="6497">
                  <c:v>30</c:v>
                </c:pt>
                <c:pt idx="6498">
                  <c:v>25</c:v>
                </c:pt>
                <c:pt idx="6499">
                  <c:v>24</c:v>
                </c:pt>
                <c:pt idx="6500">
                  <c:v>24</c:v>
                </c:pt>
                <c:pt idx="6501">
                  <c:v>24</c:v>
                </c:pt>
                <c:pt idx="6502">
                  <c:v>24</c:v>
                </c:pt>
                <c:pt idx="6503">
                  <c:v>25</c:v>
                </c:pt>
                <c:pt idx="6504">
                  <c:v>24</c:v>
                </c:pt>
                <c:pt idx="6505">
                  <c:v>24</c:v>
                </c:pt>
                <c:pt idx="6506">
                  <c:v>24</c:v>
                </c:pt>
                <c:pt idx="6507">
                  <c:v>25</c:v>
                </c:pt>
                <c:pt idx="6508">
                  <c:v>23</c:v>
                </c:pt>
                <c:pt idx="6509">
                  <c:v>26</c:v>
                </c:pt>
                <c:pt idx="6510">
                  <c:v>24</c:v>
                </c:pt>
                <c:pt idx="6511">
                  <c:v>25</c:v>
                </c:pt>
                <c:pt idx="6512">
                  <c:v>24</c:v>
                </c:pt>
                <c:pt idx="6513">
                  <c:v>24</c:v>
                </c:pt>
                <c:pt idx="6514">
                  <c:v>23</c:v>
                </c:pt>
                <c:pt idx="6515">
                  <c:v>25</c:v>
                </c:pt>
                <c:pt idx="6516">
                  <c:v>24</c:v>
                </c:pt>
                <c:pt idx="6517">
                  <c:v>24</c:v>
                </c:pt>
                <c:pt idx="6518">
                  <c:v>25</c:v>
                </c:pt>
                <c:pt idx="6519">
                  <c:v>24</c:v>
                </c:pt>
                <c:pt idx="6520">
                  <c:v>25</c:v>
                </c:pt>
                <c:pt idx="6521">
                  <c:v>24</c:v>
                </c:pt>
                <c:pt idx="6522">
                  <c:v>24</c:v>
                </c:pt>
                <c:pt idx="6523">
                  <c:v>27</c:v>
                </c:pt>
                <c:pt idx="6524">
                  <c:v>25</c:v>
                </c:pt>
                <c:pt idx="6525">
                  <c:v>26</c:v>
                </c:pt>
                <c:pt idx="6526">
                  <c:v>25</c:v>
                </c:pt>
                <c:pt idx="6527">
                  <c:v>24</c:v>
                </c:pt>
                <c:pt idx="6528">
                  <c:v>24</c:v>
                </c:pt>
                <c:pt idx="6529">
                  <c:v>24</c:v>
                </c:pt>
                <c:pt idx="6530">
                  <c:v>25</c:v>
                </c:pt>
                <c:pt idx="6531">
                  <c:v>24</c:v>
                </c:pt>
                <c:pt idx="6532">
                  <c:v>24</c:v>
                </c:pt>
                <c:pt idx="6533">
                  <c:v>25</c:v>
                </c:pt>
                <c:pt idx="6534">
                  <c:v>24</c:v>
                </c:pt>
                <c:pt idx="6535">
                  <c:v>25</c:v>
                </c:pt>
                <c:pt idx="6536">
                  <c:v>24</c:v>
                </c:pt>
                <c:pt idx="6537">
                  <c:v>24</c:v>
                </c:pt>
                <c:pt idx="6538">
                  <c:v>25</c:v>
                </c:pt>
                <c:pt idx="6539">
                  <c:v>24</c:v>
                </c:pt>
                <c:pt idx="6540">
                  <c:v>25</c:v>
                </c:pt>
                <c:pt idx="6541">
                  <c:v>17</c:v>
                </c:pt>
                <c:pt idx="6542">
                  <c:v>25</c:v>
                </c:pt>
                <c:pt idx="6543">
                  <c:v>24</c:v>
                </c:pt>
                <c:pt idx="6544">
                  <c:v>25</c:v>
                </c:pt>
                <c:pt idx="6545">
                  <c:v>24</c:v>
                </c:pt>
                <c:pt idx="6546">
                  <c:v>24</c:v>
                </c:pt>
                <c:pt idx="6547">
                  <c:v>25</c:v>
                </c:pt>
                <c:pt idx="6548">
                  <c:v>24</c:v>
                </c:pt>
                <c:pt idx="6549">
                  <c:v>24</c:v>
                </c:pt>
                <c:pt idx="6550">
                  <c:v>25</c:v>
                </c:pt>
                <c:pt idx="6551">
                  <c:v>25</c:v>
                </c:pt>
                <c:pt idx="6552">
                  <c:v>24</c:v>
                </c:pt>
                <c:pt idx="6553">
                  <c:v>24</c:v>
                </c:pt>
                <c:pt idx="6554">
                  <c:v>24</c:v>
                </c:pt>
                <c:pt idx="6555">
                  <c:v>24</c:v>
                </c:pt>
                <c:pt idx="6556">
                  <c:v>25</c:v>
                </c:pt>
                <c:pt idx="6557">
                  <c:v>26</c:v>
                </c:pt>
                <c:pt idx="6558">
                  <c:v>24</c:v>
                </c:pt>
                <c:pt idx="6559">
                  <c:v>25</c:v>
                </c:pt>
                <c:pt idx="6560">
                  <c:v>25</c:v>
                </c:pt>
                <c:pt idx="6561">
                  <c:v>25</c:v>
                </c:pt>
                <c:pt idx="6562">
                  <c:v>25</c:v>
                </c:pt>
                <c:pt idx="6563">
                  <c:v>24</c:v>
                </c:pt>
                <c:pt idx="6564">
                  <c:v>24</c:v>
                </c:pt>
                <c:pt idx="6565">
                  <c:v>24</c:v>
                </c:pt>
                <c:pt idx="6566">
                  <c:v>24</c:v>
                </c:pt>
                <c:pt idx="6567">
                  <c:v>24</c:v>
                </c:pt>
                <c:pt idx="6568">
                  <c:v>25</c:v>
                </c:pt>
                <c:pt idx="6569">
                  <c:v>25</c:v>
                </c:pt>
                <c:pt idx="6570">
                  <c:v>24</c:v>
                </c:pt>
                <c:pt idx="6571">
                  <c:v>24</c:v>
                </c:pt>
                <c:pt idx="6572">
                  <c:v>25</c:v>
                </c:pt>
                <c:pt idx="6573">
                  <c:v>25</c:v>
                </c:pt>
                <c:pt idx="6574">
                  <c:v>23</c:v>
                </c:pt>
                <c:pt idx="6575">
                  <c:v>25</c:v>
                </c:pt>
                <c:pt idx="6576">
                  <c:v>24</c:v>
                </c:pt>
                <c:pt idx="6577">
                  <c:v>25</c:v>
                </c:pt>
                <c:pt idx="6578">
                  <c:v>24</c:v>
                </c:pt>
                <c:pt idx="6579">
                  <c:v>24</c:v>
                </c:pt>
                <c:pt idx="6580">
                  <c:v>23</c:v>
                </c:pt>
                <c:pt idx="6581">
                  <c:v>23</c:v>
                </c:pt>
                <c:pt idx="6582">
                  <c:v>24</c:v>
                </c:pt>
                <c:pt idx="6583">
                  <c:v>24</c:v>
                </c:pt>
                <c:pt idx="6584">
                  <c:v>25</c:v>
                </c:pt>
                <c:pt idx="6585">
                  <c:v>24</c:v>
                </c:pt>
                <c:pt idx="6586">
                  <c:v>25</c:v>
                </c:pt>
                <c:pt idx="6587">
                  <c:v>25</c:v>
                </c:pt>
                <c:pt idx="6588">
                  <c:v>23</c:v>
                </c:pt>
                <c:pt idx="6589">
                  <c:v>24</c:v>
                </c:pt>
                <c:pt idx="6590">
                  <c:v>26</c:v>
                </c:pt>
                <c:pt idx="6591">
                  <c:v>25</c:v>
                </c:pt>
                <c:pt idx="6592">
                  <c:v>24</c:v>
                </c:pt>
                <c:pt idx="6593">
                  <c:v>24</c:v>
                </c:pt>
                <c:pt idx="6594">
                  <c:v>25</c:v>
                </c:pt>
                <c:pt idx="6595">
                  <c:v>24</c:v>
                </c:pt>
                <c:pt idx="6596">
                  <c:v>25</c:v>
                </c:pt>
                <c:pt idx="6597">
                  <c:v>25</c:v>
                </c:pt>
                <c:pt idx="6598">
                  <c:v>24</c:v>
                </c:pt>
                <c:pt idx="6599">
                  <c:v>24</c:v>
                </c:pt>
                <c:pt idx="6600">
                  <c:v>24</c:v>
                </c:pt>
                <c:pt idx="6601">
                  <c:v>24</c:v>
                </c:pt>
                <c:pt idx="6602">
                  <c:v>25</c:v>
                </c:pt>
                <c:pt idx="6603">
                  <c:v>25</c:v>
                </c:pt>
                <c:pt idx="6604">
                  <c:v>24</c:v>
                </c:pt>
                <c:pt idx="6605">
                  <c:v>26</c:v>
                </c:pt>
                <c:pt idx="6606">
                  <c:v>25</c:v>
                </c:pt>
                <c:pt idx="6607">
                  <c:v>24</c:v>
                </c:pt>
                <c:pt idx="6608">
                  <c:v>23</c:v>
                </c:pt>
                <c:pt idx="6609">
                  <c:v>25</c:v>
                </c:pt>
                <c:pt idx="6610">
                  <c:v>24</c:v>
                </c:pt>
                <c:pt idx="6611">
                  <c:v>24</c:v>
                </c:pt>
                <c:pt idx="6612">
                  <c:v>24</c:v>
                </c:pt>
                <c:pt idx="6613">
                  <c:v>25</c:v>
                </c:pt>
                <c:pt idx="6614">
                  <c:v>24</c:v>
                </c:pt>
                <c:pt idx="6615">
                  <c:v>25</c:v>
                </c:pt>
                <c:pt idx="6616">
                  <c:v>25</c:v>
                </c:pt>
                <c:pt idx="6617">
                  <c:v>25</c:v>
                </c:pt>
                <c:pt idx="6618">
                  <c:v>25</c:v>
                </c:pt>
                <c:pt idx="6619">
                  <c:v>25</c:v>
                </c:pt>
                <c:pt idx="6620">
                  <c:v>25</c:v>
                </c:pt>
                <c:pt idx="6621">
                  <c:v>25</c:v>
                </c:pt>
                <c:pt idx="6622">
                  <c:v>23</c:v>
                </c:pt>
                <c:pt idx="6623">
                  <c:v>25</c:v>
                </c:pt>
                <c:pt idx="6624">
                  <c:v>23</c:v>
                </c:pt>
                <c:pt idx="6625">
                  <c:v>24</c:v>
                </c:pt>
                <c:pt idx="6626">
                  <c:v>25</c:v>
                </c:pt>
                <c:pt idx="6627">
                  <c:v>23</c:v>
                </c:pt>
                <c:pt idx="6628">
                  <c:v>25</c:v>
                </c:pt>
                <c:pt idx="6629">
                  <c:v>24</c:v>
                </c:pt>
                <c:pt idx="6630">
                  <c:v>24</c:v>
                </c:pt>
                <c:pt idx="6631">
                  <c:v>24</c:v>
                </c:pt>
                <c:pt idx="6632">
                  <c:v>25</c:v>
                </c:pt>
                <c:pt idx="6633">
                  <c:v>24</c:v>
                </c:pt>
                <c:pt idx="6634">
                  <c:v>25</c:v>
                </c:pt>
                <c:pt idx="6635">
                  <c:v>24</c:v>
                </c:pt>
                <c:pt idx="6636">
                  <c:v>24</c:v>
                </c:pt>
                <c:pt idx="6637">
                  <c:v>24</c:v>
                </c:pt>
                <c:pt idx="6638">
                  <c:v>26</c:v>
                </c:pt>
                <c:pt idx="6639">
                  <c:v>26</c:v>
                </c:pt>
                <c:pt idx="6640">
                  <c:v>25</c:v>
                </c:pt>
                <c:pt idx="6641">
                  <c:v>24</c:v>
                </c:pt>
                <c:pt idx="6642">
                  <c:v>25</c:v>
                </c:pt>
                <c:pt idx="6643">
                  <c:v>23</c:v>
                </c:pt>
                <c:pt idx="6644">
                  <c:v>25</c:v>
                </c:pt>
                <c:pt idx="6645">
                  <c:v>25</c:v>
                </c:pt>
                <c:pt idx="6646">
                  <c:v>25</c:v>
                </c:pt>
                <c:pt idx="6647">
                  <c:v>24</c:v>
                </c:pt>
                <c:pt idx="6648">
                  <c:v>23</c:v>
                </c:pt>
                <c:pt idx="6649">
                  <c:v>23</c:v>
                </c:pt>
                <c:pt idx="6650">
                  <c:v>25</c:v>
                </c:pt>
                <c:pt idx="6651">
                  <c:v>23</c:v>
                </c:pt>
                <c:pt idx="6652">
                  <c:v>24</c:v>
                </c:pt>
                <c:pt idx="6653">
                  <c:v>25</c:v>
                </c:pt>
                <c:pt idx="6654">
                  <c:v>24</c:v>
                </c:pt>
                <c:pt idx="6655">
                  <c:v>26</c:v>
                </c:pt>
                <c:pt idx="6656">
                  <c:v>25</c:v>
                </c:pt>
                <c:pt idx="6657">
                  <c:v>25</c:v>
                </c:pt>
                <c:pt idx="6658">
                  <c:v>24</c:v>
                </c:pt>
                <c:pt idx="6659">
                  <c:v>23</c:v>
                </c:pt>
                <c:pt idx="6660">
                  <c:v>24</c:v>
                </c:pt>
                <c:pt idx="6661">
                  <c:v>25</c:v>
                </c:pt>
                <c:pt idx="6662">
                  <c:v>24</c:v>
                </c:pt>
                <c:pt idx="6663">
                  <c:v>24</c:v>
                </c:pt>
                <c:pt idx="6664">
                  <c:v>22</c:v>
                </c:pt>
                <c:pt idx="6665">
                  <c:v>25</c:v>
                </c:pt>
                <c:pt idx="6666">
                  <c:v>24</c:v>
                </c:pt>
                <c:pt idx="6667">
                  <c:v>25</c:v>
                </c:pt>
                <c:pt idx="6668">
                  <c:v>25</c:v>
                </c:pt>
                <c:pt idx="6669">
                  <c:v>25</c:v>
                </c:pt>
                <c:pt idx="6670">
                  <c:v>25</c:v>
                </c:pt>
                <c:pt idx="6671">
                  <c:v>23</c:v>
                </c:pt>
                <c:pt idx="6672">
                  <c:v>25</c:v>
                </c:pt>
                <c:pt idx="6673">
                  <c:v>24</c:v>
                </c:pt>
                <c:pt idx="6674">
                  <c:v>24</c:v>
                </c:pt>
                <c:pt idx="6675">
                  <c:v>23</c:v>
                </c:pt>
                <c:pt idx="6676">
                  <c:v>25</c:v>
                </c:pt>
                <c:pt idx="6677">
                  <c:v>24</c:v>
                </c:pt>
                <c:pt idx="6678">
                  <c:v>24</c:v>
                </c:pt>
                <c:pt idx="6679">
                  <c:v>25</c:v>
                </c:pt>
                <c:pt idx="6680">
                  <c:v>25</c:v>
                </c:pt>
                <c:pt idx="6681">
                  <c:v>24</c:v>
                </c:pt>
                <c:pt idx="6682">
                  <c:v>24</c:v>
                </c:pt>
                <c:pt idx="6683">
                  <c:v>24</c:v>
                </c:pt>
                <c:pt idx="6684">
                  <c:v>24</c:v>
                </c:pt>
                <c:pt idx="6685">
                  <c:v>25</c:v>
                </c:pt>
                <c:pt idx="6686">
                  <c:v>24</c:v>
                </c:pt>
                <c:pt idx="6687">
                  <c:v>24</c:v>
                </c:pt>
                <c:pt idx="6688">
                  <c:v>25</c:v>
                </c:pt>
                <c:pt idx="6689">
                  <c:v>24</c:v>
                </c:pt>
                <c:pt idx="6690">
                  <c:v>25</c:v>
                </c:pt>
                <c:pt idx="6691">
                  <c:v>24</c:v>
                </c:pt>
                <c:pt idx="6692">
                  <c:v>23</c:v>
                </c:pt>
                <c:pt idx="6693">
                  <c:v>23</c:v>
                </c:pt>
                <c:pt idx="6694">
                  <c:v>24</c:v>
                </c:pt>
                <c:pt idx="6695">
                  <c:v>24</c:v>
                </c:pt>
                <c:pt idx="6696">
                  <c:v>25</c:v>
                </c:pt>
                <c:pt idx="6697">
                  <c:v>24</c:v>
                </c:pt>
                <c:pt idx="6698">
                  <c:v>25</c:v>
                </c:pt>
                <c:pt idx="6699">
                  <c:v>24</c:v>
                </c:pt>
                <c:pt idx="6700">
                  <c:v>24</c:v>
                </c:pt>
                <c:pt idx="6701">
                  <c:v>25</c:v>
                </c:pt>
                <c:pt idx="6702">
                  <c:v>24</c:v>
                </c:pt>
                <c:pt idx="6703">
                  <c:v>20</c:v>
                </c:pt>
                <c:pt idx="6704">
                  <c:v>25</c:v>
                </c:pt>
                <c:pt idx="6705">
                  <c:v>25</c:v>
                </c:pt>
                <c:pt idx="6706">
                  <c:v>24</c:v>
                </c:pt>
                <c:pt idx="6707">
                  <c:v>24</c:v>
                </c:pt>
                <c:pt idx="6708">
                  <c:v>25</c:v>
                </c:pt>
                <c:pt idx="6709">
                  <c:v>25</c:v>
                </c:pt>
                <c:pt idx="6710">
                  <c:v>23</c:v>
                </c:pt>
                <c:pt idx="6711">
                  <c:v>24</c:v>
                </c:pt>
                <c:pt idx="6712">
                  <c:v>24</c:v>
                </c:pt>
                <c:pt idx="6713">
                  <c:v>25</c:v>
                </c:pt>
                <c:pt idx="6714">
                  <c:v>24</c:v>
                </c:pt>
                <c:pt idx="6715">
                  <c:v>24</c:v>
                </c:pt>
                <c:pt idx="6716">
                  <c:v>25</c:v>
                </c:pt>
                <c:pt idx="6717">
                  <c:v>24</c:v>
                </c:pt>
                <c:pt idx="6718">
                  <c:v>24</c:v>
                </c:pt>
                <c:pt idx="6719">
                  <c:v>26</c:v>
                </c:pt>
                <c:pt idx="6720">
                  <c:v>26</c:v>
                </c:pt>
                <c:pt idx="6721">
                  <c:v>25</c:v>
                </c:pt>
                <c:pt idx="6722">
                  <c:v>25</c:v>
                </c:pt>
                <c:pt idx="6723">
                  <c:v>25</c:v>
                </c:pt>
                <c:pt idx="6724">
                  <c:v>23</c:v>
                </c:pt>
                <c:pt idx="6725">
                  <c:v>25</c:v>
                </c:pt>
                <c:pt idx="6726">
                  <c:v>23</c:v>
                </c:pt>
                <c:pt idx="6727">
                  <c:v>25</c:v>
                </c:pt>
                <c:pt idx="6728">
                  <c:v>25</c:v>
                </c:pt>
                <c:pt idx="6729">
                  <c:v>24</c:v>
                </c:pt>
                <c:pt idx="6730">
                  <c:v>24</c:v>
                </c:pt>
                <c:pt idx="6731">
                  <c:v>24</c:v>
                </c:pt>
                <c:pt idx="6732">
                  <c:v>23</c:v>
                </c:pt>
                <c:pt idx="6733">
                  <c:v>23</c:v>
                </c:pt>
                <c:pt idx="6734">
                  <c:v>25</c:v>
                </c:pt>
                <c:pt idx="6735">
                  <c:v>25</c:v>
                </c:pt>
                <c:pt idx="6736">
                  <c:v>24</c:v>
                </c:pt>
                <c:pt idx="6737">
                  <c:v>26</c:v>
                </c:pt>
                <c:pt idx="6738">
                  <c:v>25</c:v>
                </c:pt>
                <c:pt idx="6739">
                  <c:v>24</c:v>
                </c:pt>
                <c:pt idx="6740">
                  <c:v>25</c:v>
                </c:pt>
                <c:pt idx="6741">
                  <c:v>25</c:v>
                </c:pt>
                <c:pt idx="6742">
                  <c:v>25</c:v>
                </c:pt>
                <c:pt idx="6743">
                  <c:v>22</c:v>
                </c:pt>
                <c:pt idx="6744">
                  <c:v>25</c:v>
                </c:pt>
                <c:pt idx="6745">
                  <c:v>25</c:v>
                </c:pt>
                <c:pt idx="6746">
                  <c:v>25</c:v>
                </c:pt>
                <c:pt idx="6747">
                  <c:v>24</c:v>
                </c:pt>
                <c:pt idx="6748">
                  <c:v>23</c:v>
                </c:pt>
                <c:pt idx="6749">
                  <c:v>24</c:v>
                </c:pt>
                <c:pt idx="6750">
                  <c:v>23</c:v>
                </c:pt>
                <c:pt idx="6751">
                  <c:v>25</c:v>
                </c:pt>
                <c:pt idx="6752">
                  <c:v>22</c:v>
                </c:pt>
                <c:pt idx="6753">
                  <c:v>26</c:v>
                </c:pt>
                <c:pt idx="6754">
                  <c:v>24</c:v>
                </c:pt>
                <c:pt idx="6755">
                  <c:v>24</c:v>
                </c:pt>
                <c:pt idx="6756">
                  <c:v>25</c:v>
                </c:pt>
                <c:pt idx="6757">
                  <c:v>22</c:v>
                </c:pt>
                <c:pt idx="6758">
                  <c:v>24</c:v>
                </c:pt>
                <c:pt idx="6759">
                  <c:v>24</c:v>
                </c:pt>
                <c:pt idx="6760">
                  <c:v>23</c:v>
                </c:pt>
                <c:pt idx="6761">
                  <c:v>25</c:v>
                </c:pt>
                <c:pt idx="6762">
                  <c:v>23</c:v>
                </c:pt>
                <c:pt idx="6763">
                  <c:v>24</c:v>
                </c:pt>
                <c:pt idx="6764">
                  <c:v>22</c:v>
                </c:pt>
                <c:pt idx="6765">
                  <c:v>24</c:v>
                </c:pt>
                <c:pt idx="6766">
                  <c:v>24</c:v>
                </c:pt>
                <c:pt idx="6767">
                  <c:v>25</c:v>
                </c:pt>
                <c:pt idx="6768">
                  <c:v>24</c:v>
                </c:pt>
                <c:pt idx="6769">
                  <c:v>25</c:v>
                </c:pt>
                <c:pt idx="6770">
                  <c:v>25</c:v>
                </c:pt>
                <c:pt idx="6771">
                  <c:v>26</c:v>
                </c:pt>
                <c:pt idx="6772">
                  <c:v>25</c:v>
                </c:pt>
                <c:pt idx="6773">
                  <c:v>26</c:v>
                </c:pt>
                <c:pt idx="6774">
                  <c:v>24</c:v>
                </c:pt>
                <c:pt idx="6775">
                  <c:v>24</c:v>
                </c:pt>
                <c:pt idx="6776">
                  <c:v>23</c:v>
                </c:pt>
                <c:pt idx="6777">
                  <c:v>24</c:v>
                </c:pt>
                <c:pt idx="6778">
                  <c:v>24</c:v>
                </c:pt>
                <c:pt idx="6779">
                  <c:v>25</c:v>
                </c:pt>
                <c:pt idx="6780">
                  <c:v>25</c:v>
                </c:pt>
                <c:pt idx="6781">
                  <c:v>24</c:v>
                </c:pt>
                <c:pt idx="6782">
                  <c:v>24</c:v>
                </c:pt>
                <c:pt idx="6783">
                  <c:v>24</c:v>
                </c:pt>
                <c:pt idx="6784">
                  <c:v>24</c:v>
                </c:pt>
                <c:pt idx="6785">
                  <c:v>25</c:v>
                </c:pt>
                <c:pt idx="6786">
                  <c:v>24</c:v>
                </c:pt>
                <c:pt idx="6787">
                  <c:v>24</c:v>
                </c:pt>
                <c:pt idx="6788">
                  <c:v>26</c:v>
                </c:pt>
                <c:pt idx="6789">
                  <c:v>24</c:v>
                </c:pt>
                <c:pt idx="6790">
                  <c:v>25</c:v>
                </c:pt>
                <c:pt idx="6791">
                  <c:v>24</c:v>
                </c:pt>
                <c:pt idx="6792">
                  <c:v>23</c:v>
                </c:pt>
                <c:pt idx="6793">
                  <c:v>24</c:v>
                </c:pt>
                <c:pt idx="6794">
                  <c:v>25</c:v>
                </c:pt>
                <c:pt idx="6795">
                  <c:v>24</c:v>
                </c:pt>
                <c:pt idx="6796">
                  <c:v>24</c:v>
                </c:pt>
                <c:pt idx="6797">
                  <c:v>25</c:v>
                </c:pt>
                <c:pt idx="6798">
                  <c:v>25</c:v>
                </c:pt>
                <c:pt idx="6799">
                  <c:v>25</c:v>
                </c:pt>
                <c:pt idx="6800">
                  <c:v>25</c:v>
                </c:pt>
                <c:pt idx="6801">
                  <c:v>24</c:v>
                </c:pt>
                <c:pt idx="6802">
                  <c:v>26</c:v>
                </c:pt>
                <c:pt idx="6803">
                  <c:v>23</c:v>
                </c:pt>
                <c:pt idx="6804">
                  <c:v>25</c:v>
                </c:pt>
                <c:pt idx="6805">
                  <c:v>25</c:v>
                </c:pt>
                <c:pt idx="6806">
                  <c:v>25</c:v>
                </c:pt>
                <c:pt idx="6807">
                  <c:v>24</c:v>
                </c:pt>
                <c:pt idx="6808">
                  <c:v>23</c:v>
                </c:pt>
                <c:pt idx="6809">
                  <c:v>25</c:v>
                </c:pt>
                <c:pt idx="6810">
                  <c:v>24</c:v>
                </c:pt>
                <c:pt idx="6811">
                  <c:v>24</c:v>
                </c:pt>
                <c:pt idx="6812">
                  <c:v>23</c:v>
                </c:pt>
                <c:pt idx="6813">
                  <c:v>25</c:v>
                </c:pt>
                <c:pt idx="6814">
                  <c:v>24</c:v>
                </c:pt>
                <c:pt idx="6815">
                  <c:v>25</c:v>
                </c:pt>
                <c:pt idx="6816">
                  <c:v>24</c:v>
                </c:pt>
                <c:pt idx="6817">
                  <c:v>25</c:v>
                </c:pt>
                <c:pt idx="6818">
                  <c:v>25</c:v>
                </c:pt>
                <c:pt idx="6819">
                  <c:v>26</c:v>
                </c:pt>
                <c:pt idx="6820">
                  <c:v>23</c:v>
                </c:pt>
                <c:pt idx="6821">
                  <c:v>37</c:v>
                </c:pt>
                <c:pt idx="6822">
                  <c:v>25</c:v>
                </c:pt>
                <c:pt idx="6823">
                  <c:v>26</c:v>
                </c:pt>
                <c:pt idx="6824">
                  <c:v>25</c:v>
                </c:pt>
                <c:pt idx="6825">
                  <c:v>24</c:v>
                </c:pt>
                <c:pt idx="6826">
                  <c:v>25</c:v>
                </c:pt>
                <c:pt idx="6827">
                  <c:v>25</c:v>
                </c:pt>
                <c:pt idx="6828">
                  <c:v>24</c:v>
                </c:pt>
                <c:pt idx="6829">
                  <c:v>25</c:v>
                </c:pt>
                <c:pt idx="6830">
                  <c:v>25</c:v>
                </c:pt>
                <c:pt idx="6831">
                  <c:v>24</c:v>
                </c:pt>
                <c:pt idx="6832">
                  <c:v>24</c:v>
                </c:pt>
                <c:pt idx="6833">
                  <c:v>25</c:v>
                </c:pt>
                <c:pt idx="6834">
                  <c:v>25</c:v>
                </c:pt>
                <c:pt idx="6835">
                  <c:v>22</c:v>
                </c:pt>
                <c:pt idx="6836">
                  <c:v>26</c:v>
                </c:pt>
                <c:pt idx="6837">
                  <c:v>25</c:v>
                </c:pt>
                <c:pt idx="6838">
                  <c:v>24</c:v>
                </c:pt>
                <c:pt idx="6839">
                  <c:v>24</c:v>
                </c:pt>
                <c:pt idx="6840">
                  <c:v>23</c:v>
                </c:pt>
                <c:pt idx="6841">
                  <c:v>25</c:v>
                </c:pt>
                <c:pt idx="6842">
                  <c:v>24</c:v>
                </c:pt>
                <c:pt idx="6843">
                  <c:v>24</c:v>
                </c:pt>
                <c:pt idx="6844">
                  <c:v>24</c:v>
                </c:pt>
                <c:pt idx="6845">
                  <c:v>25</c:v>
                </c:pt>
                <c:pt idx="6846">
                  <c:v>23</c:v>
                </c:pt>
                <c:pt idx="6847">
                  <c:v>25</c:v>
                </c:pt>
                <c:pt idx="6848">
                  <c:v>24</c:v>
                </c:pt>
                <c:pt idx="6849">
                  <c:v>24</c:v>
                </c:pt>
                <c:pt idx="6850">
                  <c:v>26</c:v>
                </c:pt>
                <c:pt idx="6851">
                  <c:v>24</c:v>
                </c:pt>
                <c:pt idx="6852">
                  <c:v>25</c:v>
                </c:pt>
                <c:pt idx="6853">
                  <c:v>24</c:v>
                </c:pt>
                <c:pt idx="6854">
                  <c:v>24</c:v>
                </c:pt>
                <c:pt idx="6855">
                  <c:v>24</c:v>
                </c:pt>
                <c:pt idx="6856">
                  <c:v>24</c:v>
                </c:pt>
                <c:pt idx="6857">
                  <c:v>26</c:v>
                </c:pt>
                <c:pt idx="6858">
                  <c:v>24</c:v>
                </c:pt>
                <c:pt idx="6859">
                  <c:v>24</c:v>
                </c:pt>
                <c:pt idx="6860">
                  <c:v>24</c:v>
                </c:pt>
                <c:pt idx="6861">
                  <c:v>25</c:v>
                </c:pt>
                <c:pt idx="6862">
                  <c:v>22</c:v>
                </c:pt>
                <c:pt idx="6863">
                  <c:v>24</c:v>
                </c:pt>
                <c:pt idx="6864">
                  <c:v>24</c:v>
                </c:pt>
                <c:pt idx="6865">
                  <c:v>25</c:v>
                </c:pt>
                <c:pt idx="6866">
                  <c:v>24</c:v>
                </c:pt>
                <c:pt idx="6867">
                  <c:v>24</c:v>
                </c:pt>
                <c:pt idx="6868">
                  <c:v>23</c:v>
                </c:pt>
                <c:pt idx="6869">
                  <c:v>22</c:v>
                </c:pt>
                <c:pt idx="6870">
                  <c:v>24</c:v>
                </c:pt>
                <c:pt idx="6871">
                  <c:v>24</c:v>
                </c:pt>
                <c:pt idx="6872">
                  <c:v>25</c:v>
                </c:pt>
                <c:pt idx="6873">
                  <c:v>24</c:v>
                </c:pt>
                <c:pt idx="6874">
                  <c:v>23</c:v>
                </c:pt>
                <c:pt idx="6875">
                  <c:v>25</c:v>
                </c:pt>
                <c:pt idx="6876">
                  <c:v>24</c:v>
                </c:pt>
                <c:pt idx="6877">
                  <c:v>24</c:v>
                </c:pt>
                <c:pt idx="6878">
                  <c:v>25</c:v>
                </c:pt>
                <c:pt idx="6879">
                  <c:v>24</c:v>
                </c:pt>
                <c:pt idx="6880">
                  <c:v>25</c:v>
                </c:pt>
                <c:pt idx="6881">
                  <c:v>25</c:v>
                </c:pt>
                <c:pt idx="6882">
                  <c:v>25</c:v>
                </c:pt>
                <c:pt idx="6883">
                  <c:v>24</c:v>
                </c:pt>
                <c:pt idx="6884">
                  <c:v>22</c:v>
                </c:pt>
                <c:pt idx="6885">
                  <c:v>25</c:v>
                </c:pt>
                <c:pt idx="6886">
                  <c:v>25</c:v>
                </c:pt>
                <c:pt idx="6887">
                  <c:v>24</c:v>
                </c:pt>
                <c:pt idx="6888">
                  <c:v>24</c:v>
                </c:pt>
                <c:pt idx="6889">
                  <c:v>23</c:v>
                </c:pt>
                <c:pt idx="6890">
                  <c:v>25</c:v>
                </c:pt>
                <c:pt idx="6891">
                  <c:v>25</c:v>
                </c:pt>
                <c:pt idx="6892">
                  <c:v>24</c:v>
                </c:pt>
                <c:pt idx="6893">
                  <c:v>25</c:v>
                </c:pt>
                <c:pt idx="6894">
                  <c:v>24</c:v>
                </c:pt>
                <c:pt idx="6895">
                  <c:v>24</c:v>
                </c:pt>
                <c:pt idx="6896">
                  <c:v>24</c:v>
                </c:pt>
                <c:pt idx="6897">
                  <c:v>24</c:v>
                </c:pt>
                <c:pt idx="6898">
                  <c:v>24</c:v>
                </c:pt>
                <c:pt idx="6899">
                  <c:v>26</c:v>
                </c:pt>
                <c:pt idx="6900">
                  <c:v>25</c:v>
                </c:pt>
                <c:pt idx="6901">
                  <c:v>25</c:v>
                </c:pt>
                <c:pt idx="6902">
                  <c:v>24</c:v>
                </c:pt>
                <c:pt idx="6903">
                  <c:v>26</c:v>
                </c:pt>
                <c:pt idx="6904">
                  <c:v>24</c:v>
                </c:pt>
                <c:pt idx="6905">
                  <c:v>24</c:v>
                </c:pt>
                <c:pt idx="6906">
                  <c:v>24</c:v>
                </c:pt>
                <c:pt idx="6907">
                  <c:v>25</c:v>
                </c:pt>
                <c:pt idx="6908">
                  <c:v>24</c:v>
                </c:pt>
                <c:pt idx="6909">
                  <c:v>24</c:v>
                </c:pt>
                <c:pt idx="6910">
                  <c:v>25</c:v>
                </c:pt>
                <c:pt idx="6911">
                  <c:v>25</c:v>
                </c:pt>
                <c:pt idx="6912">
                  <c:v>22</c:v>
                </c:pt>
                <c:pt idx="6913">
                  <c:v>23</c:v>
                </c:pt>
                <c:pt idx="6914">
                  <c:v>25</c:v>
                </c:pt>
                <c:pt idx="6915">
                  <c:v>27</c:v>
                </c:pt>
                <c:pt idx="6916">
                  <c:v>24</c:v>
                </c:pt>
                <c:pt idx="6917">
                  <c:v>26</c:v>
                </c:pt>
                <c:pt idx="6918">
                  <c:v>24</c:v>
                </c:pt>
                <c:pt idx="6919">
                  <c:v>26</c:v>
                </c:pt>
                <c:pt idx="6920">
                  <c:v>22</c:v>
                </c:pt>
                <c:pt idx="6921">
                  <c:v>25</c:v>
                </c:pt>
                <c:pt idx="6922">
                  <c:v>25</c:v>
                </c:pt>
                <c:pt idx="6923">
                  <c:v>25</c:v>
                </c:pt>
                <c:pt idx="6924">
                  <c:v>24</c:v>
                </c:pt>
                <c:pt idx="6925">
                  <c:v>24</c:v>
                </c:pt>
                <c:pt idx="6926">
                  <c:v>25</c:v>
                </c:pt>
                <c:pt idx="6927">
                  <c:v>25</c:v>
                </c:pt>
                <c:pt idx="6928">
                  <c:v>24</c:v>
                </c:pt>
                <c:pt idx="6929">
                  <c:v>23</c:v>
                </c:pt>
                <c:pt idx="6930">
                  <c:v>24</c:v>
                </c:pt>
                <c:pt idx="6931">
                  <c:v>26</c:v>
                </c:pt>
                <c:pt idx="6932">
                  <c:v>24</c:v>
                </c:pt>
                <c:pt idx="6933">
                  <c:v>25</c:v>
                </c:pt>
                <c:pt idx="6934">
                  <c:v>25</c:v>
                </c:pt>
                <c:pt idx="6935">
                  <c:v>24</c:v>
                </c:pt>
                <c:pt idx="6936">
                  <c:v>25</c:v>
                </c:pt>
                <c:pt idx="6937">
                  <c:v>24</c:v>
                </c:pt>
                <c:pt idx="6938">
                  <c:v>25</c:v>
                </c:pt>
                <c:pt idx="6939">
                  <c:v>25</c:v>
                </c:pt>
                <c:pt idx="6940">
                  <c:v>23</c:v>
                </c:pt>
                <c:pt idx="6941">
                  <c:v>24</c:v>
                </c:pt>
                <c:pt idx="6942">
                  <c:v>25</c:v>
                </c:pt>
                <c:pt idx="6943">
                  <c:v>27</c:v>
                </c:pt>
                <c:pt idx="6944">
                  <c:v>26</c:v>
                </c:pt>
                <c:pt idx="6945">
                  <c:v>26</c:v>
                </c:pt>
                <c:pt idx="6946">
                  <c:v>24</c:v>
                </c:pt>
                <c:pt idx="6947">
                  <c:v>26</c:v>
                </c:pt>
                <c:pt idx="6948">
                  <c:v>24</c:v>
                </c:pt>
                <c:pt idx="6949">
                  <c:v>25</c:v>
                </c:pt>
                <c:pt idx="6950">
                  <c:v>25</c:v>
                </c:pt>
                <c:pt idx="6951">
                  <c:v>24</c:v>
                </c:pt>
                <c:pt idx="6952">
                  <c:v>24</c:v>
                </c:pt>
                <c:pt idx="6953">
                  <c:v>25</c:v>
                </c:pt>
                <c:pt idx="6954">
                  <c:v>22</c:v>
                </c:pt>
                <c:pt idx="6955">
                  <c:v>26</c:v>
                </c:pt>
                <c:pt idx="6956">
                  <c:v>23</c:v>
                </c:pt>
                <c:pt idx="6957">
                  <c:v>24</c:v>
                </c:pt>
                <c:pt idx="6958">
                  <c:v>25</c:v>
                </c:pt>
                <c:pt idx="6959">
                  <c:v>26</c:v>
                </c:pt>
                <c:pt idx="6960">
                  <c:v>23</c:v>
                </c:pt>
                <c:pt idx="6961">
                  <c:v>24</c:v>
                </c:pt>
                <c:pt idx="6962">
                  <c:v>20</c:v>
                </c:pt>
                <c:pt idx="6963">
                  <c:v>18</c:v>
                </c:pt>
                <c:pt idx="6964">
                  <c:v>24</c:v>
                </c:pt>
                <c:pt idx="6965">
                  <c:v>24</c:v>
                </c:pt>
                <c:pt idx="6966">
                  <c:v>24</c:v>
                </c:pt>
                <c:pt idx="6967">
                  <c:v>24</c:v>
                </c:pt>
                <c:pt idx="6968">
                  <c:v>24</c:v>
                </c:pt>
                <c:pt idx="6969">
                  <c:v>25</c:v>
                </c:pt>
                <c:pt idx="6970">
                  <c:v>25</c:v>
                </c:pt>
                <c:pt idx="6971">
                  <c:v>24</c:v>
                </c:pt>
                <c:pt idx="6972">
                  <c:v>24</c:v>
                </c:pt>
                <c:pt idx="6973">
                  <c:v>23</c:v>
                </c:pt>
                <c:pt idx="6974">
                  <c:v>24</c:v>
                </c:pt>
                <c:pt idx="6975">
                  <c:v>25</c:v>
                </c:pt>
                <c:pt idx="6976">
                  <c:v>24</c:v>
                </c:pt>
                <c:pt idx="6977">
                  <c:v>25</c:v>
                </c:pt>
                <c:pt idx="6978">
                  <c:v>24</c:v>
                </c:pt>
                <c:pt idx="6979">
                  <c:v>25</c:v>
                </c:pt>
                <c:pt idx="6980">
                  <c:v>24</c:v>
                </c:pt>
                <c:pt idx="6981">
                  <c:v>24</c:v>
                </c:pt>
                <c:pt idx="6982">
                  <c:v>24</c:v>
                </c:pt>
                <c:pt idx="6983">
                  <c:v>25</c:v>
                </c:pt>
                <c:pt idx="6984">
                  <c:v>25</c:v>
                </c:pt>
                <c:pt idx="6985">
                  <c:v>23</c:v>
                </c:pt>
                <c:pt idx="6986">
                  <c:v>26</c:v>
                </c:pt>
                <c:pt idx="6987">
                  <c:v>25</c:v>
                </c:pt>
                <c:pt idx="6988">
                  <c:v>24</c:v>
                </c:pt>
                <c:pt idx="6989">
                  <c:v>24</c:v>
                </c:pt>
                <c:pt idx="6990">
                  <c:v>24</c:v>
                </c:pt>
                <c:pt idx="6991">
                  <c:v>24</c:v>
                </c:pt>
                <c:pt idx="6992">
                  <c:v>23</c:v>
                </c:pt>
                <c:pt idx="6993">
                  <c:v>25</c:v>
                </c:pt>
                <c:pt idx="6994">
                  <c:v>17</c:v>
                </c:pt>
                <c:pt idx="6995">
                  <c:v>25</c:v>
                </c:pt>
                <c:pt idx="6996">
                  <c:v>24</c:v>
                </c:pt>
                <c:pt idx="6997">
                  <c:v>23</c:v>
                </c:pt>
                <c:pt idx="6998">
                  <c:v>23</c:v>
                </c:pt>
                <c:pt idx="6999">
                  <c:v>26</c:v>
                </c:pt>
                <c:pt idx="7000">
                  <c:v>24</c:v>
                </c:pt>
                <c:pt idx="7001">
                  <c:v>24</c:v>
                </c:pt>
                <c:pt idx="7002">
                  <c:v>25</c:v>
                </c:pt>
                <c:pt idx="7003">
                  <c:v>25</c:v>
                </c:pt>
                <c:pt idx="7004">
                  <c:v>25</c:v>
                </c:pt>
                <c:pt idx="7005">
                  <c:v>24</c:v>
                </c:pt>
                <c:pt idx="7006">
                  <c:v>24</c:v>
                </c:pt>
                <c:pt idx="7007">
                  <c:v>26</c:v>
                </c:pt>
                <c:pt idx="7008">
                  <c:v>24</c:v>
                </c:pt>
                <c:pt idx="7009">
                  <c:v>26</c:v>
                </c:pt>
                <c:pt idx="7010">
                  <c:v>25</c:v>
                </c:pt>
                <c:pt idx="7011">
                  <c:v>24</c:v>
                </c:pt>
                <c:pt idx="7012">
                  <c:v>23</c:v>
                </c:pt>
                <c:pt idx="7013">
                  <c:v>25</c:v>
                </c:pt>
                <c:pt idx="7014">
                  <c:v>24</c:v>
                </c:pt>
                <c:pt idx="7015">
                  <c:v>24</c:v>
                </c:pt>
                <c:pt idx="7016">
                  <c:v>26</c:v>
                </c:pt>
                <c:pt idx="7017">
                  <c:v>25</c:v>
                </c:pt>
                <c:pt idx="7018">
                  <c:v>24</c:v>
                </c:pt>
                <c:pt idx="7019">
                  <c:v>24</c:v>
                </c:pt>
                <c:pt idx="7020">
                  <c:v>24</c:v>
                </c:pt>
                <c:pt idx="7021">
                  <c:v>21</c:v>
                </c:pt>
                <c:pt idx="7022">
                  <c:v>24</c:v>
                </c:pt>
                <c:pt idx="7023">
                  <c:v>24</c:v>
                </c:pt>
                <c:pt idx="7024">
                  <c:v>24</c:v>
                </c:pt>
                <c:pt idx="7025">
                  <c:v>22</c:v>
                </c:pt>
                <c:pt idx="7026">
                  <c:v>25</c:v>
                </c:pt>
                <c:pt idx="7027">
                  <c:v>25</c:v>
                </c:pt>
                <c:pt idx="7028">
                  <c:v>25</c:v>
                </c:pt>
                <c:pt idx="7029">
                  <c:v>23</c:v>
                </c:pt>
                <c:pt idx="7030">
                  <c:v>25</c:v>
                </c:pt>
                <c:pt idx="7031">
                  <c:v>24</c:v>
                </c:pt>
                <c:pt idx="7032">
                  <c:v>24</c:v>
                </c:pt>
                <c:pt idx="7033">
                  <c:v>24</c:v>
                </c:pt>
                <c:pt idx="7034">
                  <c:v>25</c:v>
                </c:pt>
                <c:pt idx="7035">
                  <c:v>25</c:v>
                </c:pt>
                <c:pt idx="7036">
                  <c:v>24</c:v>
                </c:pt>
                <c:pt idx="7037">
                  <c:v>24</c:v>
                </c:pt>
                <c:pt idx="7038">
                  <c:v>24</c:v>
                </c:pt>
                <c:pt idx="7039">
                  <c:v>24</c:v>
                </c:pt>
                <c:pt idx="7040">
                  <c:v>24</c:v>
                </c:pt>
                <c:pt idx="7041">
                  <c:v>23</c:v>
                </c:pt>
                <c:pt idx="7042">
                  <c:v>23</c:v>
                </c:pt>
                <c:pt idx="7043">
                  <c:v>24</c:v>
                </c:pt>
                <c:pt idx="7044">
                  <c:v>23</c:v>
                </c:pt>
                <c:pt idx="7045">
                  <c:v>24</c:v>
                </c:pt>
                <c:pt idx="7046">
                  <c:v>24</c:v>
                </c:pt>
                <c:pt idx="7047">
                  <c:v>25</c:v>
                </c:pt>
                <c:pt idx="7048">
                  <c:v>25</c:v>
                </c:pt>
                <c:pt idx="7049">
                  <c:v>25</c:v>
                </c:pt>
                <c:pt idx="7050">
                  <c:v>23</c:v>
                </c:pt>
                <c:pt idx="7051">
                  <c:v>25</c:v>
                </c:pt>
                <c:pt idx="7052">
                  <c:v>22</c:v>
                </c:pt>
                <c:pt idx="7053">
                  <c:v>24</c:v>
                </c:pt>
                <c:pt idx="7054">
                  <c:v>23</c:v>
                </c:pt>
                <c:pt idx="7055">
                  <c:v>23</c:v>
                </c:pt>
                <c:pt idx="7056">
                  <c:v>23</c:v>
                </c:pt>
                <c:pt idx="7057">
                  <c:v>24</c:v>
                </c:pt>
                <c:pt idx="7058">
                  <c:v>24</c:v>
                </c:pt>
                <c:pt idx="7059">
                  <c:v>25</c:v>
                </c:pt>
                <c:pt idx="7060">
                  <c:v>24</c:v>
                </c:pt>
                <c:pt idx="7061">
                  <c:v>24</c:v>
                </c:pt>
                <c:pt idx="7062">
                  <c:v>25</c:v>
                </c:pt>
                <c:pt idx="7063">
                  <c:v>25</c:v>
                </c:pt>
                <c:pt idx="7064">
                  <c:v>24</c:v>
                </c:pt>
                <c:pt idx="7065">
                  <c:v>25</c:v>
                </c:pt>
                <c:pt idx="7066">
                  <c:v>24</c:v>
                </c:pt>
                <c:pt idx="7067">
                  <c:v>25</c:v>
                </c:pt>
                <c:pt idx="7068">
                  <c:v>23</c:v>
                </c:pt>
                <c:pt idx="7069">
                  <c:v>25</c:v>
                </c:pt>
                <c:pt idx="7070">
                  <c:v>22</c:v>
                </c:pt>
                <c:pt idx="7071">
                  <c:v>25</c:v>
                </c:pt>
                <c:pt idx="7072">
                  <c:v>24</c:v>
                </c:pt>
                <c:pt idx="7073">
                  <c:v>24</c:v>
                </c:pt>
                <c:pt idx="7074">
                  <c:v>24</c:v>
                </c:pt>
                <c:pt idx="7075">
                  <c:v>22</c:v>
                </c:pt>
                <c:pt idx="7076">
                  <c:v>24</c:v>
                </c:pt>
                <c:pt idx="7077">
                  <c:v>25</c:v>
                </c:pt>
                <c:pt idx="7078">
                  <c:v>25</c:v>
                </c:pt>
                <c:pt idx="7079">
                  <c:v>24</c:v>
                </c:pt>
                <c:pt idx="7080">
                  <c:v>22</c:v>
                </c:pt>
                <c:pt idx="7081">
                  <c:v>24</c:v>
                </c:pt>
                <c:pt idx="7082">
                  <c:v>23</c:v>
                </c:pt>
                <c:pt idx="7083">
                  <c:v>24</c:v>
                </c:pt>
                <c:pt idx="7084">
                  <c:v>24</c:v>
                </c:pt>
                <c:pt idx="7085">
                  <c:v>23</c:v>
                </c:pt>
                <c:pt idx="7086">
                  <c:v>26</c:v>
                </c:pt>
                <c:pt idx="7087">
                  <c:v>25</c:v>
                </c:pt>
                <c:pt idx="7088">
                  <c:v>26</c:v>
                </c:pt>
                <c:pt idx="7089">
                  <c:v>25</c:v>
                </c:pt>
                <c:pt idx="7090">
                  <c:v>25</c:v>
                </c:pt>
                <c:pt idx="7091">
                  <c:v>25</c:v>
                </c:pt>
                <c:pt idx="7092">
                  <c:v>24</c:v>
                </c:pt>
                <c:pt idx="7093">
                  <c:v>25</c:v>
                </c:pt>
                <c:pt idx="7094">
                  <c:v>25</c:v>
                </c:pt>
                <c:pt idx="7095">
                  <c:v>26</c:v>
                </c:pt>
                <c:pt idx="7096">
                  <c:v>26</c:v>
                </c:pt>
                <c:pt idx="7097">
                  <c:v>25</c:v>
                </c:pt>
                <c:pt idx="7098">
                  <c:v>25</c:v>
                </c:pt>
                <c:pt idx="7099">
                  <c:v>24</c:v>
                </c:pt>
                <c:pt idx="7100">
                  <c:v>24</c:v>
                </c:pt>
                <c:pt idx="7101">
                  <c:v>24</c:v>
                </c:pt>
                <c:pt idx="7102">
                  <c:v>25</c:v>
                </c:pt>
                <c:pt idx="7103">
                  <c:v>25</c:v>
                </c:pt>
                <c:pt idx="7104">
                  <c:v>23</c:v>
                </c:pt>
                <c:pt idx="7105">
                  <c:v>24</c:v>
                </c:pt>
                <c:pt idx="7106">
                  <c:v>26</c:v>
                </c:pt>
                <c:pt idx="7107">
                  <c:v>25</c:v>
                </c:pt>
                <c:pt idx="7108">
                  <c:v>22</c:v>
                </c:pt>
                <c:pt idx="7109">
                  <c:v>24</c:v>
                </c:pt>
                <c:pt idx="7110">
                  <c:v>25</c:v>
                </c:pt>
                <c:pt idx="7111">
                  <c:v>28</c:v>
                </c:pt>
                <c:pt idx="7112">
                  <c:v>23</c:v>
                </c:pt>
                <c:pt idx="7113">
                  <c:v>25</c:v>
                </c:pt>
                <c:pt idx="7114">
                  <c:v>24</c:v>
                </c:pt>
                <c:pt idx="7115">
                  <c:v>25</c:v>
                </c:pt>
                <c:pt idx="7116">
                  <c:v>25</c:v>
                </c:pt>
                <c:pt idx="7117">
                  <c:v>24</c:v>
                </c:pt>
                <c:pt idx="7118">
                  <c:v>25</c:v>
                </c:pt>
                <c:pt idx="7119">
                  <c:v>25</c:v>
                </c:pt>
                <c:pt idx="7120">
                  <c:v>24</c:v>
                </c:pt>
                <c:pt idx="7121">
                  <c:v>24</c:v>
                </c:pt>
                <c:pt idx="7122">
                  <c:v>25</c:v>
                </c:pt>
                <c:pt idx="7123">
                  <c:v>25</c:v>
                </c:pt>
                <c:pt idx="7124">
                  <c:v>24</c:v>
                </c:pt>
                <c:pt idx="7125">
                  <c:v>24</c:v>
                </c:pt>
                <c:pt idx="7126">
                  <c:v>25</c:v>
                </c:pt>
                <c:pt idx="7127">
                  <c:v>25</c:v>
                </c:pt>
                <c:pt idx="7128">
                  <c:v>25</c:v>
                </c:pt>
                <c:pt idx="7129">
                  <c:v>24</c:v>
                </c:pt>
                <c:pt idx="7130">
                  <c:v>25</c:v>
                </c:pt>
                <c:pt idx="7131">
                  <c:v>25</c:v>
                </c:pt>
                <c:pt idx="7132">
                  <c:v>24</c:v>
                </c:pt>
                <c:pt idx="7133">
                  <c:v>25</c:v>
                </c:pt>
                <c:pt idx="7134">
                  <c:v>26</c:v>
                </c:pt>
                <c:pt idx="7135">
                  <c:v>25</c:v>
                </c:pt>
                <c:pt idx="7136">
                  <c:v>23</c:v>
                </c:pt>
                <c:pt idx="7137">
                  <c:v>24</c:v>
                </c:pt>
                <c:pt idx="7138">
                  <c:v>24</c:v>
                </c:pt>
                <c:pt idx="7139">
                  <c:v>25</c:v>
                </c:pt>
                <c:pt idx="7140">
                  <c:v>23</c:v>
                </c:pt>
                <c:pt idx="7141">
                  <c:v>26</c:v>
                </c:pt>
                <c:pt idx="7142">
                  <c:v>26</c:v>
                </c:pt>
                <c:pt idx="7143">
                  <c:v>24</c:v>
                </c:pt>
                <c:pt idx="7144">
                  <c:v>23</c:v>
                </c:pt>
                <c:pt idx="7145">
                  <c:v>25</c:v>
                </c:pt>
                <c:pt idx="7146">
                  <c:v>24</c:v>
                </c:pt>
                <c:pt idx="7147">
                  <c:v>24</c:v>
                </c:pt>
                <c:pt idx="7148">
                  <c:v>25</c:v>
                </c:pt>
                <c:pt idx="7149">
                  <c:v>25</c:v>
                </c:pt>
                <c:pt idx="7150">
                  <c:v>24</c:v>
                </c:pt>
                <c:pt idx="7151">
                  <c:v>25</c:v>
                </c:pt>
                <c:pt idx="7152">
                  <c:v>25</c:v>
                </c:pt>
                <c:pt idx="7153">
                  <c:v>27</c:v>
                </c:pt>
                <c:pt idx="7154">
                  <c:v>24</c:v>
                </c:pt>
                <c:pt idx="7155">
                  <c:v>24</c:v>
                </c:pt>
                <c:pt idx="7156">
                  <c:v>25</c:v>
                </c:pt>
                <c:pt idx="7157">
                  <c:v>25</c:v>
                </c:pt>
                <c:pt idx="7158">
                  <c:v>23</c:v>
                </c:pt>
                <c:pt idx="7159">
                  <c:v>25</c:v>
                </c:pt>
                <c:pt idx="7160">
                  <c:v>25</c:v>
                </c:pt>
                <c:pt idx="7161">
                  <c:v>24</c:v>
                </c:pt>
                <c:pt idx="7162">
                  <c:v>23</c:v>
                </c:pt>
                <c:pt idx="7163">
                  <c:v>24</c:v>
                </c:pt>
                <c:pt idx="7164">
                  <c:v>23</c:v>
                </c:pt>
                <c:pt idx="7165">
                  <c:v>25</c:v>
                </c:pt>
                <c:pt idx="7166">
                  <c:v>24</c:v>
                </c:pt>
                <c:pt idx="7167">
                  <c:v>24</c:v>
                </c:pt>
                <c:pt idx="7168">
                  <c:v>24</c:v>
                </c:pt>
                <c:pt idx="7169">
                  <c:v>25</c:v>
                </c:pt>
                <c:pt idx="7170">
                  <c:v>23</c:v>
                </c:pt>
                <c:pt idx="7171">
                  <c:v>25</c:v>
                </c:pt>
                <c:pt idx="7172">
                  <c:v>24</c:v>
                </c:pt>
                <c:pt idx="7173">
                  <c:v>21</c:v>
                </c:pt>
                <c:pt idx="7174">
                  <c:v>23</c:v>
                </c:pt>
                <c:pt idx="7175">
                  <c:v>23</c:v>
                </c:pt>
                <c:pt idx="7176">
                  <c:v>27</c:v>
                </c:pt>
                <c:pt idx="7177">
                  <c:v>23</c:v>
                </c:pt>
                <c:pt idx="7178">
                  <c:v>24</c:v>
                </c:pt>
                <c:pt idx="7179">
                  <c:v>24</c:v>
                </c:pt>
                <c:pt idx="7180">
                  <c:v>25</c:v>
                </c:pt>
                <c:pt idx="7181">
                  <c:v>23</c:v>
                </c:pt>
                <c:pt idx="7182">
                  <c:v>27</c:v>
                </c:pt>
                <c:pt idx="7183">
                  <c:v>25</c:v>
                </c:pt>
                <c:pt idx="7184">
                  <c:v>24</c:v>
                </c:pt>
                <c:pt idx="7185">
                  <c:v>24</c:v>
                </c:pt>
                <c:pt idx="7186">
                  <c:v>24</c:v>
                </c:pt>
                <c:pt idx="7187">
                  <c:v>24</c:v>
                </c:pt>
                <c:pt idx="7188">
                  <c:v>27</c:v>
                </c:pt>
                <c:pt idx="7189">
                  <c:v>24</c:v>
                </c:pt>
                <c:pt idx="7190">
                  <c:v>24</c:v>
                </c:pt>
                <c:pt idx="7191">
                  <c:v>24</c:v>
                </c:pt>
                <c:pt idx="7192">
                  <c:v>24</c:v>
                </c:pt>
                <c:pt idx="7193">
                  <c:v>24</c:v>
                </c:pt>
                <c:pt idx="7194">
                  <c:v>24</c:v>
                </c:pt>
                <c:pt idx="7195">
                  <c:v>24</c:v>
                </c:pt>
                <c:pt idx="7196">
                  <c:v>22</c:v>
                </c:pt>
                <c:pt idx="7197">
                  <c:v>24</c:v>
                </c:pt>
                <c:pt idx="7198">
                  <c:v>22</c:v>
                </c:pt>
                <c:pt idx="7199">
                  <c:v>25</c:v>
                </c:pt>
                <c:pt idx="7200">
                  <c:v>25</c:v>
                </c:pt>
                <c:pt idx="7201">
                  <c:v>25</c:v>
                </c:pt>
                <c:pt idx="7202">
                  <c:v>23</c:v>
                </c:pt>
                <c:pt idx="7203">
                  <c:v>26</c:v>
                </c:pt>
                <c:pt idx="7204">
                  <c:v>24</c:v>
                </c:pt>
                <c:pt idx="7205">
                  <c:v>25</c:v>
                </c:pt>
                <c:pt idx="7206">
                  <c:v>24</c:v>
                </c:pt>
                <c:pt idx="7207">
                  <c:v>25</c:v>
                </c:pt>
                <c:pt idx="7208">
                  <c:v>24</c:v>
                </c:pt>
                <c:pt idx="7209">
                  <c:v>23</c:v>
                </c:pt>
                <c:pt idx="7210">
                  <c:v>24</c:v>
                </c:pt>
                <c:pt idx="7211">
                  <c:v>25</c:v>
                </c:pt>
                <c:pt idx="7212">
                  <c:v>25</c:v>
                </c:pt>
                <c:pt idx="7213">
                  <c:v>24</c:v>
                </c:pt>
                <c:pt idx="7214">
                  <c:v>24</c:v>
                </c:pt>
                <c:pt idx="7215">
                  <c:v>26</c:v>
                </c:pt>
                <c:pt idx="7216">
                  <c:v>23</c:v>
                </c:pt>
                <c:pt idx="7217">
                  <c:v>25</c:v>
                </c:pt>
                <c:pt idx="7218">
                  <c:v>22</c:v>
                </c:pt>
                <c:pt idx="7219">
                  <c:v>24</c:v>
                </c:pt>
                <c:pt idx="7220">
                  <c:v>23</c:v>
                </c:pt>
                <c:pt idx="7221">
                  <c:v>24</c:v>
                </c:pt>
                <c:pt idx="7222">
                  <c:v>25</c:v>
                </c:pt>
                <c:pt idx="7223">
                  <c:v>24</c:v>
                </c:pt>
                <c:pt idx="7224">
                  <c:v>25</c:v>
                </c:pt>
                <c:pt idx="7225">
                  <c:v>24</c:v>
                </c:pt>
                <c:pt idx="7226">
                  <c:v>25</c:v>
                </c:pt>
                <c:pt idx="7227">
                  <c:v>25</c:v>
                </c:pt>
                <c:pt idx="7228">
                  <c:v>25</c:v>
                </c:pt>
                <c:pt idx="7229">
                  <c:v>25</c:v>
                </c:pt>
                <c:pt idx="7230">
                  <c:v>25</c:v>
                </c:pt>
                <c:pt idx="7231">
                  <c:v>26</c:v>
                </c:pt>
                <c:pt idx="7232">
                  <c:v>25</c:v>
                </c:pt>
                <c:pt idx="7233">
                  <c:v>24</c:v>
                </c:pt>
                <c:pt idx="7234">
                  <c:v>24</c:v>
                </c:pt>
                <c:pt idx="7235">
                  <c:v>24</c:v>
                </c:pt>
                <c:pt idx="7236">
                  <c:v>25</c:v>
                </c:pt>
                <c:pt idx="7237">
                  <c:v>23</c:v>
                </c:pt>
                <c:pt idx="7238">
                  <c:v>24</c:v>
                </c:pt>
                <c:pt idx="7239">
                  <c:v>24</c:v>
                </c:pt>
                <c:pt idx="7240">
                  <c:v>25</c:v>
                </c:pt>
                <c:pt idx="7241">
                  <c:v>21</c:v>
                </c:pt>
                <c:pt idx="7242">
                  <c:v>25</c:v>
                </c:pt>
                <c:pt idx="7243">
                  <c:v>24</c:v>
                </c:pt>
                <c:pt idx="7244">
                  <c:v>25</c:v>
                </c:pt>
                <c:pt idx="7245">
                  <c:v>24</c:v>
                </c:pt>
                <c:pt idx="7246">
                  <c:v>24</c:v>
                </c:pt>
                <c:pt idx="7247">
                  <c:v>24</c:v>
                </c:pt>
                <c:pt idx="7248">
                  <c:v>25</c:v>
                </c:pt>
                <c:pt idx="7249">
                  <c:v>24</c:v>
                </c:pt>
                <c:pt idx="7250">
                  <c:v>24</c:v>
                </c:pt>
                <c:pt idx="7251">
                  <c:v>24</c:v>
                </c:pt>
                <c:pt idx="7252">
                  <c:v>24</c:v>
                </c:pt>
                <c:pt idx="7253">
                  <c:v>23</c:v>
                </c:pt>
                <c:pt idx="7254">
                  <c:v>25</c:v>
                </c:pt>
                <c:pt idx="7255">
                  <c:v>25</c:v>
                </c:pt>
                <c:pt idx="7256">
                  <c:v>25</c:v>
                </c:pt>
                <c:pt idx="7257">
                  <c:v>26</c:v>
                </c:pt>
                <c:pt idx="7258">
                  <c:v>24</c:v>
                </c:pt>
                <c:pt idx="7259">
                  <c:v>25</c:v>
                </c:pt>
                <c:pt idx="7260">
                  <c:v>24</c:v>
                </c:pt>
                <c:pt idx="7261">
                  <c:v>25</c:v>
                </c:pt>
                <c:pt idx="7262">
                  <c:v>25</c:v>
                </c:pt>
                <c:pt idx="7263">
                  <c:v>24</c:v>
                </c:pt>
                <c:pt idx="7264">
                  <c:v>24</c:v>
                </c:pt>
                <c:pt idx="7265">
                  <c:v>25</c:v>
                </c:pt>
                <c:pt idx="7266">
                  <c:v>20</c:v>
                </c:pt>
                <c:pt idx="7267">
                  <c:v>25</c:v>
                </c:pt>
                <c:pt idx="7268">
                  <c:v>24</c:v>
                </c:pt>
                <c:pt idx="7269">
                  <c:v>24</c:v>
                </c:pt>
                <c:pt idx="7270">
                  <c:v>23</c:v>
                </c:pt>
                <c:pt idx="7271">
                  <c:v>24</c:v>
                </c:pt>
                <c:pt idx="7272">
                  <c:v>24</c:v>
                </c:pt>
                <c:pt idx="7273">
                  <c:v>25</c:v>
                </c:pt>
                <c:pt idx="7274">
                  <c:v>23</c:v>
                </c:pt>
                <c:pt idx="7275">
                  <c:v>25</c:v>
                </c:pt>
                <c:pt idx="7276">
                  <c:v>23</c:v>
                </c:pt>
                <c:pt idx="7277">
                  <c:v>24</c:v>
                </c:pt>
                <c:pt idx="7278">
                  <c:v>25</c:v>
                </c:pt>
                <c:pt idx="7279">
                  <c:v>25</c:v>
                </c:pt>
                <c:pt idx="7280">
                  <c:v>25</c:v>
                </c:pt>
                <c:pt idx="7281">
                  <c:v>24</c:v>
                </c:pt>
                <c:pt idx="7282">
                  <c:v>24</c:v>
                </c:pt>
                <c:pt idx="7283">
                  <c:v>24</c:v>
                </c:pt>
                <c:pt idx="7284">
                  <c:v>23</c:v>
                </c:pt>
                <c:pt idx="7285">
                  <c:v>24</c:v>
                </c:pt>
                <c:pt idx="7286">
                  <c:v>24</c:v>
                </c:pt>
                <c:pt idx="7287">
                  <c:v>25</c:v>
                </c:pt>
                <c:pt idx="7288">
                  <c:v>25</c:v>
                </c:pt>
                <c:pt idx="7289">
                  <c:v>25</c:v>
                </c:pt>
                <c:pt idx="7290">
                  <c:v>24</c:v>
                </c:pt>
                <c:pt idx="7291">
                  <c:v>23</c:v>
                </c:pt>
                <c:pt idx="7292">
                  <c:v>25</c:v>
                </c:pt>
                <c:pt idx="7293">
                  <c:v>25</c:v>
                </c:pt>
                <c:pt idx="7294">
                  <c:v>24</c:v>
                </c:pt>
                <c:pt idx="7295">
                  <c:v>23</c:v>
                </c:pt>
                <c:pt idx="7296">
                  <c:v>25</c:v>
                </c:pt>
                <c:pt idx="7297">
                  <c:v>23</c:v>
                </c:pt>
                <c:pt idx="7298">
                  <c:v>24</c:v>
                </c:pt>
                <c:pt idx="7299">
                  <c:v>24</c:v>
                </c:pt>
                <c:pt idx="7300">
                  <c:v>25</c:v>
                </c:pt>
                <c:pt idx="7301">
                  <c:v>24</c:v>
                </c:pt>
                <c:pt idx="7302">
                  <c:v>24</c:v>
                </c:pt>
                <c:pt idx="7303">
                  <c:v>24</c:v>
                </c:pt>
                <c:pt idx="7304">
                  <c:v>23</c:v>
                </c:pt>
                <c:pt idx="7305">
                  <c:v>25</c:v>
                </c:pt>
                <c:pt idx="7306">
                  <c:v>23</c:v>
                </c:pt>
                <c:pt idx="7307">
                  <c:v>24</c:v>
                </c:pt>
                <c:pt idx="7308">
                  <c:v>23</c:v>
                </c:pt>
                <c:pt idx="7309">
                  <c:v>25</c:v>
                </c:pt>
                <c:pt idx="7310">
                  <c:v>24</c:v>
                </c:pt>
                <c:pt idx="7311">
                  <c:v>25</c:v>
                </c:pt>
                <c:pt idx="7312">
                  <c:v>25</c:v>
                </c:pt>
                <c:pt idx="7313">
                  <c:v>25</c:v>
                </c:pt>
                <c:pt idx="7314">
                  <c:v>24</c:v>
                </c:pt>
                <c:pt idx="7315">
                  <c:v>25</c:v>
                </c:pt>
                <c:pt idx="7316">
                  <c:v>23</c:v>
                </c:pt>
                <c:pt idx="7317">
                  <c:v>25</c:v>
                </c:pt>
                <c:pt idx="7318">
                  <c:v>24</c:v>
                </c:pt>
                <c:pt idx="7319">
                  <c:v>24</c:v>
                </c:pt>
                <c:pt idx="7320">
                  <c:v>23</c:v>
                </c:pt>
                <c:pt idx="7321">
                  <c:v>23</c:v>
                </c:pt>
                <c:pt idx="7322">
                  <c:v>24</c:v>
                </c:pt>
                <c:pt idx="7323">
                  <c:v>24</c:v>
                </c:pt>
                <c:pt idx="7324">
                  <c:v>24</c:v>
                </c:pt>
                <c:pt idx="7325">
                  <c:v>24</c:v>
                </c:pt>
                <c:pt idx="7326">
                  <c:v>24</c:v>
                </c:pt>
                <c:pt idx="7327">
                  <c:v>25</c:v>
                </c:pt>
                <c:pt idx="7328">
                  <c:v>24</c:v>
                </c:pt>
                <c:pt idx="7329">
                  <c:v>25</c:v>
                </c:pt>
                <c:pt idx="7330">
                  <c:v>24</c:v>
                </c:pt>
                <c:pt idx="7331">
                  <c:v>24</c:v>
                </c:pt>
                <c:pt idx="7332">
                  <c:v>25</c:v>
                </c:pt>
                <c:pt idx="7333">
                  <c:v>23</c:v>
                </c:pt>
                <c:pt idx="7334">
                  <c:v>24</c:v>
                </c:pt>
                <c:pt idx="7335">
                  <c:v>24</c:v>
                </c:pt>
                <c:pt idx="7336">
                  <c:v>25</c:v>
                </c:pt>
                <c:pt idx="7337">
                  <c:v>24</c:v>
                </c:pt>
                <c:pt idx="7338">
                  <c:v>25</c:v>
                </c:pt>
                <c:pt idx="7339">
                  <c:v>25</c:v>
                </c:pt>
                <c:pt idx="7340">
                  <c:v>24</c:v>
                </c:pt>
                <c:pt idx="7341">
                  <c:v>25</c:v>
                </c:pt>
                <c:pt idx="7342">
                  <c:v>24</c:v>
                </c:pt>
                <c:pt idx="7343">
                  <c:v>24</c:v>
                </c:pt>
                <c:pt idx="7344">
                  <c:v>25</c:v>
                </c:pt>
                <c:pt idx="7345">
                  <c:v>23</c:v>
                </c:pt>
                <c:pt idx="7346">
                  <c:v>24</c:v>
                </c:pt>
                <c:pt idx="7347">
                  <c:v>21</c:v>
                </c:pt>
                <c:pt idx="7348">
                  <c:v>25</c:v>
                </c:pt>
                <c:pt idx="7349">
                  <c:v>24</c:v>
                </c:pt>
                <c:pt idx="7350">
                  <c:v>25</c:v>
                </c:pt>
                <c:pt idx="7351">
                  <c:v>24</c:v>
                </c:pt>
                <c:pt idx="7352">
                  <c:v>25</c:v>
                </c:pt>
                <c:pt idx="7353">
                  <c:v>24</c:v>
                </c:pt>
                <c:pt idx="7354">
                  <c:v>24</c:v>
                </c:pt>
                <c:pt idx="7355">
                  <c:v>24</c:v>
                </c:pt>
                <c:pt idx="7356">
                  <c:v>25</c:v>
                </c:pt>
                <c:pt idx="7357">
                  <c:v>25</c:v>
                </c:pt>
                <c:pt idx="7358">
                  <c:v>24</c:v>
                </c:pt>
                <c:pt idx="7359">
                  <c:v>24</c:v>
                </c:pt>
                <c:pt idx="7360">
                  <c:v>22</c:v>
                </c:pt>
                <c:pt idx="7361">
                  <c:v>24</c:v>
                </c:pt>
                <c:pt idx="7362">
                  <c:v>25</c:v>
                </c:pt>
                <c:pt idx="7363">
                  <c:v>25</c:v>
                </c:pt>
                <c:pt idx="7364">
                  <c:v>24</c:v>
                </c:pt>
                <c:pt idx="7365">
                  <c:v>24</c:v>
                </c:pt>
                <c:pt idx="7366">
                  <c:v>25</c:v>
                </c:pt>
                <c:pt idx="7367">
                  <c:v>28</c:v>
                </c:pt>
                <c:pt idx="7368">
                  <c:v>23</c:v>
                </c:pt>
                <c:pt idx="7369">
                  <c:v>22</c:v>
                </c:pt>
                <c:pt idx="7370">
                  <c:v>24</c:v>
                </c:pt>
                <c:pt idx="7371">
                  <c:v>24</c:v>
                </c:pt>
                <c:pt idx="7372">
                  <c:v>25</c:v>
                </c:pt>
                <c:pt idx="7373">
                  <c:v>24</c:v>
                </c:pt>
                <c:pt idx="7374">
                  <c:v>18</c:v>
                </c:pt>
                <c:pt idx="7375">
                  <c:v>25</c:v>
                </c:pt>
                <c:pt idx="7376">
                  <c:v>25</c:v>
                </c:pt>
                <c:pt idx="7377">
                  <c:v>25</c:v>
                </c:pt>
                <c:pt idx="7378">
                  <c:v>26</c:v>
                </c:pt>
                <c:pt idx="7379">
                  <c:v>24</c:v>
                </c:pt>
                <c:pt idx="7380">
                  <c:v>24</c:v>
                </c:pt>
                <c:pt idx="7381">
                  <c:v>25</c:v>
                </c:pt>
                <c:pt idx="7382">
                  <c:v>24</c:v>
                </c:pt>
                <c:pt idx="7383">
                  <c:v>25</c:v>
                </c:pt>
                <c:pt idx="7384">
                  <c:v>24</c:v>
                </c:pt>
                <c:pt idx="7385">
                  <c:v>24</c:v>
                </c:pt>
                <c:pt idx="7386">
                  <c:v>26</c:v>
                </c:pt>
                <c:pt idx="7387">
                  <c:v>23</c:v>
                </c:pt>
                <c:pt idx="7388">
                  <c:v>23</c:v>
                </c:pt>
                <c:pt idx="7389">
                  <c:v>25</c:v>
                </c:pt>
                <c:pt idx="7390">
                  <c:v>25</c:v>
                </c:pt>
                <c:pt idx="7391">
                  <c:v>23</c:v>
                </c:pt>
                <c:pt idx="7392">
                  <c:v>22</c:v>
                </c:pt>
                <c:pt idx="7393">
                  <c:v>24</c:v>
                </c:pt>
                <c:pt idx="7394">
                  <c:v>25</c:v>
                </c:pt>
                <c:pt idx="7395">
                  <c:v>23</c:v>
                </c:pt>
                <c:pt idx="7396">
                  <c:v>25</c:v>
                </c:pt>
                <c:pt idx="7397">
                  <c:v>24</c:v>
                </c:pt>
                <c:pt idx="7398">
                  <c:v>25</c:v>
                </c:pt>
                <c:pt idx="7399">
                  <c:v>24</c:v>
                </c:pt>
                <c:pt idx="7400">
                  <c:v>25</c:v>
                </c:pt>
                <c:pt idx="7401">
                  <c:v>26</c:v>
                </c:pt>
                <c:pt idx="7402">
                  <c:v>25</c:v>
                </c:pt>
                <c:pt idx="7403">
                  <c:v>25</c:v>
                </c:pt>
                <c:pt idx="7404">
                  <c:v>24</c:v>
                </c:pt>
                <c:pt idx="7405">
                  <c:v>24</c:v>
                </c:pt>
                <c:pt idx="7406">
                  <c:v>24</c:v>
                </c:pt>
                <c:pt idx="7407">
                  <c:v>24</c:v>
                </c:pt>
                <c:pt idx="7408">
                  <c:v>25</c:v>
                </c:pt>
                <c:pt idx="7409">
                  <c:v>24</c:v>
                </c:pt>
                <c:pt idx="7410">
                  <c:v>24</c:v>
                </c:pt>
                <c:pt idx="7411">
                  <c:v>24</c:v>
                </c:pt>
                <c:pt idx="7412">
                  <c:v>22</c:v>
                </c:pt>
                <c:pt idx="7413">
                  <c:v>24</c:v>
                </c:pt>
                <c:pt idx="7414">
                  <c:v>24</c:v>
                </c:pt>
                <c:pt idx="7415">
                  <c:v>25</c:v>
                </c:pt>
                <c:pt idx="7416">
                  <c:v>23</c:v>
                </c:pt>
                <c:pt idx="7417">
                  <c:v>26</c:v>
                </c:pt>
                <c:pt idx="7418">
                  <c:v>24</c:v>
                </c:pt>
                <c:pt idx="7419">
                  <c:v>25</c:v>
                </c:pt>
                <c:pt idx="7420">
                  <c:v>25</c:v>
                </c:pt>
                <c:pt idx="7421">
                  <c:v>24</c:v>
                </c:pt>
                <c:pt idx="7422">
                  <c:v>24</c:v>
                </c:pt>
                <c:pt idx="7423">
                  <c:v>25</c:v>
                </c:pt>
                <c:pt idx="7424">
                  <c:v>25</c:v>
                </c:pt>
                <c:pt idx="7425">
                  <c:v>25</c:v>
                </c:pt>
                <c:pt idx="7426">
                  <c:v>23</c:v>
                </c:pt>
                <c:pt idx="7427">
                  <c:v>22</c:v>
                </c:pt>
                <c:pt idx="7428">
                  <c:v>21</c:v>
                </c:pt>
                <c:pt idx="7429">
                  <c:v>24</c:v>
                </c:pt>
                <c:pt idx="7430">
                  <c:v>23</c:v>
                </c:pt>
                <c:pt idx="7431">
                  <c:v>24</c:v>
                </c:pt>
                <c:pt idx="7432">
                  <c:v>25</c:v>
                </c:pt>
                <c:pt idx="7433">
                  <c:v>25</c:v>
                </c:pt>
                <c:pt idx="7434">
                  <c:v>24</c:v>
                </c:pt>
                <c:pt idx="7435">
                  <c:v>24</c:v>
                </c:pt>
                <c:pt idx="7436">
                  <c:v>23</c:v>
                </c:pt>
                <c:pt idx="7437">
                  <c:v>25</c:v>
                </c:pt>
                <c:pt idx="7438">
                  <c:v>24</c:v>
                </c:pt>
                <c:pt idx="7439">
                  <c:v>23</c:v>
                </c:pt>
                <c:pt idx="7440">
                  <c:v>24</c:v>
                </c:pt>
                <c:pt idx="7441">
                  <c:v>25</c:v>
                </c:pt>
                <c:pt idx="7442">
                  <c:v>24</c:v>
                </c:pt>
                <c:pt idx="7443">
                  <c:v>25</c:v>
                </c:pt>
                <c:pt idx="7444">
                  <c:v>22</c:v>
                </c:pt>
                <c:pt idx="7445">
                  <c:v>24</c:v>
                </c:pt>
                <c:pt idx="7446">
                  <c:v>24</c:v>
                </c:pt>
                <c:pt idx="7447">
                  <c:v>25</c:v>
                </c:pt>
                <c:pt idx="7448">
                  <c:v>25</c:v>
                </c:pt>
                <c:pt idx="7449">
                  <c:v>24</c:v>
                </c:pt>
                <c:pt idx="7450">
                  <c:v>25</c:v>
                </c:pt>
                <c:pt idx="7451">
                  <c:v>25</c:v>
                </c:pt>
                <c:pt idx="7452">
                  <c:v>25</c:v>
                </c:pt>
                <c:pt idx="7453">
                  <c:v>24</c:v>
                </c:pt>
                <c:pt idx="7454">
                  <c:v>25</c:v>
                </c:pt>
                <c:pt idx="7455">
                  <c:v>23</c:v>
                </c:pt>
                <c:pt idx="7456">
                  <c:v>24</c:v>
                </c:pt>
                <c:pt idx="7457">
                  <c:v>24</c:v>
                </c:pt>
                <c:pt idx="7458">
                  <c:v>24</c:v>
                </c:pt>
                <c:pt idx="7459">
                  <c:v>24</c:v>
                </c:pt>
                <c:pt idx="7460">
                  <c:v>25</c:v>
                </c:pt>
                <c:pt idx="7461">
                  <c:v>24</c:v>
                </c:pt>
                <c:pt idx="7462">
                  <c:v>24</c:v>
                </c:pt>
                <c:pt idx="7463">
                  <c:v>24</c:v>
                </c:pt>
                <c:pt idx="7464">
                  <c:v>24</c:v>
                </c:pt>
                <c:pt idx="7465">
                  <c:v>24</c:v>
                </c:pt>
                <c:pt idx="7466">
                  <c:v>24</c:v>
                </c:pt>
                <c:pt idx="7467">
                  <c:v>23</c:v>
                </c:pt>
                <c:pt idx="7468">
                  <c:v>25</c:v>
                </c:pt>
                <c:pt idx="7469">
                  <c:v>27</c:v>
                </c:pt>
                <c:pt idx="7470">
                  <c:v>25</c:v>
                </c:pt>
                <c:pt idx="7471">
                  <c:v>25</c:v>
                </c:pt>
                <c:pt idx="7472">
                  <c:v>22</c:v>
                </c:pt>
                <c:pt idx="7473">
                  <c:v>24</c:v>
                </c:pt>
                <c:pt idx="7474">
                  <c:v>24</c:v>
                </c:pt>
                <c:pt idx="7475">
                  <c:v>24</c:v>
                </c:pt>
                <c:pt idx="7476">
                  <c:v>24</c:v>
                </c:pt>
                <c:pt idx="7477">
                  <c:v>23</c:v>
                </c:pt>
                <c:pt idx="7478">
                  <c:v>25</c:v>
                </c:pt>
                <c:pt idx="7479">
                  <c:v>24</c:v>
                </c:pt>
                <c:pt idx="7480">
                  <c:v>25</c:v>
                </c:pt>
                <c:pt idx="7481">
                  <c:v>26</c:v>
                </c:pt>
                <c:pt idx="7482">
                  <c:v>24</c:v>
                </c:pt>
                <c:pt idx="7483">
                  <c:v>25</c:v>
                </c:pt>
                <c:pt idx="7484">
                  <c:v>25</c:v>
                </c:pt>
                <c:pt idx="7485">
                  <c:v>25</c:v>
                </c:pt>
                <c:pt idx="7486">
                  <c:v>23</c:v>
                </c:pt>
                <c:pt idx="7487">
                  <c:v>24</c:v>
                </c:pt>
                <c:pt idx="7488">
                  <c:v>25</c:v>
                </c:pt>
                <c:pt idx="7489">
                  <c:v>25</c:v>
                </c:pt>
                <c:pt idx="7490">
                  <c:v>24</c:v>
                </c:pt>
                <c:pt idx="7491">
                  <c:v>25</c:v>
                </c:pt>
                <c:pt idx="7492">
                  <c:v>24</c:v>
                </c:pt>
                <c:pt idx="7493">
                  <c:v>25</c:v>
                </c:pt>
                <c:pt idx="7494">
                  <c:v>24</c:v>
                </c:pt>
                <c:pt idx="7495">
                  <c:v>24</c:v>
                </c:pt>
                <c:pt idx="7496">
                  <c:v>24</c:v>
                </c:pt>
                <c:pt idx="7497">
                  <c:v>24</c:v>
                </c:pt>
                <c:pt idx="7498">
                  <c:v>24</c:v>
                </c:pt>
                <c:pt idx="7499">
                  <c:v>26</c:v>
                </c:pt>
                <c:pt idx="7500">
                  <c:v>24</c:v>
                </c:pt>
                <c:pt idx="7501">
                  <c:v>25</c:v>
                </c:pt>
                <c:pt idx="7502">
                  <c:v>23</c:v>
                </c:pt>
                <c:pt idx="7503">
                  <c:v>25</c:v>
                </c:pt>
                <c:pt idx="7504">
                  <c:v>24</c:v>
                </c:pt>
                <c:pt idx="7505">
                  <c:v>25</c:v>
                </c:pt>
                <c:pt idx="7506">
                  <c:v>25</c:v>
                </c:pt>
                <c:pt idx="7507">
                  <c:v>24</c:v>
                </c:pt>
                <c:pt idx="7508">
                  <c:v>24</c:v>
                </c:pt>
                <c:pt idx="7509">
                  <c:v>25</c:v>
                </c:pt>
                <c:pt idx="7510">
                  <c:v>25</c:v>
                </c:pt>
                <c:pt idx="7511">
                  <c:v>25</c:v>
                </c:pt>
                <c:pt idx="7512">
                  <c:v>25</c:v>
                </c:pt>
                <c:pt idx="7513">
                  <c:v>23</c:v>
                </c:pt>
                <c:pt idx="7514">
                  <c:v>24</c:v>
                </c:pt>
                <c:pt idx="7515">
                  <c:v>25</c:v>
                </c:pt>
                <c:pt idx="7516">
                  <c:v>26</c:v>
                </c:pt>
                <c:pt idx="7517">
                  <c:v>24</c:v>
                </c:pt>
                <c:pt idx="7518">
                  <c:v>24</c:v>
                </c:pt>
                <c:pt idx="7519">
                  <c:v>24</c:v>
                </c:pt>
                <c:pt idx="7520">
                  <c:v>25</c:v>
                </c:pt>
                <c:pt idx="7521">
                  <c:v>25</c:v>
                </c:pt>
                <c:pt idx="7522">
                  <c:v>28</c:v>
                </c:pt>
                <c:pt idx="7523">
                  <c:v>25</c:v>
                </c:pt>
                <c:pt idx="7524">
                  <c:v>25</c:v>
                </c:pt>
                <c:pt idx="7525">
                  <c:v>24</c:v>
                </c:pt>
                <c:pt idx="7526">
                  <c:v>24</c:v>
                </c:pt>
                <c:pt idx="7527">
                  <c:v>23</c:v>
                </c:pt>
                <c:pt idx="7528">
                  <c:v>23</c:v>
                </c:pt>
                <c:pt idx="7529">
                  <c:v>24</c:v>
                </c:pt>
                <c:pt idx="7530">
                  <c:v>23</c:v>
                </c:pt>
                <c:pt idx="7531">
                  <c:v>25</c:v>
                </c:pt>
                <c:pt idx="7532">
                  <c:v>24</c:v>
                </c:pt>
                <c:pt idx="7533">
                  <c:v>25</c:v>
                </c:pt>
                <c:pt idx="7534">
                  <c:v>24</c:v>
                </c:pt>
                <c:pt idx="7535">
                  <c:v>24</c:v>
                </c:pt>
                <c:pt idx="7536">
                  <c:v>23</c:v>
                </c:pt>
                <c:pt idx="7537">
                  <c:v>25</c:v>
                </c:pt>
                <c:pt idx="7538">
                  <c:v>25</c:v>
                </c:pt>
                <c:pt idx="7539">
                  <c:v>25</c:v>
                </c:pt>
                <c:pt idx="7540">
                  <c:v>24</c:v>
                </c:pt>
                <c:pt idx="7541">
                  <c:v>25</c:v>
                </c:pt>
                <c:pt idx="7542">
                  <c:v>24</c:v>
                </c:pt>
                <c:pt idx="7543">
                  <c:v>24</c:v>
                </c:pt>
                <c:pt idx="7544">
                  <c:v>23</c:v>
                </c:pt>
                <c:pt idx="7545">
                  <c:v>25</c:v>
                </c:pt>
                <c:pt idx="7546">
                  <c:v>25</c:v>
                </c:pt>
                <c:pt idx="7547">
                  <c:v>25</c:v>
                </c:pt>
                <c:pt idx="7548">
                  <c:v>24</c:v>
                </c:pt>
                <c:pt idx="7549">
                  <c:v>22</c:v>
                </c:pt>
                <c:pt idx="7550">
                  <c:v>24</c:v>
                </c:pt>
                <c:pt idx="7551">
                  <c:v>24</c:v>
                </c:pt>
                <c:pt idx="7552">
                  <c:v>25</c:v>
                </c:pt>
                <c:pt idx="7553">
                  <c:v>24</c:v>
                </c:pt>
                <c:pt idx="7554">
                  <c:v>24</c:v>
                </c:pt>
                <c:pt idx="7555">
                  <c:v>25</c:v>
                </c:pt>
                <c:pt idx="7556">
                  <c:v>25</c:v>
                </c:pt>
                <c:pt idx="7557">
                  <c:v>25</c:v>
                </c:pt>
                <c:pt idx="7558">
                  <c:v>25</c:v>
                </c:pt>
                <c:pt idx="7559">
                  <c:v>25</c:v>
                </c:pt>
                <c:pt idx="7560">
                  <c:v>25</c:v>
                </c:pt>
                <c:pt idx="7561">
                  <c:v>24</c:v>
                </c:pt>
                <c:pt idx="7562">
                  <c:v>25</c:v>
                </c:pt>
                <c:pt idx="7563">
                  <c:v>25</c:v>
                </c:pt>
                <c:pt idx="7564">
                  <c:v>24</c:v>
                </c:pt>
                <c:pt idx="7565">
                  <c:v>24</c:v>
                </c:pt>
                <c:pt idx="7566">
                  <c:v>24</c:v>
                </c:pt>
                <c:pt idx="7567">
                  <c:v>24</c:v>
                </c:pt>
                <c:pt idx="7568">
                  <c:v>24</c:v>
                </c:pt>
                <c:pt idx="7569">
                  <c:v>24</c:v>
                </c:pt>
                <c:pt idx="7570">
                  <c:v>25</c:v>
                </c:pt>
                <c:pt idx="7571">
                  <c:v>23</c:v>
                </c:pt>
                <c:pt idx="7572">
                  <c:v>25</c:v>
                </c:pt>
                <c:pt idx="7573">
                  <c:v>26</c:v>
                </c:pt>
                <c:pt idx="7574">
                  <c:v>24</c:v>
                </c:pt>
                <c:pt idx="7575">
                  <c:v>25</c:v>
                </c:pt>
                <c:pt idx="7576">
                  <c:v>25</c:v>
                </c:pt>
                <c:pt idx="7577">
                  <c:v>24</c:v>
                </c:pt>
                <c:pt idx="7578">
                  <c:v>22</c:v>
                </c:pt>
                <c:pt idx="7579">
                  <c:v>24</c:v>
                </c:pt>
                <c:pt idx="7580">
                  <c:v>22</c:v>
                </c:pt>
                <c:pt idx="7581">
                  <c:v>25</c:v>
                </c:pt>
                <c:pt idx="7582">
                  <c:v>24</c:v>
                </c:pt>
                <c:pt idx="7583">
                  <c:v>23</c:v>
                </c:pt>
                <c:pt idx="7584">
                  <c:v>27</c:v>
                </c:pt>
                <c:pt idx="7585">
                  <c:v>25</c:v>
                </c:pt>
                <c:pt idx="7586">
                  <c:v>26</c:v>
                </c:pt>
                <c:pt idx="7587">
                  <c:v>24</c:v>
                </c:pt>
                <c:pt idx="7588">
                  <c:v>24</c:v>
                </c:pt>
                <c:pt idx="7589">
                  <c:v>25</c:v>
                </c:pt>
                <c:pt idx="7590">
                  <c:v>24</c:v>
                </c:pt>
                <c:pt idx="7591">
                  <c:v>25</c:v>
                </c:pt>
                <c:pt idx="7592">
                  <c:v>24</c:v>
                </c:pt>
                <c:pt idx="7593">
                  <c:v>25</c:v>
                </c:pt>
                <c:pt idx="7594">
                  <c:v>25</c:v>
                </c:pt>
                <c:pt idx="7595">
                  <c:v>24</c:v>
                </c:pt>
                <c:pt idx="7596">
                  <c:v>25</c:v>
                </c:pt>
                <c:pt idx="7597">
                  <c:v>25</c:v>
                </c:pt>
                <c:pt idx="7598">
                  <c:v>24</c:v>
                </c:pt>
                <c:pt idx="7599">
                  <c:v>26</c:v>
                </c:pt>
                <c:pt idx="7600">
                  <c:v>23</c:v>
                </c:pt>
                <c:pt idx="7601">
                  <c:v>25</c:v>
                </c:pt>
                <c:pt idx="7602">
                  <c:v>24</c:v>
                </c:pt>
                <c:pt idx="7603">
                  <c:v>24</c:v>
                </c:pt>
                <c:pt idx="7604">
                  <c:v>25</c:v>
                </c:pt>
                <c:pt idx="7605">
                  <c:v>25</c:v>
                </c:pt>
                <c:pt idx="7606">
                  <c:v>25</c:v>
                </c:pt>
                <c:pt idx="7607">
                  <c:v>22</c:v>
                </c:pt>
                <c:pt idx="7608">
                  <c:v>24</c:v>
                </c:pt>
                <c:pt idx="7609">
                  <c:v>23</c:v>
                </c:pt>
                <c:pt idx="7610">
                  <c:v>24</c:v>
                </c:pt>
                <c:pt idx="7611">
                  <c:v>25</c:v>
                </c:pt>
                <c:pt idx="7612">
                  <c:v>25</c:v>
                </c:pt>
                <c:pt idx="7613">
                  <c:v>25</c:v>
                </c:pt>
                <c:pt idx="7614">
                  <c:v>25</c:v>
                </c:pt>
                <c:pt idx="7615">
                  <c:v>24</c:v>
                </c:pt>
                <c:pt idx="7616">
                  <c:v>25</c:v>
                </c:pt>
                <c:pt idx="7617">
                  <c:v>24</c:v>
                </c:pt>
                <c:pt idx="7618">
                  <c:v>25</c:v>
                </c:pt>
                <c:pt idx="7619">
                  <c:v>24</c:v>
                </c:pt>
                <c:pt idx="7620">
                  <c:v>24</c:v>
                </c:pt>
                <c:pt idx="7621">
                  <c:v>24</c:v>
                </c:pt>
                <c:pt idx="7622">
                  <c:v>24</c:v>
                </c:pt>
                <c:pt idx="7623">
                  <c:v>22</c:v>
                </c:pt>
                <c:pt idx="7624">
                  <c:v>25</c:v>
                </c:pt>
                <c:pt idx="7625">
                  <c:v>25</c:v>
                </c:pt>
                <c:pt idx="7626">
                  <c:v>25</c:v>
                </c:pt>
                <c:pt idx="7627">
                  <c:v>24</c:v>
                </c:pt>
                <c:pt idx="7628">
                  <c:v>25</c:v>
                </c:pt>
                <c:pt idx="7629">
                  <c:v>23</c:v>
                </c:pt>
                <c:pt idx="7630">
                  <c:v>24</c:v>
                </c:pt>
                <c:pt idx="7631">
                  <c:v>26</c:v>
                </c:pt>
                <c:pt idx="7632">
                  <c:v>24</c:v>
                </c:pt>
                <c:pt idx="7633">
                  <c:v>24</c:v>
                </c:pt>
                <c:pt idx="7634">
                  <c:v>24</c:v>
                </c:pt>
                <c:pt idx="7635">
                  <c:v>25</c:v>
                </c:pt>
                <c:pt idx="7636">
                  <c:v>23</c:v>
                </c:pt>
                <c:pt idx="7637">
                  <c:v>24</c:v>
                </c:pt>
                <c:pt idx="7638">
                  <c:v>24</c:v>
                </c:pt>
                <c:pt idx="7639">
                  <c:v>23</c:v>
                </c:pt>
                <c:pt idx="7640">
                  <c:v>24</c:v>
                </c:pt>
                <c:pt idx="7641">
                  <c:v>25</c:v>
                </c:pt>
                <c:pt idx="7642">
                  <c:v>24</c:v>
                </c:pt>
                <c:pt idx="7643">
                  <c:v>24</c:v>
                </c:pt>
                <c:pt idx="7644">
                  <c:v>25</c:v>
                </c:pt>
                <c:pt idx="7645">
                  <c:v>25</c:v>
                </c:pt>
                <c:pt idx="7646">
                  <c:v>25</c:v>
                </c:pt>
                <c:pt idx="7647">
                  <c:v>25</c:v>
                </c:pt>
                <c:pt idx="7648">
                  <c:v>25</c:v>
                </c:pt>
                <c:pt idx="7649">
                  <c:v>25</c:v>
                </c:pt>
                <c:pt idx="7650">
                  <c:v>24</c:v>
                </c:pt>
                <c:pt idx="7651">
                  <c:v>25</c:v>
                </c:pt>
                <c:pt idx="7652">
                  <c:v>23</c:v>
                </c:pt>
                <c:pt idx="7653">
                  <c:v>25</c:v>
                </c:pt>
                <c:pt idx="7654">
                  <c:v>23</c:v>
                </c:pt>
                <c:pt idx="7655">
                  <c:v>25</c:v>
                </c:pt>
                <c:pt idx="7656">
                  <c:v>27</c:v>
                </c:pt>
                <c:pt idx="7657">
                  <c:v>24</c:v>
                </c:pt>
                <c:pt idx="7658">
                  <c:v>24</c:v>
                </c:pt>
                <c:pt idx="7659">
                  <c:v>25</c:v>
                </c:pt>
                <c:pt idx="7660">
                  <c:v>25</c:v>
                </c:pt>
                <c:pt idx="7661">
                  <c:v>25</c:v>
                </c:pt>
                <c:pt idx="7662">
                  <c:v>25</c:v>
                </c:pt>
                <c:pt idx="7663">
                  <c:v>25</c:v>
                </c:pt>
                <c:pt idx="7664">
                  <c:v>25</c:v>
                </c:pt>
                <c:pt idx="7665">
                  <c:v>24</c:v>
                </c:pt>
                <c:pt idx="7666">
                  <c:v>25</c:v>
                </c:pt>
                <c:pt idx="7667">
                  <c:v>25</c:v>
                </c:pt>
                <c:pt idx="7668">
                  <c:v>25</c:v>
                </c:pt>
                <c:pt idx="7669">
                  <c:v>24</c:v>
                </c:pt>
                <c:pt idx="7670">
                  <c:v>25</c:v>
                </c:pt>
                <c:pt idx="7671">
                  <c:v>24</c:v>
                </c:pt>
                <c:pt idx="7672">
                  <c:v>24</c:v>
                </c:pt>
                <c:pt idx="7673">
                  <c:v>23</c:v>
                </c:pt>
                <c:pt idx="7674">
                  <c:v>25</c:v>
                </c:pt>
                <c:pt idx="7675">
                  <c:v>23</c:v>
                </c:pt>
                <c:pt idx="7676">
                  <c:v>26</c:v>
                </c:pt>
                <c:pt idx="7677">
                  <c:v>24</c:v>
                </c:pt>
                <c:pt idx="7678">
                  <c:v>25</c:v>
                </c:pt>
                <c:pt idx="7679">
                  <c:v>24</c:v>
                </c:pt>
                <c:pt idx="7680">
                  <c:v>25</c:v>
                </c:pt>
                <c:pt idx="7681">
                  <c:v>24</c:v>
                </c:pt>
                <c:pt idx="7682">
                  <c:v>25</c:v>
                </c:pt>
                <c:pt idx="7683">
                  <c:v>24</c:v>
                </c:pt>
                <c:pt idx="7684">
                  <c:v>24</c:v>
                </c:pt>
                <c:pt idx="7685">
                  <c:v>25</c:v>
                </c:pt>
                <c:pt idx="7686">
                  <c:v>24</c:v>
                </c:pt>
                <c:pt idx="7687">
                  <c:v>25</c:v>
                </c:pt>
                <c:pt idx="7688">
                  <c:v>25</c:v>
                </c:pt>
                <c:pt idx="7689">
                  <c:v>25</c:v>
                </c:pt>
                <c:pt idx="7690">
                  <c:v>24</c:v>
                </c:pt>
                <c:pt idx="7691">
                  <c:v>25</c:v>
                </c:pt>
                <c:pt idx="7692">
                  <c:v>23</c:v>
                </c:pt>
                <c:pt idx="7693">
                  <c:v>25</c:v>
                </c:pt>
                <c:pt idx="7694">
                  <c:v>22</c:v>
                </c:pt>
                <c:pt idx="7695">
                  <c:v>24</c:v>
                </c:pt>
                <c:pt idx="7696">
                  <c:v>24</c:v>
                </c:pt>
                <c:pt idx="7697">
                  <c:v>25</c:v>
                </c:pt>
                <c:pt idx="7698">
                  <c:v>26</c:v>
                </c:pt>
                <c:pt idx="7699">
                  <c:v>24</c:v>
                </c:pt>
                <c:pt idx="7700">
                  <c:v>24</c:v>
                </c:pt>
                <c:pt idx="7701">
                  <c:v>24</c:v>
                </c:pt>
                <c:pt idx="7702">
                  <c:v>24</c:v>
                </c:pt>
                <c:pt idx="7703">
                  <c:v>24</c:v>
                </c:pt>
                <c:pt idx="7704">
                  <c:v>24</c:v>
                </c:pt>
                <c:pt idx="7705">
                  <c:v>25</c:v>
                </c:pt>
                <c:pt idx="7706">
                  <c:v>25</c:v>
                </c:pt>
                <c:pt idx="7707">
                  <c:v>25</c:v>
                </c:pt>
                <c:pt idx="7708">
                  <c:v>25</c:v>
                </c:pt>
                <c:pt idx="7709">
                  <c:v>24</c:v>
                </c:pt>
                <c:pt idx="7710">
                  <c:v>24</c:v>
                </c:pt>
                <c:pt idx="7711">
                  <c:v>27</c:v>
                </c:pt>
                <c:pt idx="7712">
                  <c:v>24</c:v>
                </c:pt>
                <c:pt idx="7713">
                  <c:v>24</c:v>
                </c:pt>
                <c:pt idx="7714">
                  <c:v>24</c:v>
                </c:pt>
                <c:pt idx="7715">
                  <c:v>24</c:v>
                </c:pt>
                <c:pt idx="7716">
                  <c:v>25</c:v>
                </c:pt>
                <c:pt idx="7717">
                  <c:v>24</c:v>
                </c:pt>
                <c:pt idx="7718">
                  <c:v>25</c:v>
                </c:pt>
                <c:pt idx="7719">
                  <c:v>21</c:v>
                </c:pt>
                <c:pt idx="7720">
                  <c:v>24</c:v>
                </c:pt>
                <c:pt idx="7721">
                  <c:v>26</c:v>
                </c:pt>
                <c:pt idx="7722">
                  <c:v>24</c:v>
                </c:pt>
                <c:pt idx="7723">
                  <c:v>24</c:v>
                </c:pt>
                <c:pt idx="7724">
                  <c:v>26</c:v>
                </c:pt>
                <c:pt idx="7725">
                  <c:v>24</c:v>
                </c:pt>
                <c:pt idx="7726">
                  <c:v>24</c:v>
                </c:pt>
                <c:pt idx="7727">
                  <c:v>24</c:v>
                </c:pt>
                <c:pt idx="7728">
                  <c:v>25</c:v>
                </c:pt>
                <c:pt idx="7729">
                  <c:v>25</c:v>
                </c:pt>
                <c:pt idx="7730">
                  <c:v>24</c:v>
                </c:pt>
                <c:pt idx="7731">
                  <c:v>26</c:v>
                </c:pt>
                <c:pt idx="7732">
                  <c:v>23</c:v>
                </c:pt>
                <c:pt idx="7733">
                  <c:v>26</c:v>
                </c:pt>
                <c:pt idx="7734">
                  <c:v>24</c:v>
                </c:pt>
                <c:pt idx="7735">
                  <c:v>24</c:v>
                </c:pt>
                <c:pt idx="7736">
                  <c:v>24</c:v>
                </c:pt>
                <c:pt idx="7737">
                  <c:v>25</c:v>
                </c:pt>
                <c:pt idx="7738">
                  <c:v>23</c:v>
                </c:pt>
                <c:pt idx="7739">
                  <c:v>25</c:v>
                </c:pt>
                <c:pt idx="7740">
                  <c:v>24</c:v>
                </c:pt>
                <c:pt idx="7741">
                  <c:v>25</c:v>
                </c:pt>
                <c:pt idx="7742">
                  <c:v>24</c:v>
                </c:pt>
                <c:pt idx="7743">
                  <c:v>24</c:v>
                </c:pt>
                <c:pt idx="7744">
                  <c:v>25</c:v>
                </c:pt>
                <c:pt idx="7745">
                  <c:v>24</c:v>
                </c:pt>
                <c:pt idx="7746">
                  <c:v>24</c:v>
                </c:pt>
                <c:pt idx="7747">
                  <c:v>24</c:v>
                </c:pt>
                <c:pt idx="7748">
                  <c:v>23</c:v>
                </c:pt>
                <c:pt idx="7749">
                  <c:v>25</c:v>
                </c:pt>
                <c:pt idx="7750">
                  <c:v>24</c:v>
                </c:pt>
                <c:pt idx="7751">
                  <c:v>27</c:v>
                </c:pt>
                <c:pt idx="7752">
                  <c:v>25</c:v>
                </c:pt>
                <c:pt idx="7753">
                  <c:v>24</c:v>
                </c:pt>
                <c:pt idx="7754">
                  <c:v>24</c:v>
                </c:pt>
                <c:pt idx="7755">
                  <c:v>24</c:v>
                </c:pt>
                <c:pt idx="7756">
                  <c:v>24</c:v>
                </c:pt>
                <c:pt idx="7757">
                  <c:v>24</c:v>
                </c:pt>
                <c:pt idx="7758">
                  <c:v>24</c:v>
                </c:pt>
                <c:pt idx="7759">
                  <c:v>24</c:v>
                </c:pt>
                <c:pt idx="7760">
                  <c:v>24</c:v>
                </c:pt>
                <c:pt idx="7761">
                  <c:v>23</c:v>
                </c:pt>
                <c:pt idx="7762">
                  <c:v>24</c:v>
                </c:pt>
                <c:pt idx="7763">
                  <c:v>23</c:v>
                </c:pt>
                <c:pt idx="7764">
                  <c:v>25</c:v>
                </c:pt>
                <c:pt idx="7765">
                  <c:v>25</c:v>
                </c:pt>
                <c:pt idx="7766">
                  <c:v>24</c:v>
                </c:pt>
                <c:pt idx="7767">
                  <c:v>23</c:v>
                </c:pt>
                <c:pt idx="7768">
                  <c:v>24</c:v>
                </c:pt>
                <c:pt idx="7769">
                  <c:v>24</c:v>
                </c:pt>
                <c:pt idx="7770">
                  <c:v>25</c:v>
                </c:pt>
                <c:pt idx="7771">
                  <c:v>24</c:v>
                </c:pt>
                <c:pt idx="7772">
                  <c:v>25</c:v>
                </c:pt>
                <c:pt idx="7773">
                  <c:v>25</c:v>
                </c:pt>
                <c:pt idx="7774">
                  <c:v>22</c:v>
                </c:pt>
                <c:pt idx="7775">
                  <c:v>25</c:v>
                </c:pt>
                <c:pt idx="7776">
                  <c:v>24</c:v>
                </c:pt>
                <c:pt idx="7777">
                  <c:v>25</c:v>
                </c:pt>
                <c:pt idx="7778">
                  <c:v>24</c:v>
                </c:pt>
                <c:pt idx="7779">
                  <c:v>24</c:v>
                </c:pt>
                <c:pt idx="7780">
                  <c:v>24</c:v>
                </c:pt>
                <c:pt idx="7781">
                  <c:v>25</c:v>
                </c:pt>
                <c:pt idx="7782">
                  <c:v>25</c:v>
                </c:pt>
                <c:pt idx="7783">
                  <c:v>24</c:v>
                </c:pt>
                <c:pt idx="7784">
                  <c:v>25</c:v>
                </c:pt>
                <c:pt idx="7785">
                  <c:v>24</c:v>
                </c:pt>
                <c:pt idx="7786">
                  <c:v>24</c:v>
                </c:pt>
                <c:pt idx="7787">
                  <c:v>27</c:v>
                </c:pt>
                <c:pt idx="7788">
                  <c:v>25</c:v>
                </c:pt>
                <c:pt idx="7789">
                  <c:v>24</c:v>
                </c:pt>
                <c:pt idx="7790">
                  <c:v>23</c:v>
                </c:pt>
                <c:pt idx="7791">
                  <c:v>26</c:v>
                </c:pt>
                <c:pt idx="7792">
                  <c:v>25</c:v>
                </c:pt>
                <c:pt idx="7793">
                  <c:v>24</c:v>
                </c:pt>
                <c:pt idx="7794">
                  <c:v>23</c:v>
                </c:pt>
                <c:pt idx="7795">
                  <c:v>25</c:v>
                </c:pt>
                <c:pt idx="7796">
                  <c:v>26</c:v>
                </c:pt>
                <c:pt idx="7797">
                  <c:v>28</c:v>
                </c:pt>
                <c:pt idx="7798">
                  <c:v>27</c:v>
                </c:pt>
                <c:pt idx="7799">
                  <c:v>25</c:v>
                </c:pt>
                <c:pt idx="7800">
                  <c:v>18</c:v>
                </c:pt>
                <c:pt idx="7801">
                  <c:v>24</c:v>
                </c:pt>
                <c:pt idx="7802">
                  <c:v>24</c:v>
                </c:pt>
                <c:pt idx="7803">
                  <c:v>25</c:v>
                </c:pt>
                <c:pt idx="7804">
                  <c:v>24</c:v>
                </c:pt>
                <c:pt idx="7805">
                  <c:v>25</c:v>
                </c:pt>
                <c:pt idx="7806">
                  <c:v>24</c:v>
                </c:pt>
                <c:pt idx="7807">
                  <c:v>25</c:v>
                </c:pt>
                <c:pt idx="7808">
                  <c:v>25</c:v>
                </c:pt>
                <c:pt idx="7809">
                  <c:v>25</c:v>
                </c:pt>
                <c:pt idx="7810">
                  <c:v>25</c:v>
                </c:pt>
                <c:pt idx="7811">
                  <c:v>25</c:v>
                </c:pt>
                <c:pt idx="7812">
                  <c:v>25</c:v>
                </c:pt>
                <c:pt idx="7813">
                  <c:v>25</c:v>
                </c:pt>
                <c:pt idx="7814">
                  <c:v>24</c:v>
                </c:pt>
                <c:pt idx="7815">
                  <c:v>25</c:v>
                </c:pt>
                <c:pt idx="7816">
                  <c:v>24</c:v>
                </c:pt>
                <c:pt idx="7817">
                  <c:v>25</c:v>
                </c:pt>
                <c:pt idx="7818">
                  <c:v>22</c:v>
                </c:pt>
                <c:pt idx="7819">
                  <c:v>26</c:v>
                </c:pt>
                <c:pt idx="7820">
                  <c:v>25</c:v>
                </c:pt>
                <c:pt idx="7821">
                  <c:v>25</c:v>
                </c:pt>
                <c:pt idx="7822">
                  <c:v>24</c:v>
                </c:pt>
                <c:pt idx="7823">
                  <c:v>24</c:v>
                </c:pt>
                <c:pt idx="7824">
                  <c:v>25</c:v>
                </c:pt>
                <c:pt idx="7825">
                  <c:v>23</c:v>
                </c:pt>
                <c:pt idx="7826">
                  <c:v>24</c:v>
                </c:pt>
                <c:pt idx="7827">
                  <c:v>25</c:v>
                </c:pt>
                <c:pt idx="7828">
                  <c:v>25</c:v>
                </c:pt>
                <c:pt idx="7829">
                  <c:v>25</c:v>
                </c:pt>
                <c:pt idx="7830">
                  <c:v>25</c:v>
                </c:pt>
                <c:pt idx="7831">
                  <c:v>23</c:v>
                </c:pt>
                <c:pt idx="7832">
                  <c:v>24</c:v>
                </c:pt>
                <c:pt idx="7833">
                  <c:v>24</c:v>
                </c:pt>
                <c:pt idx="7834">
                  <c:v>24</c:v>
                </c:pt>
                <c:pt idx="7835">
                  <c:v>24</c:v>
                </c:pt>
                <c:pt idx="7836">
                  <c:v>24</c:v>
                </c:pt>
                <c:pt idx="7837">
                  <c:v>24</c:v>
                </c:pt>
                <c:pt idx="7838">
                  <c:v>23</c:v>
                </c:pt>
                <c:pt idx="7839">
                  <c:v>24</c:v>
                </c:pt>
                <c:pt idx="7840">
                  <c:v>25</c:v>
                </c:pt>
                <c:pt idx="7841">
                  <c:v>26</c:v>
                </c:pt>
                <c:pt idx="7842">
                  <c:v>24</c:v>
                </c:pt>
                <c:pt idx="7843">
                  <c:v>25</c:v>
                </c:pt>
                <c:pt idx="7844">
                  <c:v>24</c:v>
                </c:pt>
                <c:pt idx="7845">
                  <c:v>25</c:v>
                </c:pt>
                <c:pt idx="7846">
                  <c:v>25</c:v>
                </c:pt>
                <c:pt idx="7847">
                  <c:v>24</c:v>
                </c:pt>
                <c:pt idx="7848">
                  <c:v>23</c:v>
                </c:pt>
                <c:pt idx="7849">
                  <c:v>26</c:v>
                </c:pt>
                <c:pt idx="7850">
                  <c:v>24</c:v>
                </c:pt>
                <c:pt idx="7851">
                  <c:v>25</c:v>
                </c:pt>
                <c:pt idx="7852">
                  <c:v>27</c:v>
                </c:pt>
                <c:pt idx="7853">
                  <c:v>25</c:v>
                </c:pt>
                <c:pt idx="7854">
                  <c:v>25</c:v>
                </c:pt>
                <c:pt idx="7855">
                  <c:v>23</c:v>
                </c:pt>
                <c:pt idx="7856">
                  <c:v>24</c:v>
                </c:pt>
                <c:pt idx="7857">
                  <c:v>22</c:v>
                </c:pt>
                <c:pt idx="7858">
                  <c:v>24</c:v>
                </c:pt>
                <c:pt idx="7859">
                  <c:v>23</c:v>
                </c:pt>
                <c:pt idx="7860">
                  <c:v>24</c:v>
                </c:pt>
                <c:pt idx="7861">
                  <c:v>25</c:v>
                </c:pt>
                <c:pt idx="7862">
                  <c:v>25</c:v>
                </c:pt>
                <c:pt idx="7863">
                  <c:v>23</c:v>
                </c:pt>
                <c:pt idx="7864">
                  <c:v>26</c:v>
                </c:pt>
                <c:pt idx="7865">
                  <c:v>25</c:v>
                </c:pt>
                <c:pt idx="7866">
                  <c:v>24</c:v>
                </c:pt>
                <c:pt idx="7867">
                  <c:v>24</c:v>
                </c:pt>
                <c:pt idx="7868">
                  <c:v>26</c:v>
                </c:pt>
                <c:pt idx="7869">
                  <c:v>24</c:v>
                </c:pt>
                <c:pt idx="7870">
                  <c:v>25</c:v>
                </c:pt>
                <c:pt idx="7871">
                  <c:v>23</c:v>
                </c:pt>
                <c:pt idx="7872">
                  <c:v>26</c:v>
                </c:pt>
                <c:pt idx="7873">
                  <c:v>25</c:v>
                </c:pt>
                <c:pt idx="7874">
                  <c:v>25</c:v>
                </c:pt>
                <c:pt idx="7875">
                  <c:v>24</c:v>
                </c:pt>
                <c:pt idx="7876">
                  <c:v>25</c:v>
                </c:pt>
                <c:pt idx="7877">
                  <c:v>24</c:v>
                </c:pt>
                <c:pt idx="7878">
                  <c:v>24</c:v>
                </c:pt>
                <c:pt idx="7879">
                  <c:v>23</c:v>
                </c:pt>
                <c:pt idx="7880">
                  <c:v>24</c:v>
                </c:pt>
                <c:pt idx="7881">
                  <c:v>25</c:v>
                </c:pt>
                <c:pt idx="7882">
                  <c:v>24</c:v>
                </c:pt>
                <c:pt idx="7883">
                  <c:v>23</c:v>
                </c:pt>
                <c:pt idx="7884">
                  <c:v>24</c:v>
                </c:pt>
                <c:pt idx="7885">
                  <c:v>26</c:v>
                </c:pt>
                <c:pt idx="7886">
                  <c:v>25</c:v>
                </c:pt>
                <c:pt idx="7887">
                  <c:v>25</c:v>
                </c:pt>
                <c:pt idx="7888">
                  <c:v>24</c:v>
                </c:pt>
                <c:pt idx="7889">
                  <c:v>26</c:v>
                </c:pt>
                <c:pt idx="7890">
                  <c:v>24</c:v>
                </c:pt>
                <c:pt idx="7891">
                  <c:v>25</c:v>
                </c:pt>
                <c:pt idx="7892">
                  <c:v>24</c:v>
                </c:pt>
                <c:pt idx="7893">
                  <c:v>25</c:v>
                </c:pt>
                <c:pt idx="7894">
                  <c:v>23</c:v>
                </c:pt>
                <c:pt idx="7895">
                  <c:v>24</c:v>
                </c:pt>
                <c:pt idx="7896">
                  <c:v>25</c:v>
                </c:pt>
                <c:pt idx="7897">
                  <c:v>28</c:v>
                </c:pt>
                <c:pt idx="7898">
                  <c:v>25</c:v>
                </c:pt>
                <c:pt idx="7899">
                  <c:v>20</c:v>
                </c:pt>
                <c:pt idx="7900">
                  <c:v>20</c:v>
                </c:pt>
                <c:pt idx="7901">
                  <c:v>21</c:v>
                </c:pt>
                <c:pt idx="7902">
                  <c:v>26</c:v>
                </c:pt>
                <c:pt idx="7903">
                  <c:v>27</c:v>
                </c:pt>
                <c:pt idx="7904">
                  <c:v>18</c:v>
                </c:pt>
                <c:pt idx="7905">
                  <c:v>24</c:v>
                </c:pt>
                <c:pt idx="7906">
                  <c:v>24</c:v>
                </c:pt>
                <c:pt idx="7907">
                  <c:v>24</c:v>
                </c:pt>
                <c:pt idx="7908">
                  <c:v>24</c:v>
                </c:pt>
                <c:pt idx="7909">
                  <c:v>24</c:v>
                </c:pt>
                <c:pt idx="7910">
                  <c:v>25</c:v>
                </c:pt>
                <c:pt idx="7911">
                  <c:v>25</c:v>
                </c:pt>
                <c:pt idx="7912">
                  <c:v>25</c:v>
                </c:pt>
                <c:pt idx="7913">
                  <c:v>25</c:v>
                </c:pt>
                <c:pt idx="7914">
                  <c:v>24</c:v>
                </c:pt>
                <c:pt idx="7915">
                  <c:v>26</c:v>
                </c:pt>
                <c:pt idx="7916">
                  <c:v>26</c:v>
                </c:pt>
                <c:pt idx="7917">
                  <c:v>21</c:v>
                </c:pt>
                <c:pt idx="7918">
                  <c:v>26</c:v>
                </c:pt>
                <c:pt idx="7919">
                  <c:v>24</c:v>
                </c:pt>
                <c:pt idx="7920">
                  <c:v>26</c:v>
                </c:pt>
                <c:pt idx="7921">
                  <c:v>24</c:v>
                </c:pt>
                <c:pt idx="7922">
                  <c:v>24</c:v>
                </c:pt>
                <c:pt idx="7923">
                  <c:v>23</c:v>
                </c:pt>
                <c:pt idx="7924">
                  <c:v>25</c:v>
                </c:pt>
                <c:pt idx="7925">
                  <c:v>25</c:v>
                </c:pt>
                <c:pt idx="7926">
                  <c:v>24</c:v>
                </c:pt>
                <c:pt idx="7927">
                  <c:v>25</c:v>
                </c:pt>
                <c:pt idx="7928">
                  <c:v>25</c:v>
                </c:pt>
                <c:pt idx="7929">
                  <c:v>21</c:v>
                </c:pt>
                <c:pt idx="7930">
                  <c:v>23</c:v>
                </c:pt>
                <c:pt idx="7931">
                  <c:v>24</c:v>
                </c:pt>
                <c:pt idx="7932">
                  <c:v>26</c:v>
                </c:pt>
                <c:pt idx="7933">
                  <c:v>22</c:v>
                </c:pt>
                <c:pt idx="7934">
                  <c:v>26</c:v>
                </c:pt>
                <c:pt idx="7935">
                  <c:v>24</c:v>
                </c:pt>
                <c:pt idx="7936">
                  <c:v>25</c:v>
                </c:pt>
                <c:pt idx="7937">
                  <c:v>26</c:v>
                </c:pt>
                <c:pt idx="7938">
                  <c:v>22</c:v>
                </c:pt>
                <c:pt idx="7939">
                  <c:v>25</c:v>
                </c:pt>
                <c:pt idx="7940">
                  <c:v>23</c:v>
                </c:pt>
                <c:pt idx="7941">
                  <c:v>25</c:v>
                </c:pt>
                <c:pt idx="7942">
                  <c:v>26</c:v>
                </c:pt>
                <c:pt idx="7943">
                  <c:v>25</c:v>
                </c:pt>
                <c:pt idx="7944">
                  <c:v>22</c:v>
                </c:pt>
                <c:pt idx="7945">
                  <c:v>25</c:v>
                </c:pt>
                <c:pt idx="7946">
                  <c:v>25</c:v>
                </c:pt>
                <c:pt idx="7947">
                  <c:v>24</c:v>
                </c:pt>
                <c:pt idx="7948">
                  <c:v>24</c:v>
                </c:pt>
                <c:pt idx="7949">
                  <c:v>23</c:v>
                </c:pt>
                <c:pt idx="7950">
                  <c:v>24</c:v>
                </c:pt>
                <c:pt idx="7951">
                  <c:v>25</c:v>
                </c:pt>
                <c:pt idx="7952">
                  <c:v>24</c:v>
                </c:pt>
                <c:pt idx="7953">
                  <c:v>24</c:v>
                </c:pt>
                <c:pt idx="7954">
                  <c:v>25</c:v>
                </c:pt>
                <c:pt idx="7955">
                  <c:v>24</c:v>
                </c:pt>
                <c:pt idx="7956">
                  <c:v>25</c:v>
                </c:pt>
                <c:pt idx="7957">
                  <c:v>23</c:v>
                </c:pt>
                <c:pt idx="7958">
                  <c:v>23</c:v>
                </c:pt>
                <c:pt idx="7959">
                  <c:v>25</c:v>
                </c:pt>
                <c:pt idx="7960">
                  <c:v>24</c:v>
                </c:pt>
                <c:pt idx="7961">
                  <c:v>23</c:v>
                </c:pt>
                <c:pt idx="7962">
                  <c:v>25</c:v>
                </c:pt>
                <c:pt idx="7963">
                  <c:v>24</c:v>
                </c:pt>
                <c:pt idx="7964">
                  <c:v>25</c:v>
                </c:pt>
                <c:pt idx="7965">
                  <c:v>24</c:v>
                </c:pt>
                <c:pt idx="7966">
                  <c:v>24</c:v>
                </c:pt>
                <c:pt idx="7967">
                  <c:v>24</c:v>
                </c:pt>
                <c:pt idx="7968">
                  <c:v>25</c:v>
                </c:pt>
                <c:pt idx="7969">
                  <c:v>23</c:v>
                </c:pt>
                <c:pt idx="7970">
                  <c:v>24</c:v>
                </c:pt>
                <c:pt idx="7971">
                  <c:v>25</c:v>
                </c:pt>
                <c:pt idx="7972">
                  <c:v>24</c:v>
                </c:pt>
                <c:pt idx="7973">
                  <c:v>24</c:v>
                </c:pt>
                <c:pt idx="7974">
                  <c:v>25</c:v>
                </c:pt>
                <c:pt idx="7975">
                  <c:v>24</c:v>
                </c:pt>
                <c:pt idx="7976">
                  <c:v>26</c:v>
                </c:pt>
                <c:pt idx="7977">
                  <c:v>24</c:v>
                </c:pt>
                <c:pt idx="7978">
                  <c:v>24</c:v>
                </c:pt>
                <c:pt idx="7979">
                  <c:v>23</c:v>
                </c:pt>
                <c:pt idx="7980">
                  <c:v>20</c:v>
                </c:pt>
                <c:pt idx="7981">
                  <c:v>27</c:v>
                </c:pt>
                <c:pt idx="7982">
                  <c:v>26</c:v>
                </c:pt>
                <c:pt idx="7983">
                  <c:v>25</c:v>
                </c:pt>
                <c:pt idx="7984">
                  <c:v>22</c:v>
                </c:pt>
                <c:pt idx="7985">
                  <c:v>25</c:v>
                </c:pt>
                <c:pt idx="7986">
                  <c:v>24</c:v>
                </c:pt>
                <c:pt idx="7987">
                  <c:v>22</c:v>
                </c:pt>
                <c:pt idx="7988">
                  <c:v>24</c:v>
                </c:pt>
                <c:pt idx="7989">
                  <c:v>26</c:v>
                </c:pt>
                <c:pt idx="7990">
                  <c:v>26</c:v>
                </c:pt>
                <c:pt idx="7991">
                  <c:v>27</c:v>
                </c:pt>
                <c:pt idx="7992">
                  <c:v>26</c:v>
                </c:pt>
                <c:pt idx="7993">
                  <c:v>26</c:v>
                </c:pt>
                <c:pt idx="7994">
                  <c:v>27</c:v>
                </c:pt>
                <c:pt idx="7995">
                  <c:v>25</c:v>
                </c:pt>
                <c:pt idx="7996">
                  <c:v>25</c:v>
                </c:pt>
                <c:pt idx="7997">
                  <c:v>25</c:v>
                </c:pt>
                <c:pt idx="7998">
                  <c:v>25</c:v>
                </c:pt>
                <c:pt idx="7999">
                  <c:v>25</c:v>
                </c:pt>
                <c:pt idx="8000">
                  <c:v>28</c:v>
                </c:pt>
                <c:pt idx="8001">
                  <c:v>25</c:v>
                </c:pt>
                <c:pt idx="8002">
                  <c:v>27</c:v>
                </c:pt>
                <c:pt idx="8003">
                  <c:v>25</c:v>
                </c:pt>
                <c:pt idx="8004">
                  <c:v>24</c:v>
                </c:pt>
                <c:pt idx="8005">
                  <c:v>24</c:v>
                </c:pt>
                <c:pt idx="8006">
                  <c:v>25</c:v>
                </c:pt>
                <c:pt idx="8007">
                  <c:v>24</c:v>
                </c:pt>
                <c:pt idx="8008">
                  <c:v>24</c:v>
                </c:pt>
                <c:pt idx="8009">
                  <c:v>24</c:v>
                </c:pt>
                <c:pt idx="8010">
                  <c:v>25</c:v>
                </c:pt>
                <c:pt idx="8011">
                  <c:v>25</c:v>
                </c:pt>
                <c:pt idx="8012">
                  <c:v>25</c:v>
                </c:pt>
                <c:pt idx="8013">
                  <c:v>24</c:v>
                </c:pt>
                <c:pt idx="8014">
                  <c:v>26</c:v>
                </c:pt>
                <c:pt idx="8015">
                  <c:v>25</c:v>
                </c:pt>
                <c:pt idx="8016">
                  <c:v>35</c:v>
                </c:pt>
                <c:pt idx="8017">
                  <c:v>25</c:v>
                </c:pt>
                <c:pt idx="8018">
                  <c:v>23</c:v>
                </c:pt>
                <c:pt idx="8019">
                  <c:v>25</c:v>
                </c:pt>
                <c:pt idx="8020">
                  <c:v>24</c:v>
                </c:pt>
                <c:pt idx="8021">
                  <c:v>25</c:v>
                </c:pt>
                <c:pt idx="8022">
                  <c:v>25</c:v>
                </c:pt>
                <c:pt idx="8023">
                  <c:v>25</c:v>
                </c:pt>
                <c:pt idx="8024">
                  <c:v>24</c:v>
                </c:pt>
                <c:pt idx="8025">
                  <c:v>24</c:v>
                </c:pt>
                <c:pt idx="8026">
                  <c:v>23</c:v>
                </c:pt>
                <c:pt idx="8027">
                  <c:v>24</c:v>
                </c:pt>
                <c:pt idx="8028">
                  <c:v>26</c:v>
                </c:pt>
                <c:pt idx="8029">
                  <c:v>24</c:v>
                </c:pt>
                <c:pt idx="8030">
                  <c:v>24</c:v>
                </c:pt>
                <c:pt idx="8031">
                  <c:v>24</c:v>
                </c:pt>
                <c:pt idx="8032">
                  <c:v>24</c:v>
                </c:pt>
                <c:pt idx="8033">
                  <c:v>25</c:v>
                </c:pt>
                <c:pt idx="8034">
                  <c:v>24</c:v>
                </c:pt>
                <c:pt idx="8035">
                  <c:v>25</c:v>
                </c:pt>
                <c:pt idx="8036">
                  <c:v>25</c:v>
                </c:pt>
                <c:pt idx="8037">
                  <c:v>25</c:v>
                </c:pt>
                <c:pt idx="8038">
                  <c:v>24</c:v>
                </c:pt>
                <c:pt idx="8039">
                  <c:v>24</c:v>
                </c:pt>
                <c:pt idx="8040">
                  <c:v>22</c:v>
                </c:pt>
                <c:pt idx="8041">
                  <c:v>25</c:v>
                </c:pt>
                <c:pt idx="8042">
                  <c:v>24</c:v>
                </c:pt>
                <c:pt idx="8043">
                  <c:v>26</c:v>
                </c:pt>
                <c:pt idx="8044">
                  <c:v>24</c:v>
                </c:pt>
                <c:pt idx="8045">
                  <c:v>24</c:v>
                </c:pt>
                <c:pt idx="8046">
                  <c:v>25</c:v>
                </c:pt>
                <c:pt idx="8047">
                  <c:v>24</c:v>
                </c:pt>
                <c:pt idx="8048">
                  <c:v>26</c:v>
                </c:pt>
                <c:pt idx="8049">
                  <c:v>26</c:v>
                </c:pt>
                <c:pt idx="8050">
                  <c:v>25</c:v>
                </c:pt>
                <c:pt idx="8051">
                  <c:v>25</c:v>
                </c:pt>
                <c:pt idx="8052">
                  <c:v>24</c:v>
                </c:pt>
                <c:pt idx="8053">
                  <c:v>24</c:v>
                </c:pt>
                <c:pt idx="8054">
                  <c:v>24</c:v>
                </c:pt>
                <c:pt idx="8055">
                  <c:v>25</c:v>
                </c:pt>
                <c:pt idx="8056">
                  <c:v>24</c:v>
                </c:pt>
                <c:pt idx="8057">
                  <c:v>24</c:v>
                </c:pt>
                <c:pt idx="8058">
                  <c:v>25</c:v>
                </c:pt>
                <c:pt idx="8059">
                  <c:v>25</c:v>
                </c:pt>
                <c:pt idx="8060">
                  <c:v>25</c:v>
                </c:pt>
                <c:pt idx="8061">
                  <c:v>24</c:v>
                </c:pt>
                <c:pt idx="8062">
                  <c:v>22</c:v>
                </c:pt>
                <c:pt idx="8063">
                  <c:v>24</c:v>
                </c:pt>
                <c:pt idx="8064">
                  <c:v>25</c:v>
                </c:pt>
                <c:pt idx="8065">
                  <c:v>25</c:v>
                </c:pt>
                <c:pt idx="8066">
                  <c:v>26</c:v>
                </c:pt>
                <c:pt idx="8067">
                  <c:v>24</c:v>
                </c:pt>
                <c:pt idx="8068">
                  <c:v>25</c:v>
                </c:pt>
                <c:pt idx="8069">
                  <c:v>25</c:v>
                </c:pt>
                <c:pt idx="8070">
                  <c:v>23</c:v>
                </c:pt>
                <c:pt idx="8071">
                  <c:v>24</c:v>
                </c:pt>
                <c:pt idx="8072">
                  <c:v>28</c:v>
                </c:pt>
                <c:pt idx="8073">
                  <c:v>24</c:v>
                </c:pt>
                <c:pt idx="8074">
                  <c:v>26</c:v>
                </c:pt>
                <c:pt idx="8075">
                  <c:v>23</c:v>
                </c:pt>
                <c:pt idx="8076">
                  <c:v>25</c:v>
                </c:pt>
                <c:pt idx="8077">
                  <c:v>24</c:v>
                </c:pt>
                <c:pt idx="8078">
                  <c:v>25</c:v>
                </c:pt>
                <c:pt idx="8079">
                  <c:v>24</c:v>
                </c:pt>
                <c:pt idx="8080">
                  <c:v>24</c:v>
                </c:pt>
                <c:pt idx="8081">
                  <c:v>24</c:v>
                </c:pt>
                <c:pt idx="8082">
                  <c:v>23</c:v>
                </c:pt>
                <c:pt idx="8083">
                  <c:v>24</c:v>
                </c:pt>
                <c:pt idx="8084">
                  <c:v>24</c:v>
                </c:pt>
                <c:pt idx="8085">
                  <c:v>24</c:v>
                </c:pt>
                <c:pt idx="8086">
                  <c:v>24</c:v>
                </c:pt>
                <c:pt idx="8087">
                  <c:v>25</c:v>
                </c:pt>
                <c:pt idx="8088">
                  <c:v>24</c:v>
                </c:pt>
                <c:pt idx="8089">
                  <c:v>25</c:v>
                </c:pt>
                <c:pt idx="8090">
                  <c:v>24</c:v>
                </c:pt>
                <c:pt idx="8091">
                  <c:v>24</c:v>
                </c:pt>
                <c:pt idx="8092">
                  <c:v>25</c:v>
                </c:pt>
                <c:pt idx="8093">
                  <c:v>25</c:v>
                </c:pt>
                <c:pt idx="8094">
                  <c:v>24</c:v>
                </c:pt>
                <c:pt idx="8095">
                  <c:v>24</c:v>
                </c:pt>
                <c:pt idx="8096">
                  <c:v>25</c:v>
                </c:pt>
                <c:pt idx="8097">
                  <c:v>24</c:v>
                </c:pt>
                <c:pt idx="8098">
                  <c:v>24</c:v>
                </c:pt>
                <c:pt idx="8099">
                  <c:v>25</c:v>
                </c:pt>
                <c:pt idx="8100">
                  <c:v>23</c:v>
                </c:pt>
                <c:pt idx="8101">
                  <c:v>24</c:v>
                </c:pt>
                <c:pt idx="8102">
                  <c:v>24</c:v>
                </c:pt>
                <c:pt idx="8103">
                  <c:v>24</c:v>
                </c:pt>
                <c:pt idx="8104">
                  <c:v>24</c:v>
                </c:pt>
                <c:pt idx="8105">
                  <c:v>25</c:v>
                </c:pt>
                <c:pt idx="8106">
                  <c:v>23</c:v>
                </c:pt>
                <c:pt idx="8107">
                  <c:v>25</c:v>
                </c:pt>
                <c:pt idx="8108">
                  <c:v>24</c:v>
                </c:pt>
                <c:pt idx="8109">
                  <c:v>25</c:v>
                </c:pt>
                <c:pt idx="8110">
                  <c:v>25</c:v>
                </c:pt>
                <c:pt idx="8111">
                  <c:v>26</c:v>
                </c:pt>
                <c:pt idx="8112">
                  <c:v>23</c:v>
                </c:pt>
                <c:pt idx="8113">
                  <c:v>24</c:v>
                </c:pt>
                <c:pt idx="8114">
                  <c:v>23</c:v>
                </c:pt>
                <c:pt idx="8115">
                  <c:v>25</c:v>
                </c:pt>
                <c:pt idx="8116">
                  <c:v>24</c:v>
                </c:pt>
                <c:pt idx="8117">
                  <c:v>24</c:v>
                </c:pt>
                <c:pt idx="8118">
                  <c:v>25</c:v>
                </c:pt>
                <c:pt idx="8119">
                  <c:v>25</c:v>
                </c:pt>
                <c:pt idx="8120">
                  <c:v>24</c:v>
                </c:pt>
                <c:pt idx="8121">
                  <c:v>24</c:v>
                </c:pt>
                <c:pt idx="8122">
                  <c:v>25</c:v>
                </c:pt>
                <c:pt idx="8123">
                  <c:v>24</c:v>
                </c:pt>
                <c:pt idx="8124">
                  <c:v>24</c:v>
                </c:pt>
                <c:pt idx="8125">
                  <c:v>24</c:v>
                </c:pt>
                <c:pt idx="8126">
                  <c:v>24</c:v>
                </c:pt>
                <c:pt idx="8127">
                  <c:v>24</c:v>
                </c:pt>
                <c:pt idx="8128">
                  <c:v>24</c:v>
                </c:pt>
                <c:pt idx="8129">
                  <c:v>25</c:v>
                </c:pt>
                <c:pt idx="8130">
                  <c:v>25</c:v>
                </c:pt>
                <c:pt idx="8131">
                  <c:v>24</c:v>
                </c:pt>
                <c:pt idx="8132">
                  <c:v>24</c:v>
                </c:pt>
                <c:pt idx="8133">
                  <c:v>24</c:v>
                </c:pt>
                <c:pt idx="8134">
                  <c:v>25</c:v>
                </c:pt>
                <c:pt idx="8135">
                  <c:v>24</c:v>
                </c:pt>
                <c:pt idx="8136">
                  <c:v>24</c:v>
                </c:pt>
                <c:pt idx="8137">
                  <c:v>23</c:v>
                </c:pt>
                <c:pt idx="8138">
                  <c:v>24</c:v>
                </c:pt>
                <c:pt idx="8139">
                  <c:v>25</c:v>
                </c:pt>
                <c:pt idx="8140">
                  <c:v>24</c:v>
                </c:pt>
                <c:pt idx="8141">
                  <c:v>24</c:v>
                </c:pt>
                <c:pt idx="8142">
                  <c:v>26</c:v>
                </c:pt>
                <c:pt idx="8143">
                  <c:v>25</c:v>
                </c:pt>
                <c:pt idx="8144">
                  <c:v>24</c:v>
                </c:pt>
                <c:pt idx="8145">
                  <c:v>25</c:v>
                </c:pt>
                <c:pt idx="8146">
                  <c:v>24</c:v>
                </c:pt>
                <c:pt idx="8147">
                  <c:v>24</c:v>
                </c:pt>
                <c:pt idx="8148">
                  <c:v>24</c:v>
                </c:pt>
                <c:pt idx="8149">
                  <c:v>24</c:v>
                </c:pt>
                <c:pt idx="8150">
                  <c:v>25</c:v>
                </c:pt>
                <c:pt idx="8151">
                  <c:v>24</c:v>
                </c:pt>
                <c:pt idx="8152">
                  <c:v>24</c:v>
                </c:pt>
                <c:pt idx="8153">
                  <c:v>24</c:v>
                </c:pt>
                <c:pt idx="8154">
                  <c:v>24</c:v>
                </c:pt>
                <c:pt idx="8155">
                  <c:v>25</c:v>
                </c:pt>
                <c:pt idx="8156">
                  <c:v>24</c:v>
                </c:pt>
                <c:pt idx="8157">
                  <c:v>24</c:v>
                </c:pt>
                <c:pt idx="8158">
                  <c:v>24</c:v>
                </c:pt>
                <c:pt idx="8159">
                  <c:v>26</c:v>
                </c:pt>
                <c:pt idx="8160">
                  <c:v>23</c:v>
                </c:pt>
                <c:pt idx="8161">
                  <c:v>24</c:v>
                </c:pt>
                <c:pt idx="8162">
                  <c:v>24</c:v>
                </c:pt>
                <c:pt idx="8163">
                  <c:v>25</c:v>
                </c:pt>
                <c:pt idx="8164">
                  <c:v>24</c:v>
                </c:pt>
                <c:pt idx="8165">
                  <c:v>24</c:v>
                </c:pt>
                <c:pt idx="8166">
                  <c:v>25</c:v>
                </c:pt>
                <c:pt idx="8167">
                  <c:v>24</c:v>
                </c:pt>
                <c:pt idx="8168">
                  <c:v>25</c:v>
                </c:pt>
                <c:pt idx="8169">
                  <c:v>24</c:v>
                </c:pt>
                <c:pt idx="8170">
                  <c:v>25</c:v>
                </c:pt>
                <c:pt idx="8171">
                  <c:v>22</c:v>
                </c:pt>
                <c:pt idx="8172">
                  <c:v>24</c:v>
                </c:pt>
                <c:pt idx="8173">
                  <c:v>25</c:v>
                </c:pt>
                <c:pt idx="8174">
                  <c:v>23</c:v>
                </c:pt>
                <c:pt idx="8175">
                  <c:v>24</c:v>
                </c:pt>
                <c:pt idx="8176">
                  <c:v>24</c:v>
                </c:pt>
                <c:pt idx="8177">
                  <c:v>25</c:v>
                </c:pt>
                <c:pt idx="8178">
                  <c:v>25</c:v>
                </c:pt>
                <c:pt idx="8179">
                  <c:v>25</c:v>
                </c:pt>
                <c:pt idx="8180">
                  <c:v>25</c:v>
                </c:pt>
                <c:pt idx="8181">
                  <c:v>24</c:v>
                </c:pt>
                <c:pt idx="8182">
                  <c:v>25</c:v>
                </c:pt>
                <c:pt idx="8183">
                  <c:v>23</c:v>
                </c:pt>
                <c:pt idx="8184">
                  <c:v>25</c:v>
                </c:pt>
                <c:pt idx="8185">
                  <c:v>24</c:v>
                </c:pt>
                <c:pt idx="8186">
                  <c:v>25</c:v>
                </c:pt>
                <c:pt idx="8187">
                  <c:v>24</c:v>
                </c:pt>
                <c:pt idx="8188">
                  <c:v>36</c:v>
                </c:pt>
                <c:pt idx="8189">
                  <c:v>24</c:v>
                </c:pt>
                <c:pt idx="8190">
                  <c:v>24</c:v>
                </c:pt>
                <c:pt idx="8191">
                  <c:v>23</c:v>
                </c:pt>
                <c:pt idx="8192">
                  <c:v>25</c:v>
                </c:pt>
                <c:pt idx="8193">
                  <c:v>22</c:v>
                </c:pt>
                <c:pt idx="8194">
                  <c:v>25</c:v>
                </c:pt>
                <c:pt idx="8195">
                  <c:v>24</c:v>
                </c:pt>
                <c:pt idx="8196">
                  <c:v>25</c:v>
                </c:pt>
                <c:pt idx="8197">
                  <c:v>26</c:v>
                </c:pt>
                <c:pt idx="8198">
                  <c:v>25</c:v>
                </c:pt>
                <c:pt idx="8199">
                  <c:v>23</c:v>
                </c:pt>
                <c:pt idx="8200">
                  <c:v>24</c:v>
                </c:pt>
                <c:pt idx="8201">
                  <c:v>23</c:v>
                </c:pt>
                <c:pt idx="8202">
                  <c:v>24</c:v>
                </c:pt>
                <c:pt idx="8203">
                  <c:v>24</c:v>
                </c:pt>
                <c:pt idx="8204">
                  <c:v>18</c:v>
                </c:pt>
                <c:pt idx="8205">
                  <c:v>24</c:v>
                </c:pt>
                <c:pt idx="8206">
                  <c:v>25</c:v>
                </c:pt>
                <c:pt idx="8207">
                  <c:v>24</c:v>
                </c:pt>
                <c:pt idx="8208">
                  <c:v>24</c:v>
                </c:pt>
                <c:pt idx="8209">
                  <c:v>23</c:v>
                </c:pt>
                <c:pt idx="8210">
                  <c:v>24</c:v>
                </c:pt>
                <c:pt idx="8211">
                  <c:v>22</c:v>
                </c:pt>
                <c:pt idx="8212">
                  <c:v>24</c:v>
                </c:pt>
                <c:pt idx="8213">
                  <c:v>28</c:v>
                </c:pt>
                <c:pt idx="8214">
                  <c:v>25</c:v>
                </c:pt>
                <c:pt idx="8215">
                  <c:v>26</c:v>
                </c:pt>
                <c:pt idx="8216">
                  <c:v>23</c:v>
                </c:pt>
                <c:pt idx="8217">
                  <c:v>25</c:v>
                </c:pt>
                <c:pt idx="8218">
                  <c:v>24</c:v>
                </c:pt>
                <c:pt idx="8219">
                  <c:v>25</c:v>
                </c:pt>
                <c:pt idx="8220">
                  <c:v>25</c:v>
                </c:pt>
                <c:pt idx="8221">
                  <c:v>24</c:v>
                </c:pt>
                <c:pt idx="8222">
                  <c:v>24</c:v>
                </c:pt>
                <c:pt idx="8223">
                  <c:v>24</c:v>
                </c:pt>
                <c:pt idx="8224">
                  <c:v>23</c:v>
                </c:pt>
                <c:pt idx="8225">
                  <c:v>26</c:v>
                </c:pt>
                <c:pt idx="8226">
                  <c:v>25</c:v>
                </c:pt>
                <c:pt idx="8227">
                  <c:v>24</c:v>
                </c:pt>
                <c:pt idx="8228">
                  <c:v>24</c:v>
                </c:pt>
                <c:pt idx="8229">
                  <c:v>24</c:v>
                </c:pt>
                <c:pt idx="8230">
                  <c:v>22</c:v>
                </c:pt>
                <c:pt idx="8231">
                  <c:v>25</c:v>
                </c:pt>
                <c:pt idx="8232">
                  <c:v>24</c:v>
                </c:pt>
                <c:pt idx="8233">
                  <c:v>25</c:v>
                </c:pt>
                <c:pt idx="8234">
                  <c:v>24</c:v>
                </c:pt>
                <c:pt idx="8235">
                  <c:v>25</c:v>
                </c:pt>
                <c:pt idx="8236">
                  <c:v>25</c:v>
                </c:pt>
                <c:pt idx="8237">
                  <c:v>24</c:v>
                </c:pt>
                <c:pt idx="8238">
                  <c:v>24</c:v>
                </c:pt>
                <c:pt idx="8239">
                  <c:v>24</c:v>
                </c:pt>
                <c:pt idx="8240">
                  <c:v>25</c:v>
                </c:pt>
                <c:pt idx="8241">
                  <c:v>24</c:v>
                </c:pt>
                <c:pt idx="8242">
                  <c:v>25</c:v>
                </c:pt>
                <c:pt idx="8243">
                  <c:v>24</c:v>
                </c:pt>
                <c:pt idx="8244">
                  <c:v>24</c:v>
                </c:pt>
                <c:pt idx="8245">
                  <c:v>24</c:v>
                </c:pt>
                <c:pt idx="8246">
                  <c:v>26</c:v>
                </c:pt>
                <c:pt idx="8247">
                  <c:v>24</c:v>
                </c:pt>
                <c:pt idx="8248">
                  <c:v>25</c:v>
                </c:pt>
                <c:pt idx="8249">
                  <c:v>22</c:v>
                </c:pt>
                <c:pt idx="8250">
                  <c:v>24</c:v>
                </c:pt>
                <c:pt idx="8251">
                  <c:v>24</c:v>
                </c:pt>
                <c:pt idx="8252">
                  <c:v>24</c:v>
                </c:pt>
                <c:pt idx="8253">
                  <c:v>24</c:v>
                </c:pt>
                <c:pt idx="8254">
                  <c:v>25</c:v>
                </c:pt>
                <c:pt idx="8255">
                  <c:v>24</c:v>
                </c:pt>
                <c:pt idx="8256">
                  <c:v>24</c:v>
                </c:pt>
                <c:pt idx="8257">
                  <c:v>25</c:v>
                </c:pt>
                <c:pt idx="8258">
                  <c:v>25</c:v>
                </c:pt>
                <c:pt idx="8259">
                  <c:v>24</c:v>
                </c:pt>
                <c:pt idx="8260">
                  <c:v>25</c:v>
                </c:pt>
                <c:pt idx="8261">
                  <c:v>23</c:v>
                </c:pt>
                <c:pt idx="8262">
                  <c:v>24</c:v>
                </c:pt>
                <c:pt idx="8263">
                  <c:v>25</c:v>
                </c:pt>
                <c:pt idx="8264">
                  <c:v>24</c:v>
                </c:pt>
                <c:pt idx="8265">
                  <c:v>25</c:v>
                </c:pt>
                <c:pt idx="8266">
                  <c:v>25</c:v>
                </c:pt>
                <c:pt idx="8267">
                  <c:v>24</c:v>
                </c:pt>
                <c:pt idx="8268">
                  <c:v>24</c:v>
                </c:pt>
                <c:pt idx="8269">
                  <c:v>26</c:v>
                </c:pt>
                <c:pt idx="8270">
                  <c:v>24</c:v>
                </c:pt>
                <c:pt idx="8271">
                  <c:v>25</c:v>
                </c:pt>
                <c:pt idx="8272">
                  <c:v>24</c:v>
                </c:pt>
                <c:pt idx="8273">
                  <c:v>23</c:v>
                </c:pt>
                <c:pt idx="8274">
                  <c:v>25</c:v>
                </c:pt>
                <c:pt idx="8275">
                  <c:v>26</c:v>
                </c:pt>
                <c:pt idx="8276">
                  <c:v>24</c:v>
                </c:pt>
                <c:pt idx="8277">
                  <c:v>25</c:v>
                </c:pt>
                <c:pt idx="8278">
                  <c:v>24</c:v>
                </c:pt>
                <c:pt idx="8279">
                  <c:v>25</c:v>
                </c:pt>
                <c:pt idx="8280">
                  <c:v>24</c:v>
                </c:pt>
                <c:pt idx="8281">
                  <c:v>27</c:v>
                </c:pt>
                <c:pt idx="8282">
                  <c:v>24</c:v>
                </c:pt>
                <c:pt idx="8283">
                  <c:v>24</c:v>
                </c:pt>
                <c:pt idx="8284">
                  <c:v>25</c:v>
                </c:pt>
                <c:pt idx="8285">
                  <c:v>24</c:v>
                </c:pt>
                <c:pt idx="8286">
                  <c:v>25</c:v>
                </c:pt>
                <c:pt idx="8287">
                  <c:v>24</c:v>
                </c:pt>
                <c:pt idx="8288">
                  <c:v>24</c:v>
                </c:pt>
                <c:pt idx="8289">
                  <c:v>25</c:v>
                </c:pt>
                <c:pt idx="8290">
                  <c:v>24</c:v>
                </c:pt>
                <c:pt idx="8291">
                  <c:v>24</c:v>
                </c:pt>
                <c:pt idx="8292">
                  <c:v>23</c:v>
                </c:pt>
                <c:pt idx="8293">
                  <c:v>25</c:v>
                </c:pt>
                <c:pt idx="8294">
                  <c:v>25</c:v>
                </c:pt>
                <c:pt idx="8295">
                  <c:v>23</c:v>
                </c:pt>
                <c:pt idx="8296">
                  <c:v>25</c:v>
                </c:pt>
                <c:pt idx="8297">
                  <c:v>25</c:v>
                </c:pt>
                <c:pt idx="8298">
                  <c:v>25</c:v>
                </c:pt>
                <c:pt idx="8299">
                  <c:v>24</c:v>
                </c:pt>
                <c:pt idx="8300">
                  <c:v>27</c:v>
                </c:pt>
                <c:pt idx="8301">
                  <c:v>24</c:v>
                </c:pt>
                <c:pt idx="8302">
                  <c:v>25</c:v>
                </c:pt>
                <c:pt idx="8303">
                  <c:v>26</c:v>
                </c:pt>
                <c:pt idx="8304">
                  <c:v>23</c:v>
                </c:pt>
                <c:pt idx="8305">
                  <c:v>26</c:v>
                </c:pt>
                <c:pt idx="8306">
                  <c:v>25</c:v>
                </c:pt>
                <c:pt idx="8307">
                  <c:v>24</c:v>
                </c:pt>
                <c:pt idx="8308">
                  <c:v>24</c:v>
                </c:pt>
                <c:pt idx="8309">
                  <c:v>25</c:v>
                </c:pt>
                <c:pt idx="8310">
                  <c:v>24</c:v>
                </c:pt>
                <c:pt idx="8311">
                  <c:v>24</c:v>
                </c:pt>
                <c:pt idx="8312">
                  <c:v>24</c:v>
                </c:pt>
                <c:pt idx="8313">
                  <c:v>24</c:v>
                </c:pt>
                <c:pt idx="8314">
                  <c:v>24</c:v>
                </c:pt>
                <c:pt idx="8315">
                  <c:v>25</c:v>
                </c:pt>
                <c:pt idx="8316">
                  <c:v>24</c:v>
                </c:pt>
                <c:pt idx="8317">
                  <c:v>25</c:v>
                </c:pt>
                <c:pt idx="8318">
                  <c:v>25</c:v>
                </c:pt>
                <c:pt idx="8319">
                  <c:v>25</c:v>
                </c:pt>
                <c:pt idx="8320">
                  <c:v>25</c:v>
                </c:pt>
                <c:pt idx="8321">
                  <c:v>26</c:v>
                </c:pt>
                <c:pt idx="8322">
                  <c:v>24</c:v>
                </c:pt>
                <c:pt idx="8323">
                  <c:v>24</c:v>
                </c:pt>
                <c:pt idx="8324">
                  <c:v>21</c:v>
                </c:pt>
                <c:pt idx="8325">
                  <c:v>24</c:v>
                </c:pt>
                <c:pt idx="8326">
                  <c:v>24</c:v>
                </c:pt>
                <c:pt idx="8327">
                  <c:v>25</c:v>
                </c:pt>
                <c:pt idx="8328">
                  <c:v>24</c:v>
                </c:pt>
                <c:pt idx="8329">
                  <c:v>25</c:v>
                </c:pt>
                <c:pt idx="8330">
                  <c:v>24</c:v>
                </c:pt>
                <c:pt idx="8331">
                  <c:v>25</c:v>
                </c:pt>
                <c:pt idx="8332">
                  <c:v>24</c:v>
                </c:pt>
                <c:pt idx="8333">
                  <c:v>24</c:v>
                </c:pt>
                <c:pt idx="8334">
                  <c:v>24</c:v>
                </c:pt>
                <c:pt idx="8335">
                  <c:v>24</c:v>
                </c:pt>
                <c:pt idx="8336">
                  <c:v>24</c:v>
                </c:pt>
                <c:pt idx="8337">
                  <c:v>24</c:v>
                </c:pt>
                <c:pt idx="8338">
                  <c:v>25</c:v>
                </c:pt>
                <c:pt idx="8339">
                  <c:v>24</c:v>
                </c:pt>
                <c:pt idx="8340">
                  <c:v>24</c:v>
                </c:pt>
                <c:pt idx="8341">
                  <c:v>22</c:v>
                </c:pt>
                <c:pt idx="8342">
                  <c:v>24</c:v>
                </c:pt>
                <c:pt idx="8343">
                  <c:v>24</c:v>
                </c:pt>
                <c:pt idx="8344">
                  <c:v>24</c:v>
                </c:pt>
                <c:pt idx="8345">
                  <c:v>24</c:v>
                </c:pt>
                <c:pt idx="8346">
                  <c:v>23</c:v>
                </c:pt>
                <c:pt idx="8347">
                  <c:v>24</c:v>
                </c:pt>
                <c:pt idx="8348">
                  <c:v>24</c:v>
                </c:pt>
                <c:pt idx="8349">
                  <c:v>23</c:v>
                </c:pt>
                <c:pt idx="8350">
                  <c:v>26</c:v>
                </c:pt>
                <c:pt idx="8351">
                  <c:v>25</c:v>
                </c:pt>
                <c:pt idx="8352">
                  <c:v>25</c:v>
                </c:pt>
                <c:pt idx="8353">
                  <c:v>24</c:v>
                </c:pt>
                <c:pt idx="8354">
                  <c:v>25</c:v>
                </c:pt>
                <c:pt idx="8355">
                  <c:v>24</c:v>
                </c:pt>
                <c:pt idx="8356">
                  <c:v>24</c:v>
                </c:pt>
                <c:pt idx="8357">
                  <c:v>25</c:v>
                </c:pt>
                <c:pt idx="8358">
                  <c:v>24</c:v>
                </c:pt>
                <c:pt idx="8359">
                  <c:v>24</c:v>
                </c:pt>
                <c:pt idx="8360">
                  <c:v>24</c:v>
                </c:pt>
                <c:pt idx="8361">
                  <c:v>25</c:v>
                </c:pt>
                <c:pt idx="8362">
                  <c:v>25</c:v>
                </c:pt>
                <c:pt idx="8363">
                  <c:v>24</c:v>
                </c:pt>
                <c:pt idx="8364">
                  <c:v>24</c:v>
                </c:pt>
                <c:pt idx="8365">
                  <c:v>24</c:v>
                </c:pt>
                <c:pt idx="8366">
                  <c:v>25</c:v>
                </c:pt>
                <c:pt idx="8367">
                  <c:v>25</c:v>
                </c:pt>
                <c:pt idx="8368">
                  <c:v>24</c:v>
                </c:pt>
                <c:pt idx="8369">
                  <c:v>27</c:v>
                </c:pt>
                <c:pt idx="8370">
                  <c:v>26</c:v>
                </c:pt>
                <c:pt idx="8371">
                  <c:v>25</c:v>
                </c:pt>
                <c:pt idx="8372">
                  <c:v>23</c:v>
                </c:pt>
                <c:pt idx="8373">
                  <c:v>24</c:v>
                </c:pt>
                <c:pt idx="8374">
                  <c:v>25</c:v>
                </c:pt>
                <c:pt idx="8375">
                  <c:v>26</c:v>
                </c:pt>
                <c:pt idx="8376">
                  <c:v>23</c:v>
                </c:pt>
                <c:pt idx="8377">
                  <c:v>24</c:v>
                </c:pt>
                <c:pt idx="8378">
                  <c:v>22</c:v>
                </c:pt>
                <c:pt idx="8379">
                  <c:v>25</c:v>
                </c:pt>
                <c:pt idx="8380">
                  <c:v>25</c:v>
                </c:pt>
                <c:pt idx="8381">
                  <c:v>25</c:v>
                </c:pt>
                <c:pt idx="8382">
                  <c:v>25</c:v>
                </c:pt>
                <c:pt idx="8383">
                  <c:v>24</c:v>
                </c:pt>
                <c:pt idx="8384">
                  <c:v>25</c:v>
                </c:pt>
                <c:pt idx="8385">
                  <c:v>24</c:v>
                </c:pt>
                <c:pt idx="8386">
                  <c:v>25</c:v>
                </c:pt>
                <c:pt idx="8387">
                  <c:v>24</c:v>
                </c:pt>
                <c:pt idx="8388">
                  <c:v>24</c:v>
                </c:pt>
                <c:pt idx="8389">
                  <c:v>23</c:v>
                </c:pt>
                <c:pt idx="8390">
                  <c:v>25</c:v>
                </c:pt>
                <c:pt idx="8391">
                  <c:v>25</c:v>
                </c:pt>
                <c:pt idx="8392">
                  <c:v>25</c:v>
                </c:pt>
                <c:pt idx="8393">
                  <c:v>25</c:v>
                </c:pt>
                <c:pt idx="8394">
                  <c:v>24</c:v>
                </c:pt>
                <c:pt idx="8395">
                  <c:v>25</c:v>
                </c:pt>
                <c:pt idx="8396">
                  <c:v>25</c:v>
                </c:pt>
                <c:pt idx="8397">
                  <c:v>23</c:v>
                </c:pt>
                <c:pt idx="8398">
                  <c:v>25</c:v>
                </c:pt>
                <c:pt idx="8399">
                  <c:v>24</c:v>
                </c:pt>
                <c:pt idx="8400">
                  <c:v>25</c:v>
                </c:pt>
                <c:pt idx="8401">
                  <c:v>24</c:v>
                </c:pt>
                <c:pt idx="8402">
                  <c:v>25</c:v>
                </c:pt>
                <c:pt idx="8403">
                  <c:v>24</c:v>
                </c:pt>
                <c:pt idx="8404">
                  <c:v>28</c:v>
                </c:pt>
                <c:pt idx="8405">
                  <c:v>25</c:v>
                </c:pt>
                <c:pt idx="8406">
                  <c:v>25</c:v>
                </c:pt>
                <c:pt idx="8407">
                  <c:v>25</c:v>
                </c:pt>
                <c:pt idx="8408">
                  <c:v>25</c:v>
                </c:pt>
                <c:pt idx="8409">
                  <c:v>25</c:v>
                </c:pt>
                <c:pt idx="8410">
                  <c:v>24</c:v>
                </c:pt>
                <c:pt idx="8411">
                  <c:v>25</c:v>
                </c:pt>
                <c:pt idx="8412">
                  <c:v>24</c:v>
                </c:pt>
                <c:pt idx="8413">
                  <c:v>23</c:v>
                </c:pt>
                <c:pt idx="8414">
                  <c:v>24</c:v>
                </c:pt>
                <c:pt idx="8415">
                  <c:v>25</c:v>
                </c:pt>
                <c:pt idx="8416">
                  <c:v>25</c:v>
                </c:pt>
                <c:pt idx="8417">
                  <c:v>25</c:v>
                </c:pt>
                <c:pt idx="8418">
                  <c:v>24</c:v>
                </c:pt>
                <c:pt idx="8419">
                  <c:v>24</c:v>
                </c:pt>
                <c:pt idx="8420">
                  <c:v>24</c:v>
                </c:pt>
                <c:pt idx="8421">
                  <c:v>25</c:v>
                </c:pt>
                <c:pt idx="8422">
                  <c:v>25</c:v>
                </c:pt>
                <c:pt idx="8423">
                  <c:v>25</c:v>
                </c:pt>
                <c:pt idx="8424">
                  <c:v>24</c:v>
                </c:pt>
                <c:pt idx="8425">
                  <c:v>25</c:v>
                </c:pt>
                <c:pt idx="8426">
                  <c:v>24</c:v>
                </c:pt>
                <c:pt idx="8427">
                  <c:v>26</c:v>
                </c:pt>
                <c:pt idx="8428">
                  <c:v>24</c:v>
                </c:pt>
                <c:pt idx="8429">
                  <c:v>23</c:v>
                </c:pt>
                <c:pt idx="8430">
                  <c:v>24</c:v>
                </c:pt>
                <c:pt idx="8431">
                  <c:v>23</c:v>
                </c:pt>
                <c:pt idx="8432">
                  <c:v>26</c:v>
                </c:pt>
                <c:pt idx="8433">
                  <c:v>25</c:v>
                </c:pt>
                <c:pt idx="8434">
                  <c:v>24</c:v>
                </c:pt>
                <c:pt idx="8435">
                  <c:v>24</c:v>
                </c:pt>
                <c:pt idx="8436">
                  <c:v>24</c:v>
                </c:pt>
                <c:pt idx="8437">
                  <c:v>24</c:v>
                </c:pt>
                <c:pt idx="8438">
                  <c:v>25</c:v>
                </c:pt>
                <c:pt idx="8439">
                  <c:v>24</c:v>
                </c:pt>
                <c:pt idx="8440">
                  <c:v>24</c:v>
                </c:pt>
                <c:pt idx="8441">
                  <c:v>24</c:v>
                </c:pt>
                <c:pt idx="8442">
                  <c:v>25</c:v>
                </c:pt>
                <c:pt idx="8443">
                  <c:v>24</c:v>
                </c:pt>
                <c:pt idx="8444">
                  <c:v>25</c:v>
                </c:pt>
                <c:pt idx="8445">
                  <c:v>22</c:v>
                </c:pt>
                <c:pt idx="8446">
                  <c:v>26</c:v>
                </c:pt>
                <c:pt idx="8447">
                  <c:v>24</c:v>
                </c:pt>
                <c:pt idx="8448">
                  <c:v>25</c:v>
                </c:pt>
                <c:pt idx="8449">
                  <c:v>25</c:v>
                </c:pt>
                <c:pt idx="8450">
                  <c:v>24</c:v>
                </c:pt>
                <c:pt idx="8451">
                  <c:v>24</c:v>
                </c:pt>
                <c:pt idx="8452">
                  <c:v>25</c:v>
                </c:pt>
                <c:pt idx="8453">
                  <c:v>25</c:v>
                </c:pt>
                <c:pt idx="8454">
                  <c:v>24</c:v>
                </c:pt>
                <c:pt idx="8455">
                  <c:v>24</c:v>
                </c:pt>
                <c:pt idx="8456">
                  <c:v>24</c:v>
                </c:pt>
                <c:pt idx="8457">
                  <c:v>24</c:v>
                </c:pt>
                <c:pt idx="8458">
                  <c:v>24</c:v>
                </c:pt>
                <c:pt idx="8459">
                  <c:v>25</c:v>
                </c:pt>
                <c:pt idx="8460">
                  <c:v>25</c:v>
                </c:pt>
                <c:pt idx="8461">
                  <c:v>24</c:v>
                </c:pt>
                <c:pt idx="8462">
                  <c:v>24</c:v>
                </c:pt>
                <c:pt idx="8463">
                  <c:v>25</c:v>
                </c:pt>
                <c:pt idx="8464">
                  <c:v>25</c:v>
                </c:pt>
                <c:pt idx="8465">
                  <c:v>24</c:v>
                </c:pt>
                <c:pt idx="8466">
                  <c:v>24</c:v>
                </c:pt>
                <c:pt idx="8467">
                  <c:v>27</c:v>
                </c:pt>
                <c:pt idx="8468">
                  <c:v>25</c:v>
                </c:pt>
                <c:pt idx="8469">
                  <c:v>23</c:v>
                </c:pt>
                <c:pt idx="8470">
                  <c:v>24</c:v>
                </c:pt>
                <c:pt idx="8471">
                  <c:v>25</c:v>
                </c:pt>
                <c:pt idx="8472">
                  <c:v>25</c:v>
                </c:pt>
                <c:pt idx="8473">
                  <c:v>25</c:v>
                </c:pt>
                <c:pt idx="8474">
                  <c:v>26</c:v>
                </c:pt>
                <c:pt idx="8475">
                  <c:v>24</c:v>
                </c:pt>
                <c:pt idx="8476">
                  <c:v>25</c:v>
                </c:pt>
                <c:pt idx="8477">
                  <c:v>23</c:v>
                </c:pt>
                <c:pt idx="8478">
                  <c:v>25</c:v>
                </c:pt>
                <c:pt idx="8479">
                  <c:v>25</c:v>
                </c:pt>
                <c:pt idx="8480">
                  <c:v>24</c:v>
                </c:pt>
                <c:pt idx="8481">
                  <c:v>24</c:v>
                </c:pt>
                <c:pt idx="8482">
                  <c:v>24</c:v>
                </c:pt>
                <c:pt idx="8483">
                  <c:v>24</c:v>
                </c:pt>
                <c:pt idx="8484">
                  <c:v>25</c:v>
                </c:pt>
                <c:pt idx="8485">
                  <c:v>25</c:v>
                </c:pt>
                <c:pt idx="8486">
                  <c:v>25</c:v>
                </c:pt>
                <c:pt idx="8487">
                  <c:v>24</c:v>
                </c:pt>
                <c:pt idx="8488">
                  <c:v>25</c:v>
                </c:pt>
                <c:pt idx="8489">
                  <c:v>24</c:v>
                </c:pt>
                <c:pt idx="8490">
                  <c:v>25</c:v>
                </c:pt>
                <c:pt idx="8491">
                  <c:v>24</c:v>
                </c:pt>
                <c:pt idx="8492">
                  <c:v>22</c:v>
                </c:pt>
                <c:pt idx="8493">
                  <c:v>24</c:v>
                </c:pt>
                <c:pt idx="8494">
                  <c:v>26</c:v>
                </c:pt>
                <c:pt idx="8495">
                  <c:v>25</c:v>
                </c:pt>
                <c:pt idx="8496">
                  <c:v>24</c:v>
                </c:pt>
                <c:pt idx="8497">
                  <c:v>24</c:v>
                </c:pt>
                <c:pt idx="8498">
                  <c:v>24</c:v>
                </c:pt>
                <c:pt idx="8499">
                  <c:v>24</c:v>
                </c:pt>
                <c:pt idx="8500">
                  <c:v>24</c:v>
                </c:pt>
                <c:pt idx="8501">
                  <c:v>27</c:v>
                </c:pt>
                <c:pt idx="8502">
                  <c:v>24</c:v>
                </c:pt>
                <c:pt idx="8503">
                  <c:v>27</c:v>
                </c:pt>
                <c:pt idx="8504">
                  <c:v>26</c:v>
                </c:pt>
                <c:pt idx="8505">
                  <c:v>24</c:v>
                </c:pt>
                <c:pt idx="8506">
                  <c:v>24</c:v>
                </c:pt>
                <c:pt idx="8507">
                  <c:v>25</c:v>
                </c:pt>
                <c:pt idx="8508">
                  <c:v>23</c:v>
                </c:pt>
                <c:pt idx="8509">
                  <c:v>24</c:v>
                </c:pt>
                <c:pt idx="8510">
                  <c:v>25</c:v>
                </c:pt>
                <c:pt idx="8511">
                  <c:v>25</c:v>
                </c:pt>
                <c:pt idx="8512">
                  <c:v>24</c:v>
                </c:pt>
                <c:pt idx="8513">
                  <c:v>24</c:v>
                </c:pt>
                <c:pt idx="8514">
                  <c:v>29</c:v>
                </c:pt>
                <c:pt idx="8515">
                  <c:v>25</c:v>
                </c:pt>
                <c:pt idx="8516">
                  <c:v>24</c:v>
                </c:pt>
                <c:pt idx="8517">
                  <c:v>26</c:v>
                </c:pt>
                <c:pt idx="8518">
                  <c:v>23</c:v>
                </c:pt>
                <c:pt idx="8519">
                  <c:v>27</c:v>
                </c:pt>
                <c:pt idx="8520">
                  <c:v>25</c:v>
                </c:pt>
                <c:pt idx="8521">
                  <c:v>27</c:v>
                </c:pt>
                <c:pt idx="8522">
                  <c:v>26</c:v>
                </c:pt>
                <c:pt idx="8523">
                  <c:v>25</c:v>
                </c:pt>
                <c:pt idx="8524">
                  <c:v>24</c:v>
                </c:pt>
                <c:pt idx="8525">
                  <c:v>23</c:v>
                </c:pt>
                <c:pt idx="8526">
                  <c:v>26</c:v>
                </c:pt>
                <c:pt idx="8527">
                  <c:v>24</c:v>
                </c:pt>
                <c:pt idx="8528">
                  <c:v>24</c:v>
                </c:pt>
                <c:pt idx="8529">
                  <c:v>25</c:v>
                </c:pt>
                <c:pt idx="8530">
                  <c:v>25</c:v>
                </c:pt>
                <c:pt idx="8531">
                  <c:v>24</c:v>
                </c:pt>
                <c:pt idx="8532">
                  <c:v>25</c:v>
                </c:pt>
                <c:pt idx="8533">
                  <c:v>24</c:v>
                </c:pt>
                <c:pt idx="8534">
                  <c:v>24</c:v>
                </c:pt>
                <c:pt idx="8535">
                  <c:v>24</c:v>
                </c:pt>
                <c:pt idx="8536">
                  <c:v>21</c:v>
                </c:pt>
                <c:pt idx="8537">
                  <c:v>24</c:v>
                </c:pt>
                <c:pt idx="8538">
                  <c:v>25</c:v>
                </c:pt>
                <c:pt idx="8539">
                  <c:v>24</c:v>
                </c:pt>
                <c:pt idx="8540">
                  <c:v>26</c:v>
                </c:pt>
                <c:pt idx="8541">
                  <c:v>24</c:v>
                </c:pt>
                <c:pt idx="8542">
                  <c:v>25</c:v>
                </c:pt>
                <c:pt idx="8543">
                  <c:v>24</c:v>
                </c:pt>
                <c:pt idx="8544">
                  <c:v>26</c:v>
                </c:pt>
                <c:pt idx="8545">
                  <c:v>24</c:v>
                </c:pt>
                <c:pt idx="8546">
                  <c:v>40</c:v>
                </c:pt>
                <c:pt idx="8547">
                  <c:v>28</c:v>
                </c:pt>
                <c:pt idx="8548">
                  <c:v>22</c:v>
                </c:pt>
                <c:pt idx="8549">
                  <c:v>24</c:v>
                </c:pt>
                <c:pt idx="8550">
                  <c:v>26</c:v>
                </c:pt>
                <c:pt idx="8551">
                  <c:v>25</c:v>
                </c:pt>
                <c:pt idx="8552">
                  <c:v>25</c:v>
                </c:pt>
                <c:pt idx="8553">
                  <c:v>24</c:v>
                </c:pt>
                <c:pt idx="8554">
                  <c:v>24</c:v>
                </c:pt>
                <c:pt idx="8555">
                  <c:v>25</c:v>
                </c:pt>
                <c:pt idx="8556">
                  <c:v>25</c:v>
                </c:pt>
                <c:pt idx="8557">
                  <c:v>24</c:v>
                </c:pt>
                <c:pt idx="8558">
                  <c:v>26</c:v>
                </c:pt>
                <c:pt idx="8559">
                  <c:v>25</c:v>
                </c:pt>
                <c:pt idx="8560">
                  <c:v>24</c:v>
                </c:pt>
                <c:pt idx="8561">
                  <c:v>27</c:v>
                </c:pt>
                <c:pt idx="8562">
                  <c:v>24</c:v>
                </c:pt>
                <c:pt idx="8563">
                  <c:v>28</c:v>
                </c:pt>
                <c:pt idx="8564">
                  <c:v>24</c:v>
                </c:pt>
                <c:pt idx="8565">
                  <c:v>24</c:v>
                </c:pt>
                <c:pt idx="8566">
                  <c:v>26</c:v>
                </c:pt>
                <c:pt idx="8567">
                  <c:v>25</c:v>
                </c:pt>
                <c:pt idx="8568">
                  <c:v>25</c:v>
                </c:pt>
                <c:pt idx="8569">
                  <c:v>27</c:v>
                </c:pt>
                <c:pt idx="8570">
                  <c:v>25</c:v>
                </c:pt>
                <c:pt idx="8571">
                  <c:v>25</c:v>
                </c:pt>
                <c:pt idx="8572">
                  <c:v>25</c:v>
                </c:pt>
                <c:pt idx="8573">
                  <c:v>24</c:v>
                </c:pt>
                <c:pt idx="8574">
                  <c:v>24</c:v>
                </c:pt>
                <c:pt idx="8575">
                  <c:v>24</c:v>
                </c:pt>
                <c:pt idx="8576">
                  <c:v>25</c:v>
                </c:pt>
                <c:pt idx="8577">
                  <c:v>24</c:v>
                </c:pt>
                <c:pt idx="8578">
                  <c:v>26</c:v>
                </c:pt>
                <c:pt idx="8579">
                  <c:v>24</c:v>
                </c:pt>
                <c:pt idx="8580">
                  <c:v>26</c:v>
                </c:pt>
                <c:pt idx="8581">
                  <c:v>23</c:v>
                </c:pt>
                <c:pt idx="8582">
                  <c:v>25</c:v>
                </c:pt>
                <c:pt idx="8583">
                  <c:v>25</c:v>
                </c:pt>
                <c:pt idx="8584">
                  <c:v>26</c:v>
                </c:pt>
                <c:pt idx="8585">
                  <c:v>24</c:v>
                </c:pt>
                <c:pt idx="8586">
                  <c:v>25</c:v>
                </c:pt>
                <c:pt idx="8587">
                  <c:v>25</c:v>
                </c:pt>
                <c:pt idx="8588">
                  <c:v>25</c:v>
                </c:pt>
                <c:pt idx="8589">
                  <c:v>24</c:v>
                </c:pt>
                <c:pt idx="8590">
                  <c:v>25</c:v>
                </c:pt>
                <c:pt idx="8591">
                  <c:v>25</c:v>
                </c:pt>
                <c:pt idx="8592">
                  <c:v>24</c:v>
                </c:pt>
                <c:pt idx="8593">
                  <c:v>25</c:v>
                </c:pt>
                <c:pt idx="8594">
                  <c:v>25</c:v>
                </c:pt>
                <c:pt idx="8595">
                  <c:v>24</c:v>
                </c:pt>
                <c:pt idx="8596">
                  <c:v>25</c:v>
                </c:pt>
                <c:pt idx="8597">
                  <c:v>25</c:v>
                </c:pt>
                <c:pt idx="8598">
                  <c:v>25</c:v>
                </c:pt>
                <c:pt idx="8599">
                  <c:v>25</c:v>
                </c:pt>
                <c:pt idx="8600">
                  <c:v>20</c:v>
                </c:pt>
                <c:pt idx="8601">
                  <c:v>26</c:v>
                </c:pt>
                <c:pt idx="8602">
                  <c:v>25</c:v>
                </c:pt>
                <c:pt idx="8603">
                  <c:v>24</c:v>
                </c:pt>
                <c:pt idx="8604">
                  <c:v>24</c:v>
                </c:pt>
                <c:pt idx="8605">
                  <c:v>25</c:v>
                </c:pt>
                <c:pt idx="8606">
                  <c:v>24</c:v>
                </c:pt>
                <c:pt idx="8607">
                  <c:v>25</c:v>
                </c:pt>
                <c:pt idx="8608">
                  <c:v>25</c:v>
                </c:pt>
                <c:pt idx="8609">
                  <c:v>26</c:v>
                </c:pt>
                <c:pt idx="8610">
                  <c:v>25</c:v>
                </c:pt>
                <c:pt idx="8611">
                  <c:v>26</c:v>
                </c:pt>
                <c:pt idx="8612">
                  <c:v>26</c:v>
                </c:pt>
                <c:pt idx="8613">
                  <c:v>24</c:v>
                </c:pt>
                <c:pt idx="8614">
                  <c:v>19</c:v>
                </c:pt>
                <c:pt idx="8615">
                  <c:v>25</c:v>
                </c:pt>
                <c:pt idx="8616">
                  <c:v>25</c:v>
                </c:pt>
                <c:pt idx="8617">
                  <c:v>24</c:v>
                </c:pt>
                <c:pt idx="8618">
                  <c:v>24</c:v>
                </c:pt>
                <c:pt idx="8619">
                  <c:v>25</c:v>
                </c:pt>
                <c:pt idx="8620">
                  <c:v>27</c:v>
                </c:pt>
                <c:pt idx="8621">
                  <c:v>25</c:v>
                </c:pt>
                <c:pt idx="8622">
                  <c:v>25</c:v>
                </c:pt>
                <c:pt idx="8623">
                  <c:v>28</c:v>
                </c:pt>
                <c:pt idx="8624">
                  <c:v>24</c:v>
                </c:pt>
                <c:pt idx="8625">
                  <c:v>24</c:v>
                </c:pt>
                <c:pt idx="8626">
                  <c:v>25</c:v>
                </c:pt>
                <c:pt idx="8627">
                  <c:v>24</c:v>
                </c:pt>
                <c:pt idx="8628">
                  <c:v>20</c:v>
                </c:pt>
                <c:pt idx="8629">
                  <c:v>24</c:v>
                </c:pt>
                <c:pt idx="8630">
                  <c:v>24</c:v>
                </c:pt>
                <c:pt idx="8631">
                  <c:v>25</c:v>
                </c:pt>
                <c:pt idx="8632">
                  <c:v>18</c:v>
                </c:pt>
                <c:pt idx="8633">
                  <c:v>25</c:v>
                </c:pt>
                <c:pt idx="8634">
                  <c:v>25</c:v>
                </c:pt>
                <c:pt idx="8635">
                  <c:v>24</c:v>
                </c:pt>
                <c:pt idx="8636">
                  <c:v>29</c:v>
                </c:pt>
                <c:pt idx="8637">
                  <c:v>24</c:v>
                </c:pt>
                <c:pt idx="8638">
                  <c:v>25</c:v>
                </c:pt>
                <c:pt idx="8639">
                  <c:v>24</c:v>
                </c:pt>
                <c:pt idx="8640">
                  <c:v>25</c:v>
                </c:pt>
                <c:pt idx="8641">
                  <c:v>24</c:v>
                </c:pt>
                <c:pt idx="8642">
                  <c:v>25</c:v>
                </c:pt>
                <c:pt idx="8643">
                  <c:v>23</c:v>
                </c:pt>
                <c:pt idx="8644">
                  <c:v>25</c:v>
                </c:pt>
                <c:pt idx="8645">
                  <c:v>25</c:v>
                </c:pt>
                <c:pt idx="8646">
                  <c:v>24</c:v>
                </c:pt>
                <c:pt idx="8647">
                  <c:v>24</c:v>
                </c:pt>
                <c:pt idx="8648">
                  <c:v>23</c:v>
                </c:pt>
                <c:pt idx="8649">
                  <c:v>22</c:v>
                </c:pt>
                <c:pt idx="8650">
                  <c:v>23</c:v>
                </c:pt>
                <c:pt idx="8651">
                  <c:v>22</c:v>
                </c:pt>
                <c:pt idx="8652">
                  <c:v>26</c:v>
                </c:pt>
                <c:pt idx="8653">
                  <c:v>26</c:v>
                </c:pt>
                <c:pt idx="8654">
                  <c:v>25</c:v>
                </c:pt>
                <c:pt idx="8655">
                  <c:v>26</c:v>
                </c:pt>
                <c:pt idx="8656">
                  <c:v>24</c:v>
                </c:pt>
                <c:pt idx="8657">
                  <c:v>26</c:v>
                </c:pt>
                <c:pt idx="8658">
                  <c:v>24</c:v>
                </c:pt>
                <c:pt idx="8659">
                  <c:v>24</c:v>
                </c:pt>
                <c:pt idx="8660">
                  <c:v>24</c:v>
                </c:pt>
                <c:pt idx="8661">
                  <c:v>25</c:v>
                </c:pt>
                <c:pt idx="8662">
                  <c:v>26</c:v>
                </c:pt>
                <c:pt idx="8663">
                  <c:v>27</c:v>
                </c:pt>
                <c:pt idx="8664">
                  <c:v>25</c:v>
                </c:pt>
                <c:pt idx="8665">
                  <c:v>24</c:v>
                </c:pt>
                <c:pt idx="8666">
                  <c:v>24</c:v>
                </c:pt>
                <c:pt idx="8667">
                  <c:v>25</c:v>
                </c:pt>
                <c:pt idx="8668">
                  <c:v>23</c:v>
                </c:pt>
                <c:pt idx="8669">
                  <c:v>24</c:v>
                </c:pt>
                <c:pt idx="8670">
                  <c:v>25</c:v>
                </c:pt>
                <c:pt idx="8671">
                  <c:v>27</c:v>
                </c:pt>
                <c:pt idx="8672">
                  <c:v>26</c:v>
                </c:pt>
                <c:pt idx="8673">
                  <c:v>23</c:v>
                </c:pt>
                <c:pt idx="8674">
                  <c:v>26</c:v>
                </c:pt>
                <c:pt idx="8675">
                  <c:v>24</c:v>
                </c:pt>
                <c:pt idx="8676">
                  <c:v>27</c:v>
                </c:pt>
                <c:pt idx="8677">
                  <c:v>24</c:v>
                </c:pt>
                <c:pt idx="8678">
                  <c:v>24</c:v>
                </c:pt>
                <c:pt idx="8679">
                  <c:v>25</c:v>
                </c:pt>
                <c:pt idx="8680">
                  <c:v>24</c:v>
                </c:pt>
                <c:pt idx="8681">
                  <c:v>24</c:v>
                </c:pt>
                <c:pt idx="8682">
                  <c:v>24</c:v>
                </c:pt>
                <c:pt idx="8683">
                  <c:v>24</c:v>
                </c:pt>
                <c:pt idx="8684">
                  <c:v>26</c:v>
                </c:pt>
                <c:pt idx="8685">
                  <c:v>24</c:v>
                </c:pt>
                <c:pt idx="8686">
                  <c:v>23</c:v>
                </c:pt>
                <c:pt idx="8687">
                  <c:v>25</c:v>
                </c:pt>
                <c:pt idx="8688">
                  <c:v>24</c:v>
                </c:pt>
                <c:pt idx="8689">
                  <c:v>21</c:v>
                </c:pt>
                <c:pt idx="8690">
                  <c:v>24</c:v>
                </c:pt>
                <c:pt idx="8691">
                  <c:v>25</c:v>
                </c:pt>
                <c:pt idx="8692">
                  <c:v>23</c:v>
                </c:pt>
                <c:pt idx="8693">
                  <c:v>25</c:v>
                </c:pt>
                <c:pt idx="8694">
                  <c:v>22</c:v>
                </c:pt>
                <c:pt idx="8695">
                  <c:v>25</c:v>
                </c:pt>
                <c:pt idx="8696">
                  <c:v>25</c:v>
                </c:pt>
                <c:pt idx="8697">
                  <c:v>25</c:v>
                </c:pt>
                <c:pt idx="8698">
                  <c:v>24</c:v>
                </c:pt>
                <c:pt idx="8699">
                  <c:v>25</c:v>
                </c:pt>
                <c:pt idx="8700">
                  <c:v>25</c:v>
                </c:pt>
                <c:pt idx="8701">
                  <c:v>27</c:v>
                </c:pt>
                <c:pt idx="8702">
                  <c:v>29</c:v>
                </c:pt>
                <c:pt idx="8703">
                  <c:v>26</c:v>
                </c:pt>
                <c:pt idx="8704">
                  <c:v>24</c:v>
                </c:pt>
                <c:pt idx="8705">
                  <c:v>25</c:v>
                </c:pt>
                <c:pt idx="8706">
                  <c:v>25</c:v>
                </c:pt>
                <c:pt idx="8707">
                  <c:v>28</c:v>
                </c:pt>
                <c:pt idx="8708">
                  <c:v>25</c:v>
                </c:pt>
                <c:pt idx="8709">
                  <c:v>25</c:v>
                </c:pt>
                <c:pt idx="8710">
                  <c:v>26</c:v>
                </c:pt>
                <c:pt idx="8711">
                  <c:v>28</c:v>
                </c:pt>
                <c:pt idx="8712">
                  <c:v>24</c:v>
                </c:pt>
                <c:pt idx="8713">
                  <c:v>24</c:v>
                </c:pt>
                <c:pt idx="8714">
                  <c:v>20</c:v>
                </c:pt>
                <c:pt idx="8715">
                  <c:v>22</c:v>
                </c:pt>
                <c:pt idx="8716">
                  <c:v>28</c:v>
                </c:pt>
                <c:pt idx="8717">
                  <c:v>24</c:v>
                </c:pt>
                <c:pt idx="8718">
                  <c:v>24</c:v>
                </c:pt>
                <c:pt idx="8719">
                  <c:v>23</c:v>
                </c:pt>
                <c:pt idx="8720">
                  <c:v>27</c:v>
                </c:pt>
                <c:pt idx="8721">
                  <c:v>25</c:v>
                </c:pt>
                <c:pt idx="8722">
                  <c:v>26</c:v>
                </c:pt>
                <c:pt idx="8723">
                  <c:v>24</c:v>
                </c:pt>
                <c:pt idx="8724">
                  <c:v>26</c:v>
                </c:pt>
                <c:pt idx="8725">
                  <c:v>26</c:v>
                </c:pt>
                <c:pt idx="8726">
                  <c:v>24</c:v>
                </c:pt>
                <c:pt idx="8727">
                  <c:v>25</c:v>
                </c:pt>
                <c:pt idx="8728">
                  <c:v>25</c:v>
                </c:pt>
                <c:pt idx="8729">
                  <c:v>24</c:v>
                </c:pt>
                <c:pt idx="8730">
                  <c:v>25</c:v>
                </c:pt>
                <c:pt idx="8731">
                  <c:v>27</c:v>
                </c:pt>
                <c:pt idx="8732">
                  <c:v>23</c:v>
                </c:pt>
                <c:pt idx="8733">
                  <c:v>25</c:v>
                </c:pt>
                <c:pt idx="8734">
                  <c:v>26</c:v>
                </c:pt>
                <c:pt idx="8735">
                  <c:v>26</c:v>
                </c:pt>
                <c:pt idx="8736">
                  <c:v>25</c:v>
                </c:pt>
                <c:pt idx="8737">
                  <c:v>24</c:v>
                </c:pt>
                <c:pt idx="8738">
                  <c:v>25</c:v>
                </c:pt>
                <c:pt idx="8739">
                  <c:v>24</c:v>
                </c:pt>
                <c:pt idx="8740">
                  <c:v>25</c:v>
                </c:pt>
                <c:pt idx="8741">
                  <c:v>24</c:v>
                </c:pt>
                <c:pt idx="8742">
                  <c:v>27</c:v>
                </c:pt>
                <c:pt idx="8743">
                  <c:v>25</c:v>
                </c:pt>
                <c:pt idx="8744">
                  <c:v>25</c:v>
                </c:pt>
                <c:pt idx="8745">
                  <c:v>25</c:v>
                </c:pt>
                <c:pt idx="8746">
                  <c:v>25</c:v>
                </c:pt>
                <c:pt idx="8747">
                  <c:v>25</c:v>
                </c:pt>
                <c:pt idx="8748">
                  <c:v>24</c:v>
                </c:pt>
                <c:pt idx="8749">
                  <c:v>25</c:v>
                </c:pt>
                <c:pt idx="8750">
                  <c:v>25</c:v>
                </c:pt>
                <c:pt idx="8751">
                  <c:v>24</c:v>
                </c:pt>
                <c:pt idx="8752">
                  <c:v>25</c:v>
                </c:pt>
                <c:pt idx="8753">
                  <c:v>25</c:v>
                </c:pt>
                <c:pt idx="8754">
                  <c:v>24</c:v>
                </c:pt>
                <c:pt idx="8755">
                  <c:v>27</c:v>
                </c:pt>
                <c:pt idx="8756">
                  <c:v>23</c:v>
                </c:pt>
                <c:pt idx="8757">
                  <c:v>26</c:v>
                </c:pt>
                <c:pt idx="8758">
                  <c:v>24</c:v>
                </c:pt>
                <c:pt idx="8759">
                  <c:v>24</c:v>
                </c:pt>
                <c:pt idx="8760">
                  <c:v>25</c:v>
                </c:pt>
                <c:pt idx="8761">
                  <c:v>24</c:v>
                </c:pt>
                <c:pt idx="8762">
                  <c:v>24</c:v>
                </c:pt>
                <c:pt idx="8763">
                  <c:v>24</c:v>
                </c:pt>
                <c:pt idx="8764">
                  <c:v>24</c:v>
                </c:pt>
                <c:pt idx="8765">
                  <c:v>24</c:v>
                </c:pt>
                <c:pt idx="8766">
                  <c:v>25</c:v>
                </c:pt>
                <c:pt idx="8767">
                  <c:v>24</c:v>
                </c:pt>
                <c:pt idx="8768">
                  <c:v>25</c:v>
                </c:pt>
                <c:pt idx="8769">
                  <c:v>24</c:v>
                </c:pt>
                <c:pt idx="8770">
                  <c:v>25</c:v>
                </c:pt>
                <c:pt idx="8771">
                  <c:v>24</c:v>
                </c:pt>
                <c:pt idx="8772">
                  <c:v>23</c:v>
                </c:pt>
                <c:pt idx="8773">
                  <c:v>26</c:v>
                </c:pt>
                <c:pt idx="8774">
                  <c:v>25</c:v>
                </c:pt>
                <c:pt idx="8775">
                  <c:v>23</c:v>
                </c:pt>
                <c:pt idx="8776">
                  <c:v>25</c:v>
                </c:pt>
                <c:pt idx="8777">
                  <c:v>24</c:v>
                </c:pt>
                <c:pt idx="8778">
                  <c:v>24</c:v>
                </c:pt>
                <c:pt idx="8779">
                  <c:v>23</c:v>
                </c:pt>
                <c:pt idx="8780">
                  <c:v>24</c:v>
                </c:pt>
                <c:pt idx="8781">
                  <c:v>24</c:v>
                </c:pt>
                <c:pt idx="8782">
                  <c:v>24</c:v>
                </c:pt>
                <c:pt idx="8783">
                  <c:v>24</c:v>
                </c:pt>
                <c:pt idx="8784">
                  <c:v>25</c:v>
                </c:pt>
                <c:pt idx="8785">
                  <c:v>25</c:v>
                </c:pt>
                <c:pt idx="8786">
                  <c:v>24</c:v>
                </c:pt>
                <c:pt idx="8787">
                  <c:v>24</c:v>
                </c:pt>
                <c:pt idx="8788">
                  <c:v>24</c:v>
                </c:pt>
                <c:pt idx="8789">
                  <c:v>24</c:v>
                </c:pt>
                <c:pt idx="8790">
                  <c:v>25</c:v>
                </c:pt>
                <c:pt idx="8791">
                  <c:v>17</c:v>
                </c:pt>
                <c:pt idx="8792">
                  <c:v>22</c:v>
                </c:pt>
                <c:pt idx="8793">
                  <c:v>24</c:v>
                </c:pt>
                <c:pt idx="8794">
                  <c:v>23</c:v>
                </c:pt>
                <c:pt idx="8795">
                  <c:v>23</c:v>
                </c:pt>
                <c:pt idx="8796">
                  <c:v>23</c:v>
                </c:pt>
                <c:pt idx="8797">
                  <c:v>25</c:v>
                </c:pt>
                <c:pt idx="8798">
                  <c:v>22</c:v>
                </c:pt>
                <c:pt idx="8799">
                  <c:v>24</c:v>
                </c:pt>
                <c:pt idx="8800">
                  <c:v>23</c:v>
                </c:pt>
                <c:pt idx="8801">
                  <c:v>21</c:v>
                </c:pt>
                <c:pt idx="8802">
                  <c:v>27</c:v>
                </c:pt>
                <c:pt idx="8803">
                  <c:v>24</c:v>
                </c:pt>
                <c:pt idx="8804">
                  <c:v>26</c:v>
                </c:pt>
                <c:pt idx="8805">
                  <c:v>24</c:v>
                </c:pt>
                <c:pt idx="8806">
                  <c:v>23</c:v>
                </c:pt>
                <c:pt idx="8807">
                  <c:v>21</c:v>
                </c:pt>
                <c:pt idx="8808">
                  <c:v>25</c:v>
                </c:pt>
                <c:pt idx="8809">
                  <c:v>24</c:v>
                </c:pt>
                <c:pt idx="8810">
                  <c:v>24</c:v>
                </c:pt>
                <c:pt idx="8811">
                  <c:v>19</c:v>
                </c:pt>
                <c:pt idx="8812">
                  <c:v>27</c:v>
                </c:pt>
                <c:pt idx="8813">
                  <c:v>21</c:v>
                </c:pt>
                <c:pt idx="8814">
                  <c:v>25</c:v>
                </c:pt>
                <c:pt idx="8815">
                  <c:v>25</c:v>
                </c:pt>
                <c:pt idx="8816">
                  <c:v>28</c:v>
                </c:pt>
                <c:pt idx="8817">
                  <c:v>25</c:v>
                </c:pt>
                <c:pt idx="8818">
                  <c:v>26</c:v>
                </c:pt>
                <c:pt idx="8819">
                  <c:v>24</c:v>
                </c:pt>
                <c:pt idx="8820">
                  <c:v>26</c:v>
                </c:pt>
                <c:pt idx="8821">
                  <c:v>26</c:v>
                </c:pt>
                <c:pt idx="8822">
                  <c:v>23</c:v>
                </c:pt>
                <c:pt idx="8823">
                  <c:v>24</c:v>
                </c:pt>
                <c:pt idx="8824">
                  <c:v>26</c:v>
                </c:pt>
                <c:pt idx="8825">
                  <c:v>26</c:v>
                </c:pt>
                <c:pt idx="8826">
                  <c:v>23</c:v>
                </c:pt>
                <c:pt idx="8827">
                  <c:v>24</c:v>
                </c:pt>
                <c:pt idx="8828">
                  <c:v>23</c:v>
                </c:pt>
                <c:pt idx="8829">
                  <c:v>25</c:v>
                </c:pt>
                <c:pt idx="8830">
                  <c:v>23</c:v>
                </c:pt>
                <c:pt idx="8831">
                  <c:v>25</c:v>
                </c:pt>
                <c:pt idx="8832">
                  <c:v>23</c:v>
                </c:pt>
                <c:pt idx="8833">
                  <c:v>25</c:v>
                </c:pt>
                <c:pt idx="8834">
                  <c:v>25</c:v>
                </c:pt>
                <c:pt idx="8835">
                  <c:v>26</c:v>
                </c:pt>
                <c:pt idx="8836">
                  <c:v>24</c:v>
                </c:pt>
                <c:pt idx="8837">
                  <c:v>23</c:v>
                </c:pt>
                <c:pt idx="8838">
                  <c:v>24</c:v>
                </c:pt>
                <c:pt idx="8839">
                  <c:v>25</c:v>
                </c:pt>
                <c:pt idx="8840">
                  <c:v>24</c:v>
                </c:pt>
                <c:pt idx="8841">
                  <c:v>23</c:v>
                </c:pt>
                <c:pt idx="8842">
                  <c:v>24</c:v>
                </c:pt>
                <c:pt idx="8843">
                  <c:v>24</c:v>
                </c:pt>
                <c:pt idx="8844">
                  <c:v>24</c:v>
                </c:pt>
                <c:pt idx="8845">
                  <c:v>25</c:v>
                </c:pt>
                <c:pt idx="8846">
                  <c:v>25</c:v>
                </c:pt>
                <c:pt idx="8847">
                  <c:v>25</c:v>
                </c:pt>
                <c:pt idx="8848">
                  <c:v>24</c:v>
                </c:pt>
                <c:pt idx="8849">
                  <c:v>25</c:v>
                </c:pt>
                <c:pt idx="8850">
                  <c:v>25</c:v>
                </c:pt>
                <c:pt idx="8851">
                  <c:v>25</c:v>
                </c:pt>
                <c:pt idx="8852">
                  <c:v>24</c:v>
                </c:pt>
                <c:pt idx="8853">
                  <c:v>24</c:v>
                </c:pt>
                <c:pt idx="8854">
                  <c:v>24</c:v>
                </c:pt>
                <c:pt idx="8855">
                  <c:v>23</c:v>
                </c:pt>
                <c:pt idx="8856">
                  <c:v>24</c:v>
                </c:pt>
                <c:pt idx="8857">
                  <c:v>25</c:v>
                </c:pt>
                <c:pt idx="8858">
                  <c:v>24</c:v>
                </c:pt>
                <c:pt idx="8859">
                  <c:v>25</c:v>
                </c:pt>
                <c:pt idx="8860">
                  <c:v>25</c:v>
                </c:pt>
                <c:pt idx="8861">
                  <c:v>24</c:v>
                </c:pt>
                <c:pt idx="8862">
                  <c:v>25</c:v>
                </c:pt>
                <c:pt idx="8863">
                  <c:v>23</c:v>
                </c:pt>
                <c:pt idx="8864">
                  <c:v>25</c:v>
                </c:pt>
                <c:pt idx="8865">
                  <c:v>24</c:v>
                </c:pt>
                <c:pt idx="8866">
                  <c:v>26</c:v>
                </c:pt>
                <c:pt idx="8867">
                  <c:v>24</c:v>
                </c:pt>
                <c:pt idx="8868">
                  <c:v>24</c:v>
                </c:pt>
                <c:pt idx="8869">
                  <c:v>24</c:v>
                </c:pt>
                <c:pt idx="8870">
                  <c:v>24</c:v>
                </c:pt>
                <c:pt idx="8871">
                  <c:v>22</c:v>
                </c:pt>
                <c:pt idx="8872">
                  <c:v>24</c:v>
                </c:pt>
                <c:pt idx="8873">
                  <c:v>24</c:v>
                </c:pt>
                <c:pt idx="8874">
                  <c:v>25</c:v>
                </c:pt>
                <c:pt idx="8875">
                  <c:v>24</c:v>
                </c:pt>
                <c:pt idx="8876">
                  <c:v>27</c:v>
                </c:pt>
                <c:pt idx="8877">
                  <c:v>27</c:v>
                </c:pt>
                <c:pt idx="8878">
                  <c:v>24</c:v>
                </c:pt>
                <c:pt idx="8879">
                  <c:v>24</c:v>
                </c:pt>
                <c:pt idx="8880">
                  <c:v>25</c:v>
                </c:pt>
                <c:pt idx="8881">
                  <c:v>25</c:v>
                </c:pt>
                <c:pt idx="8882">
                  <c:v>24</c:v>
                </c:pt>
                <c:pt idx="8883">
                  <c:v>24</c:v>
                </c:pt>
                <c:pt idx="8884">
                  <c:v>23</c:v>
                </c:pt>
                <c:pt idx="8885">
                  <c:v>25</c:v>
                </c:pt>
                <c:pt idx="8886">
                  <c:v>23</c:v>
                </c:pt>
                <c:pt idx="8887">
                  <c:v>24</c:v>
                </c:pt>
                <c:pt idx="8888">
                  <c:v>24</c:v>
                </c:pt>
                <c:pt idx="8889">
                  <c:v>24</c:v>
                </c:pt>
                <c:pt idx="8890">
                  <c:v>24</c:v>
                </c:pt>
                <c:pt idx="8891">
                  <c:v>24</c:v>
                </c:pt>
                <c:pt idx="8892">
                  <c:v>24</c:v>
                </c:pt>
                <c:pt idx="8893">
                  <c:v>24</c:v>
                </c:pt>
                <c:pt idx="8894">
                  <c:v>24</c:v>
                </c:pt>
                <c:pt idx="8895">
                  <c:v>24</c:v>
                </c:pt>
                <c:pt idx="8896">
                  <c:v>24</c:v>
                </c:pt>
                <c:pt idx="8897">
                  <c:v>24</c:v>
                </c:pt>
                <c:pt idx="8898">
                  <c:v>24</c:v>
                </c:pt>
                <c:pt idx="8899">
                  <c:v>24</c:v>
                </c:pt>
                <c:pt idx="8900">
                  <c:v>24</c:v>
                </c:pt>
                <c:pt idx="8901">
                  <c:v>24</c:v>
                </c:pt>
                <c:pt idx="8902">
                  <c:v>24</c:v>
                </c:pt>
                <c:pt idx="8903">
                  <c:v>24</c:v>
                </c:pt>
                <c:pt idx="8904">
                  <c:v>25</c:v>
                </c:pt>
                <c:pt idx="8905">
                  <c:v>25</c:v>
                </c:pt>
                <c:pt idx="8906">
                  <c:v>24</c:v>
                </c:pt>
                <c:pt idx="8907">
                  <c:v>24</c:v>
                </c:pt>
                <c:pt idx="8908">
                  <c:v>24</c:v>
                </c:pt>
                <c:pt idx="8909">
                  <c:v>23</c:v>
                </c:pt>
                <c:pt idx="8910">
                  <c:v>24</c:v>
                </c:pt>
                <c:pt idx="8911">
                  <c:v>23</c:v>
                </c:pt>
                <c:pt idx="8912">
                  <c:v>24</c:v>
                </c:pt>
                <c:pt idx="8913">
                  <c:v>25</c:v>
                </c:pt>
                <c:pt idx="8914">
                  <c:v>26</c:v>
                </c:pt>
                <c:pt idx="8915">
                  <c:v>24</c:v>
                </c:pt>
                <c:pt idx="8916">
                  <c:v>24</c:v>
                </c:pt>
                <c:pt idx="8917">
                  <c:v>24</c:v>
                </c:pt>
                <c:pt idx="8918">
                  <c:v>24</c:v>
                </c:pt>
                <c:pt idx="8919">
                  <c:v>23</c:v>
                </c:pt>
                <c:pt idx="8920">
                  <c:v>24</c:v>
                </c:pt>
                <c:pt idx="8921">
                  <c:v>25</c:v>
                </c:pt>
                <c:pt idx="8922">
                  <c:v>23</c:v>
                </c:pt>
                <c:pt idx="8923">
                  <c:v>24</c:v>
                </c:pt>
                <c:pt idx="8924">
                  <c:v>23</c:v>
                </c:pt>
                <c:pt idx="8925">
                  <c:v>23</c:v>
                </c:pt>
                <c:pt idx="8926">
                  <c:v>21</c:v>
                </c:pt>
                <c:pt idx="8927">
                  <c:v>24</c:v>
                </c:pt>
                <c:pt idx="8928">
                  <c:v>25</c:v>
                </c:pt>
                <c:pt idx="8929">
                  <c:v>25</c:v>
                </c:pt>
                <c:pt idx="8930">
                  <c:v>24</c:v>
                </c:pt>
                <c:pt idx="8931">
                  <c:v>22</c:v>
                </c:pt>
                <c:pt idx="8932">
                  <c:v>24</c:v>
                </c:pt>
                <c:pt idx="8933">
                  <c:v>24</c:v>
                </c:pt>
                <c:pt idx="8934">
                  <c:v>23</c:v>
                </c:pt>
                <c:pt idx="8935">
                  <c:v>24</c:v>
                </c:pt>
                <c:pt idx="8936">
                  <c:v>24</c:v>
                </c:pt>
                <c:pt idx="8937">
                  <c:v>24</c:v>
                </c:pt>
                <c:pt idx="8938">
                  <c:v>25</c:v>
                </c:pt>
                <c:pt idx="8939">
                  <c:v>25</c:v>
                </c:pt>
                <c:pt idx="8940">
                  <c:v>24</c:v>
                </c:pt>
                <c:pt idx="8941">
                  <c:v>21</c:v>
                </c:pt>
                <c:pt idx="8942">
                  <c:v>24</c:v>
                </c:pt>
                <c:pt idx="8943">
                  <c:v>25</c:v>
                </c:pt>
                <c:pt idx="8944">
                  <c:v>24</c:v>
                </c:pt>
                <c:pt idx="8945">
                  <c:v>24</c:v>
                </c:pt>
                <c:pt idx="8946">
                  <c:v>25</c:v>
                </c:pt>
                <c:pt idx="8947">
                  <c:v>24</c:v>
                </c:pt>
                <c:pt idx="8948">
                  <c:v>24</c:v>
                </c:pt>
                <c:pt idx="8949">
                  <c:v>24</c:v>
                </c:pt>
                <c:pt idx="8950">
                  <c:v>24</c:v>
                </c:pt>
                <c:pt idx="8951">
                  <c:v>24</c:v>
                </c:pt>
                <c:pt idx="8952">
                  <c:v>24</c:v>
                </c:pt>
                <c:pt idx="8953">
                  <c:v>24</c:v>
                </c:pt>
                <c:pt idx="8954">
                  <c:v>27</c:v>
                </c:pt>
                <c:pt idx="8955">
                  <c:v>24</c:v>
                </c:pt>
                <c:pt idx="8956">
                  <c:v>25</c:v>
                </c:pt>
                <c:pt idx="8957">
                  <c:v>23</c:v>
                </c:pt>
                <c:pt idx="8958">
                  <c:v>25</c:v>
                </c:pt>
                <c:pt idx="8959">
                  <c:v>24</c:v>
                </c:pt>
                <c:pt idx="8960">
                  <c:v>26</c:v>
                </c:pt>
                <c:pt idx="8961">
                  <c:v>24</c:v>
                </c:pt>
                <c:pt idx="8962">
                  <c:v>24</c:v>
                </c:pt>
                <c:pt idx="8963">
                  <c:v>23</c:v>
                </c:pt>
                <c:pt idx="8964">
                  <c:v>25</c:v>
                </c:pt>
                <c:pt idx="8965">
                  <c:v>24</c:v>
                </c:pt>
                <c:pt idx="8966">
                  <c:v>25</c:v>
                </c:pt>
                <c:pt idx="8967">
                  <c:v>23</c:v>
                </c:pt>
                <c:pt idx="8968">
                  <c:v>24</c:v>
                </c:pt>
                <c:pt idx="8969">
                  <c:v>25</c:v>
                </c:pt>
                <c:pt idx="8970">
                  <c:v>24</c:v>
                </c:pt>
                <c:pt idx="8971">
                  <c:v>27</c:v>
                </c:pt>
                <c:pt idx="8972">
                  <c:v>24</c:v>
                </c:pt>
                <c:pt idx="8973">
                  <c:v>24</c:v>
                </c:pt>
                <c:pt idx="8974">
                  <c:v>25</c:v>
                </c:pt>
                <c:pt idx="8975">
                  <c:v>25</c:v>
                </c:pt>
                <c:pt idx="8976">
                  <c:v>25</c:v>
                </c:pt>
                <c:pt idx="8977">
                  <c:v>25</c:v>
                </c:pt>
                <c:pt idx="8978">
                  <c:v>24</c:v>
                </c:pt>
                <c:pt idx="8979">
                  <c:v>21</c:v>
                </c:pt>
                <c:pt idx="8980">
                  <c:v>26</c:v>
                </c:pt>
                <c:pt idx="8981">
                  <c:v>24</c:v>
                </c:pt>
                <c:pt idx="8982">
                  <c:v>24</c:v>
                </c:pt>
                <c:pt idx="8983">
                  <c:v>23</c:v>
                </c:pt>
                <c:pt idx="8984">
                  <c:v>23</c:v>
                </c:pt>
                <c:pt idx="8985">
                  <c:v>25</c:v>
                </c:pt>
                <c:pt idx="8986">
                  <c:v>25</c:v>
                </c:pt>
                <c:pt idx="8987">
                  <c:v>24</c:v>
                </c:pt>
                <c:pt idx="8988">
                  <c:v>23</c:v>
                </c:pt>
                <c:pt idx="8989">
                  <c:v>24</c:v>
                </c:pt>
                <c:pt idx="8990">
                  <c:v>25</c:v>
                </c:pt>
                <c:pt idx="8991">
                  <c:v>25</c:v>
                </c:pt>
                <c:pt idx="8992">
                  <c:v>23</c:v>
                </c:pt>
                <c:pt idx="8993">
                  <c:v>24</c:v>
                </c:pt>
                <c:pt idx="8994">
                  <c:v>23</c:v>
                </c:pt>
                <c:pt idx="8995">
                  <c:v>24</c:v>
                </c:pt>
                <c:pt idx="8996">
                  <c:v>25</c:v>
                </c:pt>
                <c:pt idx="8997">
                  <c:v>26</c:v>
                </c:pt>
                <c:pt idx="8998">
                  <c:v>24</c:v>
                </c:pt>
                <c:pt idx="8999">
                  <c:v>23</c:v>
                </c:pt>
                <c:pt idx="9000">
                  <c:v>27</c:v>
                </c:pt>
                <c:pt idx="9001">
                  <c:v>24</c:v>
                </c:pt>
                <c:pt idx="9002">
                  <c:v>24</c:v>
                </c:pt>
                <c:pt idx="9003">
                  <c:v>25</c:v>
                </c:pt>
                <c:pt idx="9004">
                  <c:v>24</c:v>
                </c:pt>
                <c:pt idx="9005">
                  <c:v>27</c:v>
                </c:pt>
                <c:pt idx="9006">
                  <c:v>25</c:v>
                </c:pt>
                <c:pt idx="9007">
                  <c:v>24</c:v>
                </c:pt>
                <c:pt idx="9008">
                  <c:v>22</c:v>
                </c:pt>
                <c:pt idx="9009">
                  <c:v>25</c:v>
                </c:pt>
                <c:pt idx="9010">
                  <c:v>25</c:v>
                </c:pt>
                <c:pt idx="9011">
                  <c:v>25</c:v>
                </c:pt>
                <c:pt idx="9012">
                  <c:v>23</c:v>
                </c:pt>
                <c:pt idx="9013">
                  <c:v>23</c:v>
                </c:pt>
                <c:pt idx="9014">
                  <c:v>24</c:v>
                </c:pt>
                <c:pt idx="9015">
                  <c:v>24</c:v>
                </c:pt>
                <c:pt idx="9016">
                  <c:v>25</c:v>
                </c:pt>
                <c:pt idx="9017">
                  <c:v>24</c:v>
                </c:pt>
                <c:pt idx="9018">
                  <c:v>24</c:v>
                </c:pt>
                <c:pt idx="9019">
                  <c:v>24</c:v>
                </c:pt>
                <c:pt idx="9020">
                  <c:v>24</c:v>
                </c:pt>
                <c:pt idx="9021">
                  <c:v>24</c:v>
                </c:pt>
                <c:pt idx="9022">
                  <c:v>24</c:v>
                </c:pt>
                <c:pt idx="9023">
                  <c:v>24</c:v>
                </c:pt>
                <c:pt idx="9024">
                  <c:v>24</c:v>
                </c:pt>
                <c:pt idx="9025">
                  <c:v>24</c:v>
                </c:pt>
                <c:pt idx="9026">
                  <c:v>22</c:v>
                </c:pt>
                <c:pt idx="9027">
                  <c:v>25</c:v>
                </c:pt>
                <c:pt idx="9028">
                  <c:v>24</c:v>
                </c:pt>
                <c:pt idx="9029">
                  <c:v>25</c:v>
                </c:pt>
                <c:pt idx="9030">
                  <c:v>22</c:v>
                </c:pt>
                <c:pt idx="9031">
                  <c:v>24</c:v>
                </c:pt>
                <c:pt idx="9032">
                  <c:v>21</c:v>
                </c:pt>
                <c:pt idx="9033">
                  <c:v>24</c:v>
                </c:pt>
                <c:pt idx="9034">
                  <c:v>24</c:v>
                </c:pt>
                <c:pt idx="9035">
                  <c:v>25</c:v>
                </c:pt>
                <c:pt idx="9036">
                  <c:v>23</c:v>
                </c:pt>
                <c:pt idx="9037">
                  <c:v>24</c:v>
                </c:pt>
                <c:pt idx="9038">
                  <c:v>24</c:v>
                </c:pt>
                <c:pt idx="9039">
                  <c:v>24</c:v>
                </c:pt>
                <c:pt idx="9040">
                  <c:v>24</c:v>
                </c:pt>
                <c:pt idx="9041">
                  <c:v>26</c:v>
                </c:pt>
                <c:pt idx="9042">
                  <c:v>24</c:v>
                </c:pt>
                <c:pt idx="9043">
                  <c:v>24</c:v>
                </c:pt>
                <c:pt idx="9044">
                  <c:v>25</c:v>
                </c:pt>
                <c:pt idx="9045">
                  <c:v>24</c:v>
                </c:pt>
                <c:pt idx="9046">
                  <c:v>24</c:v>
                </c:pt>
                <c:pt idx="9047">
                  <c:v>25</c:v>
                </c:pt>
                <c:pt idx="9048">
                  <c:v>25</c:v>
                </c:pt>
                <c:pt idx="9049">
                  <c:v>23</c:v>
                </c:pt>
                <c:pt idx="9050">
                  <c:v>24</c:v>
                </c:pt>
                <c:pt idx="9051">
                  <c:v>26</c:v>
                </c:pt>
                <c:pt idx="9052">
                  <c:v>24</c:v>
                </c:pt>
                <c:pt idx="9053">
                  <c:v>24</c:v>
                </c:pt>
                <c:pt idx="9054">
                  <c:v>26</c:v>
                </c:pt>
                <c:pt idx="9055">
                  <c:v>24</c:v>
                </c:pt>
                <c:pt idx="9056">
                  <c:v>26</c:v>
                </c:pt>
                <c:pt idx="9057">
                  <c:v>24</c:v>
                </c:pt>
                <c:pt idx="9058">
                  <c:v>23</c:v>
                </c:pt>
                <c:pt idx="9059">
                  <c:v>24</c:v>
                </c:pt>
                <c:pt idx="9060">
                  <c:v>24</c:v>
                </c:pt>
                <c:pt idx="9061">
                  <c:v>24</c:v>
                </c:pt>
                <c:pt idx="9062">
                  <c:v>24</c:v>
                </c:pt>
                <c:pt idx="9063">
                  <c:v>25</c:v>
                </c:pt>
                <c:pt idx="9064">
                  <c:v>24</c:v>
                </c:pt>
                <c:pt idx="9065">
                  <c:v>25</c:v>
                </c:pt>
                <c:pt idx="9066">
                  <c:v>24</c:v>
                </c:pt>
                <c:pt idx="9067">
                  <c:v>23</c:v>
                </c:pt>
                <c:pt idx="9068">
                  <c:v>22</c:v>
                </c:pt>
                <c:pt idx="9069">
                  <c:v>25</c:v>
                </c:pt>
                <c:pt idx="9070">
                  <c:v>23</c:v>
                </c:pt>
                <c:pt idx="9071">
                  <c:v>24</c:v>
                </c:pt>
                <c:pt idx="9072">
                  <c:v>24</c:v>
                </c:pt>
                <c:pt idx="9073">
                  <c:v>25</c:v>
                </c:pt>
                <c:pt idx="9074">
                  <c:v>24</c:v>
                </c:pt>
                <c:pt idx="9075">
                  <c:v>23</c:v>
                </c:pt>
                <c:pt idx="9076">
                  <c:v>23</c:v>
                </c:pt>
                <c:pt idx="9077">
                  <c:v>24</c:v>
                </c:pt>
                <c:pt idx="9078">
                  <c:v>25</c:v>
                </c:pt>
                <c:pt idx="9079">
                  <c:v>25</c:v>
                </c:pt>
                <c:pt idx="9080">
                  <c:v>23</c:v>
                </c:pt>
                <c:pt idx="9081">
                  <c:v>28</c:v>
                </c:pt>
                <c:pt idx="9082">
                  <c:v>24</c:v>
                </c:pt>
                <c:pt idx="9083">
                  <c:v>26</c:v>
                </c:pt>
                <c:pt idx="9084">
                  <c:v>24</c:v>
                </c:pt>
                <c:pt idx="9085">
                  <c:v>24</c:v>
                </c:pt>
                <c:pt idx="9086">
                  <c:v>23</c:v>
                </c:pt>
                <c:pt idx="9087">
                  <c:v>23</c:v>
                </c:pt>
                <c:pt idx="9088">
                  <c:v>23</c:v>
                </c:pt>
                <c:pt idx="9089">
                  <c:v>24</c:v>
                </c:pt>
                <c:pt idx="9090">
                  <c:v>23</c:v>
                </c:pt>
                <c:pt idx="9091">
                  <c:v>24</c:v>
                </c:pt>
                <c:pt idx="9092">
                  <c:v>23</c:v>
                </c:pt>
                <c:pt idx="9093">
                  <c:v>23</c:v>
                </c:pt>
                <c:pt idx="9094">
                  <c:v>24</c:v>
                </c:pt>
                <c:pt idx="9095">
                  <c:v>24</c:v>
                </c:pt>
                <c:pt idx="9096">
                  <c:v>24</c:v>
                </c:pt>
                <c:pt idx="9097">
                  <c:v>25</c:v>
                </c:pt>
                <c:pt idx="9098">
                  <c:v>25</c:v>
                </c:pt>
                <c:pt idx="9099">
                  <c:v>25</c:v>
                </c:pt>
                <c:pt idx="9100">
                  <c:v>25</c:v>
                </c:pt>
                <c:pt idx="9101">
                  <c:v>25</c:v>
                </c:pt>
                <c:pt idx="9102">
                  <c:v>22</c:v>
                </c:pt>
                <c:pt idx="9103">
                  <c:v>24</c:v>
                </c:pt>
                <c:pt idx="9104">
                  <c:v>24</c:v>
                </c:pt>
                <c:pt idx="9105">
                  <c:v>25</c:v>
                </c:pt>
                <c:pt idx="9106">
                  <c:v>26</c:v>
                </c:pt>
                <c:pt idx="9107">
                  <c:v>24</c:v>
                </c:pt>
                <c:pt idx="9108">
                  <c:v>26</c:v>
                </c:pt>
                <c:pt idx="9109">
                  <c:v>25</c:v>
                </c:pt>
                <c:pt idx="9110">
                  <c:v>24</c:v>
                </c:pt>
                <c:pt idx="9111">
                  <c:v>23</c:v>
                </c:pt>
                <c:pt idx="9112">
                  <c:v>26</c:v>
                </c:pt>
                <c:pt idx="9113">
                  <c:v>24</c:v>
                </c:pt>
                <c:pt idx="9114">
                  <c:v>24</c:v>
                </c:pt>
                <c:pt idx="9115">
                  <c:v>24</c:v>
                </c:pt>
                <c:pt idx="9116">
                  <c:v>22</c:v>
                </c:pt>
                <c:pt idx="9117">
                  <c:v>23</c:v>
                </c:pt>
                <c:pt idx="9118">
                  <c:v>28</c:v>
                </c:pt>
                <c:pt idx="9119">
                  <c:v>26</c:v>
                </c:pt>
                <c:pt idx="9120">
                  <c:v>26</c:v>
                </c:pt>
                <c:pt idx="9121">
                  <c:v>24</c:v>
                </c:pt>
                <c:pt idx="9122">
                  <c:v>25</c:v>
                </c:pt>
                <c:pt idx="9123">
                  <c:v>24</c:v>
                </c:pt>
                <c:pt idx="9124">
                  <c:v>24</c:v>
                </c:pt>
                <c:pt idx="9125">
                  <c:v>25</c:v>
                </c:pt>
                <c:pt idx="9126">
                  <c:v>22</c:v>
                </c:pt>
                <c:pt idx="9127">
                  <c:v>23</c:v>
                </c:pt>
                <c:pt idx="9128">
                  <c:v>23</c:v>
                </c:pt>
                <c:pt idx="9129">
                  <c:v>24</c:v>
                </c:pt>
                <c:pt idx="9130">
                  <c:v>24</c:v>
                </c:pt>
                <c:pt idx="9131">
                  <c:v>24</c:v>
                </c:pt>
                <c:pt idx="9132">
                  <c:v>25</c:v>
                </c:pt>
                <c:pt idx="9133">
                  <c:v>24</c:v>
                </c:pt>
                <c:pt idx="9134">
                  <c:v>24</c:v>
                </c:pt>
                <c:pt idx="9135">
                  <c:v>25</c:v>
                </c:pt>
                <c:pt idx="9136">
                  <c:v>25</c:v>
                </c:pt>
                <c:pt idx="9137">
                  <c:v>24</c:v>
                </c:pt>
                <c:pt idx="9138">
                  <c:v>28</c:v>
                </c:pt>
                <c:pt idx="9139">
                  <c:v>26</c:v>
                </c:pt>
                <c:pt idx="9140">
                  <c:v>23</c:v>
                </c:pt>
                <c:pt idx="9141">
                  <c:v>25</c:v>
                </c:pt>
                <c:pt idx="9142">
                  <c:v>25</c:v>
                </c:pt>
                <c:pt idx="9143">
                  <c:v>24</c:v>
                </c:pt>
                <c:pt idx="9144">
                  <c:v>24</c:v>
                </c:pt>
                <c:pt idx="9145">
                  <c:v>23</c:v>
                </c:pt>
                <c:pt idx="9146">
                  <c:v>22</c:v>
                </c:pt>
                <c:pt idx="9147">
                  <c:v>24</c:v>
                </c:pt>
                <c:pt idx="9148">
                  <c:v>23</c:v>
                </c:pt>
                <c:pt idx="9149">
                  <c:v>23</c:v>
                </c:pt>
                <c:pt idx="9150">
                  <c:v>23</c:v>
                </c:pt>
                <c:pt idx="9151">
                  <c:v>24</c:v>
                </c:pt>
                <c:pt idx="9152">
                  <c:v>24</c:v>
                </c:pt>
                <c:pt idx="9153">
                  <c:v>24</c:v>
                </c:pt>
                <c:pt idx="9154">
                  <c:v>23</c:v>
                </c:pt>
                <c:pt idx="9155">
                  <c:v>23</c:v>
                </c:pt>
                <c:pt idx="9156">
                  <c:v>24</c:v>
                </c:pt>
                <c:pt idx="9157">
                  <c:v>24</c:v>
                </c:pt>
                <c:pt idx="9158">
                  <c:v>24</c:v>
                </c:pt>
                <c:pt idx="9159">
                  <c:v>23</c:v>
                </c:pt>
                <c:pt idx="9160">
                  <c:v>24</c:v>
                </c:pt>
                <c:pt idx="9161">
                  <c:v>25</c:v>
                </c:pt>
                <c:pt idx="9162">
                  <c:v>24</c:v>
                </c:pt>
                <c:pt idx="9163">
                  <c:v>25</c:v>
                </c:pt>
                <c:pt idx="9164">
                  <c:v>24</c:v>
                </c:pt>
                <c:pt idx="9165">
                  <c:v>24</c:v>
                </c:pt>
                <c:pt idx="9166">
                  <c:v>24</c:v>
                </c:pt>
                <c:pt idx="9167">
                  <c:v>23</c:v>
                </c:pt>
                <c:pt idx="9168">
                  <c:v>24</c:v>
                </c:pt>
                <c:pt idx="9169">
                  <c:v>25</c:v>
                </c:pt>
                <c:pt idx="9170">
                  <c:v>23</c:v>
                </c:pt>
                <c:pt idx="9171">
                  <c:v>25</c:v>
                </c:pt>
                <c:pt idx="9172">
                  <c:v>24</c:v>
                </c:pt>
                <c:pt idx="9173">
                  <c:v>24</c:v>
                </c:pt>
                <c:pt idx="9174">
                  <c:v>24</c:v>
                </c:pt>
                <c:pt idx="9175">
                  <c:v>23</c:v>
                </c:pt>
                <c:pt idx="9176">
                  <c:v>24</c:v>
                </c:pt>
                <c:pt idx="9177">
                  <c:v>24</c:v>
                </c:pt>
                <c:pt idx="9178">
                  <c:v>24</c:v>
                </c:pt>
                <c:pt idx="9179">
                  <c:v>25</c:v>
                </c:pt>
                <c:pt idx="9180">
                  <c:v>24</c:v>
                </c:pt>
                <c:pt idx="9181">
                  <c:v>24</c:v>
                </c:pt>
                <c:pt idx="9182">
                  <c:v>28</c:v>
                </c:pt>
                <c:pt idx="9183">
                  <c:v>24</c:v>
                </c:pt>
                <c:pt idx="9184">
                  <c:v>26</c:v>
                </c:pt>
                <c:pt idx="9185">
                  <c:v>24</c:v>
                </c:pt>
                <c:pt idx="9186">
                  <c:v>25</c:v>
                </c:pt>
                <c:pt idx="9187">
                  <c:v>24</c:v>
                </c:pt>
                <c:pt idx="9188">
                  <c:v>24</c:v>
                </c:pt>
                <c:pt idx="9189">
                  <c:v>23</c:v>
                </c:pt>
                <c:pt idx="9190">
                  <c:v>24</c:v>
                </c:pt>
                <c:pt idx="9191">
                  <c:v>23</c:v>
                </c:pt>
                <c:pt idx="9192">
                  <c:v>25</c:v>
                </c:pt>
                <c:pt idx="9193">
                  <c:v>24</c:v>
                </c:pt>
                <c:pt idx="9194">
                  <c:v>24</c:v>
                </c:pt>
                <c:pt idx="9195">
                  <c:v>24</c:v>
                </c:pt>
                <c:pt idx="9196">
                  <c:v>25</c:v>
                </c:pt>
                <c:pt idx="9197">
                  <c:v>25</c:v>
                </c:pt>
                <c:pt idx="9198">
                  <c:v>25</c:v>
                </c:pt>
                <c:pt idx="9199">
                  <c:v>23</c:v>
                </c:pt>
                <c:pt idx="9200">
                  <c:v>24</c:v>
                </c:pt>
                <c:pt idx="9201">
                  <c:v>24</c:v>
                </c:pt>
                <c:pt idx="9202">
                  <c:v>25</c:v>
                </c:pt>
                <c:pt idx="9203">
                  <c:v>25</c:v>
                </c:pt>
                <c:pt idx="9204">
                  <c:v>24</c:v>
                </c:pt>
                <c:pt idx="9205">
                  <c:v>24</c:v>
                </c:pt>
                <c:pt idx="9206">
                  <c:v>23</c:v>
                </c:pt>
                <c:pt idx="9207">
                  <c:v>24</c:v>
                </c:pt>
                <c:pt idx="9208">
                  <c:v>24</c:v>
                </c:pt>
                <c:pt idx="9209">
                  <c:v>25</c:v>
                </c:pt>
                <c:pt idx="9210">
                  <c:v>24</c:v>
                </c:pt>
                <c:pt idx="9211">
                  <c:v>24</c:v>
                </c:pt>
                <c:pt idx="9212">
                  <c:v>25</c:v>
                </c:pt>
                <c:pt idx="9213">
                  <c:v>22</c:v>
                </c:pt>
                <c:pt idx="9214">
                  <c:v>23</c:v>
                </c:pt>
                <c:pt idx="9215">
                  <c:v>24</c:v>
                </c:pt>
                <c:pt idx="9216">
                  <c:v>23</c:v>
                </c:pt>
                <c:pt idx="9217">
                  <c:v>26</c:v>
                </c:pt>
                <c:pt idx="9218">
                  <c:v>23</c:v>
                </c:pt>
                <c:pt idx="9219">
                  <c:v>25</c:v>
                </c:pt>
                <c:pt idx="9220">
                  <c:v>25</c:v>
                </c:pt>
                <c:pt idx="9221">
                  <c:v>24</c:v>
                </c:pt>
                <c:pt idx="9222">
                  <c:v>23</c:v>
                </c:pt>
                <c:pt idx="9223">
                  <c:v>23</c:v>
                </c:pt>
                <c:pt idx="9224">
                  <c:v>23</c:v>
                </c:pt>
                <c:pt idx="9225">
                  <c:v>24</c:v>
                </c:pt>
                <c:pt idx="9226">
                  <c:v>24</c:v>
                </c:pt>
                <c:pt idx="9227">
                  <c:v>24</c:v>
                </c:pt>
                <c:pt idx="9228">
                  <c:v>24</c:v>
                </c:pt>
                <c:pt idx="9229">
                  <c:v>24</c:v>
                </c:pt>
                <c:pt idx="9230">
                  <c:v>24</c:v>
                </c:pt>
                <c:pt idx="9231">
                  <c:v>24</c:v>
                </c:pt>
                <c:pt idx="9232">
                  <c:v>25</c:v>
                </c:pt>
                <c:pt idx="9233">
                  <c:v>24</c:v>
                </c:pt>
                <c:pt idx="9234">
                  <c:v>24</c:v>
                </c:pt>
                <c:pt idx="9235">
                  <c:v>24</c:v>
                </c:pt>
                <c:pt idx="9236">
                  <c:v>24</c:v>
                </c:pt>
                <c:pt idx="9237">
                  <c:v>24</c:v>
                </c:pt>
                <c:pt idx="9238">
                  <c:v>25</c:v>
                </c:pt>
                <c:pt idx="9239">
                  <c:v>23</c:v>
                </c:pt>
                <c:pt idx="9240">
                  <c:v>25</c:v>
                </c:pt>
                <c:pt idx="9241">
                  <c:v>24</c:v>
                </c:pt>
                <c:pt idx="9242">
                  <c:v>24</c:v>
                </c:pt>
                <c:pt idx="9243">
                  <c:v>24</c:v>
                </c:pt>
                <c:pt idx="9244">
                  <c:v>24</c:v>
                </c:pt>
                <c:pt idx="9245">
                  <c:v>23</c:v>
                </c:pt>
                <c:pt idx="9246">
                  <c:v>25</c:v>
                </c:pt>
                <c:pt idx="9247">
                  <c:v>24</c:v>
                </c:pt>
                <c:pt idx="9248">
                  <c:v>25</c:v>
                </c:pt>
                <c:pt idx="9249">
                  <c:v>24</c:v>
                </c:pt>
                <c:pt idx="9250">
                  <c:v>25</c:v>
                </c:pt>
                <c:pt idx="9251">
                  <c:v>23</c:v>
                </c:pt>
                <c:pt idx="9252">
                  <c:v>25</c:v>
                </c:pt>
                <c:pt idx="9253">
                  <c:v>25</c:v>
                </c:pt>
                <c:pt idx="9254">
                  <c:v>24</c:v>
                </c:pt>
                <c:pt idx="9255">
                  <c:v>24</c:v>
                </c:pt>
                <c:pt idx="9256">
                  <c:v>23</c:v>
                </c:pt>
                <c:pt idx="9257">
                  <c:v>24</c:v>
                </c:pt>
                <c:pt idx="9258">
                  <c:v>25</c:v>
                </c:pt>
                <c:pt idx="9259">
                  <c:v>25</c:v>
                </c:pt>
                <c:pt idx="9260">
                  <c:v>23</c:v>
                </c:pt>
                <c:pt idx="9261">
                  <c:v>23</c:v>
                </c:pt>
                <c:pt idx="9262">
                  <c:v>24</c:v>
                </c:pt>
                <c:pt idx="9263">
                  <c:v>24</c:v>
                </c:pt>
                <c:pt idx="9264">
                  <c:v>23</c:v>
                </c:pt>
                <c:pt idx="9265">
                  <c:v>24</c:v>
                </c:pt>
                <c:pt idx="9266">
                  <c:v>24</c:v>
                </c:pt>
                <c:pt idx="9267">
                  <c:v>24</c:v>
                </c:pt>
                <c:pt idx="9268">
                  <c:v>23</c:v>
                </c:pt>
                <c:pt idx="9269">
                  <c:v>25</c:v>
                </c:pt>
                <c:pt idx="9270">
                  <c:v>24</c:v>
                </c:pt>
                <c:pt idx="9271">
                  <c:v>25</c:v>
                </c:pt>
                <c:pt idx="9272">
                  <c:v>24</c:v>
                </c:pt>
                <c:pt idx="9273">
                  <c:v>23</c:v>
                </c:pt>
                <c:pt idx="9274">
                  <c:v>24</c:v>
                </c:pt>
                <c:pt idx="9275">
                  <c:v>24</c:v>
                </c:pt>
                <c:pt idx="9276">
                  <c:v>24</c:v>
                </c:pt>
                <c:pt idx="9277">
                  <c:v>24</c:v>
                </c:pt>
                <c:pt idx="9278">
                  <c:v>24</c:v>
                </c:pt>
                <c:pt idx="9279">
                  <c:v>23</c:v>
                </c:pt>
                <c:pt idx="9280">
                  <c:v>25</c:v>
                </c:pt>
                <c:pt idx="9281">
                  <c:v>26</c:v>
                </c:pt>
                <c:pt idx="9282">
                  <c:v>24</c:v>
                </c:pt>
                <c:pt idx="9283">
                  <c:v>23</c:v>
                </c:pt>
                <c:pt idx="9284">
                  <c:v>24</c:v>
                </c:pt>
                <c:pt idx="9285">
                  <c:v>24</c:v>
                </c:pt>
                <c:pt idx="9286">
                  <c:v>25</c:v>
                </c:pt>
                <c:pt idx="9287">
                  <c:v>25</c:v>
                </c:pt>
                <c:pt idx="9288">
                  <c:v>23</c:v>
                </c:pt>
                <c:pt idx="9289">
                  <c:v>24</c:v>
                </c:pt>
                <c:pt idx="9290">
                  <c:v>24</c:v>
                </c:pt>
                <c:pt idx="9291">
                  <c:v>24</c:v>
                </c:pt>
                <c:pt idx="9292">
                  <c:v>29</c:v>
                </c:pt>
                <c:pt idx="9293">
                  <c:v>24</c:v>
                </c:pt>
                <c:pt idx="9294">
                  <c:v>25</c:v>
                </c:pt>
                <c:pt idx="9295">
                  <c:v>24</c:v>
                </c:pt>
                <c:pt idx="9296">
                  <c:v>23</c:v>
                </c:pt>
                <c:pt idx="9297">
                  <c:v>24</c:v>
                </c:pt>
                <c:pt idx="9298">
                  <c:v>25</c:v>
                </c:pt>
                <c:pt idx="9299">
                  <c:v>24</c:v>
                </c:pt>
                <c:pt idx="9300">
                  <c:v>24</c:v>
                </c:pt>
                <c:pt idx="9301">
                  <c:v>23</c:v>
                </c:pt>
                <c:pt idx="9302">
                  <c:v>24</c:v>
                </c:pt>
                <c:pt idx="9303">
                  <c:v>24</c:v>
                </c:pt>
                <c:pt idx="9304">
                  <c:v>24</c:v>
                </c:pt>
                <c:pt idx="9305">
                  <c:v>23</c:v>
                </c:pt>
                <c:pt idx="9306">
                  <c:v>27</c:v>
                </c:pt>
                <c:pt idx="9307">
                  <c:v>24</c:v>
                </c:pt>
                <c:pt idx="9308">
                  <c:v>23</c:v>
                </c:pt>
                <c:pt idx="9309">
                  <c:v>25</c:v>
                </c:pt>
                <c:pt idx="9310">
                  <c:v>25</c:v>
                </c:pt>
                <c:pt idx="9311">
                  <c:v>23</c:v>
                </c:pt>
                <c:pt idx="9312">
                  <c:v>24</c:v>
                </c:pt>
                <c:pt idx="9313">
                  <c:v>25</c:v>
                </c:pt>
                <c:pt idx="9314">
                  <c:v>24</c:v>
                </c:pt>
                <c:pt idx="9315">
                  <c:v>24</c:v>
                </c:pt>
                <c:pt idx="9316">
                  <c:v>23</c:v>
                </c:pt>
                <c:pt idx="9317">
                  <c:v>24</c:v>
                </c:pt>
                <c:pt idx="9318">
                  <c:v>24</c:v>
                </c:pt>
                <c:pt idx="9319">
                  <c:v>24</c:v>
                </c:pt>
                <c:pt idx="9320">
                  <c:v>23</c:v>
                </c:pt>
                <c:pt idx="9321">
                  <c:v>24</c:v>
                </c:pt>
                <c:pt idx="9322">
                  <c:v>25</c:v>
                </c:pt>
                <c:pt idx="9323">
                  <c:v>24</c:v>
                </c:pt>
                <c:pt idx="9324">
                  <c:v>24</c:v>
                </c:pt>
                <c:pt idx="9325">
                  <c:v>24</c:v>
                </c:pt>
                <c:pt idx="9326">
                  <c:v>24</c:v>
                </c:pt>
                <c:pt idx="9327">
                  <c:v>25</c:v>
                </c:pt>
                <c:pt idx="9328">
                  <c:v>25</c:v>
                </c:pt>
                <c:pt idx="9329">
                  <c:v>25</c:v>
                </c:pt>
                <c:pt idx="9330">
                  <c:v>24</c:v>
                </c:pt>
                <c:pt idx="9331">
                  <c:v>25</c:v>
                </c:pt>
                <c:pt idx="9332">
                  <c:v>25</c:v>
                </c:pt>
                <c:pt idx="9333">
                  <c:v>24</c:v>
                </c:pt>
                <c:pt idx="9334">
                  <c:v>23</c:v>
                </c:pt>
                <c:pt idx="9335">
                  <c:v>24</c:v>
                </c:pt>
                <c:pt idx="9336">
                  <c:v>25</c:v>
                </c:pt>
                <c:pt idx="9337">
                  <c:v>24</c:v>
                </c:pt>
                <c:pt idx="9338">
                  <c:v>24</c:v>
                </c:pt>
                <c:pt idx="9339">
                  <c:v>23</c:v>
                </c:pt>
                <c:pt idx="9340">
                  <c:v>24</c:v>
                </c:pt>
                <c:pt idx="9341">
                  <c:v>24</c:v>
                </c:pt>
                <c:pt idx="9342">
                  <c:v>24</c:v>
                </c:pt>
                <c:pt idx="9343">
                  <c:v>24</c:v>
                </c:pt>
                <c:pt idx="9344">
                  <c:v>24</c:v>
                </c:pt>
                <c:pt idx="9345">
                  <c:v>24</c:v>
                </c:pt>
                <c:pt idx="9346">
                  <c:v>24</c:v>
                </c:pt>
                <c:pt idx="9347">
                  <c:v>23</c:v>
                </c:pt>
                <c:pt idx="9348">
                  <c:v>25</c:v>
                </c:pt>
                <c:pt idx="9349">
                  <c:v>24</c:v>
                </c:pt>
                <c:pt idx="9350">
                  <c:v>24</c:v>
                </c:pt>
                <c:pt idx="9351">
                  <c:v>23</c:v>
                </c:pt>
                <c:pt idx="9352">
                  <c:v>24</c:v>
                </c:pt>
                <c:pt idx="9353">
                  <c:v>24</c:v>
                </c:pt>
                <c:pt idx="9354">
                  <c:v>24</c:v>
                </c:pt>
                <c:pt idx="9355">
                  <c:v>25</c:v>
                </c:pt>
                <c:pt idx="9356">
                  <c:v>25</c:v>
                </c:pt>
                <c:pt idx="9357">
                  <c:v>24</c:v>
                </c:pt>
                <c:pt idx="9358">
                  <c:v>23</c:v>
                </c:pt>
                <c:pt idx="9359">
                  <c:v>24</c:v>
                </c:pt>
                <c:pt idx="9360">
                  <c:v>24</c:v>
                </c:pt>
                <c:pt idx="9361">
                  <c:v>23</c:v>
                </c:pt>
                <c:pt idx="9362">
                  <c:v>24</c:v>
                </c:pt>
                <c:pt idx="9363">
                  <c:v>25</c:v>
                </c:pt>
                <c:pt idx="9364">
                  <c:v>24</c:v>
                </c:pt>
                <c:pt idx="9365">
                  <c:v>24</c:v>
                </c:pt>
                <c:pt idx="9366">
                  <c:v>24</c:v>
                </c:pt>
                <c:pt idx="9367">
                  <c:v>24</c:v>
                </c:pt>
                <c:pt idx="9368">
                  <c:v>24</c:v>
                </c:pt>
                <c:pt idx="9369">
                  <c:v>22</c:v>
                </c:pt>
                <c:pt idx="9370">
                  <c:v>23</c:v>
                </c:pt>
                <c:pt idx="9371">
                  <c:v>24</c:v>
                </c:pt>
                <c:pt idx="9372">
                  <c:v>24</c:v>
                </c:pt>
                <c:pt idx="9373">
                  <c:v>25</c:v>
                </c:pt>
                <c:pt idx="9374">
                  <c:v>24</c:v>
                </c:pt>
                <c:pt idx="9375">
                  <c:v>24</c:v>
                </c:pt>
                <c:pt idx="9376">
                  <c:v>25</c:v>
                </c:pt>
                <c:pt idx="9377">
                  <c:v>24</c:v>
                </c:pt>
                <c:pt idx="9378">
                  <c:v>26</c:v>
                </c:pt>
                <c:pt idx="9379">
                  <c:v>22</c:v>
                </c:pt>
                <c:pt idx="9380">
                  <c:v>23</c:v>
                </c:pt>
                <c:pt idx="9381">
                  <c:v>23</c:v>
                </c:pt>
                <c:pt idx="9382">
                  <c:v>23</c:v>
                </c:pt>
                <c:pt idx="9383">
                  <c:v>24</c:v>
                </c:pt>
                <c:pt idx="9384">
                  <c:v>24</c:v>
                </c:pt>
                <c:pt idx="9385">
                  <c:v>23</c:v>
                </c:pt>
                <c:pt idx="9386">
                  <c:v>25</c:v>
                </c:pt>
                <c:pt idx="9387">
                  <c:v>24</c:v>
                </c:pt>
                <c:pt idx="9388">
                  <c:v>25</c:v>
                </c:pt>
                <c:pt idx="9389">
                  <c:v>25</c:v>
                </c:pt>
                <c:pt idx="9390">
                  <c:v>24</c:v>
                </c:pt>
                <c:pt idx="9391">
                  <c:v>23</c:v>
                </c:pt>
                <c:pt idx="9392">
                  <c:v>23</c:v>
                </c:pt>
                <c:pt idx="9393">
                  <c:v>24</c:v>
                </c:pt>
                <c:pt idx="9394">
                  <c:v>24</c:v>
                </c:pt>
                <c:pt idx="9395">
                  <c:v>24</c:v>
                </c:pt>
                <c:pt idx="9396">
                  <c:v>25</c:v>
                </c:pt>
                <c:pt idx="9397">
                  <c:v>24</c:v>
                </c:pt>
                <c:pt idx="9398">
                  <c:v>23</c:v>
                </c:pt>
                <c:pt idx="9399">
                  <c:v>23</c:v>
                </c:pt>
                <c:pt idx="9400">
                  <c:v>23</c:v>
                </c:pt>
                <c:pt idx="9401">
                  <c:v>24</c:v>
                </c:pt>
                <c:pt idx="9402">
                  <c:v>24</c:v>
                </c:pt>
                <c:pt idx="9403">
                  <c:v>24</c:v>
                </c:pt>
                <c:pt idx="9404">
                  <c:v>24</c:v>
                </c:pt>
                <c:pt idx="9405">
                  <c:v>24</c:v>
                </c:pt>
                <c:pt idx="9406">
                  <c:v>24</c:v>
                </c:pt>
                <c:pt idx="9407">
                  <c:v>23</c:v>
                </c:pt>
                <c:pt idx="9408">
                  <c:v>25</c:v>
                </c:pt>
                <c:pt idx="9409">
                  <c:v>25</c:v>
                </c:pt>
                <c:pt idx="9410">
                  <c:v>23</c:v>
                </c:pt>
                <c:pt idx="9411">
                  <c:v>24</c:v>
                </c:pt>
                <c:pt idx="9412">
                  <c:v>24</c:v>
                </c:pt>
                <c:pt idx="9413">
                  <c:v>25</c:v>
                </c:pt>
                <c:pt idx="9414">
                  <c:v>23</c:v>
                </c:pt>
                <c:pt idx="9415">
                  <c:v>23</c:v>
                </c:pt>
                <c:pt idx="9416">
                  <c:v>23</c:v>
                </c:pt>
                <c:pt idx="9417">
                  <c:v>24</c:v>
                </c:pt>
                <c:pt idx="9418">
                  <c:v>24</c:v>
                </c:pt>
                <c:pt idx="9419">
                  <c:v>25</c:v>
                </c:pt>
                <c:pt idx="9420">
                  <c:v>24</c:v>
                </c:pt>
                <c:pt idx="9421">
                  <c:v>22</c:v>
                </c:pt>
                <c:pt idx="9422">
                  <c:v>23</c:v>
                </c:pt>
                <c:pt idx="9423">
                  <c:v>25</c:v>
                </c:pt>
                <c:pt idx="9424">
                  <c:v>24</c:v>
                </c:pt>
                <c:pt idx="9425">
                  <c:v>25</c:v>
                </c:pt>
                <c:pt idx="9426">
                  <c:v>25</c:v>
                </c:pt>
                <c:pt idx="9427">
                  <c:v>24</c:v>
                </c:pt>
                <c:pt idx="9428">
                  <c:v>23</c:v>
                </c:pt>
                <c:pt idx="9429">
                  <c:v>24</c:v>
                </c:pt>
                <c:pt idx="9430">
                  <c:v>24</c:v>
                </c:pt>
                <c:pt idx="9431">
                  <c:v>25</c:v>
                </c:pt>
                <c:pt idx="9432">
                  <c:v>24</c:v>
                </c:pt>
                <c:pt idx="9433">
                  <c:v>24</c:v>
                </c:pt>
                <c:pt idx="9434">
                  <c:v>24</c:v>
                </c:pt>
                <c:pt idx="9435">
                  <c:v>24</c:v>
                </c:pt>
                <c:pt idx="9436">
                  <c:v>23</c:v>
                </c:pt>
                <c:pt idx="9437">
                  <c:v>25</c:v>
                </c:pt>
                <c:pt idx="9438">
                  <c:v>23</c:v>
                </c:pt>
                <c:pt idx="9439">
                  <c:v>25</c:v>
                </c:pt>
                <c:pt idx="9440">
                  <c:v>25</c:v>
                </c:pt>
                <c:pt idx="9441">
                  <c:v>27</c:v>
                </c:pt>
                <c:pt idx="9442">
                  <c:v>18</c:v>
                </c:pt>
                <c:pt idx="9443">
                  <c:v>24</c:v>
                </c:pt>
                <c:pt idx="9444">
                  <c:v>23</c:v>
                </c:pt>
                <c:pt idx="9445">
                  <c:v>23</c:v>
                </c:pt>
                <c:pt idx="9446">
                  <c:v>24</c:v>
                </c:pt>
                <c:pt idx="9447">
                  <c:v>23</c:v>
                </c:pt>
                <c:pt idx="9448">
                  <c:v>24</c:v>
                </c:pt>
                <c:pt idx="9449">
                  <c:v>23</c:v>
                </c:pt>
                <c:pt idx="9450">
                  <c:v>24</c:v>
                </c:pt>
                <c:pt idx="9451">
                  <c:v>23</c:v>
                </c:pt>
                <c:pt idx="9452">
                  <c:v>23</c:v>
                </c:pt>
                <c:pt idx="9453">
                  <c:v>24</c:v>
                </c:pt>
                <c:pt idx="9454">
                  <c:v>23</c:v>
                </c:pt>
                <c:pt idx="9455">
                  <c:v>24</c:v>
                </c:pt>
                <c:pt idx="9456">
                  <c:v>24</c:v>
                </c:pt>
                <c:pt idx="9457">
                  <c:v>24</c:v>
                </c:pt>
                <c:pt idx="9458">
                  <c:v>23</c:v>
                </c:pt>
                <c:pt idx="9459">
                  <c:v>24</c:v>
                </c:pt>
                <c:pt idx="9460">
                  <c:v>25</c:v>
                </c:pt>
                <c:pt idx="9461">
                  <c:v>24</c:v>
                </c:pt>
                <c:pt idx="9462">
                  <c:v>24</c:v>
                </c:pt>
                <c:pt idx="9463">
                  <c:v>24</c:v>
                </c:pt>
                <c:pt idx="9464">
                  <c:v>25</c:v>
                </c:pt>
                <c:pt idx="9465">
                  <c:v>24</c:v>
                </c:pt>
                <c:pt idx="9466">
                  <c:v>23</c:v>
                </c:pt>
                <c:pt idx="9467">
                  <c:v>23</c:v>
                </c:pt>
                <c:pt idx="9468">
                  <c:v>25</c:v>
                </c:pt>
                <c:pt idx="9469">
                  <c:v>24</c:v>
                </c:pt>
                <c:pt idx="9470">
                  <c:v>25</c:v>
                </c:pt>
                <c:pt idx="9471">
                  <c:v>24</c:v>
                </c:pt>
                <c:pt idx="9472">
                  <c:v>24</c:v>
                </c:pt>
                <c:pt idx="9473">
                  <c:v>22</c:v>
                </c:pt>
                <c:pt idx="9474">
                  <c:v>25</c:v>
                </c:pt>
                <c:pt idx="9475">
                  <c:v>25</c:v>
                </c:pt>
                <c:pt idx="9476">
                  <c:v>24</c:v>
                </c:pt>
                <c:pt idx="9477">
                  <c:v>24</c:v>
                </c:pt>
                <c:pt idx="9478">
                  <c:v>25</c:v>
                </c:pt>
                <c:pt idx="9479">
                  <c:v>25</c:v>
                </c:pt>
                <c:pt idx="9480">
                  <c:v>23</c:v>
                </c:pt>
                <c:pt idx="9481">
                  <c:v>24</c:v>
                </c:pt>
                <c:pt idx="9482">
                  <c:v>24</c:v>
                </c:pt>
                <c:pt idx="9483">
                  <c:v>24</c:v>
                </c:pt>
                <c:pt idx="9484">
                  <c:v>22</c:v>
                </c:pt>
                <c:pt idx="9485">
                  <c:v>24</c:v>
                </c:pt>
                <c:pt idx="9486">
                  <c:v>23</c:v>
                </c:pt>
                <c:pt idx="9487">
                  <c:v>24</c:v>
                </c:pt>
                <c:pt idx="9488">
                  <c:v>24</c:v>
                </c:pt>
                <c:pt idx="9489">
                  <c:v>23</c:v>
                </c:pt>
                <c:pt idx="9490">
                  <c:v>23</c:v>
                </c:pt>
                <c:pt idx="9491">
                  <c:v>24</c:v>
                </c:pt>
                <c:pt idx="9492">
                  <c:v>22</c:v>
                </c:pt>
                <c:pt idx="9493">
                  <c:v>23</c:v>
                </c:pt>
                <c:pt idx="9494">
                  <c:v>25</c:v>
                </c:pt>
                <c:pt idx="9495">
                  <c:v>23</c:v>
                </c:pt>
                <c:pt idx="9496">
                  <c:v>24</c:v>
                </c:pt>
                <c:pt idx="9497">
                  <c:v>25</c:v>
                </c:pt>
                <c:pt idx="9498">
                  <c:v>24</c:v>
                </c:pt>
                <c:pt idx="9499">
                  <c:v>24</c:v>
                </c:pt>
                <c:pt idx="9500">
                  <c:v>23</c:v>
                </c:pt>
                <c:pt idx="9501">
                  <c:v>24</c:v>
                </c:pt>
                <c:pt idx="9502">
                  <c:v>25</c:v>
                </c:pt>
                <c:pt idx="9503">
                  <c:v>25</c:v>
                </c:pt>
                <c:pt idx="9504">
                  <c:v>25</c:v>
                </c:pt>
                <c:pt idx="9505">
                  <c:v>23</c:v>
                </c:pt>
                <c:pt idx="9506">
                  <c:v>24</c:v>
                </c:pt>
                <c:pt idx="9507">
                  <c:v>22</c:v>
                </c:pt>
                <c:pt idx="9508">
                  <c:v>23</c:v>
                </c:pt>
                <c:pt idx="9509">
                  <c:v>25</c:v>
                </c:pt>
                <c:pt idx="9510">
                  <c:v>23</c:v>
                </c:pt>
                <c:pt idx="9511">
                  <c:v>24</c:v>
                </c:pt>
                <c:pt idx="9512">
                  <c:v>24</c:v>
                </c:pt>
                <c:pt idx="9513">
                  <c:v>24</c:v>
                </c:pt>
                <c:pt idx="9514">
                  <c:v>24</c:v>
                </c:pt>
                <c:pt idx="9515">
                  <c:v>24</c:v>
                </c:pt>
                <c:pt idx="9516">
                  <c:v>25</c:v>
                </c:pt>
                <c:pt idx="9517">
                  <c:v>24</c:v>
                </c:pt>
                <c:pt idx="9518">
                  <c:v>25</c:v>
                </c:pt>
                <c:pt idx="9519">
                  <c:v>23</c:v>
                </c:pt>
                <c:pt idx="9520">
                  <c:v>23</c:v>
                </c:pt>
                <c:pt idx="9521">
                  <c:v>24</c:v>
                </c:pt>
                <c:pt idx="9522">
                  <c:v>23</c:v>
                </c:pt>
                <c:pt idx="9523">
                  <c:v>24</c:v>
                </c:pt>
                <c:pt idx="9524">
                  <c:v>24</c:v>
                </c:pt>
                <c:pt idx="9525">
                  <c:v>25</c:v>
                </c:pt>
                <c:pt idx="9526">
                  <c:v>24</c:v>
                </c:pt>
                <c:pt idx="9527">
                  <c:v>24</c:v>
                </c:pt>
                <c:pt idx="9528">
                  <c:v>24</c:v>
                </c:pt>
                <c:pt idx="9529">
                  <c:v>27</c:v>
                </c:pt>
                <c:pt idx="9530">
                  <c:v>24</c:v>
                </c:pt>
                <c:pt idx="9531">
                  <c:v>24</c:v>
                </c:pt>
                <c:pt idx="9532">
                  <c:v>24</c:v>
                </c:pt>
                <c:pt idx="9533">
                  <c:v>24</c:v>
                </c:pt>
                <c:pt idx="9534">
                  <c:v>24</c:v>
                </c:pt>
                <c:pt idx="9535">
                  <c:v>24</c:v>
                </c:pt>
                <c:pt idx="9536">
                  <c:v>24</c:v>
                </c:pt>
                <c:pt idx="9537">
                  <c:v>24</c:v>
                </c:pt>
                <c:pt idx="9538">
                  <c:v>25</c:v>
                </c:pt>
                <c:pt idx="9539">
                  <c:v>24</c:v>
                </c:pt>
                <c:pt idx="9540">
                  <c:v>23</c:v>
                </c:pt>
                <c:pt idx="9541">
                  <c:v>24</c:v>
                </c:pt>
                <c:pt idx="9542">
                  <c:v>24</c:v>
                </c:pt>
                <c:pt idx="9543">
                  <c:v>24</c:v>
                </c:pt>
                <c:pt idx="9544">
                  <c:v>25</c:v>
                </c:pt>
                <c:pt idx="9545">
                  <c:v>24</c:v>
                </c:pt>
                <c:pt idx="9546">
                  <c:v>25</c:v>
                </c:pt>
                <c:pt idx="9547">
                  <c:v>24</c:v>
                </c:pt>
                <c:pt idx="9548">
                  <c:v>24</c:v>
                </c:pt>
                <c:pt idx="9549">
                  <c:v>23</c:v>
                </c:pt>
                <c:pt idx="9550">
                  <c:v>24</c:v>
                </c:pt>
                <c:pt idx="9551">
                  <c:v>24</c:v>
                </c:pt>
                <c:pt idx="9552">
                  <c:v>25</c:v>
                </c:pt>
                <c:pt idx="9553">
                  <c:v>24</c:v>
                </c:pt>
                <c:pt idx="9554">
                  <c:v>25</c:v>
                </c:pt>
                <c:pt idx="9555">
                  <c:v>24</c:v>
                </c:pt>
                <c:pt idx="9556">
                  <c:v>27</c:v>
                </c:pt>
                <c:pt idx="9557">
                  <c:v>24</c:v>
                </c:pt>
                <c:pt idx="9558">
                  <c:v>26</c:v>
                </c:pt>
                <c:pt idx="9559">
                  <c:v>25</c:v>
                </c:pt>
                <c:pt idx="9560">
                  <c:v>25</c:v>
                </c:pt>
                <c:pt idx="9561">
                  <c:v>24</c:v>
                </c:pt>
                <c:pt idx="9562">
                  <c:v>23</c:v>
                </c:pt>
                <c:pt idx="9563">
                  <c:v>24</c:v>
                </c:pt>
                <c:pt idx="9564">
                  <c:v>23</c:v>
                </c:pt>
                <c:pt idx="9565">
                  <c:v>24</c:v>
                </c:pt>
                <c:pt idx="9566">
                  <c:v>23</c:v>
                </c:pt>
                <c:pt idx="9567">
                  <c:v>24</c:v>
                </c:pt>
                <c:pt idx="9568">
                  <c:v>24</c:v>
                </c:pt>
                <c:pt idx="9569">
                  <c:v>25</c:v>
                </c:pt>
                <c:pt idx="9570">
                  <c:v>24</c:v>
                </c:pt>
                <c:pt idx="9571">
                  <c:v>25</c:v>
                </c:pt>
                <c:pt idx="9572">
                  <c:v>24</c:v>
                </c:pt>
                <c:pt idx="9573">
                  <c:v>24</c:v>
                </c:pt>
                <c:pt idx="9574">
                  <c:v>23</c:v>
                </c:pt>
                <c:pt idx="9575">
                  <c:v>24</c:v>
                </c:pt>
                <c:pt idx="9576">
                  <c:v>24</c:v>
                </c:pt>
                <c:pt idx="9577">
                  <c:v>25</c:v>
                </c:pt>
                <c:pt idx="9578">
                  <c:v>21</c:v>
                </c:pt>
                <c:pt idx="9579">
                  <c:v>24</c:v>
                </c:pt>
                <c:pt idx="9580">
                  <c:v>24</c:v>
                </c:pt>
                <c:pt idx="9581">
                  <c:v>25</c:v>
                </c:pt>
                <c:pt idx="9582">
                  <c:v>24</c:v>
                </c:pt>
                <c:pt idx="9583">
                  <c:v>24</c:v>
                </c:pt>
                <c:pt idx="9584">
                  <c:v>24</c:v>
                </c:pt>
                <c:pt idx="9585">
                  <c:v>24</c:v>
                </c:pt>
                <c:pt idx="9586">
                  <c:v>23</c:v>
                </c:pt>
                <c:pt idx="9587">
                  <c:v>25</c:v>
                </c:pt>
                <c:pt idx="9588">
                  <c:v>24</c:v>
                </c:pt>
                <c:pt idx="9589">
                  <c:v>25</c:v>
                </c:pt>
                <c:pt idx="9590">
                  <c:v>23</c:v>
                </c:pt>
                <c:pt idx="9591">
                  <c:v>24</c:v>
                </c:pt>
                <c:pt idx="9592">
                  <c:v>24</c:v>
                </c:pt>
                <c:pt idx="9593">
                  <c:v>22</c:v>
                </c:pt>
                <c:pt idx="9594">
                  <c:v>24</c:v>
                </c:pt>
                <c:pt idx="9595">
                  <c:v>24</c:v>
                </c:pt>
                <c:pt idx="9596">
                  <c:v>24</c:v>
                </c:pt>
                <c:pt idx="9597">
                  <c:v>24</c:v>
                </c:pt>
                <c:pt idx="9598">
                  <c:v>26</c:v>
                </c:pt>
                <c:pt idx="9599">
                  <c:v>24</c:v>
                </c:pt>
                <c:pt idx="9600">
                  <c:v>25</c:v>
                </c:pt>
                <c:pt idx="9601">
                  <c:v>24</c:v>
                </c:pt>
                <c:pt idx="9602">
                  <c:v>23</c:v>
                </c:pt>
                <c:pt idx="9603">
                  <c:v>23</c:v>
                </c:pt>
                <c:pt idx="9604">
                  <c:v>24</c:v>
                </c:pt>
                <c:pt idx="9605">
                  <c:v>24</c:v>
                </c:pt>
                <c:pt idx="9606">
                  <c:v>24</c:v>
                </c:pt>
                <c:pt idx="9607">
                  <c:v>24</c:v>
                </c:pt>
                <c:pt idx="9608">
                  <c:v>24</c:v>
                </c:pt>
                <c:pt idx="9609">
                  <c:v>24</c:v>
                </c:pt>
                <c:pt idx="9610">
                  <c:v>25</c:v>
                </c:pt>
                <c:pt idx="9611">
                  <c:v>24</c:v>
                </c:pt>
                <c:pt idx="9612">
                  <c:v>23</c:v>
                </c:pt>
                <c:pt idx="9613">
                  <c:v>24</c:v>
                </c:pt>
                <c:pt idx="9614">
                  <c:v>24</c:v>
                </c:pt>
                <c:pt idx="9615">
                  <c:v>25</c:v>
                </c:pt>
                <c:pt idx="9616">
                  <c:v>23</c:v>
                </c:pt>
                <c:pt idx="9617">
                  <c:v>24</c:v>
                </c:pt>
                <c:pt idx="9618">
                  <c:v>22</c:v>
                </c:pt>
                <c:pt idx="9619">
                  <c:v>25</c:v>
                </c:pt>
                <c:pt idx="9620">
                  <c:v>25</c:v>
                </c:pt>
                <c:pt idx="9621">
                  <c:v>23</c:v>
                </c:pt>
                <c:pt idx="9622">
                  <c:v>24</c:v>
                </c:pt>
                <c:pt idx="9623">
                  <c:v>24</c:v>
                </c:pt>
                <c:pt idx="9624">
                  <c:v>23</c:v>
                </c:pt>
                <c:pt idx="9625">
                  <c:v>24</c:v>
                </c:pt>
                <c:pt idx="9626">
                  <c:v>23</c:v>
                </c:pt>
                <c:pt idx="9627">
                  <c:v>24</c:v>
                </c:pt>
                <c:pt idx="9628">
                  <c:v>24</c:v>
                </c:pt>
                <c:pt idx="9629">
                  <c:v>24</c:v>
                </c:pt>
                <c:pt idx="9630">
                  <c:v>24</c:v>
                </c:pt>
                <c:pt idx="9631">
                  <c:v>23</c:v>
                </c:pt>
                <c:pt idx="9632">
                  <c:v>25</c:v>
                </c:pt>
                <c:pt idx="9633">
                  <c:v>25</c:v>
                </c:pt>
                <c:pt idx="9634">
                  <c:v>24</c:v>
                </c:pt>
                <c:pt idx="9635">
                  <c:v>25</c:v>
                </c:pt>
                <c:pt idx="9636">
                  <c:v>25</c:v>
                </c:pt>
                <c:pt idx="9637">
                  <c:v>24</c:v>
                </c:pt>
                <c:pt idx="9638">
                  <c:v>23</c:v>
                </c:pt>
                <c:pt idx="9639">
                  <c:v>24</c:v>
                </c:pt>
                <c:pt idx="9640">
                  <c:v>24</c:v>
                </c:pt>
                <c:pt idx="9641">
                  <c:v>23</c:v>
                </c:pt>
                <c:pt idx="9642">
                  <c:v>24</c:v>
                </c:pt>
                <c:pt idx="9643">
                  <c:v>24</c:v>
                </c:pt>
                <c:pt idx="9644">
                  <c:v>25</c:v>
                </c:pt>
                <c:pt idx="9645">
                  <c:v>24</c:v>
                </c:pt>
                <c:pt idx="9646">
                  <c:v>25</c:v>
                </c:pt>
                <c:pt idx="9647">
                  <c:v>24</c:v>
                </c:pt>
                <c:pt idx="9648">
                  <c:v>24</c:v>
                </c:pt>
                <c:pt idx="9649">
                  <c:v>23</c:v>
                </c:pt>
                <c:pt idx="9650">
                  <c:v>25</c:v>
                </c:pt>
                <c:pt idx="9651">
                  <c:v>25</c:v>
                </c:pt>
                <c:pt idx="9652">
                  <c:v>25</c:v>
                </c:pt>
                <c:pt idx="9653">
                  <c:v>24</c:v>
                </c:pt>
                <c:pt idx="9654">
                  <c:v>24</c:v>
                </c:pt>
                <c:pt idx="9655">
                  <c:v>24</c:v>
                </c:pt>
                <c:pt idx="9656">
                  <c:v>24</c:v>
                </c:pt>
                <c:pt idx="9657">
                  <c:v>24</c:v>
                </c:pt>
                <c:pt idx="9658">
                  <c:v>24</c:v>
                </c:pt>
                <c:pt idx="9659">
                  <c:v>24</c:v>
                </c:pt>
                <c:pt idx="9660">
                  <c:v>24</c:v>
                </c:pt>
                <c:pt idx="9661">
                  <c:v>25</c:v>
                </c:pt>
                <c:pt idx="9662">
                  <c:v>24</c:v>
                </c:pt>
                <c:pt idx="9663">
                  <c:v>25</c:v>
                </c:pt>
                <c:pt idx="9664">
                  <c:v>24</c:v>
                </c:pt>
                <c:pt idx="9665">
                  <c:v>25</c:v>
                </c:pt>
                <c:pt idx="9666">
                  <c:v>24</c:v>
                </c:pt>
                <c:pt idx="9667">
                  <c:v>24</c:v>
                </c:pt>
                <c:pt idx="9668">
                  <c:v>25</c:v>
                </c:pt>
                <c:pt idx="9669">
                  <c:v>24</c:v>
                </c:pt>
                <c:pt idx="9670">
                  <c:v>24</c:v>
                </c:pt>
                <c:pt idx="9671">
                  <c:v>24</c:v>
                </c:pt>
                <c:pt idx="9672">
                  <c:v>25</c:v>
                </c:pt>
                <c:pt idx="9673">
                  <c:v>24</c:v>
                </c:pt>
                <c:pt idx="9674">
                  <c:v>24</c:v>
                </c:pt>
                <c:pt idx="9675">
                  <c:v>24</c:v>
                </c:pt>
                <c:pt idx="9676">
                  <c:v>25</c:v>
                </c:pt>
                <c:pt idx="9677">
                  <c:v>24</c:v>
                </c:pt>
                <c:pt idx="9678">
                  <c:v>25</c:v>
                </c:pt>
                <c:pt idx="9679">
                  <c:v>24</c:v>
                </c:pt>
                <c:pt idx="9680">
                  <c:v>23</c:v>
                </c:pt>
                <c:pt idx="9681">
                  <c:v>24</c:v>
                </c:pt>
                <c:pt idx="9682">
                  <c:v>23</c:v>
                </c:pt>
                <c:pt idx="9683">
                  <c:v>24</c:v>
                </c:pt>
                <c:pt idx="9684">
                  <c:v>24</c:v>
                </c:pt>
                <c:pt idx="9685">
                  <c:v>25</c:v>
                </c:pt>
                <c:pt idx="9686">
                  <c:v>25</c:v>
                </c:pt>
                <c:pt idx="9687">
                  <c:v>27</c:v>
                </c:pt>
                <c:pt idx="9688">
                  <c:v>24</c:v>
                </c:pt>
                <c:pt idx="9689">
                  <c:v>24</c:v>
                </c:pt>
                <c:pt idx="9690">
                  <c:v>24</c:v>
                </c:pt>
                <c:pt idx="9691">
                  <c:v>18</c:v>
                </c:pt>
                <c:pt idx="9692">
                  <c:v>24</c:v>
                </c:pt>
                <c:pt idx="9693">
                  <c:v>24</c:v>
                </c:pt>
                <c:pt idx="9694">
                  <c:v>22</c:v>
                </c:pt>
                <c:pt idx="9695">
                  <c:v>25</c:v>
                </c:pt>
                <c:pt idx="9696">
                  <c:v>24</c:v>
                </c:pt>
                <c:pt idx="9697">
                  <c:v>25</c:v>
                </c:pt>
                <c:pt idx="9698">
                  <c:v>25</c:v>
                </c:pt>
                <c:pt idx="9699">
                  <c:v>24</c:v>
                </c:pt>
                <c:pt idx="9700">
                  <c:v>25</c:v>
                </c:pt>
                <c:pt idx="9701">
                  <c:v>24</c:v>
                </c:pt>
                <c:pt idx="9702">
                  <c:v>25</c:v>
                </c:pt>
                <c:pt idx="9703">
                  <c:v>24</c:v>
                </c:pt>
                <c:pt idx="9704">
                  <c:v>24</c:v>
                </c:pt>
                <c:pt idx="9705">
                  <c:v>23</c:v>
                </c:pt>
                <c:pt idx="9706">
                  <c:v>22</c:v>
                </c:pt>
                <c:pt idx="9707">
                  <c:v>24</c:v>
                </c:pt>
                <c:pt idx="9708">
                  <c:v>24</c:v>
                </c:pt>
                <c:pt idx="9709">
                  <c:v>23</c:v>
                </c:pt>
                <c:pt idx="9710">
                  <c:v>24</c:v>
                </c:pt>
                <c:pt idx="9711">
                  <c:v>24</c:v>
                </c:pt>
                <c:pt idx="9712">
                  <c:v>25</c:v>
                </c:pt>
                <c:pt idx="9713">
                  <c:v>23</c:v>
                </c:pt>
                <c:pt idx="9714">
                  <c:v>25</c:v>
                </c:pt>
                <c:pt idx="9715">
                  <c:v>25</c:v>
                </c:pt>
                <c:pt idx="9716">
                  <c:v>25</c:v>
                </c:pt>
                <c:pt idx="9717">
                  <c:v>24</c:v>
                </c:pt>
                <c:pt idx="9718">
                  <c:v>24</c:v>
                </c:pt>
                <c:pt idx="9719">
                  <c:v>24</c:v>
                </c:pt>
                <c:pt idx="9720">
                  <c:v>24</c:v>
                </c:pt>
                <c:pt idx="9721">
                  <c:v>23</c:v>
                </c:pt>
                <c:pt idx="9722">
                  <c:v>23</c:v>
                </c:pt>
                <c:pt idx="9723">
                  <c:v>24</c:v>
                </c:pt>
                <c:pt idx="9724">
                  <c:v>24</c:v>
                </c:pt>
                <c:pt idx="9725">
                  <c:v>24</c:v>
                </c:pt>
                <c:pt idx="9726">
                  <c:v>24</c:v>
                </c:pt>
                <c:pt idx="9727">
                  <c:v>23</c:v>
                </c:pt>
                <c:pt idx="9728">
                  <c:v>23</c:v>
                </c:pt>
                <c:pt idx="9729">
                  <c:v>25</c:v>
                </c:pt>
                <c:pt idx="9730">
                  <c:v>24</c:v>
                </c:pt>
                <c:pt idx="9731">
                  <c:v>24</c:v>
                </c:pt>
                <c:pt idx="9732">
                  <c:v>24</c:v>
                </c:pt>
                <c:pt idx="9733">
                  <c:v>24</c:v>
                </c:pt>
                <c:pt idx="9734">
                  <c:v>24</c:v>
                </c:pt>
                <c:pt idx="9735">
                  <c:v>25</c:v>
                </c:pt>
                <c:pt idx="9736">
                  <c:v>24</c:v>
                </c:pt>
                <c:pt idx="9737">
                  <c:v>24</c:v>
                </c:pt>
                <c:pt idx="9738">
                  <c:v>24</c:v>
                </c:pt>
                <c:pt idx="9739">
                  <c:v>24</c:v>
                </c:pt>
                <c:pt idx="9740">
                  <c:v>24</c:v>
                </c:pt>
                <c:pt idx="9741">
                  <c:v>24</c:v>
                </c:pt>
                <c:pt idx="9742">
                  <c:v>23</c:v>
                </c:pt>
                <c:pt idx="9743">
                  <c:v>24</c:v>
                </c:pt>
                <c:pt idx="9744">
                  <c:v>25</c:v>
                </c:pt>
                <c:pt idx="9745">
                  <c:v>24</c:v>
                </c:pt>
                <c:pt idx="9746">
                  <c:v>24</c:v>
                </c:pt>
                <c:pt idx="9747">
                  <c:v>24</c:v>
                </c:pt>
                <c:pt idx="9748">
                  <c:v>25</c:v>
                </c:pt>
                <c:pt idx="9749">
                  <c:v>23</c:v>
                </c:pt>
                <c:pt idx="9750">
                  <c:v>24</c:v>
                </c:pt>
                <c:pt idx="9751">
                  <c:v>24</c:v>
                </c:pt>
                <c:pt idx="9752">
                  <c:v>24</c:v>
                </c:pt>
                <c:pt idx="9753">
                  <c:v>24</c:v>
                </c:pt>
                <c:pt idx="9754">
                  <c:v>24</c:v>
                </c:pt>
                <c:pt idx="9755">
                  <c:v>24</c:v>
                </c:pt>
                <c:pt idx="9756">
                  <c:v>23</c:v>
                </c:pt>
                <c:pt idx="9757">
                  <c:v>24</c:v>
                </c:pt>
                <c:pt idx="9758">
                  <c:v>23</c:v>
                </c:pt>
                <c:pt idx="9759">
                  <c:v>23</c:v>
                </c:pt>
                <c:pt idx="9760">
                  <c:v>24</c:v>
                </c:pt>
                <c:pt idx="9761">
                  <c:v>24</c:v>
                </c:pt>
                <c:pt idx="9762">
                  <c:v>24</c:v>
                </c:pt>
                <c:pt idx="9763">
                  <c:v>23</c:v>
                </c:pt>
                <c:pt idx="9764">
                  <c:v>24</c:v>
                </c:pt>
                <c:pt idx="9765">
                  <c:v>25</c:v>
                </c:pt>
                <c:pt idx="9766">
                  <c:v>24</c:v>
                </c:pt>
                <c:pt idx="9767">
                  <c:v>24</c:v>
                </c:pt>
                <c:pt idx="9768">
                  <c:v>24</c:v>
                </c:pt>
                <c:pt idx="9769">
                  <c:v>23</c:v>
                </c:pt>
                <c:pt idx="9770">
                  <c:v>25</c:v>
                </c:pt>
                <c:pt idx="9771">
                  <c:v>25</c:v>
                </c:pt>
                <c:pt idx="9772">
                  <c:v>24</c:v>
                </c:pt>
                <c:pt idx="9773">
                  <c:v>24</c:v>
                </c:pt>
                <c:pt idx="9774">
                  <c:v>24</c:v>
                </c:pt>
                <c:pt idx="9775">
                  <c:v>24</c:v>
                </c:pt>
                <c:pt idx="9776">
                  <c:v>24</c:v>
                </c:pt>
                <c:pt idx="9777">
                  <c:v>25</c:v>
                </c:pt>
                <c:pt idx="9778">
                  <c:v>23</c:v>
                </c:pt>
                <c:pt idx="9779">
                  <c:v>23</c:v>
                </c:pt>
                <c:pt idx="9780">
                  <c:v>25</c:v>
                </c:pt>
                <c:pt idx="9781">
                  <c:v>25</c:v>
                </c:pt>
                <c:pt idx="9782">
                  <c:v>24</c:v>
                </c:pt>
                <c:pt idx="9783">
                  <c:v>24</c:v>
                </c:pt>
                <c:pt idx="9784">
                  <c:v>23</c:v>
                </c:pt>
                <c:pt idx="9785">
                  <c:v>23</c:v>
                </c:pt>
                <c:pt idx="9786">
                  <c:v>24</c:v>
                </c:pt>
                <c:pt idx="9787">
                  <c:v>24</c:v>
                </c:pt>
                <c:pt idx="9788">
                  <c:v>24</c:v>
                </c:pt>
                <c:pt idx="9789">
                  <c:v>26</c:v>
                </c:pt>
                <c:pt idx="9790">
                  <c:v>20</c:v>
                </c:pt>
                <c:pt idx="9791">
                  <c:v>25</c:v>
                </c:pt>
                <c:pt idx="9792">
                  <c:v>24</c:v>
                </c:pt>
                <c:pt idx="9793">
                  <c:v>25</c:v>
                </c:pt>
                <c:pt idx="9794">
                  <c:v>25</c:v>
                </c:pt>
                <c:pt idx="9795">
                  <c:v>24</c:v>
                </c:pt>
                <c:pt idx="9796">
                  <c:v>25</c:v>
                </c:pt>
                <c:pt idx="9797">
                  <c:v>24</c:v>
                </c:pt>
                <c:pt idx="9798">
                  <c:v>23</c:v>
                </c:pt>
                <c:pt idx="9799">
                  <c:v>24</c:v>
                </c:pt>
                <c:pt idx="9800">
                  <c:v>24</c:v>
                </c:pt>
                <c:pt idx="9801">
                  <c:v>24</c:v>
                </c:pt>
                <c:pt idx="9802">
                  <c:v>24</c:v>
                </c:pt>
                <c:pt idx="9803">
                  <c:v>25</c:v>
                </c:pt>
                <c:pt idx="9804">
                  <c:v>25</c:v>
                </c:pt>
                <c:pt idx="9805">
                  <c:v>25</c:v>
                </c:pt>
                <c:pt idx="9806">
                  <c:v>25</c:v>
                </c:pt>
                <c:pt idx="9807">
                  <c:v>23</c:v>
                </c:pt>
                <c:pt idx="9808">
                  <c:v>24</c:v>
                </c:pt>
                <c:pt idx="9809">
                  <c:v>23</c:v>
                </c:pt>
                <c:pt idx="9810">
                  <c:v>24</c:v>
                </c:pt>
                <c:pt idx="9811">
                  <c:v>26</c:v>
                </c:pt>
                <c:pt idx="9812">
                  <c:v>26</c:v>
                </c:pt>
                <c:pt idx="9813">
                  <c:v>24</c:v>
                </c:pt>
                <c:pt idx="9814">
                  <c:v>26</c:v>
                </c:pt>
                <c:pt idx="9815">
                  <c:v>24</c:v>
                </c:pt>
                <c:pt idx="9816">
                  <c:v>26</c:v>
                </c:pt>
                <c:pt idx="9817">
                  <c:v>25</c:v>
                </c:pt>
                <c:pt idx="9818">
                  <c:v>23</c:v>
                </c:pt>
                <c:pt idx="9819">
                  <c:v>24</c:v>
                </c:pt>
                <c:pt idx="9820">
                  <c:v>23</c:v>
                </c:pt>
                <c:pt idx="9821">
                  <c:v>24</c:v>
                </c:pt>
                <c:pt idx="9822">
                  <c:v>24</c:v>
                </c:pt>
                <c:pt idx="9823">
                  <c:v>24</c:v>
                </c:pt>
                <c:pt idx="9824">
                  <c:v>25</c:v>
                </c:pt>
                <c:pt idx="9825">
                  <c:v>29</c:v>
                </c:pt>
                <c:pt idx="9826">
                  <c:v>26</c:v>
                </c:pt>
                <c:pt idx="9827">
                  <c:v>27</c:v>
                </c:pt>
                <c:pt idx="9828">
                  <c:v>23</c:v>
                </c:pt>
                <c:pt idx="9829">
                  <c:v>24</c:v>
                </c:pt>
                <c:pt idx="9830">
                  <c:v>24</c:v>
                </c:pt>
                <c:pt idx="9831">
                  <c:v>25</c:v>
                </c:pt>
                <c:pt idx="9832">
                  <c:v>19</c:v>
                </c:pt>
                <c:pt idx="9833">
                  <c:v>25</c:v>
                </c:pt>
                <c:pt idx="9834">
                  <c:v>27</c:v>
                </c:pt>
                <c:pt idx="9835">
                  <c:v>22</c:v>
                </c:pt>
                <c:pt idx="9836">
                  <c:v>23</c:v>
                </c:pt>
                <c:pt idx="9837">
                  <c:v>24</c:v>
                </c:pt>
                <c:pt idx="9838">
                  <c:v>22</c:v>
                </c:pt>
                <c:pt idx="9839">
                  <c:v>24</c:v>
                </c:pt>
                <c:pt idx="9840">
                  <c:v>27</c:v>
                </c:pt>
                <c:pt idx="9841">
                  <c:v>25</c:v>
                </c:pt>
                <c:pt idx="9842">
                  <c:v>25</c:v>
                </c:pt>
                <c:pt idx="9843">
                  <c:v>24</c:v>
                </c:pt>
                <c:pt idx="9844">
                  <c:v>24</c:v>
                </c:pt>
                <c:pt idx="9845">
                  <c:v>24</c:v>
                </c:pt>
                <c:pt idx="9846">
                  <c:v>24</c:v>
                </c:pt>
                <c:pt idx="9847">
                  <c:v>24</c:v>
                </c:pt>
                <c:pt idx="9848">
                  <c:v>26</c:v>
                </c:pt>
                <c:pt idx="9849">
                  <c:v>25</c:v>
                </c:pt>
                <c:pt idx="9850">
                  <c:v>25</c:v>
                </c:pt>
                <c:pt idx="9851">
                  <c:v>26</c:v>
                </c:pt>
                <c:pt idx="9852">
                  <c:v>24</c:v>
                </c:pt>
                <c:pt idx="9853">
                  <c:v>21</c:v>
                </c:pt>
                <c:pt idx="9854">
                  <c:v>27</c:v>
                </c:pt>
                <c:pt idx="9855">
                  <c:v>25</c:v>
                </c:pt>
                <c:pt idx="9856">
                  <c:v>25</c:v>
                </c:pt>
                <c:pt idx="9857">
                  <c:v>24</c:v>
                </c:pt>
                <c:pt idx="9858">
                  <c:v>26</c:v>
                </c:pt>
                <c:pt idx="9859">
                  <c:v>25</c:v>
                </c:pt>
                <c:pt idx="9860">
                  <c:v>18</c:v>
                </c:pt>
                <c:pt idx="9861">
                  <c:v>22</c:v>
                </c:pt>
                <c:pt idx="9862">
                  <c:v>25</c:v>
                </c:pt>
                <c:pt idx="9863">
                  <c:v>23</c:v>
                </c:pt>
                <c:pt idx="9864">
                  <c:v>23</c:v>
                </c:pt>
                <c:pt idx="9865">
                  <c:v>24</c:v>
                </c:pt>
                <c:pt idx="9866">
                  <c:v>24</c:v>
                </c:pt>
                <c:pt idx="9867">
                  <c:v>19</c:v>
                </c:pt>
                <c:pt idx="9868">
                  <c:v>27</c:v>
                </c:pt>
                <c:pt idx="9869">
                  <c:v>26</c:v>
                </c:pt>
                <c:pt idx="9870">
                  <c:v>28</c:v>
                </c:pt>
                <c:pt idx="9871">
                  <c:v>25</c:v>
                </c:pt>
                <c:pt idx="9872">
                  <c:v>25</c:v>
                </c:pt>
                <c:pt idx="9873">
                  <c:v>25</c:v>
                </c:pt>
                <c:pt idx="9874">
                  <c:v>25</c:v>
                </c:pt>
                <c:pt idx="9875">
                  <c:v>24</c:v>
                </c:pt>
                <c:pt idx="9876">
                  <c:v>23</c:v>
                </c:pt>
                <c:pt idx="9877">
                  <c:v>23</c:v>
                </c:pt>
                <c:pt idx="9878">
                  <c:v>25</c:v>
                </c:pt>
                <c:pt idx="9879">
                  <c:v>25</c:v>
                </c:pt>
                <c:pt idx="9880">
                  <c:v>24</c:v>
                </c:pt>
                <c:pt idx="9881">
                  <c:v>24</c:v>
                </c:pt>
                <c:pt idx="9882">
                  <c:v>25</c:v>
                </c:pt>
                <c:pt idx="9883">
                  <c:v>28</c:v>
                </c:pt>
                <c:pt idx="9884">
                  <c:v>24</c:v>
                </c:pt>
                <c:pt idx="9885">
                  <c:v>24</c:v>
                </c:pt>
                <c:pt idx="9886">
                  <c:v>24</c:v>
                </c:pt>
                <c:pt idx="9887">
                  <c:v>25</c:v>
                </c:pt>
                <c:pt idx="9888">
                  <c:v>25</c:v>
                </c:pt>
                <c:pt idx="9889">
                  <c:v>25</c:v>
                </c:pt>
                <c:pt idx="9890">
                  <c:v>26</c:v>
                </c:pt>
                <c:pt idx="9891">
                  <c:v>24</c:v>
                </c:pt>
                <c:pt idx="9892">
                  <c:v>25</c:v>
                </c:pt>
                <c:pt idx="9893">
                  <c:v>24</c:v>
                </c:pt>
                <c:pt idx="9894">
                  <c:v>19</c:v>
                </c:pt>
                <c:pt idx="9895">
                  <c:v>17</c:v>
                </c:pt>
                <c:pt idx="9896">
                  <c:v>26</c:v>
                </c:pt>
                <c:pt idx="9897">
                  <c:v>25</c:v>
                </c:pt>
                <c:pt idx="9898">
                  <c:v>24</c:v>
                </c:pt>
                <c:pt idx="9899">
                  <c:v>26</c:v>
                </c:pt>
                <c:pt idx="9900">
                  <c:v>28</c:v>
                </c:pt>
                <c:pt idx="9901">
                  <c:v>22</c:v>
                </c:pt>
                <c:pt idx="9902">
                  <c:v>25</c:v>
                </c:pt>
                <c:pt idx="9903">
                  <c:v>25</c:v>
                </c:pt>
                <c:pt idx="9904">
                  <c:v>26</c:v>
                </c:pt>
                <c:pt idx="9905">
                  <c:v>25</c:v>
                </c:pt>
                <c:pt idx="9906">
                  <c:v>21</c:v>
                </c:pt>
                <c:pt idx="9907">
                  <c:v>24</c:v>
                </c:pt>
                <c:pt idx="9908">
                  <c:v>27</c:v>
                </c:pt>
                <c:pt idx="9909">
                  <c:v>26</c:v>
                </c:pt>
                <c:pt idx="9910">
                  <c:v>23</c:v>
                </c:pt>
                <c:pt idx="9911">
                  <c:v>25</c:v>
                </c:pt>
                <c:pt idx="9912">
                  <c:v>24</c:v>
                </c:pt>
                <c:pt idx="9913">
                  <c:v>23</c:v>
                </c:pt>
                <c:pt idx="9914">
                  <c:v>20</c:v>
                </c:pt>
                <c:pt idx="9915">
                  <c:v>18</c:v>
                </c:pt>
                <c:pt idx="9916">
                  <c:v>24</c:v>
                </c:pt>
                <c:pt idx="9917">
                  <c:v>23</c:v>
                </c:pt>
                <c:pt idx="9918">
                  <c:v>29</c:v>
                </c:pt>
                <c:pt idx="9919">
                  <c:v>24</c:v>
                </c:pt>
                <c:pt idx="9920">
                  <c:v>21</c:v>
                </c:pt>
                <c:pt idx="9921">
                  <c:v>28</c:v>
                </c:pt>
                <c:pt idx="9922">
                  <c:v>27</c:v>
                </c:pt>
                <c:pt idx="9923">
                  <c:v>26</c:v>
                </c:pt>
                <c:pt idx="9924">
                  <c:v>26</c:v>
                </c:pt>
                <c:pt idx="9925">
                  <c:v>26</c:v>
                </c:pt>
                <c:pt idx="9926">
                  <c:v>19</c:v>
                </c:pt>
                <c:pt idx="9927">
                  <c:v>25</c:v>
                </c:pt>
                <c:pt idx="9928">
                  <c:v>25</c:v>
                </c:pt>
                <c:pt idx="9929">
                  <c:v>26</c:v>
                </c:pt>
                <c:pt idx="9930">
                  <c:v>27</c:v>
                </c:pt>
                <c:pt idx="9931">
                  <c:v>25</c:v>
                </c:pt>
                <c:pt idx="9932">
                  <c:v>25</c:v>
                </c:pt>
                <c:pt idx="9933">
                  <c:v>23</c:v>
                </c:pt>
                <c:pt idx="9934">
                  <c:v>23</c:v>
                </c:pt>
                <c:pt idx="9935">
                  <c:v>28</c:v>
                </c:pt>
                <c:pt idx="9936">
                  <c:v>25</c:v>
                </c:pt>
                <c:pt idx="9937">
                  <c:v>29</c:v>
                </c:pt>
                <c:pt idx="9938">
                  <c:v>27</c:v>
                </c:pt>
                <c:pt idx="9939">
                  <c:v>27</c:v>
                </c:pt>
                <c:pt idx="9940">
                  <c:v>23</c:v>
                </c:pt>
                <c:pt idx="9941">
                  <c:v>24</c:v>
                </c:pt>
                <c:pt idx="9942">
                  <c:v>26</c:v>
                </c:pt>
                <c:pt idx="9943">
                  <c:v>25</c:v>
                </c:pt>
                <c:pt idx="9944">
                  <c:v>19</c:v>
                </c:pt>
                <c:pt idx="9945">
                  <c:v>25</c:v>
                </c:pt>
                <c:pt idx="9946">
                  <c:v>25</c:v>
                </c:pt>
                <c:pt idx="9947">
                  <c:v>24</c:v>
                </c:pt>
                <c:pt idx="9948">
                  <c:v>23</c:v>
                </c:pt>
                <c:pt idx="9949">
                  <c:v>26</c:v>
                </c:pt>
                <c:pt idx="9950">
                  <c:v>28</c:v>
                </c:pt>
                <c:pt idx="9951">
                  <c:v>26</c:v>
                </c:pt>
                <c:pt idx="9952">
                  <c:v>27</c:v>
                </c:pt>
                <c:pt idx="9953">
                  <c:v>25</c:v>
                </c:pt>
                <c:pt idx="9954">
                  <c:v>59</c:v>
                </c:pt>
                <c:pt idx="9955">
                  <c:v>27</c:v>
                </c:pt>
                <c:pt idx="9956">
                  <c:v>26</c:v>
                </c:pt>
                <c:pt idx="9957">
                  <c:v>26</c:v>
                </c:pt>
                <c:pt idx="9958">
                  <c:v>26</c:v>
                </c:pt>
                <c:pt idx="9959">
                  <c:v>27</c:v>
                </c:pt>
                <c:pt idx="9960">
                  <c:v>24</c:v>
                </c:pt>
                <c:pt idx="9961">
                  <c:v>26</c:v>
                </c:pt>
                <c:pt idx="9962">
                  <c:v>23</c:v>
                </c:pt>
                <c:pt idx="9963">
                  <c:v>27</c:v>
                </c:pt>
                <c:pt idx="9964">
                  <c:v>25</c:v>
                </c:pt>
                <c:pt idx="9965">
                  <c:v>24</c:v>
                </c:pt>
                <c:pt idx="9966">
                  <c:v>27</c:v>
                </c:pt>
                <c:pt idx="9967">
                  <c:v>26</c:v>
                </c:pt>
                <c:pt idx="9968">
                  <c:v>27</c:v>
                </c:pt>
                <c:pt idx="9969">
                  <c:v>25</c:v>
                </c:pt>
                <c:pt idx="9970">
                  <c:v>29</c:v>
                </c:pt>
                <c:pt idx="9971">
                  <c:v>24</c:v>
                </c:pt>
                <c:pt idx="9972">
                  <c:v>28</c:v>
                </c:pt>
                <c:pt idx="9973">
                  <c:v>27</c:v>
                </c:pt>
                <c:pt idx="9974">
                  <c:v>25</c:v>
                </c:pt>
                <c:pt idx="9975">
                  <c:v>24</c:v>
                </c:pt>
                <c:pt idx="9976">
                  <c:v>27</c:v>
                </c:pt>
                <c:pt idx="9977">
                  <c:v>23</c:v>
                </c:pt>
                <c:pt idx="9978">
                  <c:v>25</c:v>
                </c:pt>
                <c:pt idx="9979">
                  <c:v>18</c:v>
                </c:pt>
                <c:pt idx="9980">
                  <c:v>24</c:v>
                </c:pt>
                <c:pt idx="9981">
                  <c:v>23</c:v>
                </c:pt>
                <c:pt idx="9982">
                  <c:v>22</c:v>
                </c:pt>
                <c:pt idx="9983">
                  <c:v>24</c:v>
                </c:pt>
                <c:pt idx="9984">
                  <c:v>24</c:v>
                </c:pt>
                <c:pt idx="9985">
                  <c:v>23</c:v>
                </c:pt>
                <c:pt idx="9986">
                  <c:v>25</c:v>
                </c:pt>
                <c:pt idx="9987">
                  <c:v>24</c:v>
                </c:pt>
                <c:pt idx="9988">
                  <c:v>24</c:v>
                </c:pt>
                <c:pt idx="9989">
                  <c:v>24</c:v>
                </c:pt>
                <c:pt idx="9990">
                  <c:v>25</c:v>
                </c:pt>
                <c:pt idx="9991">
                  <c:v>21</c:v>
                </c:pt>
                <c:pt idx="9992">
                  <c:v>26</c:v>
                </c:pt>
                <c:pt idx="9993">
                  <c:v>24</c:v>
                </c:pt>
                <c:pt idx="9994">
                  <c:v>27</c:v>
                </c:pt>
                <c:pt idx="9995">
                  <c:v>23</c:v>
                </c:pt>
                <c:pt idx="9996">
                  <c:v>28</c:v>
                </c:pt>
                <c:pt idx="9997">
                  <c:v>24</c:v>
                </c:pt>
                <c:pt idx="9998">
                  <c:v>25</c:v>
                </c:pt>
                <c:pt idx="9999">
                  <c:v>24</c:v>
                </c:pt>
              </c:numCache>
            </c:numRef>
          </c:yVal>
          <c:smooth val="0"/>
          <c:extLst>
            <c:ext xmlns:c16="http://schemas.microsoft.com/office/drawing/2014/chart" uri="{C3380CC4-5D6E-409C-BE32-E72D297353CC}">
              <c16:uniqueId val="{00000000-B90F-BF4C-9878-97F686CCC633}"/>
            </c:ext>
          </c:extLst>
        </c:ser>
        <c:dLbls>
          <c:showLegendKey val="0"/>
          <c:showVal val="0"/>
          <c:showCatName val="0"/>
          <c:showSerName val="0"/>
          <c:showPercent val="0"/>
          <c:showBubbleSize val="0"/>
        </c:dLbls>
        <c:axId val="1572179376"/>
        <c:axId val="753759712"/>
      </c:scatterChart>
      <c:valAx>
        <c:axId val="1572179376"/>
        <c:scaling>
          <c:orientation val="minMax"/>
          <c:max val="10000"/>
        </c:scaling>
        <c:delete val="0"/>
        <c:axPos val="b"/>
        <c:majorGridlines/>
        <c:title>
          <c:tx>
            <c:rich>
              <a:bodyPr/>
              <a:lstStyle/>
              <a:p>
                <a:pPr>
                  <a:defRPr/>
                </a:pPr>
                <a:r>
                  <a:rPr lang="en-GB" b="0"/>
                  <a:t>Assets</a:t>
                </a:r>
              </a:p>
            </c:rich>
          </c:tx>
          <c:overlay val="0"/>
        </c:title>
        <c:majorTickMark val="none"/>
        <c:minorTickMark val="none"/>
        <c:tickLblPos val="nextTo"/>
        <c:crossAx val="753759712"/>
        <c:crosses val="autoZero"/>
        <c:crossBetween val="midCat"/>
      </c:valAx>
      <c:valAx>
        <c:axId val="753759712"/>
        <c:scaling>
          <c:orientation val="minMax"/>
          <c:max val="60"/>
          <c:min val="17"/>
        </c:scaling>
        <c:delete val="0"/>
        <c:axPos val="l"/>
        <c:majorGridlines/>
        <c:title>
          <c:tx>
            <c:rich>
              <a:bodyPr/>
              <a:lstStyle/>
              <a:p>
                <a:pPr>
                  <a:defRPr/>
                </a:pPr>
                <a:r>
                  <a:rPr lang="en-GB" b="0"/>
                  <a:t>Milliseconds</a:t>
                </a:r>
              </a:p>
            </c:rich>
          </c:tx>
          <c:overlay val="0"/>
        </c:title>
        <c:numFmt formatCode="General" sourceLinked="1"/>
        <c:majorTickMark val="none"/>
        <c:minorTickMark val="none"/>
        <c:tickLblPos val="nextTo"/>
        <c:txPr>
          <a:bodyPr rot="0"/>
          <a:lstStyle/>
          <a:p>
            <a:pPr>
              <a:defRPr>
                <a:ln>
                  <a:noFill/>
                </a:ln>
              </a:defRPr>
            </a:pPr>
            <a:endParaRPr lang="en-US"/>
          </a:p>
        </c:txPr>
        <c:crossAx val="1572179376"/>
        <c:crosses val="autoZero"/>
        <c:crossBetween val="midCat"/>
      </c:valAx>
    </c:plotArea>
    <c:plotVisOnly val="1"/>
    <c:dispBlanksAs val="gap"/>
    <c:extLst>
      <c:ext xmlns:c16r3="http://schemas.microsoft.com/office/drawing/2017/03/chart" uri="{56B9EC1D-385E-4148-901F-78D8002777C0}">
        <c16r3:dataDisplayOptions16>
          <c16r3:dispNaAsBlank val="1"/>
        </c16r3:dataDisplayOptions16>
      </c:ext>
    </c:extLst>
    <c:showDLblsOverMax val="0"/>
  </c:chart>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Plonk</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693187889799727"/>
          <c:y val="2.0850999394306482E-2"/>
          <c:w val="0.88019453835130934"/>
          <c:h val="0.89082055532532123"/>
        </c:manualLayout>
      </c:layout>
      <c:barChart>
        <c:barDir val="col"/>
        <c:grouping val="clustered"/>
        <c:varyColors val="0"/>
        <c:ser>
          <c:idx val="0"/>
          <c:order val="0"/>
          <c:tx>
            <c:v>Percentage</c:v>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Plonk!$C$50:$C$73</c:f>
              <c:numCache>
                <c:formatCode>General</c:formatCode>
                <c:ptCount val="24"/>
                <c:pt idx="0">
                  <c:v>17</c:v>
                </c:pt>
                <c:pt idx="1">
                  <c:v>18</c:v>
                </c:pt>
                <c:pt idx="2">
                  <c:v>19</c:v>
                </c:pt>
                <c:pt idx="3">
                  <c:v>20</c:v>
                </c:pt>
                <c:pt idx="4">
                  <c:v>21</c:v>
                </c:pt>
                <c:pt idx="5">
                  <c:v>22</c:v>
                </c:pt>
                <c:pt idx="6">
                  <c:v>23</c:v>
                </c:pt>
                <c:pt idx="7">
                  <c:v>24</c:v>
                </c:pt>
                <c:pt idx="8">
                  <c:v>25</c:v>
                </c:pt>
                <c:pt idx="9">
                  <c:v>26</c:v>
                </c:pt>
                <c:pt idx="10">
                  <c:v>27</c:v>
                </c:pt>
                <c:pt idx="11">
                  <c:v>28</c:v>
                </c:pt>
                <c:pt idx="12">
                  <c:v>29</c:v>
                </c:pt>
                <c:pt idx="13">
                  <c:v>30</c:v>
                </c:pt>
                <c:pt idx="14">
                  <c:v>31</c:v>
                </c:pt>
                <c:pt idx="15">
                  <c:v>32</c:v>
                </c:pt>
                <c:pt idx="16">
                  <c:v>33</c:v>
                </c:pt>
                <c:pt idx="17">
                  <c:v>34</c:v>
                </c:pt>
                <c:pt idx="18">
                  <c:v>35</c:v>
                </c:pt>
                <c:pt idx="19">
                  <c:v>36</c:v>
                </c:pt>
                <c:pt idx="20">
                  <c:v>37</c:v>
                </c:pt>
                <c:pt idx="21">
                  <c:v>38</c:v>
                </c:pt>
                <c:pt idx="22">
                  <c:v>39</c:v>
                </c:pt>
                <c:pt idx="23">
                  <c:v>40</c:v>
                </c:pt>
              </c:numCache>
            </c:numRef>
          </c:cat>
          <c:val>
            <c:numRef>
              <c:f>Plonk!$A$50:$A$73</c:f>
              <c:numCache>
                <c:formatCode>General</c:formatCode>
                <c:ptCount val="24"/>
                <c:pt idx="0">
                  <c:v>0.08</c:v>
                </c:pt>
                <c:pt idx="1">
                  <c:v>0.13999999999999999</c:v>
                </c:pt>
                <c:pt idx="2">
                  <c:v>0.15</c:v>
                </c:pt>
                <c:pt idx="3">
                  <c:v>0.15</c:v>
                </c:pt>
                <c:pt idx="4">
                  <c:v>0.44999999999999996</c:v>
                </c:pt>
                <c:pt idx="5">
                  <c:v>1.9800000000000002</c:v>
                </c:pt>
                <c:pt idx="6">
                  <c:v>9.8000000000000007</c:v>
                </c:pt>
                <c:pt idx="7">
                  <c:v>45.5</c:v>
                </c:pt>
                <c:pt idx="8">
                  <c:v>33.81</c:v>
                </c:pt>
                <c:pt idx="9">
                  <c:v>6.04</c:v>
                </c:pt>
                <c:pt idx="10">
                  <c:v>1.2</c:v>
                </c:pt>
                <c:pt idx="11">
                  <c:v>0.44999999999999996</c:v>
                </c:pt>
                <c:pt idx="12">
                  <c:v>0.13999999999999999</c:v>
                </c:pt>
                <c:pt idx="13">
                  <c:v>0.05</c:v>
                </c:pt>
                <c:pt idx="14">
                  <c:v>0</c:v>
                </c:pt>
                <c:pt idx="15">
                  <c:v>0</c:v>
                </c:pt>
                <c:pt idx="16">
                  <c:v>0</c:v>
                </c:pt>
                <c:pt idx="17">
                  <c:v>0.01</c:v>
                </c:pt>
                <c:pt idx="18">
                  <c:v>0.01</c:v>
                </c:pt>
                <c:pt idx="19">
                  <c:v>0.01</c:v>
                </c:pt>
                <c:pt idx="20">
                  <c:v>0.01</c:v>
                </c:pt>
                <c:pt idx="21">
                  <c:v>0</c:v>
                </c:pt>
                <c:pt idx="22">
                  <c:v>0</c:v>
                </c:pt>
                <c:pt idx="23">
                  <c:v>0.01</c:v>
                </c:pt>
              </c:numCache>
            </c:numRef>
          </c:val>
          <c:extLst>
            <c:ext xmlns:c16="http://schemas.microsoft.com/office/drawing/2014/chart" uri="{C3380CC4-5D6E-409C-BE32-E72D297353CC}">
              <c16:uniqueId val="{00000000-146B-C94C-8726-026AD23114B8}"/>
            </c:ext>
          </c:extLst>
        </c:ser>
        <c:dLbls>
          <c:dLblPos val="outEnd"/>
          <c:showLegendKey val="0"/>
          <c:showVal val="1"/>
          <c:showCatName val="0"/>
          <c:showSerName val="0"/>
          <c:showPercent val="0"/>
          <c:showBubbleSize val="0"/>
        </c:dLbls>
        <c:gapWidth val="444"/>
        <c:overlap val="-90"/>
        <c:axId val="194313135"/>
        <c:axId val="1226420320"/>
      </c:barChart>
      <c:catAx>
        <c:axId val="194313135"/>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t>time (m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226420320"/>
        <c:crosses val="autoZero"/>
        <c:auto val="1"/>
        <c:lblAlgn val="ctr"/>
        <c:lblOffset val="100"/>
        <c:noMultiLvlLbl val="0"/>
      </c:catAx>
      <c:valAx>
        <c:axId val="1226420320"/>
        <c:scaling>
          <c:orientation val="minMax"/>
          <c:max val="46"/>
          <c:min val="0"/>
        </c:scaling>
        <c:delete val="1"/>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t>Asset percentage</a:t>
                </a:r>
              </a:p>
            </c:rich>
          </c:tx>
          <c:layout>
            <c:manualLayout>
              <c:xMode val="edge"/>
              <c:yMode val="edge"/>
              <c:x val="1.734031793442296E-2"/>
              <c:y val="0.33605709458382482"/>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crossAx val="19431313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Groth16</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9.9541676402298648E-2"/>
          <c:y val="2.5798589408357775E-2"/>
          <c:w val="0.86435124744082237"/>
          <c:h val="0.81826779050458054"/>
        </c:manualLayout>
      </c:layout>
      <c:scatterChart>
        <c:scatterStyle val="lineMarker"/>
        <c:varyColors val="0"/>
        <c:ser>
          <c:idx val="0"/>
          <c:order val="0"/>
          <c:spPr>
            <a:ln w="38100" cap="rnd">
              <a:noFill/>
              <a:round/>
            </a:ln>
            <a:effectLst/>
          </c:spPr>
          <c:marker>
            <c:symbol val="circle"/>
            <c:size val="5"/>
            <c:spPr>
              <a:solidFill>
                <a:schemeClr val="accent1"/>
              </a:solidFill>
              <a:ln w="9525">
                <a:solidFill>
                  <a:schemeClr val="accent1"/>
                </a:solidFill>
              </a:ln>
              <a:effectLst/>
            </c:spPr>
          </c:marker>
          <c:yVal>
            <c:numRef>
              <c:f>Sheet1!$B$1:$XFD$1</c:f>
              <c:numCache>
                <c:formatCode>General</c:formatCode>
                <c:ptCount val="16383"/>
                <c:pt idx="0">
                  <c:v>29</c:v>
                </c:pt>
                <c:pt idx="1">
                  <c:v>21</c:v>
                </c:pt>
                <c:pt idx="2">
                  <c:v>23</c:v>
                </c:pt>
                <c:pt idx="3">
                  <c:v>24</c:v>
                </c:pt>
                <c:pt idx="4">
                  <c:v>26</c:v>
                </c:pt>
                <c:pt idx="5">
                  <c:v>30</c:v>
                </c:pt>
                <c:pt idx="6">
                  <c:v>21</c:v>
                </c:pt>
                <c:pt idx="7">
                  <c:v>33</c:v>
                </c:pt>
                <c:pt idx="8">
                  <c:v>28</c:v>
                </c:pt>
                <c:pt idx="9">
                  <c:v>27</c:v>
                </c:pt>
                <c:pt idx="10">
                  <c:v>24</c:v>
                </c:pt>
                <c:pt idx="11">
                  <c:v>23</c:v>
                </c:pt>
                <c:pt idx="12">
                  <c:v>22</c:v>
                </c:pt>
                <c:pt idx="13">
                  <c:v>23</c:v>
                </c:pt>
                <c:pt idx="14">
                  <c:v>21</c:v>
                </c:pt>
                <c:pt idx="15">
                  <c:v>26</c:v>
                </c:pt>
                <c:pt idx="16">
                  <c:v>23</c:v>
                </c:pt>
                <c:pt idx="17">
                  <c:v>28</c:v>
                </c:pt>
                <c:pt idx="18">
                  <c:v>25</c:v>
                </c:pt>
                <c:pt idx="19">
                  <c:v>23</c:v>
                </c:pt>
                <c:pt idx="20">
                  <c:v>28</c:v>
                </c:pt>
                <c:pt idx="21">
                  <c:v>23</c:v>
                </c:pt>
                <c:pt idx="22">
                  <c:v>24</c:v>
                </c:pt>
                <c:pt idx="23">
                  <c:v>22</c:v>
                </c:pt>
                <c:pt idx="24">
                  <c:v>21</c:v>
                </c:pt>
                <c:pt idx="25">
                  <c:v>28</c:v>
                </c:pt>
                <c:pt idx="26">
                  <c:v>23</c:v>
                </c:pt>
                <c:pt idx="27">
                  <c:v>26</c:v>
                </c:pt>
                <c:pt idx="28">
                  <c:v>23</c:v>
                </c:pt>
                <c:pt idx="29">
                  <c:v>23</c:v>
                </c:pt>
                <c:pt idx="30">
                  <c:v>23</c:v>
                </c:pt>
                <c:pt idx="31">
                  <c:v>30</c:v>
                </c:pt>
                <c:pt idx="32">
                  <c:v>25</c:v>
                </c:pt>
                <c:pt idx="33">
                  <c:v>25</c:v>
                </c:pt>
                <c:pt idx="34">
                  <c:v>25</c:v>
                </c:pt>
                <c:pt idx="35">
                  <c:v>21</c:v>
                </c:pt>
                <c:pt idx="36">
                  <c:v>26</c:v>
                </c:pt>
                <c:pt idx="37">
                  <c:v>20</c:v>
                </c:pt>
                <c:pt idx="38">
                  <c:v>22</c:v>
                </c:pt>
                <c:pt idx="39">
                  <c:v>22</c:v>
                </c:pt>
                <c:pt idx="40">
                  <c:v>23</c:v>
                </c:pt>
                <c:pt idx="41">
                  <c:v>22</c:v>
                </c:pt>
                <c:pt idx="42">
                  <c:v>22</c:v>
                </c:pt>
                <c:pt idx="43">
                  <c:v>24</c:v>
                </c:pt>
                <c:pt idx="44">
                  <c:v>24</c:v>
                </c:pt>
                <c:pt idx="45">
                  <c:v>23</c:v>
                </c:pt>
                <c:pt idx="46">
                  <c:v>25</c:v>
                </c:pt>
                <c:pt idx="47">
                  <c:v>21</c:v>
                </c:pt>
                <c:pt idx="48">
                  <c:v>23</c:v>
                </c:pt>
                <c:pt idx="49">
                  <c:v>23</c:v>
                </c:pt>
                <c:pt idx="50">
                  <c:v>25</c:v>
                </c:pt>
                <c:pt idx="51">
                  <c:v>22</c:v>
                </c:pt>
                <c:pt idx="52">
                  <c:v>21</c:v>
                </c:pt>
                <c:pt idx="53">
                  <c:v>22</c:v>
                </c:pt>
                <c:pt idx="54">
                  <c:v>22</c:v>
                </c:pt>
                <c:pt idx="55">
                  <c:v>26</c:v>
                </c:pt>
                <c:pt idx="56">
                  <c:v>24</c:v>
                </c:pt>
                <c:pt idx="57">
                  <c:v>23</c:v>
                </c:pt>
                <c:pt idx="58">
                  <c:v>27</c:v>
                </c:pt>
                <c:pt idx="59">
                  <c:v>27</c:v>
                </c:pt>
                <c:pt idx="60">
                  <c:v>23</c:v>
                </c:pt>
                <c:pt idx="61">
                  <c:v>24</c:v>
                </c:pt>
                <c:pt idx="62">
                  <c:v>23</c:v>
                </c:pt>
                <c:pt idx="63">
                  <c:v>23</c:v>
                </c:pt>
                <c:pt idx="64">
                  <c:v>22</c:v>
                </c:pt>
                <c:pt idx="65">
                  <c:v>22</c:v>
                </c:pt>
                <c:pt idx="66">
                  <c:v>25</c:v>
                </c:pt>
                <c:pt idx="67">
                  <c:v>23</c:v>
                </c:pt>
                <c:pt idx="68">
                  <c:v>24</c:v>
                </c:pt>
                <c:pt idx="69">
                  <c:v>23</c:v>
                </c:pt>
                <c:pt idx="70">
                  <c:v>22</c:v>
                </c:pt>
                <c:pt idx="71">
                  <c:v>26</c:v>
                </c:pt>
                <c:pt idx="72">
                  <c:v>23</c:v>
                </c:pt>
                <c:pt idx="73">
                  <c:v>23</c:v>
                </c:pt>
                <c:pt idx="74">
                  <c:v>26</c:v>
                </c:pt>
                <c:pt idx="75">
                  <c:v>23</c:v>
                </c:pt>
                <c:pt idx="76">
                  <c:v>22</c:v>
                </c:pt>
                <c:pt idx="77">
                  <c:v>22</c:v>
                </c:pt>
                <c:pt idx="78">
                  <c:v>22</c:v>
                </c:pt>
                <c:pt idx="79">
                  <c:v>23</c:v>
                </c:pt>
                <c:pt idx="80">
                  <c:v>24</c:v>
                </c:pt>
                <c:pt idx="81">
                  <c:v>22</c:v>
                </c:pt>
                <c:pt idx="82">
                  <c:v>24</c:v>
                </c:pt>
                <c:pt idx="83">
                  <c:v>21</c:v>
                </c:pt>
                <c:pt idx="84">
                  <c:v>23</c:v>
                </c:pt>
                <c:pt idx="85">
                  <c:v>21</c:v>
                </c:pt>
                <c:pt idx="86">
                  <c:v>21</c:v>
                </c:pt>
                <c:pt idx="87">
                  <c:v>22</c:v>
                </c:pt>
                <c:pt idx="88">
                  <c:v>22</c:v>
                </c:pt>
                <c:pt idx="89">
                  <c:v>23</c:v>
                </c:pt>
                <c:pt idx="90">
                  <c:v>25</c:v>
                </c:pt>
                <c:pt idx="91">
                  <c:v>21</c:v>
                </c:pt>
                <c:pt idx="92">
                  <c:v>21</c:v>
                </c:pt>
                <c:pt idx="93">
                  <c:v>21</c:v>
                </c:pt>
                <c:pt idx="94">
                  <c:v>21</c:v>
                </c:pt>
                <c:pt idx="95">
                  <c:v>20</c:v>
                </c:pt>
                <c:pt idx="96">
                  <c:v>29</c:v>
                </c:pt>
                <c:pt idx="97">
                  <c:v>22</c:v>
                </c:pt>
                <c:pt idx="98">
                  <c:v>21</c:v>
                </c:pt>
                <c:pt idx="99">
                  <c:v>25</c:v>
                </c:pt>
                <c:pt idx="100">
                  <c:v>29</c:v>
                </c:pt>
                <c:pt idx="101">
                  <c:v>21</c:v>
                </c:pt>
                <c:pt idx="102">
                  <c:v>23</c:v>
                </c:pt>
                <c:pt idx="103">
                  <c:v>22</c:v>
                </c:pt>
                <c:pt idx="104">
                  <c:v>24</c:v>
                </c:pt>
                <c:pt idx="105">
                  <c:v>22</c:v>
                </c:pt>
                <c:pt idx="106">
                  <c:v>22</c:v>
                </c:pt>
                <c:pt idx="107">
                  <c:v>21</c:v>
                </c:pt>
                <c:pt idx="108">
                  <c:v>21</c:v>
                </c:pt>
                <c:pt idx="109">
                  <c:v>25</c:v>
                </c:pt>
                <c:pt idx="110">
                  <c:v>21</c:v>
                </c:pt>
                <c:pt idx="111">
                  <c:v>21</c:v>
                </c:pt>
                <c:pt idx="112">
                  <c:v>22</c:v>
                </c:pt>
                <c:pt idx="113">
                  <c:v>23</c:v>
                </c:pt>
                <c:pt idx="114">
                  <c:v>22</c:v>
                </c:pt>
                <c:pt idx="115">
                  <c:v>21</c:v>
                </c:pt>
                <c:pt idx="116">
                  <c:v>26</c:v>
                </c:pt>
                <c:pt idx="117">
                  <c:v>23</c:v>
                </c:pt>
                <c:pt idx="118">
                  <c:v>26</c:v>
                </c:pt>
                <c:pt idx="119">
                  <c:v>22</c:v>
                </c:pt>
                <c:pt idx="120">
                  <c:v>23</c:v>
                </c:pt>
                <c:pt idx="121">
                  <c:v>24</c:v>
                </c:pt>
                <c:pt idx="122">
                  <c:v>23</c:v>
                </c:pt>
                <c:pt idx="123">
                  <c:v>22</c:v>
                </c:pt>
                <c:pt idx="124">
                  <c:v>22</c:v>
                </c:pt>
                <c:pt idx="125">
                  <c:v>23</c:v>
                </c:pt>
                <c:pt idx="126">
                  <c:v>23</c:v>
                </c:pt>
                <c:pt idx="127">
                  <c:v>22</c:v>
                </c:pt>
                <c:pt idx="128">
                  <c:v>27</c:v>
                </c:pt>
                <c:pt idx="129">
                  <c:v>23</c:v>
                </c:pt>
                <c:pt idx="130">
                  <c:v>22</c:v>
                </c:pt>
                <c:pt idx="131">
                  <c:v>27</c:v>
                </c:pt>
                <c:pt idx="132">
                  <c:v>23</c:v>
                </c:pt>
                <c:pt idx="133">
                  <c:v>22</c:v>
                </c:pt>
                <c:pt idx="134">
                  <c:v>26</c:v>
                </c:pt>
                <c:pt idx="135">
                  <c:v>20</c:v>
                </c:pt>
                <c:pt idx="136">
                  <c:v>22</c:v>
                </c:pt>
                <c:pt idx="137">
                  <c:v>22</c:v>
                </c:pt>
                <c:pt idx="138">
                  <c:v>23</c:v>
                </c:pt>
                <c:pt idx="139">
                  <c:v>23</c:v>
                </c:pt>
                <c:pt idx="140">
                  <c:v>22</c:v>
                </c:pt>
                <c:pt idx="141">
                  <c:v>25</c:v>
                </c:pt>
                <c:pt idx="142">
                  <c:v>28</c:v>
                </c:pt>
                <c:pt idx="143">
                  <c:v>25</c:v>
                </c:pt>
                <c:pt idx="144">
                  <c:v>23</c:v>
                </c:pt>
                <c:pt idx="145">
                  <c:v>22</c:v>
                </c:pt>
                <c:pt idx="146">
                  <c:v>22</c:v>
                </c:pt>
                <c:pt idx="147">
                  <c:v>25</c:v>
                </c:pt>
                <c:pt idx="148">
                  <c:v>26</c:v>
                </c:pt>
                <c:pt idx="149">
                  <c:v>22</c:v>
                </c:pt>
                <c:pt idx="150">
                  <c:v>22</c:v>
                </c:pt>
                <c:pt idx="151">
                  <c:v>20</c:v>
                </c:pt>
                <c:pt idx="152">
                  <c:v>22</c:v>
                </c:pt>
                <c:pt idx="153">
                  <c:v>23</c:v>
                </c:pt>
                <c:pt idx="154">
                  <c:v>23</c:v>
                </c:pt>
                <c:pt idx="155">
                  <c:v>26</c:v>
                </c:pt>
                <c:pt idx="156">
                  <c:v>21</c:v>
                </c:pt>
                <c:pt idx="157">
                  <c:v>22</c:v>
                </c:pt>
                <c:pt idx="158">
                  <c:v>22</c:v>
                </c:pt>
                <c:pt idx="159">
                  <c:v>22</c:v>
                </c:pt>
                <c:pt idx="160">
                  <c:v>23</c:v>
                </c:pt>
                <c:pt idx="161">
                  <c:v>23</c:v>
                </c:pt>
                <c:pt idx="162">
                  <c:v>21</c:v>
                </c:pt>
                <c:pt idx="163">
                  <c:v>27</c:v>
                </c:pt>
                <c:pt idx="164">
                  <c:v>21</c:v>
                </c:pt>
                <c:pt idx="165">
                  <c:v>25</c:v>
                </c:pt>
                <c:pt idx="166">
                  <c:v>29</c:v>
                </c:pt>
                <c:pt idx="167">
                  <c:v>24</c:v>
                </c:pt>
                <c:pt idx="168">
                  <c:v>23</c:v>
                </c:pt>
                <c:pt idx="169">
                  <c:v>25</c:v>
                </c:pt>
                <c:pt idx="170">
                  <c:v>24</c:v>
                </c:pt>
                <c:pt idx="171">
                  <c:v>24</c:v>
                </c:pt>
                <c:pt idx="172">
                  <c:v>25</c:v>
                </c:pt>
                <c:pt idx="173">
                  <c:v>27</c:v>
                </c:pt>
                <c:pt idx="174">
                  <c:v>22</c:v>
                </c:pt>
                <c:pt idx="175">
                  <c:v>23</c:v>
                </c:pt>
                <c:pt idx="176">
                  <c:v>25</c:v>
                </c:pt>
                <c:pt idx="177">
                  <c:v>23</c:v>
                </c:pt>
                <c:pt idx="178">
                  <c:v>24</c:v>
                </c:pt>
                <c:pt idx="179">
                  <c:v>23</c:v>
                </c:pt>
                <c:pt idx="180">
                  <c:v>23</c:v>
                </c:pt>
                <c:pt idx="181">
                  <c:v>20</c:v>
                </c:pt>
                <c:pt idx="182">
                  <c:v>23</c:v>
                </c:pt>
                <c:pt idx="183">
                  <c:v>23</c:v>
                </c:pt>
                <c:pt idx="184">
                  <c:v>23</c:v>
                </c:pt>
                <c:pt idx="185">
                  <c:v>22</c:v>
                </c:pt>
                <c:pt idx="186">
                  <c:v>22</c:v>
                </c:pt>
                <c:pt idx="187">
                  <c:v>23</c:v>
                </c:pt>
                <c:pt idx="188">
                  <c:v>23</c:v>
                </c:pt>
                <c:pt idx="189">
                  <c:v>22</c:v>
                </c:pt>
                <c:pt idx="190">
                  <c:v>24</c:v>
                </c:pt>
                <c:pt idx="191">
                  <c:v>23</c:v>
                </c:pt>
                <c:pt idx="192">
                  <c:v>24</c:v>
                </c:pt>
                <c:pt idx="193">
                  <c:v>24</c:v>
                </c:pt>
                <c:pt idx="194">
                  <c:v>25</c:v>
                </c:pt>
                <c:pt idx="195">
                  <c:v>23</c:v>
                </c:pt>
                <c:pt idx="196">
                  <c:v>23</c:v>
                </c:pt>
                <c:pt idx="197">
                  <c:v>21</c:v>
                </c:pt>
                <c:pt idx="198">
                  <c:v>23</c:v>
                </c:pt>
                <c:pt idx="199">
                  <c:v>23</c:v>
                </c:pt>
                <c:pt idx="200">
                  <c:v>24</c:v>
                </c:pt>
                <c:pt idx="201">
                  <c:v>22</c:v>
                </c:pt>
                <c:pt idx="202">
                  <c:v>29</c:v>
                </c:pt>
                <c:pt idx="203">
                  <c:v>23</c:v>
                </c:pt>
                <c:pt idx="204">
                  <c:v>21</c:v>
                </c:pt>
                <c:pt idx="205">
                  <c:v>25</c:v>
                </c:pt>
                <c:pt idx="206">
                  <c:v>22</c:v>
                </c:pt>
                <c:pt idx="207">
                  <c:v>27</c:v>
                </c:pt>
                <c:pt idx="208">
                  <c:v>29</c:v>
                </c:pt>
                <c:pt idx="209">
                  <c:v>29</c:v>
                </c:pt>
                <c:pt idx="210">
                  <c:v>23</c:v>
                </c:pt>
                <c:pt idx="211">
                  <c:v>22</c:v>
                </c:pt>
                <c:pt idx="212">
                  <c:v>22</c:v>
                </c:pt>
                <c:pt idx="213">
                  <c:v>22</c:v>
                </c:pt>
                <c:pt idx="214">
                  <c:v>23</c:v>
                </c:pt>
                <c:pt idx="215">
                  <c:v>21</c:v>
                </c:pt>
                <c:pt idx="216">
                  <c:v>20</c:v>
                </c:pt>
                <c:pt idx="217">
                  <c:v>22</c:v>
                </c:pt>
                <c:pt idx="218">
                  <c:v>23</c:v>
                </c:pt>
                <c:pt idx="219">
                  <c:v>22</c:v>
                </c:pt>
                <c:pt idx="220">
                  <c:v>21</c:v>
                </c:pt>
                <c:pt idx="221">
                  <c:v>22</c:v>
                </c:pt>
                <c:pt idx="222">
                  <c:v>22</c:v>
                </c:pt>
                <c:pt idx="223">
                  <c:v>21</c:v>
                </c:pt>
                <c:pt idx="224">
                  <c:v>21</c:v>
                </c:pt>
                <c:pt idx="225">
                  <c:v>24</c:v>
                </c:pt>
                <c:pt idx="226">
                  <c:v>22</c:v>
                </c:pt>
                <c:pt idx="227">
                  <c:v>20</c:v>
                </c:pt>
                <c:pt idx="228">
                  <c:v>22</c:v>
                </c:pt>
                <c:pt idx="229">
                  <c:v>21</c:v>
                </c:pt>
                <c:pt idx="230">
                  <c:v>23</c:v>
                </c:pt>
                <c:pt idx="231">
                  <c:v>26</c:v>
                </c:pt>
                <c:pt idx="232">
                  <c:v>21</c:v>
                </c:pt>
                <c:pt idx="233">
                  <c:v>22</c:v>
                </c:pt>
                <c:pt idx="234">
                  <c:v>24</c:v>
                </c:pt>
                <c:pt idx="235">
                  <c:v>25</c:v>
                </c:pt>
                <c:pt idx="236">
                  <c:v>23</c:v>
                </c:pt>
                <c:pt idx="237">
                  <c:v>22</c:v>
                </c:pt>
                <c:pt idx="238">
                  <c:v>21</c:v>
                </c:pt>
                <c:pt idx="239">
                  <c:v>21</c:v>
                </c:pt>
                <c:pt idx="240">
                  <c:v>23</c:v>
                </c:pt>
                <c:pt idx="241">
                  <c:v>24</c:v>
                </c:pt>
                <c:pt idx="242">
                  <c:v>23</c:v>
                </c:pt>
                <c:pt idx="243">
                  <c:v>24</c:v>
                </c:pt>
                <c:pt idx="244">
                  <c:v>21</c:v>
                </c:pt>
                <c:pt idx="245">
                  <c:v>25</c:v>
                </c:pt>
                <c:pt idx="246">
                  <c:v>23</c:v>
                </c:pt>
                <c:pt idx="247">
                  <c:v>24</c:v>
                </c:pt>
                <c:pt idx="248">
                  <c:v>22</c:v>
                </c:pt>
                <c:pt idx="249">
                  <c:v>24</c:v>
                </c:pt>
                <c:pt idx="250">
                  <c:v>23</c:v>
                </c:pt>
                <c:pt idx="251">
                  <c:v>21</c:v>
                </c:pt>
                <c:pt idx="252">
                  <c:v>22</c:v>
                </c:pt>
                <c:pt idx="253">
                  <c:v>22</c:v>
                </c:pt>
                <c:pt idx="254">
                  <c:v>21</c:v>
                </c:pt>
                <c:pt idx="255">
                  <c:v>24</c:v>
                </c:pt>
                <c:pt idx="256">
                  <c:v>20</c:v>
                </c:pt>
                <c:pt idx="257">
                  <c:v>24</c:v>
                </c:pt>
                <c:pt idx="258">
                  <c:v>23</c:v>
                </c:pt>
                <c:pt idx="259">
                  <c:v>28</c:v>
                </c:pt>
                <c:pt idx="260">
                  <c:v>28</c:v>
                </c:pt>
                <c:pt idx="261">
                  <c:v>25</c:v>
                </c:pt>
                <c:pt idx="262">
                  <c:v>25</c:v>
                </c:pt>
                <c:pt idx="263">
                  <c:v>22</c:v>
                </c:pt>
                <c:pt idx="264">
                  <c:v>26</c:v>
                </c:pt>
                <c:pt idx="265">
                  <c:v>23</c:v>
                </c:pt>
                <c:pt idx="266">
                  <c:v>23</c:v>
                </c:pt>
                <c:pt idx="267">
                  <c:v>24</c:v>
                </c:pt>
                <c:pt idx="268">
                  <c:v>22</c:v>
                </c:pt>
                <c:pt idx="269">
                  <c:v>24</c:v>
                </c:pt>
                <c:pt idx="270">
                  <c:v>20</c:v>
                </c:pt>
                <c:pt idx="271">
                  <c:v>21</c:v>
                </c:pt>
                <c:pt idx="272">
                  <c:v>27</c:v>
                </c:pt>
                <c:pt idx="273">
                  <c:v>22</c:v>
                </c:pt>
                <c:pt idx="274">
                  <c:v>21</c:v>
                </c:pt>
                <c:pt idx="275">
                  <c:v>22</c:v>
                </c:pt>
                <c:pt idx="276">
                  <c:v>23</c:v>
                </c:pt>
                <c:pt idx="277">
                  <c:v>22</c:v>
                </c:pt>
                <c:pt idx="278">
                  <c:v>22</c:v>
                </c:pt>
                <c:pt idx="279">
                  <c:v>23</c:v>
                </c:pt>
                <c:pt idx="280">
                  <c:v>22</c:v>
                </c:pt>
                <c:pt idx="281">
                  <c:v>23</c:v>
                </c:pt>
                <c:pt idx="282">
                  <c:v>22</c:v>
                </c:pt>
                <c:pt idx="283">
                  <c:v>23</c:v>
                </c:pt>
                <c:pt idx="284">
                  <c:v>21</c:v>
                </c:pt>
                <c:pt idx="285">
                  <c:v>26</c:v>
                </c:pt>
                <c:pt idx="286">
                  <c:v>23</c:v>
                </c:pt>
                <c:pt idx="287">
                  <c:v>28</c:v>
                </c:pt>
                <c:pt idx="288">
                  <c:v>26</c:v>
                </c:pt>
                <c:pt idx="289">
                  <c:v>24</c:v>
                </c:pt>
                <c:pt idx="290">
                  <c:v>24</c:v>
                </c:pt>
                <c:pt idx="291">
                  <c:v>22</c:v>
                </c:pt>
                <c:pt idx="292">
                  <c:v>23</c:v>
                </c:pt>
                <c:pt idx="293">
                  <c:v>22</c:v>
                </c:pt>
                <c:pt idx="294">
                  <c:v>23</c:v>
                </c:pt>
                <c:pt idx="295">
                  <c:v>23</c:v>
                </c:pt>
                <c:pt idx="296">
                  <c:v>22</c:v>
                </c:pt>
                <c:pt idx="297">
                  <c:v>23</c:v>
                </c:pt>
                <c:pt idx="298">
                  <c:v>26</c:v>
                </c:pt>
                <c:pt idx="299">
                  <c:v>23</c:v>
                </c:pt>
                <c:pt idx="300">
                  <c:v>23</c:v>
                </c:pt>
                <c:pt idx="301">
                  <c:v>22</c:v>
                </c:pt>
                <c:pt idx="302">
                  <c:v>22</c:v>
                </c:pt>
                <c:pt idx="303">
                  <c:v>22</c:v>
                </c:pt>
                <c:pt idx="304">
                  <c:v>21</c:v>
                </c:pt>
                <c:pt idx="305">
                  <c:v>23</c:v>
                </c:pt>
                <c:pt idx="306">
                  <c:v>22</c:v>
                </c:pt>
                <c:pt idx="307">
                  <c:v>25</c:v>
                </c:pt>
                <c:pt idx="308">
                  <c:v>21</c:v>
                </c:pt>
                <c:pt idx="309">
                  <c:v>22</c:v>
                </c:pt>
                <c:pt idx="310">
                  <c:v>24</c:v>
                </c:pt>
                <c:pt idx="311">
                  <c:v>24</c:v>
                </c:pt>
                <c:pt idx="312">
                  <c:v>22</c:v>
                </c:pt>
                <c:pt idx="313">
                  <c:v>22</c:v>
                </c:pt>
                <c:pt idx="314">
                  <c:v>23</c:v>
                </c:pt>
                <c:pt idx="315">
                  <c:v>25</c:v>
                </c:pt>
                <c:pt idx="316">
                  <c:v>29</c:v>
                </c:pt>
                <c:pt idx="317">
                  <c:v>22</c:v>
                </c:pt>
                <c:pt idx="318">
                  <c:v>22</c:v>
                </c:pt>
                <c:pt idx="319">
                  <c:v>22</c:v>
                </c:pt>
                <c:pt idx="320">
                  <c:v>22</c:v>
                </c:pt>
                <c:pt idx="321">
                  <c:v>22</c:v>
                </c:pt>
                <c:pt idx="322">
                  <c:v>22</c:v>
                </c:pt>
                <c:pt idx="323">
                  <c:v>25</c:v>
                </c:pt>
                <c:pt idx="324">
                  <c:v>22</c:v>
                </c:pt>
                <c:pt idx="325">
                  <c:v>23</c:v>
                </c:pt>
                <c:pt idx="326">
                  <c:v>20</c:v>
                </c:pt>
                <c:pt idx="327">
                  <c:v>22</c:v>
                </c:pt>
                <c:pt idx="328">
                  <c:v>22</c:v>
                </c:pt>
                <c:pt idx="329">
                  <c:v>20</c:v>
                </c:pt>
                <c:pt idx="330">
                  <c:v>23</c:v>
                </c:pt>
                <c:pt idx="331">
                  <c:v>22</c:v>
                </c:pt>
                <c:pt idx="332">
                  <c:v>22</c:v>
                </c:pt>
                <c:pt idx="333">
                  <c:v>23</c:v>
                </c:pt>
                <c:pt idx="334">
                  <c:v>20</c:v>
                </c:pt>
                <c:pt idx="335">
                  <c:v>24</c:v>
                </c:pt>
                <c:pt idx="336">
                  <c:v>20</c:v>
                </c:pt>
                <c:pt idx="337">
                  <c:v>23</c:v>
                </c:pt>
                <c:pt idx="338">
                  <c:v>23</c:v>
                </c:pt>
                <c:pt idx="339">
                  <c:v>23</c:v>
                </c:pt>
                <c:pt idx="340">
                  <c:v>22</c:v>
                </c:pt>
                <c:pt idx="341">
                  <c:v>20</c:v>
                </c:pt>
                <c:pt idx="342">
                  <c:v>23</c:v>
                </c:pt>
                <c:pt idx="343">
                  <c:v>21</c:v>
                </c:pt>
                <c:pt idx="344">
                  <c:v>26</c:v>
                </c:pt>
                <c:pt idx="345">
                  <c:v>22</c:v>
                </c:pt>
                <c:pt idx="346">
                  <c:v>20</c:v>
                </c:pt>
                <c:pt idx="347">
                  <c:v>22</c:v>
                </c:pt>
                <c:pt idx="348">
                  <c:v>26</c:v>
                </c:pt>
                <c:pt idx="349">
                  <c:v>21</c:v>
                </c:pt>
                <c:pt idx="350">
                  <c:v>22</c:v>
                </c:pt>
                <c:pt idx="351">
                  <c:v>22</c:v>
                </c:pt>
                <c:pt idx="352">
                  <c:v>26</c:v>
                </c:pt>
                <c:pt idx="353">
                  <c:v>24</c:v>
                </c:pt>
                <c:pt idx="354">
                  <c:v>22</c:v>
                </c:pt>
                <c:pt idx="355">
                  <c:v>23</c:v>
                </c:pt>
                <c:pt idx="356">
                  <c:v>25</c:v>
                </c:pt>
                <c:pt idx="357">
                  <c:v>22</c:v>
                </c:pt>
                <c:pt idx="358">
                  <c:v>21</c:v>
                </c:pt>
                <c:pt idx="359">
                  <c:v>21</c:v>
                </c:pt>
                <c:pt idx="360">
                  <c:v>22</c:v>
                </c:pt>
                <c:pt idx="361">
                  <c:v>21</c:v>
                </c:pt>
                <c:pt idx="362">
                  <c:v>22</c:v>
                </c:pt>
                <c:pt idx="363">
                  <c:v>23</c:v>
                </c:pt>
                <c:pt idx="364">
                  <c:v>21</c:v>
                </c:pt>
                <c:pt idx="365">
                  <c:v>22</c:v>
                </c:pt>
                <c:pt idx="366">
                  <c:v>24</c:v>
                </c:pt>
                <c:pt idx="367">
                  <c:v>21</c:v>
                </c:pt>
                <c:pt idx="368">
                  <c:v>22</c:v>
                </c:pt>
                <c:pt idx="369">
                  <c:v>27</c:v>
                </c:pt>
                <c:pt idx="370">
                  <c:v>23</c:v>
                </c:pt>
                <c:pt idx="371">
                  <c:v>20</c:v>
                </c:pt>
                <c:pt idx="372">
                  <c:v>22</c:v>
                </c:pt>
                <c:pt idx="373">
                  <c:v>23</c:v>
                </c:pt>
                <c:pt idx="374">
                  <c:v>25</c:v>
                </c:pt>
                <c:pt idx="375">
                  <c:v>22</c:v>
                </c:pt>
                <c:pt idx="376">
                  <c:v>25</c:v>
                </c:pt>
                <c:pt idx="377">
                  <c:v>20</c:v>
                </c:pt>
                <c:pt idx="378">
                  <c:v>21</c:v>
                </c:pt>
                <c:pt idx="379">
                  <c:v>28</c:v>
                </c:pt>
                <c:pt idx="380">
                  <c:v>23</c:v>
                </c:pt>
                <c:pt idx="381">
                  <c:v>24</c:v>
                </c:pt>
                <c:pt idx="382">
                  <c:v>21</c:v>
                </c:pt>
                <c:pt idx="383">
                  <c:v>26</c:v>
                </c:pt>
                <c:pt idx="384">
                  <c:v>20</c:v>
                </c:pt>
                <c:pt idx="385">
                  <c:v>20</c:v>
                </c:pt>
                <c:pt idx="386">
                  <c:v>24</c:v>
                </c:pt>
                <c:pt idx="387">
                  <c:v>22</c:v>
                </c:pt>
                <c:pt idx="388">
                  <c:v>22</c:v>
                </c:pt>
                <c:pt idx="389">
                  <c:v>21</c:v>
                </c:pt>
                <c:pt idx="390">
                  <c:v>21</c:v>
                </c:pt>
                <c:pt idx="391">
                  <c:v>23</c:v>
                </c:pt>
                <c:pt idx="392">
                  <c:v>23</c:v>
                </c:pt>
                <c:pt idx="393">
                  <c:v>25</c:v>
                </c:pt>
                <c:pt idx="394">
                  <c:v>25</c:v>
                </c:pt>
                <c:pt idx="395">
                  <c:v>30</c:v>
                </c:pt>
                <c:pt idx="396">
                  <c:v>26</c:v>
                </c:pt>
                <c:pt idx="397">
                  <c:v>22</c:v>
                </c:pt>
                <c:pt idx="398">
                  <c:v>23</c:v>
                </c:pt>
                <c:pt idx="399">
                  <c:v>23</c:v>
                </c:pt>
                <c:pt idx="400">
                  <c:v>22</c:v>
                </c:pt>
                <c:pt idx="401">
                  <c:v>20</c:v>
                </c:pt>
                <c:pt idx="402">
                  <c:v>22</c:v>
                </c:pt>
                <c:pt idx="403">
                  <c:v>22</c:v>
                </c:pt>
                <c:pt idx="404">
                  <c:v>22</c:v>
                </c:pt>
                <c:pt idx="405">
                  <c:v>22</c:v>
                </c:pt>
                <c:pt idx="406">
                  <c:v>21</c:v>
                </c:pt>
                <c:pt idx="407">
                  <c:v>23</c:v>
                </c:pt>
                <c:pt idx="408">
                  <c:v>23</c:v>
                </c:pt>
                <c:pt idx="409">
                  <c:v>22</c:v>
                </c:pt>
                <c:pt idx="410">
                  <c:v>23</c:v>
                </c:pt>
                <c:pt idx="411">
                  <c:v>22</c:v>
                </c:pt>
                <c:pt idx="412">
                  <c:v>23</c:v>
                </c:pt>
                <c:pt idx="413">
                  <c:v>24</c:v>
                </c:pt>
                <c:pt idx="414">
                  <c:v>23</c:v>
                </c:pt>
                <c:pt idx="415">
                  <c:v>24</c:v>
                </c:pt>
                <c:pt idx="416">
                  <c:v>26</c:v>
                </c:pt>
                <c:pt idx="417">
                  <c:v>23</c:v>
                </c:pt>
                <c:pt idx="418">
                  <c:v>25</c:v>
                </c:pt>
                <c:pt idx="419">
                  <c:v>25</c:v>
                </c:pt>
                <c:pt idx="420">
                  <c:v>27</c:v>
                </c:pt>
                <c:pt idx="421">
                  <c:v>23</c:v>
                </c:pt>
                <c:pt idx="422">
                  <c:v>25</c:v>
                </c:pt>
                <c:pt idx="423">
                  <c:v>23</c:v>
                </c:pt>
                <c:pt idx="424">
                  <c:v>22</c:v>
                </c:pt>
                <c:pt idx="425">
                  <c:v>23</c:v>
                </c:pt>
                <c:pt idx="426">
                  <c:v>22</c:v>
                </c:pt>
                <c:pt idx="427">
                  <c:v>20</c:v>
                </c:pt>
                <c:pt idx="428">
                  <c:v>22</c:v>
                </c:pt>
                <c:pt idx="429">
                  <c:v>25</c:v>
                </c:pt>
                <c:pt idx="430">
                  <c:v>24</c:v>
                </c:pt>
                <c:pt idx="431">
                  <c:v>21</c:v>
                </c:pt>
                <c:pt idx="432">
                  <c:v>27</c:v>
                </c:pt>
                <c:pt idx="433">
                  <c:v>18</c:v>
                </c:pt>
                <c:pt idx="434">
                  <c:v>23</c:v>
                </c:pt>
                <c:pt idx="435">
                  <c:v>22</c:v>
                </c:pt>
                <c:pt idx="436">
                  <c:v>22</c:v>
                </c:pt>
                <c:pt idx="437">
                  <c:v>23</c:v>
                </c:pt>
                <c:pt idx="438">
                  <c:v>22</c:v>
                </c:pt>
                <c:pt idx="439">
                  <c:v>21</c:v>
                </c:pt>
                <c:pt idx="440">
                  <c:v>25</c:v>
                </c:pt>
                <c:pt idx="441">
                  <c:v>21</c:v>
                </c:pt>
                <c:pt idx="442">
                  <c:v>22</c:v>
                </c:pt>
                <c:pt idx="443">
                  <c:v>23</c:v>
                </c:pt>
                <c:pt idx="444">
                  <c:v>21</c:v>
                </c:pt>
                <c:pt idx="445">
                  <c:v>21</c:v>
                </c:pt>
                <c:pt idx="446">
                  <c:v>21</c:v>
                </c:pt>
                <c:pt idx="447">
                  <c:v>21</c:v>
                </c:pt>
                <c:pt idx="448">
                  <c:v>21</c:v>
                </c:pt>
                <c:pt idx="449">
                  <c:v>23</c:v>
                </c:pt>
                <c:pt idx="450">
                  <c:v>24</c:v>
                </c:pt>
                <c:pt idx="451">
                  <c:v>20</c:v>
                </c:pt>
                <c:pt idx="452">
                  <c:v>22</c:v>
                </c:pt>
                <c:pt idx="453">
                  <c:v>20</c:v>
                </c:pt>
                <c:pt idx="454">
                  <c:v>23</c:v>
                </c:pt>
                <c:pt idx="455">
                  <c:v>22</c:v>
                </c:pt>
                <c:pt idx="456">
                  <c:v>22</c:v>
                </c:pt>
                <c:pt idx="457">
                  <c:v>24</c:v>
                </c:pt>
                <c:pt idx="458">
                  <c:v>21</c:v>
                </c:pt>
                <c:pt idx="459">
                  <c:v>22</c:v>
                </c:pt>
                <c:pt idx="460">
                  <c:v>22</c:v>
                </c:pt>
                <c:pt idx="461">
                  <c:v>22</c:v>
                </c:pt>
                <c:pt idx="462">
                  <c:v>21</c:v>
                </c:pt>
                <c:pt idx="463">
                  <c:v>22</c:v>
                </c:pt>
                <c:pt idx="464">
                  <c:v>23</c:v>
                </c:pt>
                <c:pt idx="465">
                  <c:v>25</c:v>
                </c:pt>
                <c:pt idx="466">
                  <c:v>24</c:v>
                </c:pt>
                <c:pt idx="467">
                  <c:v>23</c:v>
                </c:pt>
                <c:pt idx="468">
                  <c:v>23</c:v>
                </c:pt>
                <c:pt idx="469">
                  <c:v>25</c:v>
                </c:pt>
                <c:pt idx="470">
                  <c:v>22</c:v>
                </c:pt>
                <c:pt idx="471">
                  <c:v>21</c:v>
                </c:pt>
                <c:pt idx="472">
                  <c:v>21</c:v>
                </c:pt>
                <c:pt idx="473">
                  <c:v>21</c:v>
                </c:pt>
                <c:pt idx="474">
                  <c:v>23</c:v>
                </c:pt>
                <c:pt idx="475">
                  <c:v>22</c:v>
                </c:pt>
                <c:pt idx="476">
                  <c:v>23</c:v>
                </c:pt>
                <c:pt idx="477">
                  <c:v>22</c:v>
                </c:pt>
                <c:pt idx="478">
                  <c:v>21</c:v>
                </c:pt>
                <c:pt idx="479">
                  <c:v>25</c:v>
                </c:pt>
                <c:pt idx="480">
                  <c:v>22</c:v>
                </c:pt>
                <c:pt idx="481">
                  <c:v>24</c:v>
                </c:pt>
                <c:pt idx="482">
                  <c:v>23</c:v>
                </c:pt>
                <c:pt idx="483">
                  <c:v>25</c:v>
                </c:pt>
                <c:pt idx="484">
                  <c:v>23</c:v>
                </c:pt>
                <c:pt idx="485">
                  <c:v>24</c:v>
                </c:pt>
                <c:pt idx="486">
                  <c:v>21</c:v>
                </c:pt>
                <c:pt idx="487">
                  <c:v>21</c:v>
                </c:pt>
                <c:pt idx="488">
                  <c:v>21</c:v>
                </c:pt>
                <c:pt idx="489">
                  <c:v>24</c:v>
                </c:pt>
                <c:pt idx="490">
                  <c:v>22</c:v>
                </c:pt>
                <c:pt idx="491">
                  <c:v>21</c:v>
                </c:pt>
                <c:pt idx="492">
                  <c:v>21</c:v>
                </c:pt>
                <c:pt idx="493">
                  <c:v>20</c:v>
                </c:pt>
                <c:pt idx="494">
                  <c:v>21</c:v>
                </c:pt>
                <c:pt idx="495">
                  <c:v>22</c:v>
                </c:pt>
                <c:pt idx="496">
                  <c:v>22</c:v>
                </c:pt>
                <c:pt idx="497">
                  <c:v>23</c:v>
                </c:pt>
                <c:pt idx="498">
                  <c:v>21</c:v>
                </c:pt>
                <c:pt idx="499">
                  <c:v>24</c:v>
                </c:pt>
                <c:pt idx="500">
                  <c:v>21</c:v>
                </c:pt>
                <c:pt idx="501">
                  <c:v>23</c:v>
                </c:pt>
                <c:pt idx="502">
                  <c:v>21</c:v>
                </c:pt>
                <c:pt idx="503">
                  <c:v>27</c:v>
                </c:pt>
                <c:pt idx="504">
                  <c:v>23</c:v>
                </c:pt>
                <c:pt idx="505">
                  <c:v>22</c:v>
                </c:pt>
                <c:pt idx="506">
                  <c:v>26</c:v>
                </c:pt>
                <c:pt idx="507">
                  <c:v>22</c:v>
                </c:pt>
                <c:pt idx="508">
                  <c:v>25</c:v>
                </c:pt>
                <c:pt idx="509">
                  <c:v>25</c:v>
                </c:pt>
                <c:pt idx="510">
                  <c:v>22</c:v>
                </c:pt>
                <c:pt idx="511">
                  <c:v>21</c:v>
                </c:pt>
                <c:pt idx="512">
                  <c:v>21</c:v>
                </c:pt>
                <c:pt idx="513">
                  <c:v>23</c:v>
                </c:pt>
                <c:pt idx="514">
                  <c:v>23</c:v>
                </c:pt>
                <c:pt idx="515">
                  <c:v>23</c:v>
                </c:pt>
                <c:pt idx="516">
                  <c:v>22</c:v>
                </c:pt>
                <c:pt idx="517">
                  <c:v>27</c:v>
                </c:pt>
                <c:pt idx="518">
                  <c:v>26</c:v>
                </c:pt>
                <c:pt idx="519">
                  <c:v>25</c:v>
                </c:pt>
                <c:pt idx="520">
                  <c:v>22</c:v>
                </c:pt>
                <c:pt idx="521">
                  <c:v>23</c:v>
                </c:pt>
                <c:pt idx="522">
                  <c:v>23</c:v>
                </c:pt>
                <c:pt idx="523">
                  <c:v>22</c:v>
                </c:pt>
                <c:pt idx="524">
                  <c:v>22</c:v>
                </c:pt>
                <c:pt idx="525">
                  <c:v>23</c:v>
                </c:pt>
                <c:pt idx="526">
                  <c:v>22</c:v>
                </c:pt>
                <c:pt idx="527">
                  <c:v>24</c:v>
                </c:pt>
                <c:pt idx="528">
                  <c:v>22</c:v>
                </c:pt>
                <c:pt idx="529">
                  <c:v>24</c:v>
                </c:pt>
                <c:pt idx="530">
                  <c:v>23</c:v>
                </c:pt>
                <c:pt idx="531">
                  <c:v>21</c:v>
                </c:pt>
                <c:pt idx="532">
                  <c:v>26</c:v>
                </c:pt>
                <c:pt idx="533">
                  <c:v>30</c:v>
                </c:pt>
                <c:pt idx="534">
                  <c:v>22</c:v>
                </c:pt>
                <c:pt idx="535">
                  <c:v>23</c:v>
                </c:pt>
                <c:pt idx="536">
                  <c:v>22</c:v>
                </c:pt>
                <c:pt idx="537">
                  <c:v>22</c:v>
                </c:pt>
                <c:pt idx="538">
                  <c:v>22</c:v>
                </c:pt>
                <c:pt idx="539">
                  <c:v>21</c:v>
                </c:pt>
                <c:pt idx="540">
                  <c:v>22</c:v>
                </c:pt>
                <c:pt idx="541">
                  <c:v>21</c:v>
                </c:pt>
                <c:pt idx="542">
                  <c:v>20</c:v>
                </c:pt>
                <c:pt idx="543">
                  <c:v>19</c:v>
                </c:pt>
                <c:pt idx="544">
                  <c:v>20</c:v>
                </c:pt>
                <c:pt idx="545">
                  <c:v>22</c:v>
                </c:pt>
                <c:pt idx="546">
                  <c:v>21</c:v>
                </c:pt>
                <c:pt idx="547">
                  <c:v>21</c:v>
                </c:pt>
                <c:pt idx="548">
                  <c:v>28</c:v>
                </c:pt>
                <c:pt idx="549">
                  <c:v>27</c:v>
                </c:pt>
                <c:pt idx="550">
                  <c:v>28</c:v>
                </c:pt>
                <c:pt idx="551">
                  <c:v>22</c:v>
                </c:pt>
                <c:pt idx="552">
                  <c:v>26</c:v>
                </c:pt>
                <c:pt idx="553">
                  <c:v>23</c:v>
                </c:pt>
                <c:pt idx="554">
                  <c:v>30</c:v>
                </c:pt>
                <c:pt idx="555">
                  <c:v>19</c:v>
                </c:pt>
                <c:pt idx="556">
                  <c:v>25</c:v>
                </c:pt>
                <c:pt idx="557">
                  <c:v>27</c:v>
                </c:pt>
                <c:pt idx="558">
                  <c:v>26</c:v>
                </c:pt>
                <c:pt idx="559">
                  <c:v>24</c:v>
                </c:pt>
                <c:pt idx="560">
                  <c:v>21</c:v>
                </c:pt>
                <c:pt idx="561">
                  <c:v>21</c:v>
                </c:pt>
                <c:pt idx="562">
                  <c:v>21</c:v>
                </c:pt>
                <c:pt idx="563">
                  <c:v>29</c:v>
                </c:pt>
                <c:pt idx="564">
                  <c:v>20</c:v>
                </c:pt>
                <c:pt idx="565">
                  <c:v>21</c:v>
                </c:pt>
                <c:pt idx="566">
                  <c:v>22</c:v>
                </c:pt>
                <c:pt idx="567">
                  <c:v>20</c:v>
                </c:pt>
                <c:pt idx="568">
                  <c:v>20</c:v>
                </c:pt>
                <c:pt idx="569">
                  <c:v>23</c:v>
                </c:pt>
                <c:pt idx="570">
                  <c:v>24</c:v>
                </c:pt>
                <c:pt idx="571">
                  <c:v>21</c:v>
                </c:pt>
                <c:pt idx="572">
                  <c:v>22</c:v>
                </c:pt>
                <c:pt idx="573">
                  <c:v>20</c:v>
                </c:pt>
                <c:pt idx="574">
                  <c:v>29</c:v>
                </c:pt>
                <c:pt idx="575">
                  <c:v>24</c:v>
                </c:pt>
                <c:pt idx="576">
                  <c:v>22</c:v>
                </c:pt>
                <c:pt idx="577">
                  <c:v>22</c:v>
                </c:pt>
                <c:pt idx="578">
                  <c:v>22</c:v>
                </c:pt>
                <c:pt idx="579">
                  <c:v>24</c:v>
                </c:pt>
                <c:pt idx="580">
                  <c:v>21</c:v>
                </c:pt>
                <c:pt idx="581">
                  <c:v>22</c:v>
                </c:pt>
                <c:pt idx="582">
                  <c:v>24</c:v>
                </c:pt>
                <c:pt idx="583">
                  <c:v>23</c:v>
                </c:pt>
                <c:pt idx="584">
                  <c:v>21</c:v>
                </c:pt>
                <c:pt idx="585">
                  <c:v>22</c:v>
                </c:pt>
                <c:pt idx="586">
                  <c:v>24</c:v>
                </c:pt>
                <c:pt idx="587">
                  <c:v>21</c:v>
                </c:pt>
                <c:pt idx="588">
                  <c:v>22</c:v>
                </c:pt>
                <c:pt idx="589">
                  <c:v>20</c:v>
                </c:pt>
                <c:pt idx="590">
                  <c:v>23</c:v>
                </c:pt>
                <c:pt idx="591">
                  <c:v>21</c:v>
                </c:pt>
                <c:pt idx="592">
                  <c:v>21</c:v>
                </c:pt>
                <c:pt idx="593">
                  <c:v>23</c:v>
                </c:pt>
                <c:pt idx="594">
                  <c:v>22</c:v>
                </c:pt>
                <c:pt idx="595">
                  <c:v>24</c:v>
                </c:pt>
                <c:pt idx="596">
                  <c:v>23</c:v>
                </c:pt>
                <c:pt idx="597">
                  <c:v>21</c:v>
                </c:pt>
                <c:pt idx="598">
                  <c:v>23</c:v>
                </c:pt>
                <c:pt idx="599">
                  <c:v>26</c:v>
                </c:pt>
                <c:pt idx="600">
                  <c:v>21</c:v>
                </c:pt>
                <c:pt idx="601">
                  <c:v>21</c:v>
                </c:pt>
                <c:pt idx="602">
                  <c:v>31</c:v>
                </c:pt>
                <c:pt idx="603">
                  <c:v>21</c:v>
                </c:pt>
                <c:pt idx="604">
                  <c:v>27</c:v>
                </c:pt>
                <c:pt idx="605">
                  <c:v>21</c:v>
                </c:pt>
                <c:pt idx="606">
                  <c:v>24</c:v>
                </c:pt>
                <c:pt idx="607">
                  <c:v>21</c:v>
                </c:pt>
                <c:pt idx="608">
                  <c:v>23</c:v>
                </c:pt>
                <c:pt idx="609">
                  <c:v>21</c:v>
                </c:pt>
                <c:pt idx="610">
                  <c:v>21</c:v>
                </c:pt>
                <c:pt idx="611">
                  <c:v>27</c:v>
                </c:pt>
                <c:pt idx="612">
                  <c:v>22</c:v>
                </c:pt>
                <c:pt idx="613">
                  <c:v>20</c:v>
                </c:pt>
                <c:pt idx="614">
                  <c:v>24</c:v>
                </c:pt>
                <c:pt idx="615">
                  <c:v>22</c:v>
                </c:pt>
                <c:pt idx="616">
                  <c:v>24</c:v>
                </c:pt>
                <c:pt idx="617">
                  <c:v>22</c:v>
                </c:pt>
                <c:pt idx="618">
                  <c:v>25</c:v>
                </c:pt>
                <c:pt idx="619">
                  <c:v>24</c:v>
                </c:pt>
                <c:pt idx="620">
                  <c:v>23</c:v>
                </c:pt>
                <c:pt idx="621">
                  <c:v>20</c:v>
                </c:pt>
                <c:pt idx="622">
                  <c:v>23</c:v>
                </c:pt>
                <c:pt idx="623">
                  <c:v>22</c:v>
                </c:pt>
                <c:pt idx="624">
                  <c:v>22</c:v>
                </c:pt>
                <c:pt idx="625">
                  <c:v>24</c:v>
                </c:pt>
                <c:pt idx="626">
                  <c:v>22</c:v>
                </c:pt>
                <c:pt idx="627">
                  <c:v>23</c:v>
                </c:pt>
                <c:pt idx="628">
                  <c:v>21</c:v>
                </c:pt>
                <c:pt idx="629">
                  <c:v>24</c:v>
                </c:pt>
                <c:pt idx="630">
                  <c:v>26</c:v>
                </c:pt>
                <c:pt idx="631">
                  <c:v>23</c:v>
                </c:pt>
                <c:pt idx="632">
                  <c:v>22</c:v>
                </c:pt>
                <c:pt idx="633">
                  <c:v>22</c:v>
                </c:pt>
                <c:pt idx="634">
                  <c:v>22</c:v>
                </c:pt>
                <c:pt idx="635">
                  <c:v>22</c:v>
                </c:pt>
                <c:pt idx="636">
                  <c:v>22</c:v>
                </c:pt>
                <c:pt idx="637">
                  <c:v>24</c:v>
                </c:pt>
                <c:pt idx="638">
                  <c:v>22</c:v>
                </c:pt>
                <c:pt idx="639">
                  <c:v>23</c:v>
                </c:pt>
                <c:pt idx="640">
                  <c:v>26</c:v>
                </c:pt>
                <c:pt idx="641">
                  <c:v>27</c:v>
                </c:pt>
                <c:pt idx="642">
                  <c:v>22</c:v>
                </c:pt>
                <c:pt idx="643">
                  <c:v>23</c:v>
                </c:pt>
                <c:pt idx="644">
                  <c:v>22</c:v>
                </c:pt>
                <c:pt idx="645">
                  <c:v>21</c:v>
                </c:pt>
                <c:pt idx="646">
                  <c:v>24</c:v>
                </c:pt>
                <c:pt idx="647">
                  <c:v>23</c:v>
                </c:pt>
                <c:pt idx="648">
                  <c:v>21</c:v>
                </c:pt>
                <c:pt idx="649">
                  <c:v>22</c:v>
                </c:pt>
                <c:pt idx="650">
                  <c:v>23</c:v>
                </c:pt>
                <c:pt idx="651">
                  <c:v>22</c:v>
                </c:pt>
                <c:pt idx="652">
                  <c:v>24</c:v>
                </c:pt>
                <c:pt idx="653">
                  <c:v>25</c:v>
                </c:pt>
                <c:pt idx="654">
                  <c:v>22</c:v>
                </c:pt>
                <c:pt idx="655">
                  <c:v>20</c:v>
                </c:pt>
                <c:pt idx="656">
                  <c:v>25</c:v>
                </c:pt>
                <c:pt idx="657">
                  <c:v>23</c:v>
                </c:pt>
                <c:pt idx="658">
                  <c:v>25</c:v>
                </c:pt>
                <c:pt idx="659">
                  <c:v>26</c:v>
                </c:pt>
                <c:pt idx="660">
                  <c:v>22</c:v>
                </c:pt>
                <c:pt idx="661">
                  <c:v>22</c:v>
                </c:pt>
                <c:pt idx="662">
                  <c:v>21</c:v>
                </c:pt>
                <c:pt idx="663">
                  <c:v>23</c:v>
                </c:pt>
                <c:pt idx="664">
                  <c:v>21</c:v>
                </c:pt>
                <c:pt idx="665">
                  <c:v>24</c:v>
                </c:pt>
                <c:pt idx="666">
                  <c:v>24</c:v>
                </c:pt>
                <c:pt idx="667">
                  <c:v>25</c:v>
                </c:pt>
                <c:pt idx="668">
                  <c:v>22</c:v>
                </c:pt>
                <c:pt idx="669">
                  <c:v>25</c:v>
                </c:pt>
                <c:pt idx="670">
                  <c:v>22</c:v>
                </c:pt>
                <c:pt idx="671">
                  <c:v>23</c:v>
                </c:pt>
                <c:pt idx="672">
                  <c:v>23</c:v>
                </c:pt>
                <c:pt idx="673">
                  <c:v>22</c:v>
                </c:pt>
                <c:pt idx="674">
                  <c:v>23</c:v>
                </c:pt>
                <c:pt idx="675">
                  <c:v>20</c:v>
                </c:pt>
                <c:pt idx="676">
                  <c:v>22</c:v>
                </c:pt>
                <c:pt idx="677">
                  <c:v>21</c:v>
                </c:pt>
                <c:pt idx="678">
                  <c:v>22</c:v>
                </c:pt>
                <c:pt idx="679">
                  <c:v>23</c:v>
                </c:pt>
                <c:pt idx="680">
                  <c:v>22</c:v>
                </c:pt>
                <c:pt idx="681">
                  <c:v>21</c:v>
                </c:pt>
                <c:pt idx="682">
                  <c:v>24</c:v>
                </c:pt>
                <c:pt idx="683">
                  <c:v>29</c:v>
                </c:pt>
                <c:pt idx="684">
                  <c:v>26</c:v>
                </c:pt>
                <c:pt idx="685">
                  <c:v>24</c:v>
                </c:pt>
                <c:pt idx="686">
                  <c:v>24</c:v>
                </c:pt>
                <c:pt idx="687">
                  <c:v>21</c:v>
                </c:pt>
                <c:pt idx="688">
                  <c:v>22</c:v>
                </c:pt>
                <c:pt idx="689">
                  <c:v>22</c:v>
                </c:pt>
                <c:pt idx="690">
                  <c:v>25</c:v>
                </c:pt>
                <c:pt idx="691">
                  <c:v>25</c:v>
                </c:pt>
                <c:pt idx="692">
                  <c:v>26</c:v>
                </c:pt>
                <c:pt idx="693">
                  <c:v>22</c:v>
                </c:pt>
                <c:pt idx="694">
                  <c:v>23</c:v>
                </c:pt>
                <c:pt idx="695">
                  <c:v>22</c:v>
                </c:pt>
                <c:pt idx="696">
                  <c:v>22</c:v>
                </c:pt>
                <c:pt idx="697">
                  <c:v>29</c:v>
                </c:pt>
                <c:pt idx="698">
                  <c:v>22</c:v>
                </c:pt>
                <c:pt idx="699">
                  <c:v>22</c:v>
                </c:pt>
                <c:pt idx="700">
                  <c:v>23</c:v>
                </c:pt>
                <c:pt idx="701">
                  <c:v>23</c:v>
                </c:pt>
                <c:pt idx="702">
                  <c:v>20</c:v>
                </c:pt>
                <c:pt idx="703">
                  <c:v>22</c:v>
                </c:pt>
                <c:pt idx="704">
                  <c:v>22</c:v>
                </c:pt>
                <c:pt idx="705">
                  <c:v>20</c:v>
                </c:pt>
                <c:pt idx="706">
                  <c:v>22</c:v>
                </c:pt>
                <c:pt idx="707">
                  <c:v>21</c:v>
                </c:pt>
                <c:pt idx="708">
                  <c:v>20</c:v>
                </c:pt>
                <c:pt idx="709">
                  <c:v>21</c:v>
                </c:pt>
                <c:pt idx="710">
                  <c:v>21</c:v>
                </c:pt>
                <c:pt idx="711">
                  <c:v>20</c:v>
                </c:pt>
                <c:pt idx="712">
                  <c:v>24</c:v>
                </c:pt>
                <c:pt idx="713">
                  <c:v>20</c:v>
                </c:pt>
                <c:pt idx="714">
                  <c:v>22</c:v>
                </c:pt>
                <c:pt idx="715">
                  <c:v>21</c:v>
                </c:pt>
                <c:pt idx="716">
                  <c:v>23</c:v>
                </c:pt>
                <c:pt idx="717">
                  <c:v>20</c:v>
                </c:pt>
                <c:pt idx="718">
                  <c:v>24</c:v>
                </c:pt>
                <c:pt idx="719">
                  <c:v>21</c:v>
                </c:pt>
                <c:pt idx="720">
                  <c:v>22</c:v>
                </c:pt>
                <c:pt idx="721">
                  <c:v>22</c:v>
                </c:pt>
                <c:pt idx="722">
                  <c:v>20</c:v>
                </c:pt>
                <c:pt idx="723">
                  <c:v>23</c:v>
                </c:pt>
                <c:pt idx="724">
                  <c:v>23</c:v>
                </c:pt>
                <c:pt idx="725">
                  <c:v>21</c:v>
                </c:pt>
                <c:pt idx="726">
                  <c:v>20</c:v>
                </c:pt>
                <c:pt idx="727">
                  <c:v>28</c:v>
                </c:pt>
                <c:pt idx="728">
                  <c:v>21</c:v>
                </c:pt>
                <c:pt idx="729">
                  <c:v>21</c:v>
                </c:pt>
                <c:pt idx="730">
                  <c:v>19</c:v>
                </c:pt>
                <c:pt idx="731">
                  <c:v>22</c:v>
                </c:pt>
                <c:pt idx="732">
                  <c:v>22</c:v>
                </c:pt>
                <c:pt idx="733">
                  <c:v>29</c:v>
                </c:pt>
                <c:pt idx="734">
                  <c:v>22</c:v>
                </c:pt>
                <c:pt idx="735">
                  <c:v>20</c:v>
                </c:pt>
                <c:pt idx="736">
                  <c:v>22</c:v>
                </c:pt>
                <c:pt idx="737">
                  <c:v>20</c:v>
                </c:pt>
                <c:pt idx="738">
                  <c:v>23</c:v>
                </c:pt>
                <c:pt idx="739">
                  <c:v>22</c:v>
                </c:pt>
                <c:pt idx="740">
                  <c:v>21</c:v>
                </c:pt>
                <c:pt idx="741">
                  <c:v>21</c:v>
                </c:pt>
                <c:pt idx="742">
                  <c:v>22</c:v>
                </c:pt>
                <c:pt idx="743">
                  <c:v>21</c:v>
                </c:pt>
                <c:pt idx="744">
                  <c:v>25</c:v>
                </c:pt>
                <c:pt idx="745">
                  <c:v>22</c:v>
                </c:pt>
                <c:pt idx="746">
                  <c:v>22</c:v>
                </c:pt>
                <c:pt idx="747">
                  <c:v>22</c:v>
                </c:pt>
                <c:pt idx="748">
                  <c:v>24</c:v>
                </c:pt>
                <c:pt idx="749">
                  <c:v>25</c:v>
                </c:pt>
                <c:pt idx="750">
                  <c:v>23</c:v>
                </c:pt>
                <c:pt idx="751">
                  <c:v>23</c:v>
                </c:pt>
                <c:pt idx="752">
                  <c:v>24</c:v>
                </c:pt>
                <c:pt idx="753">
                  <c:v>22</c:v>
                </c:pt>
                <c:pt idx="754">
                  <c:v>21</c:v>
                </c:pt>
                <c:pt idx="755">
                  <c:v>26</c:v>
                </c:pt>
                <c:pt idx="756">
                  <c:v>25</c:v>
                </c:pt>
                <c:pt idx="757">
                  <c:v>22</c:v>
                </c:pt>
                <c:pt idx="758">
                  <c:v>24</c:v>
                </c:pt>
                <c:pt idx="759">
                  <c:v>21</c:v>
                </c:pt>
                <c:pt idx="760">
                  <c:v>23</c:v>
                </c:pt>
                <c:pt idx="761">
                  <c:v>21</c:v>
                </c:pt>
                <c:pt idx="762">
                  <c:v>22</c:v>
                </c:pt>
                <c:pt idx="763">
                  <c:v>24</c:v>
                </c:pt>
                <c:pt idx="764">
                  <c:v>22</c:v>
                </c:pt>
                <c:pt idx="765">
                  <c:v>23</c:v>
                </c:pt>
                <c:pt idx="766">
                  <c:v>21</c:v>
                </c:pt>
                <c:pt idx="767">
                  <c:v>22</c:v>
                </c:pt>
                <c:pt idx="768">
                  <c:v>21</c:v>
                </c:pt>
                <c:pt idx="769">
                  <c:v>22</c:v>
                </c:pt>
                <c:pt idx="770">
                  <c:v>22</c:v>
                </c:pt>
                <c:pt idx="771">
                  <c:v>20</c:v>
                </c:pt>
                <c:pt idx="772">
                  <c:v>23</c:v>
                </c:pt>
                <c:pt idx="773">
                  <c:v>26</c:v>
                </c:pt>
                <c:pt idx="774">
                  <c:v>24</c:v>
                </c:pt>
                <c:pt idx="775">
                  <c:v>26</c:v>
                </c:pt>
                <c:pt idx="776">
                  <c:v>21</c:v>
                </c:pt>
                <c:pt idx="777">
                  <c:v>20</c:v>
                </c:pt>
                <c:pt idx="778">
                  <c:v>27</c:v>
                </c:pt>
                <c:pt idx="779">
                  <c:v>23</c:v>
                </c:pt>
                <c:pt idx="780">
                  <c:v>23</c:v>
                </c:pt>
                <c:pt idx="781">
                  <c:v>23</c:v>
                </c:pt>
                <c:pt idx="782">
                  <c:v>22</c:v>
                </c:pt>
                <c:pt idx="783">
                  <c:v>22</c:v>
                </c:pt>
                <c:pt idx="784">
                  <c:v>25</c:v>
                </c:pt>
                <c:pt idx="785">
                  <c:v>25</c:v>
                </c:pt>
                <c:pt idx="786">
                  <c:v>21</c:v>
                </c:pt>
                <c:pt idx="787">
                  <c:v>22</c:v>
                </c:pt>
                <c:pt idx="788">
                  <c:v>23</c:v>
                </c:pt>
                <c:pt idx="789">
                  <c:v>23</c:v>
                </c:pt>
                <c:pt idx="790">
                  <c:v>22</c:v>
                </c:pt>
                <c:pt idx="791">
                  <c:v>21</c:v>
                </c:pt>
                <c:pt idx="792">
                  <c:v>22</c:v>
                </c:pt>
                <c:pt idx="793">
                  <c:v>22</c:v>
                </c:pt>
                <c:pt idx="794">
                  <c:v>21</c:v>
                </c:pt>
                <c:pt idx="795">
                  <c:v>23</c:v>
                </c:pt>
                <c:pt idx="796">
                  <c:v>23</c:v>
                </c:pt>
                <c:pt idx="797">
                  <c:v>22</c:v>
                </c:pt>
                <c:pt idx="798">
                  <c:v>21</c:v>
                </c:pt>
                <c:pt idx="799">
                  <c:v>22</c:v>
                </c:pt>
                <c:pt idx="800">
                  <c:v>24</c:v>
                </c:pt>
                <c:pt idx="801">
                  <c:v>21</c:v>
                </c:pt>
                <c:pt idx="802">
                  <c:v>22</c:v>
                </c:pt>
                <c:pt idx="803">
                  <c:v>21</c:v>
                </c:pt>
                <c:pt idx="804">
                  <c:v>25</c:v>
                </c:pt>
                <c:pt idx="805">
                  <c:v>23</c:v>
                </c:pt>
                <c:pt idx="806">
                  <c:v>21</c:v>
                </c:pt>
                <c:pt idx="807">
                  <c:v>21</c:v>
                </c:pt>
                <c:pt idx="808">
                  <c:v>23</c:v>
                </c:pt>
                <c:pt idx="809">
                  <c:v>22</c:v>
                </c:pt>
                <c:pt idx="810">
                  <c:v>29</c:v>
                </c:pt>
                <c:pt idx="811">
                  <c:v>22</c:v>
                </c:pt>
                <c:pt idx="812">
                  <c:v>21</c:v>
                </c:pt>
                <c:pt idx="813">
                  <c:v>22</c:v>
                </c:pt>
                <c:pt idx="814">
                  <c:v>23</c:v>
                </c:pt>
                <c:pt idx="815">
                  <c:v>24</c:v>
                </c:pt>
                <c:pt idx="816">
                  <c:v>23</c:v>
                </c:pt>
                <c:pt idx="817">
                  <c:v>21</c:v>
                </c:pt>
                <c:pt idx="818">
                  <c:v>25</c:v>
                </c:pt>
                <c:pt idx="819">
                  <c:v>20</c:v>
                </c:pt>
                <c:pt idx="820">
                  <c:v>22</c:v>
                </c:pt>
                <c:pt idx="821">
                  <c:v>20</c:v>
                </c:pt>
                <c:pt idx="822">
                  <c:v>21</c:v>
                </c:pt>
                <c:pt idx="823">
                  <c:v>22</c:v>
                </c:pt>
                <c:pt idx="824">
                  <c:v>22</c:v>
                </c:pt>
                <c:pt idx="825">
                  <c:v>20</c:v>
                </c:pt>
                <c:pt idx="826">
                  <c:v>20</c:v>
                </c:pt>
                <c:pt idx="827">
                  <c:v>21</c:v>
                </c:pt>
                <c:pt idx="828">
                  <c:v>21</c:v>
                </c:pt>
                <c:pt idx="829">
                  <c:v>25</c:v>
                </c:pt>
                <c:pt idx="830">
                  <c:v>24</c:v>
                </c:pt>
                <c:pt idx="831">
                  <c:v>25</c:v>
                </c:pt>
                <c:pt idx="832">
                  <c:v>21</c:v>
                </c:pt>
                <c:pt idx="833">
                  <c:v>22</c:v>
                </c:pt>
                <c:pt idx="834">
                  <c:v>21</c:v>
                </c:pt>
                <c:pt idx="835">
                  <c:v>22</c:v>
                </c:pt>
                <c:pt idx="836">
                  <c:v>23</c:v>
                </c:pt>
                <c:pt idx="837">
                  <c:v>22</c:v>
                </c:pt>
                <c:pt idx="838">
                  <c:v>23</c:v>
                </c:pt>
                <c:pt idx="839">
                  <c:v>21</c:v>
                </c:pt>
                <c:pt idx="840">
                  <c:v>20</c:v>
                </c:pt>
                <c:pt idx="841">
                  <c:v>22</c:v>
                </c:pt>
                <c:pt idx="842">
                  <c:v>24</c:v>
                </c:pt>
                <c:pt idx="843">
                  <c:v>22</c:v>
                </c:pt>
                <c:pt idx="844">
                  <c:v>21</c:v>
                </c:pt>
                <c:pt idx="845">
                  <c:v>22</c:v>
                </c:pt>
                <c:pt idx="846">
                  <c:v>21</c:v>
                </c:pt>
                <c:pt idx="847">
                  <c:v>25</c:v>
                </c:pt>
                <c:pt idx="848">
                  <c:v>25</c:v>
                </c:pt>
                <c:pt idx="849">
                  <c:v>23</c:v>
                </c:pt>
                <c:pt idx="850">
                  <c:v>25</c:v>
                </c:pt>
                <c:pt idx="851">
                  <c:v>23</c:v>
                </c:pt>
                <c:pt idx="852">
                  <c:v>22</c:v>
                </c:pt>
                <c:pt idx="853">
                  <c:v>22</c:v>
                </c:pt>
                <c:pt idx="854">
                  <c:v>23</c:v>
                </c:pt>
                <c:pt idx="855">
                  <c:v>22</c:v>
                </c:pt>
                <c:pt idx="856">
                  <c:v>21</c:v>
                </c:pt>
                <c:pt idx="857">
                  <c:v>23</c:v>
                </c:pt>
                <c:pt idx="858">
                  <c:v>22</c:v>
                </c:pt>
                <c:pt idx="859">
                  <c:v>28</c:v>
                </c:pt>
                <c:pt idx="860">
                  <c:v>22</c:v>
                </c:pt>
                <c:pt idx="861">
                  <c:v>25</c:v>
                </c:pt>
                <c:pt idx="862">
                  <c:v>22</c:v>
                </c:pt>
                <c:pt idx="863">
                  <c:v>23</c:v>
                </c:pt>
                <c:pt idx="864">
                  <c:v>23</c:v>
                </c:pt>
                <c:pt idx="865">
                  <c:v>23</c:v>
                </c:pt>
                <c:pt idx="866">
                  <c:v>23</c:v>
                </c:pt>
                <c:pt idx="867">
                  <c:v>22</c:v>
                </c:pt>
                <c:pt idx="868">
                  <c:v>22</c:v>
                </c:pt>
                <c:pt idx="869">
                  <c:v>21</c:v>
                </c:pt>
                <c:pt idx="870">
                  <c:v>23</c:v>
                </c:pt>
                <c:pt idx="871">
                  <c:v>22</c:v>
                </c:pt>
                <c:pt idx="872">
                  <c:v>26</c:v>
                </c:pt>
                <c:pt idx="873">
                  <c:v>24</c:v>
                </c:pt>
                <c:pt idx="874">
                  <c:v>27</c:v>
                </c:pt>
                <c:pt idx="875">
                  <c:v>24</c:v>
                </c:pt>
                <c:pt idx="876">
                  <c:v>18</c:v>
                </c:pt>
                <c:pt idx="877">
                  <c:v>31</c:v>
                </c:pt>
                <c:pt idx="878">
                  <c:v>27</c:v>
                </c:pt>
                <c:pt idx="879">
                  <c:v>21</c:v>
                </c:pt>
                <c:pt idx="880">
                  <c:v>23</c:v>
                </c:pt>
                <c:pt idx="881">
                  <c:v>22</c:v>
                </c:pt>
                <c:pt idx="882">
                  <c:v>22</c:v>
                </c:pt>
                <c:pt idx="883">
                  <c:v>25</c:v>
                </c:pt>
                <c:pt idx="884">
                  <c:v>22</c:v>
                </c:pt>
                <c:pt idx="885">
                  <c:v>24</c:v>
                </c:pt>
                <c:pt idx="886">
                  <c:v>23</c:v>
                </c:pt>
                <c:pt idx="887">
                  <c:v>22</c:v>
                </c:pt>
                <c:pt idx="888">
                  <c:v>24</c:v>
                </c:pt>
                <c:pt idx="889">
                  <c:v>26</c:v>
                </c:pt>
                <c:pt idx="890">
                  <c:v>21</c:v>
                </c:pt>
                <c:pt idx="891">
                  <c:v>22</c:v>
                </c:pt>
                <c:pt idx="892">
                  <c:v>23</c:v>
                </c:pt>
                <c:pt idx="893">
                  <c:v>22</c:v>
                </c:pt>
                <c:pt idx="894">
                  <c:v>24</c:v>
                </c:pt>
                <c:pt idx="895">
                  <c:v>21</c:v>
                </c:pt>
                <c:pt idx="896">
                  <c:v>22</c:v>
                </c:pt>
                <c:pt idx="897">
                  <c:v>24</c:v>
                </c:pt>
                <c:pt idx="898">
                  <c:v>25</c:v>
                </c:pt>
                <c:pt idx="899">
                  <c:v>23</c:v>
                </c:pt>
                <c:pt idx="900">
                  <c:v>23</c:v>
                </c:pt>
                <c:pt idx="901">
                  <c:v>21</c:v>
                </c:pt>
                <c:pt idx="902">
                  <c:v>23</c:v>
                </c:pt>
                <c:pt idx="903">
                  <c:v>23</c:v>
                </c:pt>
                <c:pt idx="904">
                  <c:v>22</c:v>
                </c:pt>
                <c:pt idx="905">
                  <c:v>25</c:v>
                </c:pt>
                <c:pt idx="906">
                  <c:v>24</c:v>
                </c:pt>
                <c:pt idx="907">
                  <c:v>31</c:v>
                </c:pt>
                <c:pt idx="908">
                  <c:v>22</c:v>
                </c:pt>
                <c:pt idx="909">
                  <c:v>25</c:v>
                </c:pt>
                <c:pt idx="910">
                  <c:v>25</c:v>
                </c:pt>
                <c:pt idx="911">
                  <c:v>22</c:v>
                </c:pt>
                <c:pt idx="912">
                  <c:v>23</c:v>
                </c:pt>
                <c:pt idx="913">
                  <c:v>23</c:v>
                </c:pt>
                <c:pt idx="914">
                  <c:v>23</c:v>
                </c:pt>
                <c:pt idx="915">
                  <c:v>25</c:v>
                </c:pt>
                <c:pt idx="916">
                  <c:v>22</c:v>
                </c:pt>
                <c:pt idx="917">
                  <c:v>22</c:v>
                </c:pt>
                <c:pt idx="918">
                  <c:v>22</c:v>
                </c:pt>
                <c:pt idx="919">
                  <c:v>21</c:v>
                </c:pt>
                <c:pt idx="920">
                  <c:v>26</c:v>
                </c:pt>
                <c:pt idx="921">
                  <c:v>23</c:v>
                </c:pt>
                <c:pt idx="922">
                  <c:v>27</c:v>
                </c:pt>
                <c:pt idx="923">
                  <c:v>24</c:v>
                </c:pt>
                <c:pt idx="924">
                  <c:v>25</c:v>
                </c:pt>
                <c:pt idx="925">
                  <c:v>21</c:v>
                </c:pt>
                <c:pt idx="926">
                  <c:v>22</c:v>
                </c:pt>
                <c:pt idx="927">
                  <c:v>22</c:v>
                </c:pt>
                <c:pt idx="928">
                  <c:v>23</c:v>
                </c:pt>
                <c:pt idx="929">
                  <c:v>22</c:v>
                </c:pt>
                <c:pt idx="930">
                  <c:v>27</c:v>
                </c:pt>
                <c:pt idx="931">
                  <c:v>23</c:v>
                </c:pt>
                <c:pt idx="932">
                  <c:v>21</c:v>
                </c:pt>
                <c:pt idx="933">
                  <c:v>23</c:v>
                </c:pt>
                <c:pt idx="934">
                  <c:v>26</c:v>
                </c:pt>
                <c:pt idx="935">
                  <c:v>22</c:v>
                </c:pt>
                <c:pt idx="936">
                  <c:v>24</c:v>
                </c:pt>
                <c:pt idx="937">
                  <c:v>23</c:v>
                </c:pt>
                <c:pt idx="938">
                  <c:v>22</c:v>
                </c:pt>
                <c:pt idx="939">
                  <c:v>23</c:v>
                </c:pt>
                <c:pt idx="940">
                  <c:v>24</c:v>
                </c:pt>
                <c:pt idx="941">
                  <c:v>23</c:v>
                </c:pt>
                <c:pt idx="942">
                  <c:v>21</c:v>
                </c:pt>
                <c:pt idx="943">
                  <c:v>22</c:v>
                </c:pt>
                <c:pt idx="944">
                  <c:v>24</c:v>
                </c:pt>
                <c:pt idx="945">
                  <c:v>19</c:v>
                </c:pt>
                <c:pt idx="946">
                  <c:v>24</c:v>
                </c:pt>
                <c:pt idx="947">
                  <c:v>27</c:v>
                </c:pt>
                <c:pt idx="948">
                  <c:v>21</c:v>
                </c:pt>
                <c:pt idx="949">
                  <c:v>22</c:v>
                </c:pt>
                <c:pt idx="950">
                  <c:v>23</c:v>
                </c:pt>
                <c:pt idx="951">
                  <c:v>22</c:v>
                </c:pt>
                <c:pt idx="952">
                  <c:v>23</c:v>
                </c:pt>
                <c:pt idx="953">
                  <c:v>22</c:v>
                </c:pt>
                <c:pt idx="954">
                  <c:v>22</c:v>
                </c:pt>
                <c:pt idx="955">
                  <c:v>25</c:v>
                </c:pt>
                <c:pt idx="956">
                  <c:v>23</c:v>
                </c:pt>
                <c:pt idx="957">
                  <c:v>22</c:v>
                </c:pt>
                <c:pt idx="958">
                  <c:v>21</c:v>
                </c:pt>
                <c:pt idx="959">
                  <c:v>21</c:v>
                </c:pt>
                <c:pt idx="960">
                  <c:v>23</c:v>
                </c:pt>
                <c:pt idx="961">
                  <c:v>20</c:v>
                </c:pt>
                <c:pt idx="962">
                  <c:v>21</c:v>
                </c:pt>
                <c:pt idx="963">
                  <c:v>22</c:v>
                </c:pt>
                <c:pt idx="964">
                  <c:v>23</c:v>
                </c:pt>
                <c:pt idx="965">
                  <c:v>21</c:v>
                </c:pt>
                <c:pt idx="966">
                  <c:v>21</c:v>
                </c:pt>
                <c:pt idx="967">
                  <c:v>22</c:v>
                </c:pt>
                <c:pt idx="968">
                  <c:v>22</c:v>
                </c:pt>
                <c:pt idx="969">
                  <c:v>23</c:v>
                </c:pt>
                <c:pt idx="970">
                  <c:v>21</c:v>
                </c:pt>
                <c:pt idx="971">
                  <c:v>20</c:v>
                </c:pt>
                <c:pt idx="972">
                  <c:v>22</c:v>
                </c:pt>
                <c:pt idx="973">
                  <c:v>21</c:v>
                </c:pt>
                <c:pt idx="974">
                  <c:v>23</c:v>
                </c:pt>
                <c:pt idx="975">
                  <c:v>22</c:v>
                </c:pt>
                <c:pt idx="976">
                  <c:v>25</c:v>
                </c:pt>
                <c:pt idx="977">
                  <c:v>24</c:v>
                </c:pt>
                <c:pt idx="978">
                  <c:v>24</c:v>
                </c:pt>
                <c:pt idx="979">
                  <c:v>23</c:v>
                </c:pt>
                <c:pt idx="980">
                  <c:v>24</c:v>
                </c:pt>
                <c:pt idx="981">
                  <c:v>22</c:v>
                </c:pt>
                <c:pt idx="982">
                  <c:v>23</c:v>
                </c:pt>
                <c:pt idx="983">
                  <c:v>21</c:v>
                </c:pt>
                <c:pt idx="984">
                  <c:v>25</c:v>
                </c:pt>
                <c:pt idx="985">
                  <c:v>21</c:v>
                </c:pt>
                <c:pt idx="986">
                  <c:v>22</c:v>
                </c:pt>
                <c:pt idx="987">
                  <c:v>24</c:v>
                </c:pt>
                <c:pt idx="988">
                  <c:v>23</c:v>
                </c:pt>
                <c:pt idx="989">
                  <c:v>22</c:v>
                </c:pt>
                <c:pt idx="990">
                  <c:v>23</c:v>
                </c:pt>
                <c:pt idx="991">
                  <c:v>24</c:v>
                </c:pt>
                <c:pt idx="992">
                  <c:v>24</c:v>
                </c:pt>
                <c:pt idx="993">
                  <c:v>25</c:v>
                </c:pt>
                <c:pt idx="994">
                  <c:v>25</c:v>
                </c:pt>
                <c:pt idx="995">
                  <c:v>24</c:v>
                </c:pt>
                <c:pt idx="996">
                  <c:v>22</c:v>
                </c:pt>
                <c:pt idx="997">
                  <c:v>22</c:v>
                </c:pt>
                <c:pt idx="998">
                  <c:v>24</c:v>
                </c:pt>
                <c:pt idx="999">
                  <c:v>21</c:v>
                </c:pt>
                <c:pt idx="1000">
                  <c:v>23</c:v>
                </c:pt>
                <c:pt idx="1001">
                  <c:v>22</c:v>
                </c:pt>
                <c:pt idx="1002">
                  <c:v>20</c:v>
                </c:pt>
                <c:pt idx="1003">
                  <c:v>23</c:v>
                </c:pt>
                <c:pt idx="1004">
                  <c:v>21</c:v>
                </c:pt>
                <c:pt idx="1005">
                  <c:v>21</c:v>
                </c:pt>
                <c:pt idx="1006">
                  <c:v>21</c:v>
                </c:pt>
                <c:pt idx="1007">
                  <c:v>21</c:v>
                </c:pt>
                <c:pt idx="1008">
                  <c:v>27</c:v>
                </c:pt>
                <c:pt idx="1009">
                  <c:v>23</c:v>
                </c:pt>
                <c:pt idx="1010">
                  <c:v>23</c:v>
                </c:pt>
                <c:pt idx="1011">
                  <c:v>23</c:v>
                </c:pt>
                <c:pt idx="1012">
                  <c:v>21</c:v>
                </c:pt>
                <c:pt idx="1013">
                  <c:v>22</c:v>
                </c:pt>
                <c:pt idx="1014">
                  <c:v>22</c:v>
                </c:pt>
                <c:pt idx="1015">
                  <c:v>23</c:v>
                </c:pt>
                <c:pt idx="1016">
                  <c:v>23</c:v>
                </c:pt>
                <c:pt idx="1017">
                  <c:v>24</c:v>
                </c:pt>
                <c:pt idx="1018">
                  <c:v>24</c:v>
                </c:pt>
                <c:pt idx="1019">
                  <c:v>26</c:v>
                </c:pt>
                <c:pt idx="1020">
                  <c:v>20</c:v>
                </c:pt>
                <c:pt idx="1021">
                  <c:v>24</c:v>
                </c:pt>
                <c:pt idx="1022">
                  <c:v>22</c:v>
                </c:pt>
                <c:pt idx="1023">
                  <c:v>25</c:v>
                </c:pt>
                <c:pt idx="1024">
                  <c:v>23</c:v>
                </c:pt>
                <c:pt idx="1025">
                  <c:v>23</c:v>
                </c:pt>
                <c:pt idx="1026">
                  <c:v>24</c:v>
                </c:pt>
                <c:pt idx="1027">
                  <c:v>23</c:v>
                </c:pt>
                <c:pt idx="1028">
                  <c:v>26</c:v>
                </c:pt>
                <c:pt idx="1029">
                  <c:v>23</c:v>
                </c:pt>
                <c:pt idx="1030">
                  <c:v>22</c:v>
                </c:pt>
                <c:pt idx="1031">
                  <c:v>22</c:v>
                </c:pt>
                <c:pt idx="1032">
                  <c:v>23</c:v>
                </c:pt>
                <c:pt idx="1033">
                  <c:v>22</c:v>
                </c:pt>
                <c:pt idx="1034">
                  <c:v>23</c:v>
                </c:pt>
                <c:pt idx="1035">
                  <c:v>24</c:v>
                </c:pt>
                <c:pt idx="1036">
                  <c:v>22</c:v>
                </c:pt>
                <c:pt idx="1037">
                  <c:v>23</c:v>
                </c:pt>
                <c:pt idx="1038">
                  <c:v>24</c:v>
                </c:pt>
                <c:pt idx="1039">
                  <c:v>23</c:v>
                </c:pt>
                <c:pt idx="1040">
                  <c:v>24</c:v>
                </c:pt>
                <c:pt idx="1041">
                  <c:v>24</c:v>
                </c:pt>
                <c:pt idx="1042">
                  <c:v>24</c:v>
                </c:pt>
                <c:pt idx="1043">
                  <c:v>25</c:v>
                </c:pt>
                <c:pt idx="1044">
                  <c:v>23</c:v>
                </c:pt>
                <c:pt idx="1045">
                  <c:v>23</c:v>
                </c:pt>
                <c:pt idx="1046">
                  <c:v>22</c:v>
                </c:pt>
                <c:pt idx="1047">
                  <c:v>23</c:v>
                </c:pt>
                <c:pt idx="1048">
                  <c:v>23</c:v>
                </c:pt>
                <c:pt idx="1049">
                  <c:v>22</c:v>
                </c:pt>
                <c:pt idx="1050">
                  <c:v>23</c:v>
                </c:pt>
                <c:pt idx="1051">
                  <c:v>22</c:v>
                </c:pt>
                <c:pt idx="1052">
                  <c:v>24</c:v>
                </c:pt>
                <c:pt idx="1053">
                  <c:v>22</c:v>
                </c:pt>
                <c:pt idx="1054">
                  <c:v>21</c:v>
                </c:pt>
                <c:pt idx="1055">
                  <c:v>23</c:v>
                </c:pt>
                <c:pt idx="1056">
                  <c:v>23</c:v>
                </c:pt>
                <c:pt idx="1057">
                  <c:v>22</c:v>
                </c:pt>
                <c:pt idx="1058">
                  <c:v>22</c:v>
                </c:pt>
                <c:pt idx="1059">
                  <c:v>22</c:v>
                </c:pt>
                <c:pt idx="1060">
                  <c:v>22</c:v>
                </c:pt>
                <c:pt idx="1061">
                  <c:v>22</c:v>
                </c:pt>
                <c:pt idx="1062">
                  <c:v>22</c:v>
                </c:pt>
                <c:pt idx="1063">
                  <c:v>22</c:v>
                </c:pt>
                <c:pt idx="1064">
                  <c:v>22</c:v>
                </c:pt>
                <c:pt idx="1065">
                  <c:v>23</c:v>
                </c:pt>
                <c:pt idx="1066">
                  <c:v>32</c:v>
                </c:pt>
                <c:pt idx="1067">
                  <c:v>23</c:v>
                </c:pt>
                <c:pt idx="1068">
                  <c:v>21</c:v>
                </c:pt>
                <c:pt idx="1069">
                  <c:v>21</c:v>
                </c:pt>
                <c:pt idx="1070">
                  <c:v>22</c:v>
                </c:pt>
                <c:pt idx="1071">
                  <c:v>23</c:v>
                </c:pt>
                <c:pt idx="1072">
                  <c:v>22</c:v>
                </c:pt>
                <c:pt idx="1073">
                  <c:v>22</c:v>
                </c:pt>
                <c:pt idx="1074">
                  <c:v>23</c:v>
                </c:pt>
                <c:pt idx="1075">
                  <c:v>18</c:v>
                </c:pt>
                <c:pt idx="1076">
                  <c:v>22</c:v>
                </c:pt>
                <c:pt idx="1077">
                  <c:v>21</c:v>
                </c:pt>
                <c:pt idx="1078">
                  <c:v>22</c:v>
                </c:pt>
                <c:pt idx="1079">
                  <c:v>22</c:v>
                </c:pt>
                <c:pt idx="1080">
                  <c:v>20</c:v>
                </c:pt>
                <c:pt idx="1081">
                  <c:v>23</c:v>
                </c:pt>
                <c:pt idx="1082">
                  <c:v>26</c:v>
                </c:pt>
                <c:pt idx="1083">
                  <c:v>22</c:v>
                </c:pt>
                <c:pt idx="1084">
                  <c:v>22</c:v>
                </c:pt>
                <c:pt idx="1085">
                  <c:v>23</c:v>
                </c:pt>
                <c:pt idx="1086">
                  <c:v>21</c:v>
                </c:pt>
                <c:pt idx="1087">
                  <c:v>22</c:v>
                </c:pt>
                <c:pt idx="1088">
                  <c:v>22</c:v>
                </c:pt>
                <c:pt idx="1089">
                  <c:v>20</c:v>
                </c:pt>
                <c:pt idx="1090">
                  <c:v>23</c:v>
                </c:pt>
                <c:pt idx="1091">
                  <c:v>21</c:v>
                </c:pt>
                <c:pt idx="1092">
                  <c:v>20</c:v>
                </c:pt>
                <c:pt idx="1093">
                  <c:v>20</c:v>
                </c:pt>
                <c:pt idx="1094">
                  <c:v>23</c:v>
                </c:pt>
                <c:pt idx="1095">
                  <c:v>24</c:v>
                </c:pt>
                <c:pt idx="1096">
                  <c:v>19</c:v>
                </c:pt>
                <c:pt idx="1097">
                  <c:v>22</c:v>
                </c:pt>
                <c:pt idx="1098">
                  <c:v>22</c:v>
                </c:pt>
                <c:pt idx="1099">
                  <c:v>22</c:v>
                </c:pt>
                <c:pt idx="1100">
                  <c:v>21</c:v>
                </c:pt>
                <c:pt idx="1101">
                  <c:v>23</c:v>
                </c:pt>
                <c:pt idx="1102">
                  <c:v>31</c:v>
                </c:pt>
                <c:pt idx="1103">
                  <c:v>27</c:v>
                </c:pt>
                <c:pt idx="1104">
                  <c:v>21</c:v>
                </c:pt>
                <c:pt idx="1105">
                  <c:v>22</c:v>
                </c:pt>
                <c:pt idx="1106">
                  <c:v>22</c:v>
                </c:pt>
                <c:pt idx="1107">
                  <c:v>21</c:v>
                </c:pt>
                <c:pt idx="1108">
                  <c:v>22</c:v>
                </c:pt>
                <c:pt idx="1109">
                  <c:v>20</c:v>
                </c:pt>
                <c:pt idx="1110">
                  <c:v>22</c:v>
                </c:pt>
                <c:pt idx="1111">
                  <c:v>21</c:v>
                </c:pt>
                <c:pt idx="1112">
                  <c:v>25</c:v>
                </c:pt>
                <c:pt idx="1113">
                  <c:v>24</c:v>
                </c:pt>
                <c:pt idx="1114">
                  <c:v>22</c:v>
                </c:pt>
                <c:pt idx="1115">
                  <c:v>19</c:v>
                </c:pt>
                <c:pt idx="1116">
                  <c:v>22</c:v>
                </c:pt>
                <c:pt idx="1117">
                  <c:v>21</c:v>
                </c:pt>
                <c:pt idx="1118">
                  <c:v>20</c:v>
                </c:pt>
                <c:pt idx="1119">
                  <c:v>20</c:v>
                </c:pt>
                <c:pt idx="1120">
                  <c:v>22</c:v>
                </c:pt>
                <c:pt idx="1121">
                  <c:v>20</c:v>
                </c:pt>
                <c:pt idx="1122">
                  <c:v>21</c:v>
                </c:pt>
                <c:pt idx="1123">
                  <c:v>21</c:v>
                </c:pt>
                <c:pt idx="1124">
                  <c:v>25</c:v>
                </c:pt>
                <c:pt idx="1125">
                  <c:v>22</c:v>
                </c:pt>
                <c:pt idx="1126">
                  <c:v>21</c:v>
                </c:pt>
                <c:pt idx="1127">
                  <c:v>21</c:v>
                </c:pt>
                <c:pt idx="1128">
                  <c:v>22</c:v>
                </c:pt>
                <c:pt idx="1129">
                  <c:v>21</c:v>
                </c:pt>
                <c:pt idx="1130">
                  <c:v>25</c:v>
                </c:pt>
                <c:pt idx="1131">
                  <c:v>22</c:v>
                </c:pt>
                <c:pt idx="1132">
                  <c:v>24</c:v>
                </c:pt>
                <c:pt idx="1133">
                  <c:v>22</c:v>
                </c:pt>
                <c:pt idx="1134">
                  <c:v>24</c:v>
                </c:pt>
                <c:pt idx="1135">
                  <c:v>21</c:v>
                </c:pt>
                <c:pt idx="1136">
                  <c:v>23</c:v>
                </c:pt>
                <c:pt idx="1137">
                  <c:v>22</c:v>
                </c:pt>
                <c:pt idx="1138">
                  <c:v>22</c:v>
                </c:pt>
                <c:pt idx="1139">
                  <c:v>23</c:v>
                </c:pt>
                <c:pt idx="1140">
                  <c:v>29</c:v>
                </c:pt>
                <c:pt idx="1141">
                  <c:v>25</c:v>
                </c:pt>
                <c:pt idx="1142">
                  <c:v>23</c:v>
                </c:pt>
                <c:pt idx="1143">
                  <c:v>22</c:v>
                </c:pt>
                <c:pt idx="1144">
                  <c:v>21</c:v>
                </c:pt>
                <c:pt idx="1145">
                  <c:v>23</c:v>
                </c:pt>
                <c:pt idx="1146">
                  <c:v>23</c:v>
                </c:pt>
                <c:pt idx="1147">
                  <c:v>22</c:v>
                </c:pt>
                <c:pt idx="1148">
                  <c:v>21</c:v>
                </c:pt>
                <c:pt idx="1149">
                  <c:v>21</c:v>
                </c:pt>
                <c:pt idx="1150">
                  <c:v>23</c:v>
                </c:pt>
                <c:pt idx="1151">
                  <c:v>24</c:v>
                </c:pt>
                <c:pt idx="1152">
                  <c:v>23</c:v>
                </c:pt>
                <c:pt idx="1153">
                  <c:v>22</c:v>
                </c:pt>
                <c:pt idx="1154">
                  <c:v>23</c:v>
                </c:pt>
                <c:pt idx="1155">
                  <c:v>23</c:v>
                </c:pt>
                <c:pt idx="1156">
                  <c:v>22</c:v>
                </c:pt>
                <c:pt idx="1157">
                  <c:v>23</c:v>
                </c:pt>
                <c:pt idx="1158">
                  <c:v>22</c:v>
                </c:pt>
                <c:pt idx="1159">
                  <c:v>22</c:v>
                </c:pt>
                <c:pt idx="1160">
                  <c:v>26</c:v>
                </c:pt>
                <c:pt idx="1161">
                  <c:v>22</c:v>
                </c:pt>
                <c:pt idx="1162">
                  <c:v>22</c:v>
                </c:pt>
                <c:pt idx="1163">
                  <c:v>24</c:v>
                </c:pt>
                <c:pt idx="1164">
                  <c:v>27</c:v>
                </c:pt>
                <c:pt idx="1165">
                  <c:v>26</c:v>
                </c:pt>
                <c:pt idx="1166">
                  <c:v>26</c:v>
                </c:pt>
                <c:pt idx="1167">
                  <c:v>22</c:v>
                </c:pt>
                <c:pt idx="1168">
                  <c:v>23</c:v>
                </c:pt>
                <c:pt idx="1169">
                  <c:v>21</c:v>
                </c:pt>
                <c:pt idx="1170">
                  <c:v>23</c:v>
                </c:pt>
                <c:pt idx="1171">
                  <c:v>22</c:v>
                </c:pt>
                <c:pt idx="1172">
                  <c:v>22</c:v>
                </c:pt>
                <c:pt idx="1173">
                  <c:v>23</c:v>
                </c:pt>
                <c:pt idx="1174">
                  <c:v>25</c:v>
                </c:pt>
                <c:pt idx="1175">
                  <c:v>21</c:v>
                </c:pt>
                <c:pt idx="1176">
                  <c:v>22</c:v>
                </c:pt>
                <c:pt idx="1177">
                  <c:v>21</c:v>
                </c:pt>
                <c:pt idx="1178">
                  <c:v>21</c:v>
                </c:pt>
                <c:pt idx="1179">
                  <c:v>23</c:v>
                </c:pt>
                <c:pt idx="1180">
                  <c:v>22</c:v>
                </c:pt>
                <c:pt idx="1181">
                  <c:v>24</c:v>
                </c:pt>
                <c:pt idx="1182">
                  <c:v>23</c:v>
                </c:pt>
                <c:pt idx="1183">
                  <c:v>22</c:v>
                </c:pt>
                <c:pt idx="1184">
                  <c:v>22</c:v>
                </c:pt>
                <c:pt idx="1185">
                  <c:v>22</c:v>
                </c:pt>
                <c:pt idx="1186">
                  <c:v>22</c:v>
                </c:pt>
                <c:pt idx="1187">
                  <c:v>22</c:v>
                </c:pt>
                <c:pt idx="1188">
                  <c:v>21</c:v>
                </c:pt>
                <c:pt idx="1189">
                  <c:v>21</c:v>
                </c:pt>
                <c:pt idx="1190">
                  <c:v>20</c:v>
                </c:pt>
                <c:pt idx="1191">
                  <c:v>20</c:v>
                </c:pt>
                <c:pt idx="1192">
                  <c:v>20</c:v>
                </c:pt>
                <c:pt idx="1193">
                  <c:v>22</c:v>
                </c:pt>
                <c:pt idx="1194">
                  <c:v>22</c:v>
                </c:pt>
                <c:pt idx="1195">
                  <c:v>25</c:v>
                </c:pt>
                <c:pt idx="1196">
                  <c:v>22</c:v>
                </c:pt>
                <c:pt idx="1197">
                  <c:v>22</c:v>
                </c:pt>
                <c:pt idx="1198">
                  <c:v>21</c:v>
                </c:pt>
                <c:pt idx="1199">
                  <c:v>22</c:v>
                </c:pt>
                <c:pt idx="1200">
                  <c:v>20</c:v>
                </c:pt>
                <c:pt idx="1201">
                  <c:v>21</c:v>
                </c:pt>
                <c:pt idx="1202">
                  <c:v>23</c:v>
                </c:pt>
                <c:pt idx="1203">
                  <c:v>23</c:v>
                </c:pt>
                <c:pt idx="1204">
                  <c:v>22</c:v>
                </c:pt>
                <c:pt idx="1205">
                  <c:v>25</c:v>
                </c:pt>
                <c:pt idx="1206">
                  <c:v>21</c:v>
                </c:pt>
                <c:pt idx="1207">
                  <c:v>22</c:v>
                </c:pt>
                <c:pt idx="1208">
                  <c:v>24</c:v>
                </c:pt>
                <c:pt idx="1209">
                  <c:v>27</c:v>
                </c:pt>
                <c:pt idx="1210">
                  <c:v>24</c:v>
                </c:pt>
                <c:pt idx="1211">
                  <c:v>23</c:v>
                </c:pt>
                <c:pt idx="1212">
                  <c:v>20</c:v>
                </c:pt>
                <c:pt idx="1213">
                  <c:v>22</c:v>
                </c:pt>
                <c:pt idx="1214">
                  <c:v>22</c:v>
                </c:pt>
                <c:pt idx="1215">
                  <c:v>22</c:v>
                </c:pt>
                <c:pt idx="1216">
                  <c:v>23</c:v>
                </c:pt>
                <c:pt idx="1217">
                  <c:v>23</c:v>
                </c:pt>
                <c:pt idx="1218">
                  <c:v>21</c:v>
                </c:pt>
                <c:pt idx="1219">
                  <c:v>27</c:v>
                </c:pt>
                <c:pt idx="1220">
                  <c:v>23</c:v>
                </c:pt>
                <c:pt idx="1221">
                  <c:v>20</c:v>
                </c:pt>
                <c:pt idx="1222">
                  <c:v>22</c:v>
                </c:pt>
                <c:pt idx="1223">
                  <c:v>23</c:v>
                </c:pt>
                <c:pt idx="1224">
                  <c:v>20</c:v>
                </c:pt>
                <c:pt idx="1225">
                  <c:v>24</c:v>
                </c:pt>
                <c:pt idx="1226">
                  <c:v>28</c:v>
                </c:pt>
                <c:pt idx="1227">
                  <c:v>24</c:v>
                </c:pt>
                <c:pt idx="1228">
                  <c:v>23</c:v>
                </c:pt>
                <c:pt idx="1229">
                  <c:v>23</c:v>
                </c:pt>
                <c:pt idx="1230">
                  <c:v>22</c:v>
                </c:pt>
                <c:pt idx="1231">
                  <c:v>23</c:v>
                </c:pt>
                <c:pt idx="1232">
                  <c:v>24</c:v>
                </c:pt>
                <c:pt idx="1233">
                  <c:v>22</c:v>
                </c:pt>
                <c:pt idx="1234">
                  <c:v>25</c:v>
                </c:pt>
                <c:pt idx="1235">
                  <c:v>26</c:v>
                </c:pt>
                <c:pt idx="1236">
                  <c:v>24</c:v>
                </c:pt>
                <c:pt idx="1237">
                  <c:v>22</c:v>
                </c:pt>
                <c:pt idx="1238">
                  <c:v>22</c:v>
                </c:pt>
                <c:pt idx="1239">
                  <c:v>19</c:v>
                </c:pt>
                <c:pt idx="1240">
                  <c:v>23</c:v>
                </c:pt>
                <c:pt idx="1241">
                  <c:v>23</c:v>
                </c:pt>
                <c:pt idx="1242">
                  <c:v>22</c:v>
                </c:pt>
                <c:pt idx="1243">
                  <c:v>21</c:v>
                </c:pt>
                <c:pt idx="1244">
                  <c:v>22</c:v>
                </c:pt>
                <c:pt idx="1245">
                  <c:v>22</c:v>
                </c:pt>
                <c:pt idx="1246">
                  <c:v>23</c:v>
                </c:pt>
                <c:pt idx="1247">
                  <c:v>23</c:v>
                </c:pt>
                <c:pt idx="1248">
                  <c:v>24</c:v>
                </c:pt>
                <c:pt idx="1249">
                  <c:v>25</c:v>
                </c:pt>
                <c:pt idx="1250">
                  <c:v>23</c:v>
                </c:pt>
                <c:pt idx="1251">
                  <c:v>26</c:v>
                </c:pt>
                <c:pt idx="1252">
                  <c:v>22</c:v>
                </c:pt>
                <c:pt idx="1253">
                  <c:v>22</c:v>
                </c:pt>
                <c:pt idx="1254">
                  <c:v>20</c:v>
                </c:pt>
                <c:pt idx="1255">
                  <c:v>26</c:v>
                </c:pt>
                <c:pt idx="1256">
                  <c:v>21</c:v>
                </c:pt>
                <c:pt idx="1257">
                  <c:v>24</c:v>
                </c:pt>
                <c:pt idx="1258">
                  <c:v>22</c:v>
                </c:pt>
                <c:pt idx="1259">
                  <c:v>29</c:v>
                </c:pt>
                <c:pt idx="1260">
                  <c:v>24</c:v>
                </c:pt>
                <c:pt idx="1261">
                  <c:v>22</c:v>
                </c:pt>
                <c:pt idx="1262">
                  <c:v>21</c:v>
                </c:pt>
                <c:pt idx="1263">
                  <c:v>21</c:v>
                </c:pt>
                <c:pt idx="1264">
                  <c:v>21</c:v>
                </c:pt>
                <c:pt idx="1265">
                  <c:v>23</c:v>
                </c:pt>
                <c:pt idx="1266">
                  <c:v>25</c:v>
                </c:pt>
                <c:pt idx="1267">
                  <c:v>22</c:v>
                </c:pt>
                <c:pt idx="1268">
                  <c:v>23</c:v>
                </c:pt>
                <c:pt idx="1269">
                  <c:v>22</c:v>
                </c:pt>
                <c:pt idx="1270">
                  <c:v>23</c:v>
                </c:pt>
                <c:pt idx="1271">
                  <c:v>22</c:v>
                </c:pt>
                <c:pt idx="1272">
                  <c:v>22</c:v>
                </c:pt>
                <c:pt idx="1273">
                  <c:v>22</c:v>
                </c:pt>
                <c:pt idx="1274">
                  <c:v>23</c:v>
                </c:pt>
                <c:pt idx="1275">
                  <c:v>26</c:v>
                </c:pt>
                <c:pt idx="1276">
                  <c:v>23</c:v>
                </c:pt>
                <c:pt idx="1277">
                  <c:v>22</c:v>
                </c:pt>
                <c:pt idx="1278">
                  <c:v>21</c:v>
                </c:pt>
                <c:pt idx="1279">
                  <c:v>22</c:v>
                </c:pt>
                <c:pt idx="1280">
                  <c:v>24</c:v>
                </c:pt>
                <c:pt idx="1281">
                  <c:v>22</c:v>
                </c:pt>
                <c:pt idx="1282">
                  <c:v>23</c:v>
                </c:pt>
                <c:pt idx="1283">
                  <c:v>25</c:v>
                </c:pt>
                <c:pt idx="1284">
                  <c:v>24</c:v>
                </c:pt>
                <c:pt idx="1285">
                  <c:v>27</c:v>
                </c:pt>
                <c:pt idx="1286">
                  <c:v>25</c:v>
                </c:pt>
                <c:pt idx="1287">
                  <c:v>22</c:v>
                </c:pt>
                <c:pt idx="1288">
                  <c:v>23</c:v>
                </c:pt>
                <c:pt idx="1289">
                  <c:v>24</c:v>
                </c:pt>
                <c:pt idx="1290">
                  <c:v>20</c:v>
                </c:pt>
                <c:pt idx="1291">
                  <c:v>21</c:v>
                </c:pt>
                <c:pt idx="1292">
                  <c:v>20</c:v>
                </c:pt>
                <c:pt idx="1293">
                  <c:v>22</c:v>
                </c:pt>
                <c:pt idx="1294">
                  <c:v>20</c:v>
                </c:pt>
                <c:pt idx="1295">
                  <c:v>21</c:v>
                </c:pt>
                <c:pt idx="1296">
                  <c:v>22</c:v>
                </c:pt>
                <c:pt idx="1297">
                  <c:v>21</c:v>
                </c:pt>
                <c:pt idx="1298">
                  <c:v>22</c:v>
                </c:pt>
                <c:pt idx="1299">
                  <c:v>27</c:v>
                </c:pt>
                <c:pt idx="1300">
                  <c:v>22</c:v>
                </c:pt>
                <c:pt idx="1301">
                  <c:v>23</c:v>
                </c:pt>
                <c:pt idx="1302">
                  <c:v>22</c:v>
                </c:pt>
                <c:pt idx="1303">
                  <c:v>26</c:v>
                </c:pt>
                <c:pt idx="1304">
                  <c:v>22</c:v>
                </c:pt>
                <c:pt idx="1305">
                  <c:v>22</c:v>
                </c:pt>
                <c:pt idx="1306">
                  <c:v>22</c:v>
                </c:pt>
                <c:pt idx="1307">
                  <c:v>21</c:v>
                </c:pt>
                <c:pt idx="1308">
                  <c:v>23</c:v>
                </c:pt>
                <c:pt idx="1309">
                  <c:v>25</c:v>
                </c:pt>
                <c:pt idx="1310">
                  <c:v>25</c:v>
                </c:pt>
                <c:pt idx="1311">
                  <c:v>23</c:v>
                </c:pt>
                <c:pt idx="1312">
                  <c:v>25</c:v>
                </c:pt>
                <c:pt idx="1313">
                  <c:v>29</c:v>
                </c:pt>
                <c:pt idx="1314">
                  <c:v>27</c:v>
                </c:pt>
                <c:pt idx="1315">
                  <c:v>23</c:v>
                </c:pt>
                <c:pt idx="1316">
                  <c:v>23</c:v>
                </c:pt>
                <c:pt idx="1317">
                  <c:v>20</c:v>
                </c:pt>
                <c:pt idx="1318">
                  <c:v>21</c:v>
                </c:pt>
                <c:pt idx="1319">
                  <c:v>23</c:v>
                </c:pt>
                <c:pt idx="1320">
                  <c:v>26</c:v>
                </c:pt>
                <c:pt idx="1321">
                  <c:v>22</c:v>
                </c:pt>
                <c:pt idx="1322">
                  <c:v>22</c:v>
                </c:pt>
                <c:pt idx="1323">
                  <c:v>22</c:v>
                </c:pt>
                <c:pt idx="1324">
                  <c:v>23</c:v>
                </c:pt>
                <c:pt idx="1325">
                  <c:v>22</c:v>
                </c:pt>
                <c:pt idx="1326">
                  <c:v>21</c:v>
                </c:pt>
                <c:pt idx="1327">
                  <c:v>27</c:v>
                </c:pt>
                <c:pt idx="1328">
                  <c:v>21</c:v>
                </c:pt>
                <c:pt idx="1329">
                  <c:v>22</c:v>
                </c:pt>
                <c:pt idx="1330">
                  <c:v>22</c:v>
                </c:pt>
                <c:pt idx="1331">
                  <c:v>22</c:v>
                </c:pt>
                <c:pt idx="1332">
                  <c:v>24</c:v>
                </c:pt>
                <c:pt idx="1333">
                  <c:v>22</c:v>
                </c:pt>
                <c:pt idx="1334">
                  <c:v>21</c:v>
                </c:pt>
                <c:pt idx="1335">
                  <c:v>21</c:v>
                </c:pt>
                <c:pt idx="1336">
                  <c:v>21</c:v>
                </c:pt>
                <c:pt idx="1337">
                  <c:v>23</c:v>
                </c:pt>
                <c:pt idx="1338">
                  <c:v>21</c:v>
                </c:pt>
                <c:pt idx="1339">
                  <c:v>21</c:v>
                </c:pt>
                <c:pt idx="1340">
                  <c:v>21</c:v>
                </c:pt>
                <c:pt idx="1341">
                  <c:v>20</c:v>
                </c:pt>
                <c:pt idx="1342">
                  <c:v>22</c:v>
                </c:pt>
                <c:pt idx="1343">
                  <c:v>22</c:v>
                </c:pt>
                <c:pt idx="1344">
                  <c:v>21</c:v>
                </c:pt>
                <c:pt idx="1345">
                  <c:v>21</c:v>
                </c:pt>
                <c:pt idx="1346">
                  <c:v>21</c:v>
                </c:pt>
                <c:pt idx="1347">
                  <c:v>20</c:v>
                </c:pt>
                <c:pt idx="1348">
                  <c:v>21</c:v>
                </c:pt>
                <c:pt idx="1349">
                  <c:v>24</c:v>
                </c:pt>
                <c:pt idx="1350">
                  <c:v>21</c:v>
                </c:pt>
                <c:pt idx="1351">
                  <c:v>23</c:v>
                </c:pt>
                <c:pt idx="1352">
                  <c:v>19</c:v>
                </c:pt>
                <c:pt idx="1353">
                  <c:v>22</c:v>
                </c:pt>
                <c:pt idx="1354">
                  <c:v>21</c:v>
                </c:pt>
                <c:pt idx="1355">
                  <c:v>22</c:v>
                </c:pt>
                <c:pt idx="1356">
                  <c:v>21</c:v>
                </c:pt>
                <c:pt idx="1357">
                  <c:v>22</c:v>
                </c:pt>
                <c:pt idx="1358">
                  <c:v>23</c:v>
                </c:pt>
                <c:pt idx="1359">
                  <c:v>39</c:v>
                </c:pt>
                <c:pt idx="1360">
                  <c:v>22</c:v>
                </c:pt>
                <c:pt idx="1361">
                  <c:v>20</c:v>
                </c:pt>
                <c:pt idx="1362">
                  <c:v>24</c:v>
                </c:pt>
                <c:pt idx="1363">
                  <c:v>23</c:v>
                </c:pt>
                <c:pt idx="1364">
                  <c:v>26</c:v>
                </c:pt>
                <c:pt idx="1365">
                  <c:v>22</c:v>
                </c:pt>
                <c:pt idx="1366">
                  <c:v>22</c:v>
                </c:pt>
                <c:pt idx="1367">
                  <c:v>22</c:v>
                </c:pt>
                <c:pt idx="1368">
                  <c:v>22</c:v>
                </c:pt>
                <c:pt idx="1369">
                  <c:v>22</c:v>
                </c:pt>
                <c:pt idx="1370">
                  <c:v>21</c:v>
                </c:pt>
                <c:pt idx="1371">
                  <c:v>23</c:v>
                </c:pt>
                <c:pt idx="1372">
                  <c:v>23</c:v>
                </c:pt>
                <c:pt idx="1373">
                  <c:v>23</c:v>
                </c:pt>
                <c:pt idx="1374">
                  <c:v>24</c:v>
                </c:pt>
                <c:pt idx="1375">
                  <c:v>22</c:v>
                </c:pt>
                <c:pt idx="1376">
                  <c:v>21</c:v>
                </c:pt>
                <c:pt idx="1377">
                  <c:v>22</c:v>
                </c:pt>
                <c:pt idx="1378">
                  <c:v>21</c:v>
                </c:pt>
                <c:pt idx="1379">
                  <c:v>22</c:v>
                </c:pt>
                <c:pt idx="1380">
                  <c:v>22</c:v>
                </c:pt>
                <c:pt idx="1381">
                  <c:v>23</c:v>
                </c:pt>
                <c:pt idx="1382">
                  <c:v>22</c:v>
                </c:pt>
                <c:pt idx="1383">
                  <c:v>21</c:v>
                </c:pt>
                <c:pt idx="1384">
                  <c:v>22</c:v>
                </c:pt>
                <c:pt idx="1385">
                  <c:v>22</c:v>
                </c:pt>
                <c:pt idx="1386">
                  <c:v>25</c:v>
                </c:pt>
                <c:pt idx="1387">
                  <c:v>24</c:v>
                </c:pt>
                <c:pt idx="1388">
                  <c:v>25</c:v>
                </c:pt>
                <c:pt idx="1389">
                  <c:v>23</c:v>
                </c:pt>
                <c:pt idx="1390">
                  <c:v>22</c:v>
                </c:pt>
                <c:pt idx="1391">
                  <c:v>22</c:v>
                </c:pt>
                <c:pt idx="1392">
                  <c:v>22</c:v>
                </c:pt>
                <c:pt idx="1393">
                  <c:v>21</c:v>
                </c:pt>
                <c:pt idx="1394">
                  <c:v>23</c:v>
                </c:pt>
                <c:pt idx="1395">
                  <c:v>24</c:v>
                </c:pt>
                <c:pt idx="1396">
                  <c:v>21</c:v>
                </c:pt>
                <c:pt idx="1397">
                  <c:v>22</c:v>
                </c:pt>
                <c:pt idx="1398">
                  <c:v>23</c:v>
                </c:pt>
                <c:pt idx="1399">
                  <c:v>21</c:v>
                </c:pt>
                <c:pt idx="1400">
                  <c:v>22</c:v>
                </c:pt>
                <c:pt idx="1401">
                  <c:v>22</c:v>
                </c:pt>
                <c:pt idx="1402">
                  <c:v>25</c:v>
                </c:pt>
                <c:pt idx="1403">
                  <c:v>22</c:v>
                </c:pt>
                <c:pt idx="1404">
                  <c:v>21</c:v>
                </c:pt>
                <c:pt idx="1405">
                  <c:v>21</c:v>
                </c:pt>
                <c:pt idx="1406">
                  <c:v>21</c:v>
                </c:pt>
                <c:pt idx="1407">
                  <c:v>20</c:v>
                </c:pt>
                <c:pt idx="1408">
                  <c:v>22</c:v>
                </c:pt>
                <c:pt idx="1409">
                  <c:v>23</c:v>
                </c:pt>
                <c:pt idx="1410">
                  <c:v>21</c:v>
                </c:pt>
                <c:pt idx="1411">
                  <c:v>28</c:v>
                </c:pt>
                <c:pt idx="1412">
                  <c:v>26</c:v>
                </c:pt>
                <c:pt idx="1413">
                  <c:v>26</c:v>
                </c:pt>
                <c:pt idx="1414">
                  <c:v>23</c:v>
                </c:pt>
                <c:pt idx="1415">
                  <c:v>23</c:v>
                </c:pt>
                <c:pt idx="1416">
                  <c:v>24</c:v>
                </c:pt>
                <c:pt idx="1417">
                  <c:v>20</c:v>
                </c:pt>
                <c:pt idx="1418">
                  <c:v>24</c:v>
                </c:pt>
                <c:pt idx="1419">
                  <c:v>22</c:v>
                </c:pt>
                <c:pt idx="1420">
                  <c:v>22</c:v>
                </c:pt>
                <c:pt idx="1421">
                  <c:v>22</c:v>
                </c:pt>
                <c:pt idx="1422">
                  <c:v>23</c:v>
                </c:pt>
                <c:pt idx="1423">
                  <c:v>21</c:v>
                </c:pt>
                <c:pt idx="1424">
                  <c:v>21</c:v>
                </c:pt>
                <c:pt idx="1425">
                  <c:v>22</c:v>
                </c:pt>
                <c:pt idx="1426">
                  <c:v>22</c:v>
                </c:pt>
                <c:pt idx="1427">
                  <c:v>23</c:v>
                </c:pt>
                <c:pt idx="1428">
                  <c:v>22</c:v>
                </c:pt>
                <c:pt idx="1429">
                  <c:v>21</c:v>
                </c:pt>
                <c:pt idx="1430">
                  <c:v>23</c:v>
                </c:pt>
                <c:pt idx="1431">
                  <c:v>30</c:v>
                </c:pt>
                <c:pt idx="1432">
                  <c:v>23</c:v>
                </c:pt>
                <c:pt idx="1433">
                  <c:v>24</c:v>
                </c:pt>
                <c:pt idx="1434">
                  <c:v>24</c:v>
                </c:pt>
                <c:pt idx="1435">
                  <c:v>22</c:v>
                </c:pt>
                <c:pt idx="1436">
                  <c:v>21</c:v>
                </c:pt>
                <c:pt idx="1437">
                  <c:v>20</c:v>
                </c:pt>
                <c:pt idx="1438">
                  <c:v>24</c:v>
                </c:pt>
                <c:pt idx="1439">
                  <c:v>22</c:v>
                </c:pt>
                <c:pt idx="1440">
                  <c:v>22</c:v>
                </c:pt>
                <c:pt idx="1441">
                  <c:v>22</c:v>
                </c:pt>
                <c:pt idx="1442">
                  <c:v>20</c:v>
                </c:pt>
                <c:pt idx="1443">
                  <c:v>21</c:v>
                </c:pt>
                <c:pt idx="1444">
                  <c:v>20</c:v>
                </c:pt>
                <c:pt idx="1445">
                  <c:v>21</c:v>
                </c:pt>
                <c:pt idx="1446">
                  <c:v>21</c:v>
                </c:pt>
                <c:pt idx="1447">
                  <c:v>22</c:v>
                </c:pt>
                <c:pt idx="1448">
                  <c:v>24</c:v>
                </c:pt>
                <c:pt idx="1449">
                  <c:v>22</c:v>
                </c:pt>
                <c:pt idx="1450">
                  <c:v>21</c:v>
                </c:pt>
                <c:pt idx="1451">
                  <c:v>21</c:v>
                </c:pt>
                <c:pt idx="1452">
                  <c:v>25</c:v>
                </c:pt>
                <c:pt idx="1453">
                  <c:v>23</c:v>
                </c:pt>
                <c:pt idx="1454">
                  <c:v>23</c:v>
                </c:pt>
                <c:pt idx="1455">
                  <c:v>23</c:v>
                </c:pt>
                <c:pt idx="1456">
                  <c:v>27</c:v>
                </c:pt>
                <c:pt idx="1457">
                  <c:v>24</c:v>
                </c:pt>
                <c:pt idx="1458">
                  <c:v>22</c:v>
                </c:pt>
                <c:pt idx="1459">
                  <c:v>22</c:v>
                </c:pt>
                <c:pt idx="1460">
                  <c:v>21</c:v>
                </c:pt>
                <c:pt idx="1461">
                  <c:v>21</c:v>
                </c:pt>
                <c:pt idx="1462">
                  <c:v>23</c:v>
                </c:pt>
                <c:pt idx="1463">
                  <c:v>22</c:v>
                </c:pt>
                <c:pt idx="1464">
                  <c:v>22</c:v>
                </c:pt>
                <c:pt idx="1465">
                  <c:v>22</c:v>
                </c:pt>
                <c:pt idx="1466">
                  <c:v>22</c:v>
                </c:pt>
                <c:pt idx="1467">
                  <c:v>23</c:v>
                </c:pt>
                <c:pt idx="1468">
                  <c:v>23</c:v>
                </c:pt>
                <c:pt idx="1469">
                  <c:v>21</c:v>
                </c:pt>
                <c:pt idx="1470">
                  <c:v>20</c:v>
                </c:pt>
                <c:pt idx="1471">
                  <c:v>21</c:v>
                </c:pt>
                <c:pt idx="1472">
                  <c:v>22</c:v>
                </c:pt>
                <c:pt idx="1473">
                  <c:v>25</c:v>
                </c:pt>
                <c:pt idx="1474">
                  <c:v>22</c:v>
                </c:pt>
                <c:pt idx="1475">
                  <c:v>21</c:v>
                </c:pt>
                <c:pt idx="1476">
                  <c:v>20</c:v>
                </c:pt>
                <c:pt idx="1477">
                  <c:v>21</c:v>
                </c:pt>
                <c:pt idx="1478">
                  <c:v>22</c:v>
                </c:pt>
                <c:pt idx="1479">
                  <c:v>21</c:v>
                </c:pt>
                <c:pt idx="1480">
                  <c:v>24</c:v>
                </c:pt>
                <c:pt idx="1481">
                  <c:v>22</c:v>
                </c:pt>
                <c:pt idx="1482">
                  <c:v>20</c:v>
                </c:pt>
                <c:pt idx="1483">
                  <c:v>22</c:v>
                </c:pt>
                <c:pt idx="1484">
                  <c:v>21</c:v>
                </c:pt>
                <c:pt idx="1485">
                  <c:v>21</c:v>
                </c:pt>
                <c:pt idx="1486">
                  <c:v>22</c:v>
                </c:pt>
                <c:pt idx="1487">
                  <c:v>24</c:v>
                </c:pt>
                <c:pt idx="1488">
                  <c:v>24</c:v>
                </c:pt>
                <c:pt idx="1489">
                  <c:v>21</c:v>
                </c:pt>
                <c:pt idx="1490">
                  <c:v>21</c:v>
                </c:pt>
                <c:pt idx="1491">
                  <c:v>23</c:v>
                </c:pt>
                <c:pt idx="1492">
                  <c:v>23</c:v>
                </c:pt>
                <c:pt idx="1493">
                  <c:v>24</c:v>
                </c:pt>
                <c:pt idx="1494">
                  <c:v>21</c:v>
                </c:pt>
                <c:pt idx="1495">
                  <c:v>21</c:v>
                </c:pt>
                <c:pt idx="1496">
                  <c:v>23</c:v>
                </c:pt>
                <c:pt idx="1497">
                  <c:v>22</c:v>
                </c:pt>
                <c:pt idx="1498">
                  <c:v>20</c:v>
                </c:pt>
                <c:pt idx="1499">
                  <c:v>22</c:v>
                </c:pt>
                <c:pt idx="1500">
                  <c:v>22</c:v>
                </c:pt>
                <c:pt idx="1501">
                  <c:v>21</c:v>
                </c:pt>
                <c:pt idx="1502">
                  <c:v>25</c:v>
                </c:pt>
                <c:pt idx="1503">
                  <c:v>24</c:v>
                </c:pt>
                <c:pt idx="1504">
                  <c:v>21</c:v>
                </c:pt>
                <c:pt idx="1505">
                  <c:v>20</c:v>
                </c:pt>
                <c:pt idx="1506">
                  <c:v>23</c:v>
                </c:pt>
                <c:pt idx="1507">
                  <c:v>25</c:v>
                </c:pt>
                <c:pt idx="1508">
                  <c:v>24</c:v>
                </c:pt>
                <c:pt idx="1509">
                  <c:v>22</c:v>
                </c:pt>
                <c:pt idx="1510">
                  <c:v>22</c:v>
                </c:pt>
                <c:pt idx="1511">
                  <c:v>23</c:v>
                </c:pt>
                <c:pt idx="1512">
                  <c:v>22</c:v>
                </c:pt>
                <c:pt idx="1513">
                  <c:v>28</c:v>
                </c:pt>
                <c:pt idx="1514">
                  <c:v>23</c:v>
                </c:pt>
                <c:pt idx="1515">
                  <c:v>22</c:v>
                </c:pt>
                <c:pt idx="1516">
                  <c:v>22</c:v>
                </c:pt>
                <c:pt idx="1517">
                  <c:v>25</c:v>
                </c:pt>
                <c:pt idx="1518">
                  <c:v>22</c:v>
                </c:pt>
                <c:pt idx="1519">
                  <c:v>22</c:v>
                </c:pt>
                <c:pt idx="1520">
                  <c:v>22</c:v>
                </c:pt>
                <c:pt idx="1521">
                  <c:v>23</c:v>
                </c:pt>
                <c:pt idx="1522">
                  <c:v>25</c:v>
                </c:pt>
                <c:pt idx="1523">
                  <c:v>27</c:v>
                </c:pt>
                <c:pt idx="1524">
                  <c:v>21</c:v>
                </c:pt>
                <c:pt idx="1525">
                  <c:v>23</c:v>
                </c:pt>
                <c:pt idx="1526">
                  <c:v>20</c:v>
                </c:pt>
                <c:pt idx="1527">
                  <c:v>24</c:v>
                </c:pt>
                <c:pt idx="1528">
                  <c:v>23</c:v>
                </c:pt>
                <c:pt idx="1529">
                  <c:v>24</c:v>
                </c:pt>
                <c:pt idx="1530">
                  <c:v>27</c:v>
                </c:pt>
                <c:pt idx="1531">
                  <c:v>24</c:v>
                </c:pt>
                <c:pt idx="1532">
                  <c:v>24</c:v>
                </c:pt>
                <c:pt idx="1533">
                  <c:v>22</c:v>
                </c:pt>
                <c:pt idx="1534">
                  <c:v>23</c:v>
                </c:pt>
                <c:pt idx="1535">
                  <c:v>22</c:v>
                </c:pt>
                <c:pt idx="1536">
                  <c:v>22</c:v>
                </c:pt>
                <c:pt idx="1537">
                  <c:v>21</c:v>
                </c:pt>
                <c:pt idx="1538">
                  <c:v>22</c:v>
                </c:pt>
                <c:pt idx="1539">
                  <c:v>22</c:v>
                </c:pt>
                <c:pt idx="1540">
                  <c:v>24</c:v>
                </c:pt>
                <c:pt idx="1541">
                  <c:v>21</c:v>
                </c:pt>
                <c:pt idx="1542">
                  <c:v>23</c:v>
                </c:pt>
                <c:pt idx="1543">
                  <c:v>21</c:v>
                </c:pt>
                <c:pt idx="1544">
                  <c:v>21</c:v>
                </c:pt>
                <c:pt idx="1545">
                  <c:v>22</c:v>
                </c:pt>
                <c:pt idx="1546">
                  <c:v>24</c:v>
                </c:pt>
                <c:pt idx="1547">
                  <c:v>24</c:v>
                </c:pt>
                <c:pt idx="1548">
                  <c:v>23</c:v>
                </c:pt>
                <c:pt idx="1549">
                  <c:v>22</c:v>
                </c:pt>
                <c:pt idx="1550">
                  <c:v>24</c:v>
                </c:pt>
                <c:pt idx="1551">
                  <c:v>28</c:v>
                </c:pt>
                <c:pt idx="1552">
                  <c:v>22</c:v>
                </c:pt>
                <c:pt idx="1553">
                  <c:v>23</c:v>
                </c:pt>
                <c:pt idx="1554">
                  <c:v>20</c:v>
                </c:pt>
                <c:pt idx="1555">
                  <c:v>28</c:v>
                </c:pt>
                <c:pt idx="1556">
                  <c:v>30</c:v>
                </c:pt>
                <c:pt idx="1557">
                  <c:v>29</c:v>
                </c:pt>
                <c:pt idx="1558">
                  <c:v>22</c:v>
                </c:pt>
                <c:pt idx="1559">
                  <c:v>21</c:v>
                </c:pt>
                <c:pt idx="1560">
                  <c:v>23</c:v>
                </c:pt>
                <c:pt idx="1561">
                  <c:v>23</c:v>
                </c:pt>
                <c:pt idx="1562">
                  <c:v>21</c:v>
                </c:pt>
                <c:pt idx="1563">
                  <c:v>22</c:v>
                </c:pt>
                <c:pt idx="1564">
                  <c:v>22</c:v>
                </c:pt>
                <c:pt idx="1565">
                  <c:v>21</c:v>
                </c:pt>
                <c:pt idx="1566">
                  <c:v>22</c:v>
                </c:pt>
                <c:pt idx="1567">
                  <c:v>22</c:v>
                </c:pt>
                <c:pt idx="1568">
                  <c:v>21</c:v>
                </c:pt>
                <c:pt idx="1569">
                  <c:v>21</c:v>
                </c:pt>
                <c:pt idx="1570">
                  <c:v>21</c:v>
                </c:pt>
                <c:pt idx="1571">
                  <c:v>21</c:v>
                </c:pt>
                <c:pt idx="1572">
                  <c:v>21</c:v>
                </c:pt>
                <c:pt idx="1573">
                  <c:v>23</c:v>
                </c:pt>
                <c:pt idx="1574">
                  <c:v>22</c:v>
                </c:pt>
                <c:pt idx="1575">
                  <c:v>21</c:v>
                </c:pt>
                <c:pt idx="1576">
                  <c:v>21</c:v>
                </c:pt>
                <c:pt idx="1577">
                  <c:v>23</c:v>
                </c:pt>
                <c:pt idx="1578">
                  <c:v>24</c:v>
                </c:pt>
                <c:pt idx="1579">
                  <c:v>22</c:v>
                </c:pt>
                <c:pt idx="1580">
                  <c:v>21</c:v>
                </c:pt>
                <c:pt idx="1581">
                  <c:v>23</c:v>
                </c:pt>
                <c:pt idx="1582">
                  <c:v>21</c:v>
                </c:pt>
                <c:pt idx="1583">
                  <c:v>22</c:v>
                </c:pt>
                <c:pt idx="1584">
                  <c:v>23</c:v>
                </c:pt>
                <c:pt idx="1585">
                  <c:v>19</c:v>
                </c:pt>
                <c:pt idx="1586">
                  <c:v>21</c:v>
                </c:pt>
                <c:pt idx="1587">
                  <c:v>21</c:v>
                </c:pt>
                <c:pt idx="1588">
                  <c:v>21</c:v>
                </c:pt>
                <c:pt idx="1589">
                  <c:v>21</c:v>
                </c:pt>
                <c:pt idx="1590">
                  <c:v>21</c:v>
                </c:pt>
                <c:pt idx="1591">
                  <c:v>23</c:v>
                </c:pt>
                <c:pt idx="1592">
                  <c:v>24</c:v>
                </c:pt>
                <c:pt idx="1593">
                  <c:v>21</c:v>
                </c:pt>
                <c:pt idx="1594">
                  <c:v>22</c:v>
                </c:pt>
                <c:pt idx="1595">
                  <c:v>19</c:v>
                </c:pt>
                <c:pt idx="1596">
                  <c:v>22</c:v>
                </c:pt>
                <c:pt idx="1597">
                  <c:v>20</c:v>
                </c:pt>
                <c:pt idx="1598">
                  <c:v>22</c:v>
                </c:pt>
                <c:pt idx="1599">
                  <c:v>20</c:v>
                </c:pt>
                <c:pt idx="1600">
                  <c:v>20</c:v>
                </c:pt>
                <c:pt idx="1601">
                  <c:v>21</c:v>
                </c:pt>
                <c:pt idx="1602">
                  <c:v>22</c:v>
                </c:pt>
                <c:pt idx="1603">
                  <c:v>21</c:v>
                </c:pt>
                <c:pt idx="1604">
                  <c:v>22</c:v>
                </c:pt>
                <c:pt idx="1605">
                  <c:v>23</c:v>
                </c:pt>
                <c:pt idx="1606">
                  <c:v>21</c:v>
                </c:pt>
                <c:pt idx="1607">
                  <c:v>21</c:v>
                </c:pt>
                <c:pt idx="1608">
                  <c:v>23</c:v>
                </c:pt>
                <c:pt idx="1609">
                  <c:v>23</c:v>
                </c:pt>
                <c:pt idx="1610">
                  <c:v>24</c:v>
                </c:pt>
                <c:pt idx="1611">
                  <c:v>22</c:v>
                </c:pt>
                <c:pt idx="1612">
                  <c:v>22</c:v>
                </c:pt>
                <c:pt idx="1613">
                  <c:v>25</c:v>
                </c:pt>
                <c:pt idx="1614">
                  <c:v>22</c:v>
                </c:pt>
                <c:pt idx="1615">
                  <c:v>20</c:v>
                </c:pt>
                <c:pt idx="1616">
                  <c:v>22</c:v>
                </c:pt>
                <c:pt idx="1617">
                  <c:v>23</c:v>
                </c:pt>
                <c:pt idx="1618">
                  <c:v>24</c:v>
                </c:pt>
                <c:pt idx="1619">
                  <c:v>22</c:v>
                </c:pt>
                <c:pt idx="1620">
                  <c:v>22</c:v>
                </c:pt>
                <c:pt idx="1621">
                  <c:v>22</c:v>
                </c:pt>
                <c:pt idx="1622">
                  <c:v>23</c:v>
                </c:pt>
                <c:pt idx="1623">
                  <c:v>21</c:v>
                </c:pt>
                <c:pt idx="1624">
                  <c:v>22</c:v>
                </c:pt>
                <c:pt idx="1625">
                  <c:v>22</c:v>
                </c:pt>
                <c:pt idx="1626">
                  <c:v>22</c:v>
                </c:pt>
                <c:pt idx="1627">
                  <c:v>22</c:v>
                </c:pt>
                <c:pt idx="1628">
                  <c:v>21</c:v>
                </c:pt>
                <c:pt idx="1629">
                  <c:v>23</c:v>
                </c:pt>
                <c:pt idx="1630">
                  <c:v>22</c:v>
                </c:pt>
                <c:pt idx="1631">
                  <c:v>22</c:v>
                </c:pt>
                <c:pt idx="1632">
                  <c:v>25</c:v>
                </c:pt>
                <c:pt idx="1633">
                  <c:v>28</c:v>
                </c:pt>
                <c:pt idx="1634">
                  <c:v>22</c:v>
                </c:pt>
                <c:pt idx="1635">
                  <c:v>22</c:v>
                </c:pt>
                <c:pt idx="1636">
                  <c:v>22</c:v>
                </c:pt>
                <c:pt idx="1637">
                  <c:v>27</c:v>
                </c:pt>
                <c:pt idx="1638">
                  <c:v>23</c:v>
                </c:pt>
                <c:pt idx="1639">
                  <c:v>24</c:v>
                </c:pt>
                <c:pt idx="1640">
                  <c:v>20</c:v>
                </c:pt>
                <c:pt idx="1641">
                  <c:v>21</c:v>
                </c:pt>
                <c:pt idx="1642">
                  <c:v>22</c:v>
                </c:pt>
                <c:pt idx="1643">
                  <c:v>22</c:v>
                </c:pt>
                <c:pt idx="1644">
                  <c:v>23</c:v>
                </c:pt>
                <c:pt idx="1645">
                  <c:v>21</c:v>
                </c:pt>
                <c:pt idx="1646">
                  <c:v>23</c:v>
                </c:pt>
                <c:pt idx="1647">
                  <c:v>22</c:v>
                </c:pt>
                <c:pt idx="1648">
                  <c:v>20</c:v>
                </c:pt>
                <c:pt idx="1649">
                  <c:v>21</c:v>
                </c:pt>
                <c:pt idx="1650">
                  <c:v>24</c:v>
                </c:pt>
                <c:pt idx="1651">
                  <c:v>22</c:v>
                </c:pt>
                <c:pt idx="1652">
                  <c:v>22</c:v>
                </c:pt>
                <c:pt idx="1653">
                  <c:v>23</c:v>
                </c:pt>
                <c:pt idx="1654">
                  <c:v>22</c:v>
                </c:pt>
                <c:pt idx="1655">
                  <c:v>22</c:v>
                </c:pt>
                <c:pt idx="1656">
                  <c:v>25</c:v>
                </c:pt>
                <c:pt idx="1657">
                  <c:v>25</c:v>
                </c:pt>
                <c:pt idx="1658">
                  <c:v>26</c:v>
                </c:pt>
                <c:pt idx="1659">
                  <c:v>24</c:v>
                </c:pt>
                <c:pt idx="1660">
                  <c:v>20</c:v>
                </c:pt>
                <c:pt idx="1661">
                  <c:v>25</c:v>
                </c:pt>
                <c:pt idx="1662">
                  <c:v>21</c:v>
                </c:pt>
                <c:pt idx="1663">
                  <c:v>21</c:v>
                </c:pt>
                <c:pt idx="1664">
                  <c:v>23</c:v>
                </c:pt>
                <c:pt idx="1665">
                  <c:v>23</c:v>
                </c:pt>
                <c:pt idx="1666">
                  <c:v>23</c:v>
                </c:pt>
                <c:pt idx="1667">
                  <c:v>27</c:v>
                </c:pt>
                <c:pt idx="1668">
                  <c:v>23</c:v>
                </c:pt>
                <c:pt idx="1669">
                  <c:v>26</c:v>
                </c:pt>
                <c:pt idx="1670">
                  <c:v>23</c:v>
                </c:pt>
                <c:pt idx="1671">
                  <c:v>25</c:v>
                </c:pt>
                <c:pt idx="1672">
                  <c:v>26</c:v>
                </c:pt>
                <c:pt idx="1673">
                  <c:v>23</c:v>
                </c:pt>
                <c:pt idx="1674">
                  <c:v>25</c:v>
                </c:pt>
                <c:pt idx="1675">
                  <c:v>22</c:v>
                </c:pt>
                <c:pt idx="1676">
                  <c:v>23</c:v>
                </c:pt>
                <c:pt idx="1677">
                  <c:v>26</c:v>
                </c:pt>
                <c:pt idx="1678">
                  <c:v>23</c:v>
                </c:pt>
                <c:pt idx="1679">
                  <c:v>21</c:v>
                </c:pt>
                <c:pt idx="1680">
                  <c:v>22</c:v>
                </c:pt>
                <c:pt idx="1681">
                  <c:v>22</c:v>
                </c:pt>
                <c:pt idx="1682">
                  <c:v>21</c:v>
                </c:pt>
                <c:pt idx="1683">
                  <c:v>21</c:v>
                </c:pt>
                <c:pt idx="1684">
                  <c:v>22</c:v>
                </c:pt>
                <c:pt idx="1685">
                  <c:v>21</c:v>
                </c:pt>
                <c:pt idx="1686">
                  <c:v>21</c:v>
                </c:pt>
                <c:pt idx="1687">
                  <c:v>21</c:v>
                </c:pt>
                <c:pt idx="1688">
                  <c:v>21</c:v>
                </c:pt>
                <c:pt idx="1689">
                  <c:v>24</c:v>
                </c:pt>
                <c:pt idx="1690">
                  <c:v>21</c:v>
                </c:pt>
                <c:pt idx="1691">
                  <c:v>23</c:v>
                </c:pt>
                <c:pt idx="1692">
                  <c:v>22</c:v>
                </c:pt>
                <c:pt idx="1693">
                  <c:v>21</c:v>
                </c:pt>
                <c:pt idx="1694">
                  <c:v>21</c:v>
                </c:pt>
                <c:pt idx="1695">
                  <c:v>22</c:v>
                </c:pt>
                <c:pt idx="1696">
                  <c:v>23</c:v>
                </c:pt>
                <c:pt idx="1697">
                  <c:v>21</c:v>
                </c:pt>
                <c:pt idx="1698">
                  <c:v>21</c:v>
                </c:pt>
                <c:pt idx="1699">
                  <c:v>22</c:v>
                </c:pt>
                <c:pt idx="1700">
                  <c:v>19</c:v>
                </c:pt>
                <c:pt idx="1701">
                  <c:v>22</c:v>
                </c:pt>
                <c:pt idx="1702">
                  <c:v>20</c:v>
                </c:pt>
                <c:pt idx="1703">
                  <c:v>20</c:v>
                </c:pt>
                <c:pt idx="1704">
                  <c:v>22</c:v>
                </c:pt>
                <c:pt idx="1705">
                  <c:v>23</c:v>
                </c:pt>
                <c:pt idx="1706">
                  <c:v>21</c:v>
                </c:pt>
                <c:pt idx="1707">
                  <c:v>21</c:v>
                </c:pt>
                <c:pt idx="1708">
                  <c:v>22</c:v>
                </c:pt>
                <c:pt idx="1709">
                  <c:v>20</c:v>
                </c:pt>
                <c:pt idx="1710">
                  <c:v>23</c:v>
                </c:pt>
                <c:pt idx="1711">
                  <c:v>21</c:v>
                </c:pt>
                <c:pt idx="1712">
                  <c:v>21</c:v>
                </c:pt>
                <c:pt idx="1713">
                  <c:v>25</c:v>
                </c:pt>
                <c:pt idx="1714">
                  <c:v>22</c:v>
                </c:pt>
                <c:pt idx="1715">
                  <c:v>23</c:v>
                </c:pt>
                <c:pt idx="1716">
                  <c:v>21</c:v>
                </c:pt>
                <c:pt idx="1717">
                  <c:v>23</c:v>
                </c:pt>
                <c:pt idx="1718">
                  <c:v>21</c:v>
                </c:pt>
                <c:pt idx="1719">
                  <c:v>20</c:v>
                </c:pt>
                <c:pt idx="1720">
                  <c:v>22</c:v>
                </c:pt>
                <c:pt idx="1721">
                  <c:v>22</c:v>
                </c:pt>
                <c:pt idx="1722">
                  <c:v>24</c:v>
                </c:pt>
                <c:pt idx="1723">
                  <c:v>22</c:v>
                </c:pt>
                <c:pt idx="1724">
                  <c:v>24</c:v>
                </c:pt>
                <c:pt idx="1725">
                  <c:v>22</c:v>
                </c:pt>
                <c:pt idx="1726">
                  <c:v>24</c:v>
                </c:pt>
                <c:pt idx="1727">
                  <c:v>25</c:v>
                </c:pt>
                <c:pt idx="1728">
                  <c:v>25</c:v>
                </c:pt>
                <c:pt idx="1729">
                  <c:v>22</c:v>
                </c:pt>
                <c:pt idx="1730">
                  <c:v>23</c:v>
                </c:pt>
                <c:pt idx="1731">
                  <c:v>23</c:v>
                </c:pt>
                <c:pt idx="1732">
                  <c:v>22</c:v>
                </c:pt>
                <c:pt idx="1733">
                  <c:v>25</c:v>
                </c:pt>
                <c:pt idx="1734">
                  <c:v>24</c:v>
                </c:pt>
                <c:pt idx="1735">
                  <c:v>26</c:v>
                </c:pt>
                <c:pt idx="1736">
                  <c:v>23</c:v>
                </c:pt>
                <c:pt idx="1737">
                  <c:v>22</c:v>
                </c:pt>
                <c:pt idx="1738">
                  <c:v>22</c:v>
                </c:pt>
                <c:pt idx="1739">
                  <c:v>25</c:v>
                </c:pt>
                <c:pt idx="1740">
                  <c:v>22</c:v>
                </c:pt>
                <c:pt idx="1741">
                  <c:v>23</c:v>
                </c:pt>
                <c:pt idx="1742">
                  <c:v>24</c:v>
                </c:pt>
                <c:pt idx="1743">
                  <c:v>23</c:v>
                </c:pt>
                <c:pt idx="1744">
                  <c:v>21</c:v>
                </c:pt>
                <c:pt idx="1745">
                  <c:v>24</c:v>
                </c:pt>
                <c:pt idx="1746">
                  <c:v>21</c:v>
                </c:pt>
                <c:pt idx="1747">
                  <c:v>21</c:v>
                </c:pt>
                <c:pt idx="1748">
                  <c:v>23</c:v>
                </c:pt>
                <c:pt idx="1749">
                  <c:v>23</c:v>
                </c:pt>
                <c:pt idx="1750">
                  <c:v>23</c:v>
                </c:pt>
                <c:pt idx="1751">
                  <c:v>26</c:v>
                </c:pt>
                <c:pt idx="1752">
                  <c:v>27</c:v>
                </c:pt>
                <c:pt idx="1753">
                  <c:v>26</c:v>
                </c:pt>
                <c:pt idx="1754">
                  <c:v>25</c:v>
                </c:pt>
                <c:pt idx="1755">
                  <c:v>23</c:v>
                </c:pt>
                <c:pt idx="1756">
                  <c:v>23</c:v>
                </c:pt>
                <c:pt idx="1757">
                  <c:v>22</c:v>
                </c:pt>
                <c:pt idx="1758">
                  <c:v>21</c:v>
                </c:pt>
                <c:pt idx="1759">
                  <c:v>21</c:v>
                </c:pt>
                <c:pt idx="1760">
                  <c:v>20</c:v>
                </c:pt>
                <c:pt idx="1761">
                  <c:v>21</c:v>
                </c:pt>
                <c:pt idx="1762">
                  <c:v>21</c:v>
                </c:pt>
                <c:pt idx="1763">
                  <c:v>22</c:v>
                </c:pt>
                <c:pt idx="1764">
                  <c:v>22</c:v>
                </c:pt>
                <c:pt idx="1765">
                  <c:v>21</c:v>
                </c:pt>
                <c:pt idx="1766">
                  <c:v>22</c:v>
                </c:pt>
                <c:pt idx="1767">
                  <c:v>22</c:v>
                </c:pt>
                <c:pt idx="1768">
                  <c:v>22</c:v>
                </c:pt>
                <c:pt idx="1769">
                  <c:v>22</c:v>
                </c:pt>
                <c:pt idx="1770">
                  <c:v>22</c:v>
                </c:pt>
                <c:pt idx="1771">
                  <c:v>24</c:v>
                </c:pt>
                <c:pt idx="1772">
                  <c:v>22</c:v>
                </c:pt>
                <c:pt idx="1773">
                  <c:v>22</c:v>
                </c:pt>
                <c:pt idx="1774">
                  <c:v>19</c:v>
                </c:pt>
                <c:pt idx="1775">
                  <c:v>24</c:v>
                </c:pt>
                <c:pt idx="1776">
                  <c:v>24</c:v>
                </c:pt>
                <c:pt idx="1777">
                  <c:v>25</c:v>
                </c:pt>
                <c:pt idx="1778">
                  <c:v>23</c:v>
                </c:pt>
                <c:pt idx="1779">
                  <c:v>22</c:v>
                </c:pt>
                <c:pt idx="1780">
                  <c:v>23</c:v>
                </c:pt>
                <c:pt idx="1781">
                  <c:v>22</c:v>
                </c:pt>
                <c:pt idx="1782">
                  <c:v>22</c:v>
                </c:pt>
                <c:pt idx="1783">
                  <c:v>20</c:v>
                </c:pt>
                <c:pt idx="1784">
                  <c:v>23</c:v>
                </c:pt>
                <c:pt idx="1785">
                  <c:v>21</c:v>
                </c:pt>
                <c:pt idx="1786">
                  <c:v>23</c:v>
                </c:pt>
                <c:pt idx="1787">
                  <c:v>22</c:v>
                </c:pt>
                <c:pt idx="1788">
                  <c:v>22</c:v>
                </c:pt>
                <c:pt idx="1789">
                  <c:v>22</c:v>
                </c:pt>
                <c:pt idx="1790">
                  <c:v>23</c:v>
                </c:pt>
                <c:pt idx="1791">
                  <c:v>23</c:v>
                </c:pt>
                <c:pt idx="1792">
                  <c:v>22</c:v>
                </c:pt>
                <c:pt idx="1793">
                  <c:v>22</c:v>
                </c:pt>
                <c:pt idx="1794">
                  <c:v>22</c:v>
                </c:pt>
                <c:pt idx="1795">
                  <c:v>22</c:v>
                </c:pt>
                <c:pt idx="1796">
                  <c:v>23</c:v>
                </c:pt>
                <c:pt idx="1797">
                  <c:v>23</c:v>
                </c:pt>
                <c:pt idx="1798">
                  <c:v>23</c:v>
                </c:pt>
                <c:pt idx="1799">
                  <c:v>22</c:v>
                </c:pt>
                <c:pt idx="1800">
                  <c:v>27</c:v>
                </c:pt>
                <c:pt idx="1801">
                  <c:v>25</c:v>
                </c:pt>
                <c:pt idx="1802">
                  <c:v>23</c:v>
                </c:pt>
                <c:pt idx="1803">
                  <c:v>24</c:v>
                </c:pt>
                <c:pt idx="1804">
                  <c:v>22</c:v>
                </c:pt>
                <c:pt idx="1805">
                  <c:v>23</c:v>
                </c:pt>
                <c:pt idx="1806">
                  <c:v>20</c:v>
                </c:pt>
                <c:pt idx="1807">
                  <c:v>26</c:v>
                </c:pt>
                <c:pt idx="1808">
                  <c:v>24</c:v>
                </c:pt>
                <c:pt idx="1809">
                  <c:v>29</c:v>
                </c:pt>
                <c:pt idx="1810">
                  <c:v>21</c:v>
                </c:pt>
                <c:pt idx="1811">
                  <c:v>22</c:v>
                </c:pt>
                <c:pt idx="1812">
                  <c:v>20</c:v>
                </c:pt>
                <c:pt idx="1813">
                  <c:v>21</c:v>
                </c:pt>
                <c:pt idx="1814">
                  <c:v>21</c:v>
                </c:pt>
                <c:pt idx="1815">
                  <c:v>21</c:v>
                </c:pt>
                <c:pt idx="1816">
                  <c:v>22</c:v>
                </c:pt>
                <c:pt idx="1817">
                  <c:v>20</c:v>
                </c:pt>
                <c:pt idx="1818">
                  <c:v>21</c:v>
                </c:pt>
                <c:pt idx="1819">
                  <c:v>20</c:v>
                </c:pt>
                <c:pt idx="1820">
                  <c:v>20</c:v>
                </c:pt>
                <c:pt idx="1821">
                  <c:v>22</c:v>
                </c:pt>
                <c:pt idx="1822">
                  <c:v>20</c:v>
                </c:pt>
                <c:pt idx="1823">
                  <c:v>21</c:v>
                </c:pt>
                <c:pt idx="1824">
                  <c:v>21</c:v>
                </c:pt>
                <c:pt idx="1825">
                  <c:v>21</c:v>
                </c:pt>
                <c:pt idx="1826">
                  <c:v>20</c:v>
                </c:pt>
                <c:pt idx="1827">
                  <c:v>22</c:v>
                </c:pt>
                <c:pt idx="1828">
                  <c:v>20</c:v>
                </c:pt>
                <c:pt idx="1829">
                  <c:v>21</c:v>
                </c:pt>
                <c:pt idx="1830">
                  <c:v>23</c:v>
                </c:pt>
                <c:pt idx="1831">
                  <c:v>20</c:v>
                </c:pt>
                <c:pt idx="1832">
                  <c:v>19</c:v>
                </c:pt>
                <c:pt idx="1833">
                  <c:v>23</c:v>
                </c:pt>
                <c:pt idx="1834">
                  <c:v>23</c:v>
                </c:pt>
                <c:pt idx="1835">
                  <c:v>21</c:v>
                </c:pt>
                <c:pt idx="1836">
                  <c:v>20</c:v>
                </c:pt>
                <c:pt idx="1837">
                  <c:v>21</c:v>
                </c:pt>
                <c:pt idx="1838">
                  <c:v>20</c:v>
                </c:pt>
                <c:pt idx="1839">
                  <c:v>22</c:v>
                </c:pt>
                <c:pt idx="1840">
                  <c:v>22</c:v>
                </c:pt>
                <c:pt idx="1841">
                  <c:v>25</c:v>
                </c:pt>
                <c:pt idx="1842">
                  <c:v>22</c:v>
                </c:pt>
                <c:pt idx="1843">
                  <c:v>22</c:v>
                </c:pt>
                <c:pt idx="1844">
                  <c:v>21</c:v>
                </c:pt>
                <c:pt idx="1845">
                  <c:v>27</c:v>
                </c:pt>
                <c:pt idx="1846">
                  <c:v>21</c:v>
                </c:pt>
                <c:pt idx="1847">
                  <c:v>22</c:v>
                </c:pt>
                <c:pt idx="1848">
                  <c:v>21</c:v>
                </c:pt>
                <c:pt idx="1849">
                  <c:v>21</c:v>
                </c:pt>
                <c:pt idx="1850">
                  <c:v>23</c:v>
                </c:pt>
                <c:pt idx="1851">
                  <c:v>22</c:v>
                </c:pt>
                <c:pt idx="1852">
                  <c:v>22</c:v>
                </c:pt>
                <c:pt idx="1853">
                  <c:v>20</c:v>
                </c:pt>
                <c:pt idx="1854">
                  <c:v>21</c:v>
                </c:pt>
                <c:pt idx="1855">
                  <c:v>22</c:v>
                </c:pt>
                <c:pt idx="1856">
                  <c:v>22</c:v>
                </c:pt>
                <c:pt idx="1857">
                  <c:v>22</c:v>
                </c:pt>
                <c:pt idx="1858">
                  <c:v>23</c:v>
                </c:pt>
                <c:pt idx="1859">
                  <c:v>25</c:v>
                </c:pt>
                <c:pt idx="1860">
                  <c:v>24</c:v>
                </c:pt>
                <c:pt idx="1861">
                  <c:v>24</c:v>
                </c:pt>
                <c:pt idx="1862">
                  <c:v>21</c:v>
                </c:pt>
                <c:pt idx="1863">
                  <c:v>24</c:v>
                </c:pt>
                <c:pt idx="1864">
                  <c:v>21</c:v>
                </c:pt>
                <c:pt idx="1865">
                  <c:v>23</c:v>
                </c:pt>
                <c:pt idx="1866">
                  <c:v>21</c:v>
                </c:pt>
                <c:pt idx="1867">
                  <c:v>21</c:v>
                </c:pt>
                <c:pt idx="1868">
                  <c:v>25</c:v>
                </c:pt>
                <c:pt idx="1869">
                  <c:v>22</c:v>
                </c:pt>
                <c:pt idx="1870">
                  <c:v>21</c:v>
                </c:pt>
                <c:pt idx="1871">
                  <c:v>22</c:v>
                </c:pt>
                <c:pt idx="1872">
                  <c:v>22</c:v>
                </c:pt>
                <c:pt idx="1873">
                  <c:v>20</c:v>
                </c:pt>
                <c:pt idx="1874">
                  <c:v>23</c:v>
                </c:pt>
                <c:pt idx="1875">
                  <c:v>18</c:v>
                </c:pt>
                <c:pt idx="1876">
                  <c:v>23</c:v>
                </c:pt>
                <c:pt idx="1877">
                  <c:v>22</c:v>
                </c:pt>
                <c:pt idx="1878">
                  <c:v>22</c:v>
                </c:pt>
                <c:pt idx="1879">
                  <c:v>22</c:v>
                </c:pt>
                <c:pt idx="1880">
                  <c:v>22</c:v>
                </c:pt>
                <c:pt idx="1881">
                  <c:v>22</c:v>
                </c:pt>
                <c:pt idx="1882">
                  <c:v>21</c:v>
                </c:pt>
                <c:pt idx="1883">
                  <c:v>22</c:v>
                </c:pt>
                <c:pt idx="1884">
                  <c:v>24</c:v>
                </c:pt>
                <c:pt idx="1885">
                  <c:v>25</c:v>
                </c:pt>
                <c:pt idx="1886">
                  <c:v>22</c:v>
                </c:pt>
                <c:pt idx="1887">
                  <c:v>21</c:v>
                </c:pt>
                <c:pt idx="1888">
                  <c:v>21</c:v>
                </c:pt>
                <c:pt idx="1889">
                  <c:v>21</c:v>
                </c:pt>
                <c:pt idx="1890">
                  <c:v>22</c:v>
                </c:pt>
                <c:pt idx="1891">
                  <c:v>24</c:v>
                </c:pt>
                <c:pt idx="1892">
                  <c:v>19</c:v>
                </c:pt>
                <c:pt idx="1893">
                  <c:v>24</c:v>
                </c:pt>
                <c:pt idx="1894">
                  <c:v>21</c:v>
                </c:pt>
                <c:pt idx="1895">
                  <c:v>21</c:v>
                </c:pt>
                <c:pt idx="1896">
                  <c:v>22</c:v>
                </c:pt>
                <c:pt idx="1897">
                  <c:v>22</c:v>
                </c:pt>
                <c:pt idx="1898">
                  <c:v>22</c:v>
                </c:pt>
                <c:pt idx="1899">
                  <c:v>25</c:v>
                </c:pt>
                <c:pt idx="1900">
                  <c:v>22</c:v>
                </c:pt>
                <c:pt idx="1901">
                  <c:v>21</c:v>
                </c:pt>
                <c:pt idx="1902">
                  <c:v>22</c:v>
                </c:pt>
                <c:pt idx="1903">
                  <c:v>23</c:v>
                </c:pt>
                <c:pt idx="1904">
                  <c:v>23</c:v>
                </c:pt>
                <c:pt idx="1905">
                  <c:v>22</c:v>
                </c:pt>
                <c:pt idx="1906">
                  <c:v>21</c:v>
                </c:pt>
                <c:pt idx="1907">
                  <c:v>22</c:v>
                </c:pt>
                <c:pt idx="1908">
                  <c:v>24</c:v>
                </c:pt>
                <c:pt idx="1909">
                  <c:v>25</c:v>
                </c:pt>
                <c:pt idx="1910">
                  <c:v>24</c:v>
                </c:pt>
                <c:pt idx="1911">
                  <c:v>22</c:v>
                </c:pt>
                <c:pt idx="1912">
                  <c:v>21</c:v>
                </c:pt>
                <c:pt idx="1913">
                  <c:v>22</c:v>
                </c:pt>
                <c:pt idx="1914">
                  <c:v>21</c:v>
                </c:pt>
                <c:pt idx="1915">
                  <c:v>23</c:v>
                </c:pt>
                <c:pt idx="1916">
                  <c:v>21</c:v>
                </c:pt>
                <c:pt idx="1917">
                  <c:v>22</c:v>
                </c:pt>
                <c:pt idx="1918">
                  <c:v>25</c:v>
                </c:pt>
                <c:pt idx="1919">
                  <c:v>19</c:v>
                </c:pt>
                <c:pt idx="1920">
                  <c:v>25</c:v>
                </c:pt>
                <c:pt idx="1921">
                  <c:v>23</c:v>
                </c:pt>
                <c:pt idx="1922">
                  <c:v>21</c:v>
                </c:pt>
                <c:pt idx="1923">
                  <c:v>22</c:v>
                </c:pt>
                <c:pt idx="1924">
                  <c:v>23</c:v>
                </c:pt>
                <c:pt idx="1925">
                  <c:v>21</c:v>
                </c:pt>
                <c:pt idx="1926">
                  <c:v>22</c:v>
                </c:pt>
                <c:pt idx="1927">
                  <c:v>23</c:v>
                </c:pt>
                <c:pt idx="1928">
                  <c:v>21</c:v>
                </c:pt>
                <c:pt idx="1929">
                  <c:v>23</c:v>
                </c:pt>
                <c:pt idx="1930">
                  <c:v>22</c:v>
                </c:pt>
                <c:pt idx="1931">
                  <c:v>26</c:v>
                </c:pt>
                <c:pt idx="1932">
                  <c:v>23</c:v>
                </c:pt>
                <c:pt idx="1933">
                  <c:v>24</c:v>
                </c:pt>
                <c:pt idx="1934">
                  <c:v>25</c:v>
                </c:pt>
                <c:pt idx="1935">
                  <c:v>21</c:v>
                </c:pt>
                <c:pt idx="1936">
                  <c:v>21</c:v>
                </c:pt>
                <c:pt idx="1937">
                  <c:v>20</c:v>
                </c:pt>
                <c:pt idx="1938">
                  <c:v>23</c:v>
                </c:pt>
                <c:pt idx="1939">
                  <c:v>22</c:v>
                </c:pt>
                <c:pt idx="1940">
                  <c:v>21</c:v>
                </c:pt>
                <c:pt idx="1941">
                  <c:v>23</c:v>
                </c:pt>
                <c:pt idx="1942">
                  <c:v>22</c:v>
                </c:pt>
                <c:pt idx="1943">
                  <c:v>21</c:v>
                </c:pt>
                <c:pt idx="1944">
                  <c:v>24</c:v>
                </c:pt>
                <c:pt idx="1945">
                  <c:v>22</c:v>
                </c:pt>
                <c:pt idx="1946">
                  <c:v>25</c:v>
                </c:pt>
                <c:pt idx="1947">
                  <c:v>23</c:v>
                </c:pt>
                <c:pt idx="1948">
                  <c:v>26</c:v>
                </c:pt>
                <c:pt idx="1949">
                  <c:v>22</c:v>
                </c:pt>
                <c:pt idx="1950">
                  <c:v>23</c:v>
                </c:pt>
                <c:pt idx="1951">
                  <c:v>20</c:v>
                </c:pt>
                <c:pt idx="1952">
                  <c:v>22</c:v>
                </c:pt>
                <c:pt idx="1953">
                  <c:v>22</c:v>
                </c:pt>
                <c:pt idx="1954">
                  <c:v>24</c:v>
                </c:pt>
                <c:pt idx="1955">
                  <c:v>28</c:v>
                </c:pt>
                <c:pt idx="1956">
                  <c:v>17</c:v>
                </c:pt>
                <c:pt idx="1957">
                  <c:v>24</c:v>
                </c:pt>
                <c:pt idx="1958">
                  <c:v>23</c:v>
                </c:pt>
                <c:pt idx="1959">
                  <c:v>23</c:v>
                </c:pt>
                <c:pt idx="1960">
                  <c:v>22</c:v>
                </c:pt>
                <c:pt idx="1961">
                  <c:v>16</c:v>
                </c:pt>
                <c:pt idx="1962">
                  <c:v>23</c:v>
                </c:pt>
                <c:pt idx="1963">
                  <c:v>22</c:v>
                </c:pt>
                <c:pt idx="1964">
                  <c:v>21</c:v>
                </c:pt>
                <c:pt idx="1965">
                  <c:v>20</c:v>
                </c:pt>
                <c:pt idx="1966">
                  <c:v>22</c:v>
                </c:pt>
                <c:pt idx="1967">
                  <c:v>21</c:v>
                </c:pt>
                <c:pt idx="1968">
                  <c:v>22</c:v>
                </c:pt>
                <c:pt idx="1969">
                  <c:v>24</c:v>
                </c:pt>
                <c:pt idx="1970">
                  <c:v>24</c:v>
                </c:pt>
                <c:pt idx="1971">
                  <c:v>23</c:v>
                </c:pt>
                <c:pt idx="1972">
                  <c:v>22</c:v>
                </c:pt>
                <c:pt idx="1973">
                  <c:v>23</c:v>
                </c:pt>
                <c:pt idx="1974">
                  <c:v>22</c:v>
                </c:pt>
                <c:pt idx="1975">
                  <c:v>23</c:v>
                </c:pt>
                <c:pt idx="1976">
                  <c:v>21</c:v>
                </c:pt>
                <c:pt idx="1977">
                  <c:v>22</c:v>
                </c:pt>
                <c:pt idx="1978">
                  <c:v>21</c:v>
                </c:pt>
                <c:pt idx="1979">
                  <c:v>22</c:v>
                </c:pt>
                <c:pt idx="1980">
                  <c:v>19</c:v>
                </c:pt>
                <c:pt idx="1981">
                  <c:v>21</c:v>
                </c:pt>
                <c:pt idx="1982">
                  <c:v>20</c:v>
                </c:pt>
                <c:pt idx="1983">
                  <c:v>21</c:v>
                </c:pt>
                <c:pt idx="1984">
                  <c:v>23</c:v>
                </c:pt>
                <c:pt idx="1985">
                  <c:v>20</c:v>
                </c:pt>
                <c:pt idx="1986">
                  <c:v>20</c:v>
                </c:pt>
                <c:pt idx="1987">
                  <c:v>21</c:v>
                </c:pt>
                <c:pt idx="1988">
                  <c:v>22</c:v>
                </c:pt>
                <c:pt idx="1989">
                  <c:v>22</c:v>
                </c:pt>
                <c:pt idx="1990">
                  <c:v>21</c:v>
                </c:pt>
                <c:pt idx="1991">
                  <c:v>26</c:v>
                </c:pt>
                <c:pt idx="1992">
                  <c:v>20</c:v>
                </c:pt>
                <c:pt idx="1993">
                  <c:v>22</c:v>
                </c:pt>
                <c:pt idx="1994">
                  <c:v>20</c:v>
                </c:pt>
                <c:pt idx="1995">
                  <c:v>22</c:v>
                </c:pt>
                <c:pt idx="1996">
                  <c:v>24</c:v>
                </c:pt>
                <c:pt idx="1997">
                  <c:v>21</c:v>
                </c:pt>
                <c:pt idx="1998">
                  <c:v>22</c:v>
                </c:pt>
                <c:pt idx="1999">
                  <c:v>22</c:v>
                </c:pt>
                <c:pt idx="2000">
                  <c:v>22</c:v>
                </c:pt>
                <c:pt idx="2001">
                  <c:v>22</c:v>
                </c:pt>
                <c:pt idx="2002">
                  <c:v>24</c:v>
                </c:pt>
                <c:pt idx="2003">
                  <c:v>25</c:v>
                </c:pt>
                <c:pt idx="2004">
                  <c:v>24</c:v>
                </c:pt>
                <c:pt idx="2005">
                  <c:v>25</c:v>
                </c:pt>
                <c:pt idx="2006">
                  <c:v>24</c:v>
                </c:pt>
                <c:pt idx="2007">
                  <c:v>24</c:v>
                </c:pt>
                <c:pt idx="2008">
                  <c:v>20</c:v>
                </c:pt>
                <c:pt idx="2009">
                  <c:v>21</c:v>
                </c:pt>
                <c:pt idx="2010">
                  <c:v>21</c:v>
                </c:pt>
                <c:pt idx="2011">
                  <c:v>20</c:v>
                </c:pt>
                <c:pt idx="2012">
                  <c:v>21</c:v>
                </c:pt>
                <c:pt idx="2013">
                  <c:v>20</c:v>
                </c:pt>
                <c:pt idx="2014">
                  <c:v>22</c:v>
                </c:pt>
                <c:pt idx="2015">
                  <c:v>23</c:v>
                </c:pt>
                <c:pt idx="2016">
                  <c:v>21</c:v>
                </c:pt>
                <c:pt idx="2017">
                  <c:v>22</c:v>
                </c:pt>
                <c:pt idx="2018">
                  <c:v>22</c:v>
                </c:pt>
                <c:pt idx="2019">
                  <c:v>23</c:v>
                </c:pt>
                <c:pt idx="2020">
                  <c:v>21</c:v>
                </c:pt>
                <c:pt idx="2021">
                  <c:v>22</c:v>
                </c:pt>
                <c:pt idx="2022">
                  <c:v>28</c:v>
                </c:pt>
                <c:pt idx="2023">
                  <c:v>22</c:v>
                </c:pt>
                <c:pt idx="2024">
                  <c:v>21</c:v>
                </c:pt>
                <c:pt idx="2025">
                  <c:v>22</c:v>
                </c:pt>
                <c:pt idx="2026">
                  <c:v>22</c:v>
                </c:pt>
                <c:pt idx="2027">
                  <c:v>22</c:v>
                </c:pt>
                <c:pt idx="2028">
                  <c:v>21</c:v>
                </c:pt>
                <c:pt idx="2029">
                  <c:v>24</c:v>
                </c:pt>
                <c:pt idx="2030">
                  <c:v>24</c:v>
                </c:pt>
                <c:pt idx="2031">
                  <c:v>27</c:v>
                </c:pt>
                <c:pt idx="2032">
                  <c:v>21</c:v>
                </c:pt>
                <c:pt idx="2033">
                  <c:v>22</c:v>
                </c:pt>
                <c:pt idx="2034">
                  <c:v>22</c:v>
                </c:pt>
                <c:pt idx="2035">
                  <c:v>25</c:v>
                </c:pt>
                <c:pt idx="2036">
                  <c:v>22</c:v>
                </c:pt>
                <c:pt idx="2037">
                  <c:v>23</c:v>
                </c:pt>
                <c:pt idx="2038">
                  <c:v>21</c:v>
                </c:pt>
                <c:pt idx="2039">
                  <c:v>22</c:v>
                </c:pt>
                <c:pt idx="2040">
                  <c:v>22</c:v>
                </c:pt>
                <c:pt idx="2041">
                  <c:v>26</c:v>
                </c:pt>
                <c:pt idx="2042">
                  <c:v>23</c:v>
                </c:pt>
                <c:pt idx="2043">
                  <c:v>23</c:v>
                </c:pt>
                <c:pt idx="2044">
                  <c:v>22</c:v>
                </c:pt>
                <c:pt idx="2045">
                  <c:v>23</c:v>
                </c:pt>
                <c:pt idx="2046">
                  <c:v>22</c:v>
                </c:pt>
                <c:pt idx="2047">
                  <c:v>21</c:v>
                </c:pt>
                <c:pt idx="2048">
                  <c:v>22</c:v>
                </c:pt>
                <c:pt idx="2049">
                  <c:v>21</c:v>
                </c:pt>
                <c:pt idx="2050">
                  <c:v>22</c:v>
                </c:pt>
                <c:pt idx="2051">
                  <c:v>20</c:v>
                </c:pt>
                <c:pt idx="2052">
                  <c:v>20</c:v>
                </c:pt>
                <c:pt idx="2053">
                  <c:v>25</c:v>
                </c:pt>
                <c:pt idx="2054">
                  <c:v>27</c:v>
                </c:pt>
                <c:pt idx="2055">
                  <c:v>24</c:v>
                </c:pt>
                <c:pt idx="2056">
                  <c:v>26</c:v>
                </c:pt>
                <c:pt idx="2057">
                  <c:v>25</c:v>
                </c:pt>
                <c:pt idx="2058">
                  <c:v>22</c:v>
                </c:pt>
                <c:pt idx="2059">
                  <c:v>21</c:v>
                </c:pt>
                <c:pt idx="2060">
                  <c:v>22</c:v>
                </c:pt>
                <c:pt idx="2061">
                  <c:v>21</c:v>
                </c:pt>
                <c:pt idx="2062">
                  <c:v>22</c:v>
                </c:pt>
                <c:pt idx="2063">
                  <c:v>22</c:v>
                </c:pt>
                <c:pt idx="2064">
                  <c:v>21</c:v>
                </c:pt>
                <c:pt idx="2065">
                  <c:v>21</c:v>
                </c:pt>
                <c:pt idx="2066">
                  <c:v>30</c:v>
                </c:pt>
                <c:pt idx="2067">
                  <c:v>28</c:v>
                </c:pt>
                <c:pt idx="2068">
                  <c:v>22</c:v>
                </c:pt>
                <c:pt idx="2069">
                  <c:v>24</c:v>
                </c:pt>
                <c:pt idx="2070">
                  <c:v>22</c:v>
                </c:pt>
                <c:pt idx="2071">
                  <c:v>24</c:v>
                </c:pt>
                <c:pt idx="2072">
                  <c:v>23</c:v>
                </c:pt>
                <c:pt idx="2073">
                  <c:v>22</c:v>
                </c:pt>
                <c:pt idx="2074">
                  <c:v>22</c:v>
                </c:pt>
                <c:pt idx="2075">
                  <c:v>22</c:v>
                </c:pt>
                <c:pt idx="2076">
                  <c:v>21</c:v>
                </c:pt>
                <c:pt idx="2077">
                  <c:v>22</c:v>
                </c:pt>
                <c:pt idx="2078">
                  <c:v>24</c:v>
                </c:pt>
                <c:pt idx="2079">
                  <c:v>32</c:v>
                </c:pt>
                <c:pt idx="2080">
                  <c:v>21</c:v>
                </c:pt>
                <c:pt idx="2081">
                  <c:v>23</c:v>
                </c:pt>
                <c:pt idx="2082">
                  <c:v>21</c:v>
                </c:pt>
                <c:pt idx="2083">
                  <c:v>21</c:v>
                </c:pt>
                <c:pt idx="2084">
                  <c:v>25</c:v>
                </c:pt>
                <c:pt idx="2085">
                  <c:v>22</c:v>
                </c:pt>
                <c:pt idx="2086">
                  <c:v>21</c:v>
                </c:pt>
                <c:pt idx="2087">
                  <c:v>21</c:v>
                </c:pt>
                <c:pt idx="2088">
                  <c:v>22</c:v>
                </c:pt>
                <c:pt idx="2089">
                  <c:v>24</c:v>
                </c:pt>
                <c:pt idx="2090">
                  <c:v>23</c:v>
                </c:pt>
                <c:pt idx="2091">
                  <c:v>22</c:v>
                </c:pt>
                <c:pt idx="2092">
                  <c:v>22</c:v>
                </c:pt>
                <c:pt idx="2093">
                  <c:v>25</c:v>
                </c:pt>
                <c:pt idx="2094">
                  <c:v>22</c:v>
                </c:pt>
                <c:pt idx="2095">
                  <c:v>22</c:v>
                </c:pt>
                <c:pt idx="2096">
                  <c:v>21</c:v>
                </c:pt>
                <c:pt idx="2097">
                  <c:v>21</c:v>
                </c:pt>
                <c:pt idx="2098">
                  <c:v>21</c:v>
                </c:pt>
                <c:pt idx="2099">
                  <c:v>22</c:v>
                </c:pt>
                <c:pt idx="2100">
                  <c:v>21</c:v>
                </c:pt>
                <c:pt idx="2101">
                  <c:v>21</c:v>
                </c:pt>
                <c:pt idx="2102">
                  <c:v>19</c:v>
                </c:pt>
                <c:pt idx="2103">
                  <c:v>22</c:v>
                </c:pt>
                <c:pt idx="2104">
                  <c:v>22</c:v>
                </c:pt>
                <c:pt idx="2105">
                  <c:v>20</c:v>
                </c:pt>
                <c:pt idx="2106">
                  <c:v>22</c:v>
                </c:pt>
                <c:pt idx="2107">
                  <c:v>23</c:v>
                </c:pt>
                <c:pt idx="2108">
                  <c:v>21</c:v>
                </c:pt>
                <c:pt idx="2109">
                  <c:v>21</c:v>
                </c:pt>
                <c:pt idx="2110">
                  <c:v>24</c:v>
                </c:pt>
                <c:pt idx="2111">
                  <c:v>26</c:v>
                </c:pt>
                <c:pt idx="2112">
                  <c:v>22</c:v>
                </c:pt>
                <c:pt idx="2113">
                  <c:v>22</c:v>
                </c:pt>
                <c:pt idx="2114">
                  <c:v>21</c:v>
                </c:pt>
                <c:pt idx="2115">
                  <c:v>25</c:v>
                </c:pt>
                <c:pt idx="2116">
                  <c:v>21</c:v>
                </c:pt>
                <c:pt idx="2117">
                  <c:v>22</c:v>
                </c:pt>
                <c:pt idx="2118">
                  <c:v>22</c:v>
                </c:pt>
                <c:pt idx="2119">
                  <c:v>21</c:v>
                </c:pt>
                <c:pt idx="2120">
                  <c:v>21</c:v>
                </c:pt>
                <c:pt idx="2121">
                  <c:v>24</c:v>
                </c:pt>
                <c:pt idx="2122">
                  <c:v>22</c:v>
                </c:pt>
                <c:pt idx="2123">
                  <c:v>25</c:v>
                </c:pt>
                <c:pt idx="2124">
                  <c:v>23</c:v>
                </c:pt>
                <c:pt idx="2125">
                  <c:v>23</c:v>
                </c:pt>
                <c:pt idx="2126">
                  <c:v>22</c:v>
                </c:pt>
                <c:pt idx="2127">
                  <c:v>23</c:v>
                </c:pt>
                <c:pt idx="2128">
                  <c:v>23</c:v>
                </c:pt>
                <c:pt idx="2129">
                  <c:v>25</c:v>
                </c:pt>
                <c:pt idx="2130">
                  <c:v>28</c:v>
                </c:pt>
                <c:pt idx="2131">
                  <c:v>21</c:v>
                </c:pt>
                <c:pt idx="2132">
                  <c:v>27</c:v>
                </c:pt>
                <c:pt idx="2133">
                  <c:v>21</c:v>
                </c:pt>
                <c:pt idx="2134">
                  <c:v>21</c:v>
                </c:pt>
                <c:pt idx="2135">
                  <c:v>22</c:v>
                </c:pt>
                <c:pt idx="2136">
                  <c:v>24</c:v>
                </c:pt>
                <c:pt idx="2137">
                  <c:v>22</c:v>
                </c:pt>
                <c:pt idx="2138">
                  <c:v>22</c:v>
                </c:pt>
                <c:pt idx="2139">
                  <c:v>22</c:v>
                </c:pt>
                <c:pt idx="2140">
                  <c:v>21</c:v>
                </c:pt>
                <c:pt idx="2141">
                  <c:v>23</c:v>
                </c:pt>
                <c:pt idx="2142">
                  <c:v>21</c:v>
                </c:pt>
                <c:pt idx="2143">
                  <c:v>20</c:v>
                </c:pt>
                <c:pt idx="2144">
                  <c:v>22</c:v>
                </c:pt>
                <c:pt idx="2145">
                  <c:v>25</c:v>
                </c:pt>
                <c:pt idx="2146">
                  <c:v>22</c:v>
                </c:pt>
                <c:pt idx="2147">
                  <c:v>22</c:v>
                </c:pt>
                <c:pt idx="2148">
                  <c:v>24</c:v>
                </c:pt>
                <c:pt idx="2149">
                  <c:v>22</c:v>
                </c:pt>
                <c:pt idx="2150">
                  <c:v>22</c:v>
                </c:pt>
                <c:pt idx="2151">
                  <c:v>23</c:v>
                </c:pt>
                <c:pt idx="2152">
                  <c:v>22</c:v>
                </c:pt>
                <c:pt idx="2153">
                  <c:v>24</c:v>
                </c:pt>
                <c:pt idx="2154">
                  <c:v>23</c:v>
                </c:pt>
                <c:pt idx="2155">
                  <c:v>25</c:v>
                </c:pt>
                <c:pt idx="2156">
                  <c:v>21</c:v>
                </c:pt>
                <c:pt idx="2157">
                  <c:v>22</c:v>
                </c:pt>
                <c:pt idx="2158">
                  <c:v>22</c:v>
                </c:pt>
                <c:pt idx="2159">
                  <c:v>25</c:v>
                </c:pt>
                <c:pt idx="2160">
                  <c:v>21</c:v>
                </c:pt>
                <c:pt idx="2161">
                  <c:v>21</c:v>
                </c:pt>
                <c:pt idx="2162">
                  <c:v>21</c:v>
                </c:pt>
                <c:pt idx="2163">
                  <c:v>20</c:v>
                </c:pt>
                <c:pt idx="2164">
                  <c:v>26</c:v>
                </c:pt>
                <c:pt idx="2165">
                  <c:v>25</c:v>
                </c:pt>
                <c:pt idx="2166">
                  <c:v>21</c:v>
                </c:pt>
                <c:pt idx="2167">
                  <c:v>23</c:v>
                </c:pt>
                <c:pt idx="2168">
                  <c:v>20</c:v>
                </c:pt>
                <c:pt idx="2169">
                  <c:v>23</c:v>
                </c:pt>
                <c:pt idx="2170">
                  <c:v>21</c:v>
                </c:pt>
                <c:pt idx="2171">
                  <c:v>22</c:v>
                </c:pt>
                <c:pt idx="2172">
                  <c:v>22</c:v>
                </c:pt>
                <c:pt idx="2173">
                  <c:v>22</c:v>
                </c:pt>
                <c:pt idx="2174">
                  <c:v>22</c:v>
                </c:pt>
                <c:pt idx="2175">
                  <c:v>19</c:v>
                </c:pt>
                <c:pt idx="2176">
                  <c:v>20</c:v>
                </c:pt>
                <c:pt idx="2177">
                  <c:v>23</c:v>
                </c:pt>
                <c:pt idx="2178">
                  <c:v>25</c:v>
                </c:pt>
                <c:pt idx="2179">
                  <c:v>27</c:v>
                </c:pt>
                <c:pt idx="2180">
                  <c:v>26</c:v>
                </c:pt>
                <c:pt idx="2181">
                  <c:v>22</c:v>
                </c:pt>
                <c:pt idx="2182">
                  <c:v>23</c:v>
                </c:pt>
                <c:pt idx="2183">
                  <c:v>23</c:v>
                </c:pt>
                <c:pt idx="2184">
                  <c:v>23</c:v>
                </c:pt>
                <c:pt idx="2185">
                  <c:v>22</c:v>
                </c:pt>
                <c:pt idx="2186">
                  <c:v>22</c:v>
                </c:pt>
                <c:pt idx="2187">
                  <c:v>21</c:v>
                </c:pt>
                <c:pt idx="2188">
                  <c:v>23</c:v>
                </c:pt>
                <c:pt idx="2189">
                  <c:v>24</c:v>
                </c:pt>
                <c:pt idx="2190">
                  <c:v>21</c:v>
                </c:pt>
                <c:pt idx="2191">
                  <c:v>24</c:v>
                </c:pt>
                <c:pt idx="2192">
                  <c:v>22</c:v>
                </c:pt>
                <c:pt idx="2193">
                  <c:v>22</c:v>
                </c:pt>
                <c:pt idx="2194">
                  <c:v>26</c:v>
                </c:pt>
                <c:pt idx="2195">
                  <c:v>22</c:v>
                </c:pt>
                <c:pt idx="2196">
                  <c:v>23</c:v>
                </c:pt>
                <c:pt idx="2197">
                  <c:v>21</c:v>
                </c:pt>
                <c:pt idx="2198">
                  <c:v>21</c:v>
                </c:pt>
                <c:pt idx="2199">
                  <c:v>22</c:v>
                </c:pt>
                <c:pt idx="2200">
                  <c:v>24</c:v>
                </c:pt>
                <c:pt idx="2201">
                  <c:v>23</c:v>
                </c:pt>
                <c:pt idx="2202">
                  <c:v>25</c:v>
                </c:pt>
                <c:pt idx="2203">
                  <c:v>27</c:v>
                </c:pt>
                <c:pt idx="2204">
                  <c:v>23</c:v>
                </c:pt>
                <c:pt idx="2205">
                  <c:v>22</c:v>
                </c:pt>
                <c:pt idx="2206">
                  <c:v>24</c:v>
                </c:pt>
                <c:pt idx="2207">
                  <c:v>22</c:v>
                </c:pt>
                <c:pt idx="2208">
                  <c:v>22</c:v>
                </c:pt>
                <c:pt idx="2209">
                  <c:v>21</c:v>
                </c:pt>
                <c:pt idx="2210">
                  <c:v>21</c:v>
                </c:pt>
                <c:pt idx="2211">
                  <c:v>23</c:v>
                </c:pt>
                <c:pt idx="2212">
                  <c:v>21</c:v>
                </c:pt>
                <c:pt idx="2213">
                  <c:v>22</c:v>
                </c:pt>
                <c:pt idx="2214">
                  <c:v>23</c:v>
                </c:pt>
                <c:pt idx="2215">
                  <c:v>24</c:v>
                </c:pt>
                <c:pt idx="2216">
                  <c:v>22</c:v>
                </c:pt>
                <c:pt idx="2217">
                  <c:v>24</c:v>
                </c:pt>
                <c:pt idx="2218">
                  <c:v>23</c:v>
                </c:pt>
                <c:pt idx="2219">
                  <c:v>22</c:v>
                </c:pt>
                <c:pt idx="2220">
                  <c:v>21</c:v>
                </c:pt>
                <c:pt idx="2221">
                  <c:v>23</c:v>
                </c:pt>
                <c:pt idx="2222">
                  <c:v>22</c:v>
                </c:pt>
                <c:pt idx="2223">
                  <c:v>23</c:v>
                </c:pt>
                <c:pt idx="2224">
                  <c:v>22</c:v>
                </c:pt>
                <c:pt idx="2225">
                  <c:v>22</c:v>
                </c:pt>
                <c:pt idx="2226">
                  <c:v>21</c:v>
                </c:pt>
                <c:pt idx="2227">
                  <c:v>25</c:v>
                </c:pt>
                <c:pt idx="2228">
                  <c:v>23</c:v>
                </c:pt>
                <c:pt idx="2229">
                  <c:v>25</c:v>
                </c:pt>
                <c:pt idx="2230">
                  <c:v>21</c:v>
                </c:pt>
                <c:pt idx="2231">
                  <c:v>21</c:v>
                </c:pt>
                <c:pt idx="2232">
                  <c:v>21</c:v>
                </c:pt>
                <c:pt idx="2233">
                  <c:v>21</c:v>
                </c:pt>
                <c:pt idx="2234">
                  <c:v>22</c:v>
                </c:pt>
                <c:pt idx="2235">
                  <c:v>21</c:v>
                </c:pt>
                <c:pt idx="2236">
                  <c:v>21</c:v>
                </c:pt>
                <c:pt idx="2237">
                  <c:v>23</c:v>
                </c:pt>
                <c:pt idx="2238">
                  <c:v>21</c:v>
                </c:pt>
                <c:pt idx="2239">
                  <c:v>23</c:v>
                </c:pt>
                <c:pt idx="2240">
                  <c:v>21</c:v>
                </c:pt>
                <c:pt idx="2241">
                  <c:v>22</c:v>
                </c:pt>
                <c:pt idx="2242">
                  <c:v>21</c:v>
                </c:pt>
                <c:pt idx="2243">
                  <c:v>23</c:v>
                </c:pt>
                <c:pt idx="2244">
                  <c:v>22</c:v>
                </c:pt>
                <c:pt idx="2245">
                  <c:v>23</c:v>
                </c:pt>
                <c:pt idx="2246">
                  <c:v>23</c:v>
                </c:pt>
                <c:pt idx="2247">
                  <c:v>21</c:v>
                </c:pt>
                <c:pt idx="2248">
                  <c:v>21</c:v>
                </c:pt>
                <c:pt idx="2249">
                  <c:v>22</c:v>
                </c:pt>
                <c:pt idx="2250">
                  <c:v>21</c:v>
                </c:pt>
                <c:pt idx="2251">
                  <c:v>22</c:v>
                </c:pt>
                <c:pt idx="2252">
                  <c:v>22</c:v>
                </c:pt>
                <c:pt idx="2253">
                  <c:v>21</c:v>
                </c:pt>
                <c:pt idx="2254">
                  <c:v>22</c:v>
                </c:pt>
                <c:pt idx="2255">
                  <c:v>22</c:v>
                </c:pt>
                <c:pt idx="2256">
                  <c:v>24</c:v>
                </c:pt>
                <c:pt idx="2257">
                  <c:v>22</c:v>
                </c:pt>
                <c:pt idx="2258">
                  <c:v>23</c:v>
                </c:pt>
                <c:pt idx="2259">
                  <c:v>24</c:v>
                </c:pt>
                <c:pt idx="2260">
                  <c:v>22</c:v>
                </c:pt>
                <c:pt idx="2261">
                  <c:v>23</c:v>
                </c:pt>
                <c:pt idx="2262">
                  <c:v>25</c:v>
                </c:pt>
                <c:pt idx="2263">
                  <c:v>20</c:v>
                </c:pt>
                <c:pt idx="2264">
                  <c:v>27</c:v>
                </c:pt>
                <c:pt idx="2265">
                  <c:v>21</c:v>
                </c:pt>
                <c:pt idx="2266">
                  <c:v>22</c:v>
                </c:pt>
                <c:pt idx="2267">
                  <c:v>21</c:v>
                </c:pt>
                <c:pt idx="2268">
                  <c:v>19</c:v>
                </c:pt>
                <c:pt idx="2269">
                  <c:v>25</c:v>
                </c:pt>
                <c:pt idx="2270">
                  <c:v>22</c:v>
                </c:pt>
                <c:pt idx="2271">
                  <c:v>20</c:v>
                </c:pt>
                <c:pt idx="2272">
                  <c:v>23</c:v>
                </c:pt>
                <c:pt idx="2273">
                  <c:v>23</c:v>
                </c:pt>
                <c:pt idx="2274">
                  <c:v>20</c:v>
                </c:pt>
                <c:pt idx="2275">
                  <c:v>25</c:v>
                </c:pt>
                <c:pt idx="2276">
                  <c:v>22</c:v>
                </c:pt>
                <c:pt idx="2277">
                  <c:v>20</c:v>
                </c:pt>
                <c:pt idx="2278">
                  <c:v>22</c:v>
                </c:pt>
                <c:pt idx="2279">
                  <c:v>23</c:v>
                </c:pt>
                <c:pt idx="2280">
                  <c:v>24</c:v>
                </c:pt>
                <c:pt idx="2281">
                  <c:v>25</c:v>
                </c:pt>
                <c:pt idx="2282">
                  <c:v>21</c:v>
                </c:pt>
                <c:pt idx="2283">
                  <c:v>21</c:v>
                </c:pt>
                <c:pt idx="2284">
                  <c:v>22</c:v>
                </c:pt>
                <c:pt idx="2285">
                  <c:v>22</c:v>
                </c:pt>
                <c:pt idx="2286">
                  <c:v>21</c:v>
                </c:pt>
                <c:pt idx="2287">
                  <c:v>24</c:v>
                </c:pt>
                <c:pt idx="2288">
                  <c:v>21</c:v>
                </c:pt>
                <c:pt idx="2289">
                  <c:v>21</c:v>
                </c:pt>
                <c:pt idx="2290">
                  <c:v>21</c:v>
                </c:pt>
                <c:pt idx="2291">
                  <c:v>20</c:v>
                </c:pt>
                <c:pt idx="2292">
                  <c:v>23</c:v>
                </c:pt>
                <c:pt idx="2293">
                  <c:v>22</c:v>
                </c:pt>
                <c:pt idx="2294">
                  <c:v>22</c:v>
                </c:pt>
                <c:pt idx="2295">
                  <c:v>23</c:v>
                </c:pt>
                <c:pt idx="2296">
                  <c:v>22</c:v>
                </c:pt>
                <c:pt idx="2297">
                  <c:v>21</c:v>
                </c:pt>
                <c:pt idx="2298">
                  <c:v>25</c:v>
                </c:pt>
                <c:pt idx="2299">
                  <c:v>22</c:v>
                </c:pt>
                <c:pt idx="2300">
                  <c:v>22</c:v>
                </c:pt>
                <c:pt idx="2301">
                  <c:v>22</c:v>
                </c:pt>
                <c:pt idx="2302">
                  <c:v>22</c:v>
                </c:pt>
                <c:pt idx="2303">
                  <c:v>21</c:v>
                </c:pt>
                <c:pt idx="2304">
                  <c:v>27</c:v>
                </c:pt>
                <c:pt idx="2305">
                  <c:v>25</c:v>
                </c:pt>
                <c:pt idx="2306">
                  <c:v>25</c:v>
                </c:pt>
                <c:pt idx="2307">
                  <c:v>23</c:v>
                </c:pt>
                <c:pt idx="2308">
                  <c:v>26</c:v>
                </c:pt>
                <c:pt idx="2309">
                  <c:v>21</c:v>
                </c:pt>
                <c:pt idx="2310">
                  <c:v>23</c:v>
                </c:pt>
                <c:pt idx="2311">
                  <c:v>26</c:v>
                </c:pt>
                <c:pt idx="2312">
                  <c:v>22</c:v>
                </c:pt>
                <c:pt idx="2313">
                  <c:v>21</c:v>
                </c:pt>
                <c:pt idx="2314">
                  <c:v>21</c:v>
                </c:pt>
                <c:pt idx="2315">
                  <c:v>23</c:v>
                </c:pt>
                <c:pt idx="2316">
                  <c:v>21</c:v>
                </c:pt>
                <c:pt idx="2317">
                  <c:v>22</c:v>
                </c:pt>
                <c:pt idx="2318">
                  <c:v>23</c:v>
                </c:pt>
                <c:pt idx="2319">
                  <c:v>21</c:v>
                </c:pt>
                <c:pt idx="2320">
                  <c:v>21</c:v>
                </c:pt>
                <c:pt idx="2321">
                  <c:v>20</c:v>
                </c:pt>
                <c:pt idx="2322">
                  <c:v>23</c:v>
                </c:pt>
                <c:pt idx="2323">
                  <c:v>22</c:v>
                </c:pt>
                <c:pt idx="2324">
                  <c:v>20</c:v>
                </c:pt>
                <c:pt idx="2325">
                  <c:v>21</c:v>
                </c:pt>
                <c:pt idx="2326">
                  <c:v>22</c:v>
                </c:pt>
                <c:pt idx="2327">
                  <c:v>22</c:v>
                </c:pt>
                <c:pt idx="2328">
                  <c:v>22</c:v>
                </c:pt>
                <c:pt idx="2329">
                  <c:v>23</c:v>
                </c:pt>
                <c:pt idx="2330">
                  <c:v>24</c:v>
                </c:pt>
                <c:pt idx="2331">
                  <c:v>26</c:v>
                </c:pt>
                <c:pt idx="2332">
                  <c:v>22</c:v>
                </c:pt>
                <c:pt idx="2333">
                  <c:v>21</c:v>
                </c:pt>
                <c:pt idx="2334">
                  <c:v>21</c:v>
                </c:pt>
                <c:pt idx="2335">
                  <c:v>21</c:v>
                </c:pt>
                <c:pt idx="2336">
                  <c:v>21</c:v>
                </c:pt>
                <c:pt idx="2337">
                  <c:v>27</c:v>
                </c:pt>
                <c:pt idx="2338">
                  <c:v>22</c:v>
                </c:pt>
                <c:pt idx="2339">
                  <c:v>22</c:v>
                </c:pt>
                <c:pt idx="2340">
                  <c:v>22</c:v>
                </c:pt>
                <c:pt idx="2341">
                  <c:v>21</c:v>
                </c:pt>
                <c:pt idx="2342">
                  <c:v>21</c:v>
                </c:pt>
                <c:pt idx="2343">
                  <c:v>21</c:v>
                </c:pt>
                <c:pt idx="2344">
                  <c:v>22</c:v>
                </c:pt>
                <c:pt idx="2345">
                  <c:v>21</c:v>
                </c:pt>
                <c:pt idx="2346">
                  <c:v>19</c:v>
                </c:pt>
                <c:pt idx="2347">
                  <c:v>23</c:v>
                </c:pt>
                <c:pt idx="2348">
                  <c:v>25</c:v>
                </c:pt>
                <c:pt idx="2349">
                  <c:v>25</c:v>
                </c:pt>
                <c:pt idx="2350">
                  <c:v>27</c:v>
                </c:pt>
                <c:pt idx="2351">
                  <c:v>22</c:v>
                </c:pt>
                <c:pt idx="2352">
                  <c:v>23</c:v>
                </c:pt>
                <c:pt idx="2353">
                  <c:v>25</c:v>
                </c:pt>
                <c:pt idx="2354">
                  <c:v>24</c:v>
                </c:pt>
                <c:pt idx="2355">
                  <c:v>26</c:v>
                </c:pt>
                <c:pt idx="2356">
                  <c:v>26</c:v>
                </c:pt>
                <c:pt idx="2357">
                  <c:v>23</c:v>
                </c:pt>
                <c:pt idx="2358">
                  <c:v>21</c:v>
                </c:pt>
                <c:pt idx="2359">
                  <c:v>24</c:v>
                </c:pt>
                <c:pt idx="2360">
                  <c:v>22</c:v>
                </c:pt>
                <c:pt idx="2361">
                  <c:v>22</c:v>
                </c:pt>
                <c:pt idx="2362">
                  <c:v>21</c:v>
                </c:pt>
                <c:pt idx="2363">
                  <c:v>22</c:v>
                </c:pt>
                <c:pt idx="2364">
                  <c:v>22</c:v>
                </c:pt>
                <c:pt idx="2365">
                  <c:v>22</c:v>
                </c:pt>
                <c:pt idx="2366">
                  <c:v>21</c:v>
                </c:pt>
                <c:pt idx="2367">
                  <c:v>25</c:v>
                </c:pt>
                <c:pt idx="2368">
                  <c:v>22</c:v>
                </c:pt>
                <c:pt idx="2369">
                  <c:v>22</c:v>
                </c:pt>
                <c:pt idx="2370">
                  <c:v>21</c:v>
                </c:pt>
                <c:pt idx="2371">
                  <c:v>21</c:v>
                </c:pt>
                <c:pt idx="2372">
                  <c:v>22</c:v>
                </c:pt>
                <c:pt idx="2373">
                  <c:v>21</c:v>
                </c:pt>
                <c:pt idx="2374">
                  <c:v>24</c:v>
                </c:pt>
                <c:pt idx="2375">
                  <c:v>21</c:v>
                </c:pt>
                <c:pt idx="2376">
                  <c:v>22</c:v>
                </c:pt>
                <c:pt idx="2377">
                  <c:v>24</c:v>
                </c:pt>
                <c:pt idx="2378">
                  <c:v>24</c:v>
                </c:pt>
                <c:pt idx="2379">
                  <c:v>25</c:v>
                </c:pt>
                <c:pt idx="2380">
                  <c:v>23</c:v>
                </c:pt>
                <c:pt idx="2381">
                  <c:v>25</c:v>
                </c:pt>
                <c:pt idx="2382">
                  <c:v>26</c:v>
                </c:pt>
                <c:pt idx="2383">
                  <c:v>23</c:v>
                </c:pt>
                <c:pt idx="2384">
                  <c:v>26</c:v>
                </c:pt>
                <c:pt idx="2385">
                  <c:v>27</c:v>
                </c:pt>
                <c:pt idx="2386">
                  <c:v>20</c:v>
                </c:pt>
                <c:pt idx="2387">
                  <c:v>23</c:v>
                </c:pt>
                <c:pt idx="2388">
                  <c:v>24</c:v>
                </c:pt>
                <c:pt idx="2389">
                  <c:v>22</c:v>
                </c:pt>
                <c:pt idx="2390">
                  <c:v>23</c:v>
                </c:pt>
                <c:pt idx="2391">
                  <c:v>23</c:v>
                </c:pt>
                <c:pt idx="2392">
                  <c:v>23</c:v>
                </c:pt>
                <c:pt idx="2393">
                  <c:v>21</c:v>
                </c:pt>
                <c:pt idx="2394">
                  <c:v>23</c:v>
                </c:pt>
                <c:pt idx="2395">
                  <c:v>23</c:v>
                </c:pt>
                <c:pt idx="2396">
                  <c:v>20</c:v>
                </c:pt>
                <c:pt idx="2397">
                  <c:v>23</c:v>
                </c:pt>
                <c:pt idx="2398">
                  <c:v>24</c:v>
                </c:pt>
                <c:pt idx="2399">
                  <c:v>21</c:v>
                </c:pt>
                <c:pt idx="2400">
                  <c:v>25</c:v>
                </c:pt>
                <c:pt idx="2401">
                  <c:v>20</c:v>
                </c:pt>
                <c:pt idx="2402">
                  <c:v>20</c:v>
                </c:pt>
                <c:pt idx="2403">
                  <c:v>25</c:v>
                </c:pt>
                <c:pt idx="2404">
                  <c:v>21</c:v>
                </c:pt>
                <c:pt idx="2405">
                  <c:v>22</c:v>
                </c:pt>
                <c:pt idx="2406">
                  <c:v>22</c:v>
                </c:pt>
                <c:pt idx="2407">
                  <c:v>23</c:v>
                </c:pt>
                <c:pt idx="2408">
                  <c:v>21</c:v>
                </c:pt>
                <c:pt idx="2409">
                  <c:v>21</c:v>
                </c:pt>
                <c:pt idx="2410">
                  <c:v>20</c:v>
                </c:pt>
                <c:pt idx="2411">
                  <c:v>22</c:v>
                </c:pt>
                <c:pt idx="2412">
                  <c:v>22</c:v>
                </c:pt>
                <c:pt idx="2413">
                  <c:v>25</c:v>
                </c:pt>
                <c:pt idx="2414">
                  <c:v>25</c:v>
                </c:pt>
                <c:pt idx="2415">
                  <c:v>24</c:v>
                </c:pt>
                <c:pt idx="2416">
                  <c:v>24</c:v>
                </c:pt>
                <c:pt idx="2417">
                  <c:v>24</c:v>
                </c:pt>
                <c:pt idx="2418">
                  <c:v>30</c:v>
                </c:pt>
                <c:pt idx="2419">
                  <c:v>22</c:v>
                </c:pt>
                <c:pt idx="2420">
                  <c:v>22</c:v>
                </c:pt>
                <c:pt idx="2421">
                  <c:v>24</c:v>
                </c:pt>
                <c:pt idx="2422">
                  <c:v>20</c:v>
                </c:pt>
                <c:pt idx="2423">
                  <c:v>24</c:v>
                </c:pt>
                <c:pt idx="2424">
                  <c:v>26</c:v>
                </c:pt>
                <c:pt idx="2425">
                  <c:v>21</c:v>
                </c:pt>
                <c:pt idx="2426">
                  <c:v>23</c:v>
                </c:pt>
                <c:pt idx="2427">
                  <c:v>26</c:v>
                </c:pt>
                <c:pt idx="2428">
                  <c:v>21</c:v>
                </c:pt>
                <c:pt idx="2429">
                  <c:v>21</c:v>
                </c:pt>
                <c:pt idx="2430">
                  <c:v>22</c:v>
                </c:pt>
                <c:pt idx="2431">
                  <c:v>22</c:v>
                </c:pt>
                <c:pt idx="2432">
                  <c:v>22</c:v>
                </c:pt>
                <c:pt idx="2433">
                  <c:v>23</c:v>
                </c:pt>
                <c:pt idx="2434">
                  <c:v>23</c:v>
                </c:pt>
                <c:pt idx="2435">
                  <c:v>22</c:v>
                </c:pt>
                <c:pt idx="2436">
                  <c:v>21</c:v>
                </c:pt>
                <c:pt idx="2437">
                  <c:v>21</c:v>
                </c:pt>
                <c:pt idx="2438">
                  <c:v>23</c:v>
                </c:pt>
                <c:pt idx="2439">
                  <c:v>22</c:v>
                </c:pt>
                <c:pt idx="2440">
                  <c:v>22</c:v>
                </c:pt>
                <c:pt idx="2441">
                  <c:v>22</c:v>
                </c:pt>
                <c:pt idx="2442">
                  <c:v>23</c:v>
                </c:pt>
                <c:pt idx="2443">
                  <c:v>21</c:v>
                </c:pt>
                <c:pt idx="2444">
                  <c:v>21</c:v>
                </c:pt>
                <c:pt idx="2445">
                  <c:v>20</c:v>
                </c:pt>
                <c:pt idx="2446">
                  <c:v>21</c:v>
                </c:pt>
                <c:pt idx="2447">
                  <c:v>23</c:v>
                </c:pt>
                <c:pt idx="2448">
                  <c:v>22</c:v>
                </c:pt>
                <c:pt idx="2449">
                  <c:v>24</c:v>
                </c:pt>
                <c:pt idx="2450">
                  <c:v>24</c:v>
                </c:pt>
                <c:pt idx="2451">
                  <c:v>20</c:v>
                </c:pt>
                <c:pt idx="2452">
                  <c:v>21</c:v>
                </c:pt>
                <c:pt idx="2453">
                  <c:v>21</c:v>
                </c:pt>
                <c:pt idx="2454">
                  <c:v>21</c:v>
                </c:pt>
                <c:pt idx="2455">
                  <c:v>22</c:v>
                </c:pt>
                <c:pt idx="2456">
                  <c:v>22</c:v>
                </c:pt>
                <c:pt idx="2457">
                  <c:v>24</c:v>
                </c:pt>
                <c:pt idx="2458">
                  <c:v>21</c:v>
                </c:pt>
                <c:pt idx="2459">
                  <c:v>21</c:v>
                </c:pt>
                <c:pt idx="2460">
                  <c:v>22</c:v>
                </c:pt>
                <c:pt idx="2461">
                  <c:v>22</c:v>
                </c:pt>
                <c:pt idx="2462">
                  <c:v>24</c:v>
                </c:pt>
                <c:pt idx="2463">
                  <c:v>21</c:v>
                </c:pt>
                <c:pt idx="2464">
                  <c:v>22</c:v>
                </c:pt>
                <c:pt idx="2465">
                  <c:v>24</c:v>
                </c:pt>
                <c:pt idx="2466">
                  <c:v>27</c:v>
                </c:pt>
                <c:pt idx="2467">
                  <c:v>23</c:v>
                </c:pt>
                <c:pt idx="2468">
                  <c:v>21</c:v>
                </c:pt>
                <c:pt idx="2469">
                  <c:v>23</c:v>
                </c:pt>
                <c:pt idx="2470">
                  <c:v>22</c:v>
                </c:pt>
                <c:pt idx="2471">
                  <c:v>22</c:v>
                </c:pt>
                <c:pt idx="2472">
                  <c:v>23</c:v>
                </c:pt>
                <c:pt idx="2473">
                  <c:v>22</c:v>
                </c:pt>
                <c:pt idx="2474">
                  <c:v>24</c:v>
                </c:pt>
                <c:pt idx="2475">
                  <c:v>23</c:v>
                </c:pt>
                <c:pt idx="2476">
                  <c:v>24</c:v>
                </c:pt>
                <c:pt idx="2477">
                  <c:v>22</c:v>
                </c:pt>
                <c:pt idx="2478">
                  <c:v>23</c:v>
                </c:pt>
                <c:pt idx="2479">
                  <c:v>21</c:v>
                </c:pt>
                <c:pt idx="2480">
                  <c:v>21</c:v>
                </c:pt>
                <c:pt idx="2481">
                  <c:v>24</c:v>
                </c:pt>
                <c:pt idx="2482">
                  <c:v>24</c:v>
                </c:pt>
                <c:pt idx="2483">
                  <c:v>22</c:v>
                </c:pt>
                <c:pt idx="2484">
                  <c:v>21</c:v>
                </c:pt>
                <c:pt idx="2485">
                  <c:v>21</c:v>
                </c:pt>
                <c:pt idx="2486">
                  <c:v>23</c:v>
                </c:pt>
                <c:pt idx="2487">
                  <c:v>22</c:v>
                </c:pt>
                <c:pt idx="2488">
                  <c:v>21</c:v>
                </c:pt>
                <c:pt idx="2489">
                  <c:v>25</c:v>
                </c:pt>
                <c:pt idx="2490">
                  <c:v>25</c:v>
                </c:pt>
                <c:pt idx="2491">
                  <c:v>26</c:v>
                </c:pt>
                <c:pt idx="2492">
                  <c:v>22</c:v>
                </c:pt>
                <c:pt idx="2493">
                  <c:v>20</c:v>
                </c:pt>
                <c:pt idx="2494">
                  <c:v>23</c:v>
                </c:pt>
                <c:pt idx="2495">
                  <c:v>23</c:v>
                </c:pt>
                <c:pt idx="2496">
                  <c:v>22</c:v>
                </c:pt>
                <c:pt idx="2497">
                  <c:v>21</c:v>
                </c:pt>
                <c:pt idx="2498">
                  <c:v>21</c:v>
                </c:pt>
                <c:pt idx="2499">
                  <c:v>23</c:v>
                </c:pt>
                <c:pt idx="2500">
                  <c:v>25</c:v>
                </c:pt>
                <c:pt idx="2501">
                  <c:v>22</c:v>
                </c:pt>
                <c:pt idx="2502">
                  <c:v>22</c:v>
                </c:pt>
                <c:pt idx="2503">
                  <c:v>21</c:v>
                </c:pt>
                <c:pt idx="2504">
                  <c:v>21</c:v>
                </c:pt>
                <c:pt idx="2505">
                  <c:v>21</c:v>
                </c:pt>
                <c:pt idx="2506">
                  <c:v>21</c:v>
                </c:pt>
                <c:pt idx="2507">
                  <c:v>23</c:v>
                </c:pt>
                <c:pt idx="2508">
                  <c:v>21</c:v>
                </c:pt>
                <c:pt idx="2509">
                  <c:v>22</c:v>
                </c:pt>
                <c:pt idx="2510">
                  <c:v>23</c:v>
                </c:pt>
                <c:pt idx="2511">
                  <c:v>23</c:v>
                </c:pt>
                <c:pt idx="2512">
                  <c:v>21</c:v>
                </c:pt>
                <c:pt idx="2513">
                  <c:v>22</c:v>
                </c:pt>
                <c:pt idx="2514">
                  <c:v>26</c:v>
                </c:pt>
                <c:pt idx="2515">
                  <c:v>21</c:v>
                </c:pt>
                <c:pt idx="2516">
                  <c:v>20</c:v>
                </c:pt>
                <c:pt idx="2517">
                  <c:v>20</c:v>
                </c:pt>
                <c:pt idx="2518">
                  <c:v>21</c:v>
                </c:pt>
                <c:pt idx="2519">
                  <c:v>20</c:v>
                </c:pt>
                <c:pt idx="2520">
                  <c:v>24</c:v>
                </c:pt>
                <c:pt idx="2521">
                  <c:v>23</c:v>
                </c:pt>
                <c:pt idx="2522">
                  <c:v>23</c:v>
                </c:pt>
                <c:pt idx="2523">
                  <c:v>20</c:v>
                </c:pt>
                <c:pt idx="2524">
                  <c:v>20</c:v>
                </c:pt>
                <c:pt idx="2525">
                  <c:v>25</c:v>
                </c:pt>
                <c:pt idx="2526">
                  <c:v>21</c:v>
                </c:pt>
                <c:pt idx="2527">
                  <c:v>20</c:v>
                </c:pt>
                <c:pt idx="2528">
                  <c:v>19</c:v>
                </c:pt>
                <c:pt idx="2529">
                  <c:v>24</c:v>
                </c:pt>
                <c:pt idx="2530">
                  <c:v>22</c:v>
                </c:pt>
                <c:pt idx="2531">
                  <c:v>23</c:v>
                </c:pt>
                <c:pt idx="2532">
                  <c:v>22</c:v>
                </c:pt>
                <c:pt idx="2533">
                  <c:v>21</c:v>
                </c:pt>
                <c:pt idx="2534">
                  <c:v>22</c:v>
                </c:pt>
                <c:pt idx="2535">
                  <c:v>21</c:v>
                </c:pt>
                <c:pt idx="2536">
                  <c:v>21</c:v>
                </c:pt>
                <c:pt idx="2537">
                  <c:v>23</c:v>
                </c:pt>
                <c:pt idx="2538">
                  <c:v>21</c:v>
                </c:pt>
                <c:pt idx="2539">
                  <c:v>21</c:v>
                </c:pt>
                <c:pt idx="2540">
                  <c:v>22</c:v>
                </c:pt>
                <c:pt idx="2541">
                  <c:v>23</c:v>
                </c:pt>
                <c:pt idx="2542">
                  <c:v>26</c:v>
                </c:pt>
                <c:pt idx="2543">
                  <c:v>23</c:v>
                </c:pt>
                <c:pt idx="2544">
                  <c:v>21</c:v>
                </c:pt>
                <c:pt idx="2545">
                  <c:v>21</c:v>
                </c:pt>
                <c:pt idx="2546">
                  <c:v>24</c:v>
                </c:pt>
                <c:pt idx="2547">
                  <c:v>23</c:v>
                </c:pt>
                <c:pt idx="2548">
                  <c:v>21</c:v>
                </c:pt>
                <c:pt idx="2549">
                  <c:v>23</c:v>
                </c:pt>
                <c:pt idx="2550">
                  <c:v>29</c:v>
                </c:pt>
                <c:pt idx="2551">
                  <c:v>24</c:v>
                </c:pt>
                <c:pt idx="2552">
                  <c:v>22</c:v>
                </c:pt>
                <c:pt idx="2553">
                  <c:v>22</c:v>
                </c:pt>
                <c:pt idx="2554">
                  <c:v>22</c:v>
                </c:pt>
                <c:pt idx="2555">
                  <c:v>21</c:v>
                </c:pt>
                <c:pt idx="2556">
                  <c:v>22</c:v>
                </c:pt>
                <c:pt idx="2557">
                  <c:v>21</c:v>
                </c:pt>
                <c:pt idx="2558">
                  <c:v>22</c:v>
                </c:pt>
                <c:pt idx="2559">
                  <c:v>21</c:v>
                </c:pt>
                <c:pt idx="2560">
                  <c:v>21</c:v>
                </c:pt>
                <c:pt idx="2561">
                  <c:v>22</c:v>
                </c:pt>
                <c:pt idx="2562">
                  <c:v>19</c:v>
                </c:pt>
                <c:pt idx="2563">
                  <c:v>20</c:v>
                </c:pt>
                <c:pt idx="2564">
                  <c:v>21</c:v>
                </c:pt>
                <c:pt idx="2565">
                  <c:v>24</c:v>
                </c:pt>
                <c:pt idx="2566">
                  <c:v>24</c:v>
                </c:pt>
                <c:pt idx="2567">
                  <c:v>22</c:v>
                </c:pt>
                <c:pt idx="2568">
                  <c:v>23</c:v>
                </c:pt>
                <c:pt idx="2569">
                  <c:v>21</c:v>
                </c:pt>
                <c:pt idx="2570">
                  <c:v>21</c:v>
                </c:pt>
                <c:pt idx="2571">
                  <c:v>20</c:v>
                </c:pt>
                <c:pt idx="2572">
                  <c:v>23</c:v>
                </c:pt>
                <c:pt idx="2573">
                  <c:v>22</c:v>
                </c:pt>
                <c:pt idx="2574">
                  <c:v>20</c:v>
                </c:pt>
                <c:pt idx="2575">
                  <c:v>22</c:v>
                </c:pt>
                <c:pt idx="2576">
                  <c:v>24</c:v>
                </c:pt>
                <c:pt idx="2577">
                  <c:v>20</c:v>
                </c:pt>
                <c:pt idx="2578">
                  <c:v>19</c:v>
                </c:pt>
                <c:pt idx="2579">
                  <c:v>21</c:v>
                </c:pt>
                <c:pt idx="2580">
                  <c:v>22</c:v>
                </c:pt>
                <c:pt idx="2581">
                  <c:v>21</c:v>
                </c:pt>
                <c:pt idx="2582">
                  <c:v>21</c:v>
                </c:pt>
                <c:pt idx="2583">
                  <c:v>22</c:v>
                </c:pt>
                <c:pt idx="2584">
                  <c:v>21</c:v>
                </c:pt>
                <c:pt idx="2585">
                  <c:v>23</c:v>
                </c:pt>
                <c:pt idx="2586">
                  <c:v>21</c:v>
                </c:pt>
                <c:pt idx="2587">
                  <c:v>22</c:v>
                </c:pt>
                <c:pt idx="2588">
                  <c:v>23</c:v>
                </c:pt>
                <c:pt idx="2589">
                  <c:v>24</c:v>
                </c:pt>
                <c:pt idx="2590">
                  <c:v>25</c:v>
                </c:pt>
                <c:pt idx="2591">
                  <c:v>25</c:v>
                </c:pt>
                <c:pt idx="2592">
                  <c:v>25</c:v>
                </c:pt>
                <c:pt idx="2593">
                  <c:v>22</c:v>
                </c:pt>
                <c:pt idx="2594">
                  <c:v>21</c:v>
                </c:pt>
                <c:pt idx="2595">
                  <c:v>22</c:v>
                </c:pt>
                <c:pt idx="2596">
                  <c:v>23</c:v>
                </c:pt>
                <c:pt idx="2597">
                  <c:v>21</c:v>
                </c:pt>
                <c:pt idx="2598">
                  <c:v>22</c:v>
                </c:pt>
                <c:pt idx="2599">
                  <c:v>22</c:v>
                </c:pt>
                <c:pt idx="2600">
                  <c:v>23</c:v>
                </c:pt>
                <c:pt idx="2601">
                  <c:v>21</c:v>
                </c:pt>
                <c:pt idx="2602">
                  <c:v>23</c:v>
                </c:pt>
                <c:pt idx="2603">
                  <c:v>21</c:v>
                </c:pt>
                <c:pt idx="2604">
                  <c:v>21</c:v>
                </c:pt>
                <c:pt idx="2605">
                  <c:v>24</c:v>
                </c:pt>
                <c:pt idx="2606">
                  <c:v>23</c:v>
                </c:pt>
                <c:pt idx="2607">
                  <c:v>22</c:v>
                </c:pt>
                <c:pt idx="2608">
                  <c:v>22</c:v>
                </c:pt>
                <c:pt idx="2609">
                  <c:v>23</c:v>
                </c:pt>
                <c:pt idx="2610">
                  <c:v>22</c:v>
                </c:pt>
                <c:pt idx="2611">
                  <c:v>22</c:v>
                </c:pt>
                <c:pt idx="2612">
                  <c:v>23</c:v>
                </c:pt>
                <c:pt idx="2613">
                  <c:v>23</c:v>
                </c:pt>
                <c:pt idx="2614">
                  <c:v>25</c:v>
                </c:pt>
                <c:pt idx="2615">
                  <c:v>27</c:v>
                </c:pt>
                <c:pt idx="2616">
                  <c:v>20</c:v>
                </c:pt>
                <c:pt idx="2617">
                  <c:v>23</c:v>
                </c:pt>
                <c:pt idx="2618">
                  <c:v>25</c:v>
                </c:pt>
                <c:pt idx="2619">
                  <c:v>22</c:v>
                </c:pt>
                <c:pt idx="2620">
                  <c:v>22</c:v>
                </c:pt>
                <c:pt idx="2621">
                  <c:v>22</c:v>
                </c:pt>
                <c:pt idx="2622">
                  <c:v>22</c:v>
                </c:pt>
                <c:pt idx="2623">
                  <c:v>22</c:v>
                </c:pt>
                <c:pt idx="2624">
                  <c:v>22</c:v>
                </c:pt>
                <c:pt idx="2625">
                  <c:v>29</c:v>
                </c:pt>
                <c:pt idx="2626">
                  <c:v>20</c:v>
                </c:pt>
                <c:pt idx="2627">
                  <c:v>21</c:v>
                </c:pt>
                <c:pt idx="2628">
                  <c:v>22</c:v>
                </c:pt>
                <c:pt idx="2629">
                  <c:v>25</c:v>
                </c:pt>
                <c:pt idx="2630">
                  <c:v>21</c:v>
                </c:pt>
                <c:pt idx="2631">
                  <c:v>23</c:v>
                </c:pt>
                <c:pt idx="2632">
                  <c:v>21</c:v>
                </c:pt>
                <c:pt idx="2633">
                  <c:v>21</c:v>
                </c:pt>
                <c:pt idx="2634">
                  <c:v>24</c:v>
                </c:pt>
                <c:pt idx="2635">
                  <c:v>23</c:v>
                </c:pt>
                <c:pt idx="2636">
                  <c:v>21</c:v>
                </c:pt>
                <c:pt idx="2637">
                  <c:v>25</c:v>
                </c:pt>
                <c:pt idx="2638">
                  <c:v>26</c:v>
                </c:pt>
                <c:pt idx="2639">
                  <c:v>23</c:v>
                </c:pt>
                <c:pt idx="2640">
                  <c:v>25</c:v>
                </c:pt>
                <c:pt idx="2641">
                  <c:v>21</c:v>
                </c:pt>
                <c:pt idx="2642">
                  <c:v>19</c:v>
                </c:pt>
                <c:pt idx="2643">
                  <c:v>21</c:v>
                </c:pt>
                <c:pt idx="2644">
                  <c:v>22</c:v>
                </c:pt>
                <c:pt idx="2645">
                  <c:v>24</c:v>
                </c:pt>
                <c:pt idx="2646">
                  <c:v>22</c:v>
                </c:pt>
                <c:pt idx="2647">
                  <c:v>23</c:v>
                </c:pt>
                <c:pt idx="2648">
                  <c:v>22</c:v>
                </c:pt>
                <c:pt idx="2649">
                  <c:v>27</c:v>
                </c:pt>
                <c:pt idx="2650">
                  <c:v>24</c:v>
                </c:pt>
                <c:pt idx="2651">
                  <c:v>22</c:v>
                </c:pt>
                <c:pt idx="2652">
                  <c:v>21</c:v>
                </c:pt>
                <c:pt idx="2653">
                  <c:v>22</c:v>
                </c:pt>
                <c:pt idx="2654">
                  <c:v>21</c:v>
                </c:pt>
                <c:pt idx="2655">
                  <c:v>29</c:v>
                </c:pt>
                <c:pt idx="2656">
                  <c:v>23</c:v>
                </c:pt>
                <c:pt idx="2657">
                  <c:v>22</c:v>
                </c:pt>
                <c:pt idx="2658">
                  <c:v>21</c:v>
                </c:pt>
                <c:pt idx="2659">
                  <c:v>21</c:v>
                </c:pt>
                <c:pt idx="2660">
                  <c:v>22</c:v>
                </c:pt>
                <c:pt idx="2661">
                  <c:v>22</c:v>
                </c:pt>
                <c:pt idx="2662">
                  <c:v>23</c:v>
                </c:pt>
                <c:pt idx="2663">
                  <c:v>23</c:v>
                </c:pt>
                <c:pt idx="2664">
                  <c:v>22</c:v>
                </c:pt>
                <c:pt idx="2665">
                  <c:v>24</c:v>
                </c:pt>
                <c:pt idx="2666">
                  <c:v>22</c:v>
                </c:pt>
                <c:pt idx="2667">
                  <c:v>21</c:v>
                </c:pt>
                <c:pt idx="2668">
                  <c:v>22</c:v>
                </c:pt>
                <c:pt idx="2669">
                  <c:v>21</c:v>
                </c:pt>
                <c:pt idx="2670">
                  <c:v>22</c:v>
                </c:pt>
                <c:pt idx="2671">
                  <c:v>21</c:v>
                </c:pt>
                <c:pt idx="2672">
                  <c:v>23</c:v>
                </c:pt>
                <c:pt idx="2673">
                  <c:v>21</c:v>
                </c:pt>
                <c:pt idx="2674">
                  <c:v>21</c:v>
                </c:pt>
                <c:pt idx="2675">
                  <c:v>21</c:v>
                </c:pt>
                <c:pt idx="2676">
                  <c:v>22</c:v>
                </c:pt>
                <c:pt idx="2677">
                  <c:v>20</c:v>
                </c:pt>
                <c:pt idx="2678">
                  <c:v>22</c:v>
                </c:pt>
                <c:pt idx="2679">
                  <c:v>19</c:v>
                </c:pt>
                <c:pt idx="2680">
                  <c:v>22</c:v>
                </c:pt>
                <c:pt idx="2681">
                  <c:v>19</c:v>
                </c:pt>
                <c:pt idx="2682">
                  <c:v>22</c:v>
                </c:pt>
                <c:pt idx="2683">
                  <c:v>22</c:v>
                </c:pt>
                <c:pt idx="2684">
                  <c:v>22</c:v>
                </c:pt>
                <c:pt idx="2685">
                  <c:v>21</c:v>
                </c:pt>
                <c:pt idx="2686">
                  <c:v>20</c:v>
                </c:pt>
                <c:pt idx="2687">
                  <c:v>21</c:v>
                </c:pt>
                <c:pt idx="2688">
                  <c:v>20</c:v>
                </c:pt>
                <c:pt idx="2689">
                  <c:v>21</c:v>
                </c:pt>
                <c:pt idx="2690">
                  <c:v>21</c:v>
                </c:pt>
                <c:pt idx="2691">
                  <c:v>25</c:v>
                </c:pt>
                <c:pt idx="2692">
                  <c:v>21</c:v>
                </c:pt>
                <c:pt idx="2693">
                  <c:v>25</c:v>
                </c:pt>
                <c:pt idx="2694">
                  <c:v>23</c:v>
                </c:pt>
                <c:pt idx="2695">
                  <c:v>23</c:v>
                </c:pt>
                <c:pt idx="2696">
                  <c:v>22</c:v>
                </c:pt>
                <c:pt idx="2697">
                  <c:v>20</c:v>
                </c:pt>
                <c:pt idx="2698">
                  <c:v>21</c:v>
                </c:pt>
                <c:pt idx="2699">
                  <c:v>24</c:v>
                </c:pt>
                <c:pt idx="2700">
                  <c:v>21</c:v>
                </c:pt>
                <c:pt idx="2701">
                  <c:v>21</c:v>
                </c:pt>
                <c:pt idx="2702">
                  <c:v>23</c:v>
                </c:pt>
                <c:pt idx="2703">
                  <c:v>22</c:v>
                </c:pt>
                <c:pt idx="2704">
                  <c:v>22</c:v>
                </c:pt>
                <c:pt idx="2705">
                  <c:v>25</c:v>
                </c:pt>
                <c:pt idx="2706">
                  <c:v>24</c:v>
                </c:pt>
                <c:pt idx="2707">
                  <c:v>28</c:v>
                </c:pt>
                <c:pt idx="2708">
                  <c:v>21</c:v>
                </c:pt>
                <c:pt idx="2709">
                  <c:v>19</c:v>
                </c:pt>
                <c:pt idx="2710">
                  <c:v>22</c:v>
                </c:pt>
                <c:pt idx="2711">
                  <c:v>22</c:v>
                </c:pt>
                <c:pt idx="2712">
                  <c:v>20</c:v>
                </c:pt>
                <c:pt idx="2713">
                  <c:v>22</c:v>
                </c:pt>
                <c:pt idx="2714">
                  <c:v>23</c:v>
                </c:pt>
                <c:pt idx="2715">
                  <c:v>21</c:v>
                </c:pt>
                <c:pt idx="2716">
                  <c:v>21</c:v>
                </c:pt>
                <c:pt idx="2717">
                  <c:v>22</c:v>
                </c:pt>
                <c:pt idx="2718">
                  <c:v>23</c:v>
                </c:pt>
                <c:pt idx="2719">
                  <c:v>22</c:v>
                </c:pt>
                <c:pt idx="2720">
                  <c:v>21</c:v>
                </c:pt>
                <c:pt idx="2721">
                  <c:v>20</c:v>
                </c:pt>
                <c:pt idx="2722">
                  <c:v>22</c:v>
                </c:pt>
                <c:pt idx="2723">
                  <c:v>21</c:v>
                </c:pt>
                <c:pt idx="2724">
                  <c:v>21</c:v>
                </c:pt>
                <c:pt idx="2725">
                  <c:v>24</c:v>
                </c:pt>
                <c:pt idx="2726">
                  <c:v>22</c:v>
                </c:pt>
                <c:pt idx="2727">
                  <c:v>20</c:v>
                </c:pt>
                <c:pt idx="2728">
                  <c:v>22</c:v>
                </c:pt>
                <c:pt idx="2729">
                  <c:v>24</c:v>
                </c:pt>
                <c:pt idx="2730">
                  <c:v>25</c:v>
                </c:pt>
                <c:pt idx="2731">
                  <c:v>24</c:v>
                </c:pt>
                <c:pt idx="2732">
                  <c:v>22</c:v>
                </c:pt>
                <c:pt idx="2733">
                  <c:v>22</c:v>
                </c:pt>
                <c:pt idx="2734">
                  <c:v>34</c:v>
                </c:pt>
                <c:pt idx="2735">
                  <c:v>21</c:v>
                </c:pt>
                <c:pt idx="2736">
                  <c:v>17</c:v>
                </c:pt>
                <c:pt idx="2737">
                  <c:v>22</c:v>
                </c:pt>
                <c:pt idx="2738">
                  <c:v>20</c:v>
                </c:pt>
                <c:pt idx="2739">
                  <c:v>26</c:v>
                </c:pt>
                <c:pt idx="2740">
                  <c:v>20</c:v>
                </c:pt>
                <c:pt idx="2741">
                  <c:v>21</c:v>
                </c:pt>
                <c:pt idx="2742">
                  <c:v>22</c:v>
                </c:pt>
                <c:pt idx="2743">
                  <c:v>21</c:v>
                </c:pt>
                <c:pt idx="2744">
                  <c:v>21</c:v>
                </c:pt>
                <c:pt idx="2745">
                  <c:v>27</c:v>
                </c:pt>
                <c:pt idx="2746">
                  <c:v>21</c:v>
                </c:pt>
                <c:pt idx="2747">
                  <c:v>21</c:v>
                </c:pt>
                <c:pt idx="2748">
                  <c:v>23</c:v>
                </c:pt>
                <c:pt idx="2749">
                  <c:v>21</c:v>
                </c:pt>
                <c:pt idx="2750">
                  <c:v>22</c:v>
                </c:pt>
                <c:pt idx="2751">
                  <c:v>21</c:v>
                </c:pt>
                <c:pt idx="2752">
                  <c:v>25</c:v>
                </c:pt>
                <c:pt idx="2753">
                  <c:v>21</c:v>
                </c:pt>
                <c:pt idx="2754">
                  <c:v>25</c:v>
                </c:pt>
                <c:pt idx="2755">
                  <c:v>28</c:v>
                </c:pt>
                <c:pt idx="2756">
                  <c:v>20</c:v>
                </c:pt>
                <c:pt idx="2757">
                  <c:v>21</c:v>
                </c:pt>
                <c:pt idx="2758">
                  <c:v>22</c:v>
                </c:pt>
                <c:pt idx="2759">
                  <c:v>22</c:v>
                </c:pt>
                <c:pt idx="2760">
                  <c:v>23</c:v>
                </c:pt>
                <c:pt idx="2761">
                  <c:v>21</c:v>
                </c:pt>
                <c:pt idx="2762">
                  <c:v>23</c:v>
                </c:pt>
                <c:pt idx="2763">
                  <c:v>23</c:v>
                </c:pt>
                <c:pt idx="2764">
                  <c:v>23</c:v>
                </c:pt>
                <c:pt idx="2765">
                  <c:v>22</c:v>
                </c:pt>
                <c:pt idx="2766">
                  <c:v>24</c:v>
                </c:pt>
                <c:pt idx="2767">
                  <c:v>22</c:v>
                </c:pt>
                <c:pt idx="2768">
                  <c:v>22</c:v>
                </c:pt>
                <c:pt idx="2769">
                  <c:v>26</c:v>
                </c:pt>
                <c:pt idx="2770">
                  <c:v>23</c:v>
                </c:pt>
                <c:pt idx="2771">
                  <c:v>23</c:v>
                </c:pt>
                <c:pt idx="2772">
                  <c:v>24</c:v>
                </c:pt>
                <c:pt idx="2773">
                  <c:v>22</c:v>
                </c:pt>
                <c:pt idx="2774">
                  <c:v>23</c:v>
                </c:pt>
                <c:pt idx="2775">
                  <c:v>24</c:v>
                </c:pt>
                <c:pt idx="2776">
                  <c:v>28</c:v>
                </c:pt>
                <c:pt idx="2777">
                  <c:v>21</c:v>
                </c:pt>
                <c:pt idx="2778">
                  <c:v>23</c:v>
                </c:pt>
                <c:pt idx="2779">
                  <c:v>24</c:v>
                </c:pt>
                <c:pt idx="2780">
                  <c:v>21</c:v>
                </c:pt>
                <c:pt idx="2781">
                  <c:v>26</c:v>
                </c:pt>
                <c:pt idx="2782">
                  <c:v>25</c:v>
                </c:pt>
                <c:pt idx="2783">
                  <c:v>20</c:v>
                </c:pt>
                <c:pt idx="2784">
                  <c:v>21</c:v>
                </c:pt>
                <c:pt idx="2785">
                  <c:v>21</c:v>
                </c:pt>
                <c:pt idx="2786">
                  <c:v>21</c:v>
                </c:pt>
                <c:pt idx="2787">
                  <c:v>24</c:v>
                </c:pt>
                <c:pt idx="2788">
                  <c:v>22</c:v>
                </c:pt>
                <c:pt idx="2789">
                  <c:v>22</c:v>
                </c:pt>
                <c:pt idx="2790">
                  <c:v>21</c:v>
                </c:pt>
                <c:pt idx="2791">
                  <c:v>21</c:v>
                </c:pt>
                <c:pt idx="2792">
                  <c:v>21</c:v>
                </c:pt>
                <c:pt idx="2793">
                  <c:v>20</c:v>
                </c:pt>
                <c:pt idx="2794">
                  <c:v>21</c:v>
                </c:pt>
                <c:pt idx="2795">
                  <c:v>21</c:v>
                </c:pt>
                <c:pt idx="2796">
                  <c:v>21</c:v>
                </c:pt>
                <c:pt idx="2797">
                  <c:v>20</c:v>
                </c:pt>
                <c:pt idx="2798">
                  <c:v>20</c:v>
                </c:pt>
                <c:pt idx="2799">
                  <c:v>26</c:v>
                </c:pt>
                <c:pt idx="2800">
                  <c:v>20</c:v>
                </c:pt>
                <c:pt idx="2801">
                  <c:v>22</c:v>
                </c:pt>
                <c:pt idx="2802">
                  <c:v>22</c:v>
                </c:pt>
                <c:pt idx="2803">
                  <c:v>22</c:v>
                </c:pt>
                <c:pt idx="2804">
                  <c:v>21</c:v>
                </c:pt>
                <c:pt idx="2805">
                  <c:v>22</c:v>
                </c:pt>
                <c:pt idx="2806">
                  <c:v>21</c:v>
                </c:pt>
                <c:pt idx="2807">
                  <c:v>22</c:v>
                </c:pt>
                <c:pt idx="2808">
                  <c:v>19</c:v>
                </c:pt>
                <c:pt idx="2809">
                  <c:v>20</c:v>
                </c:pt>
                <c:pt idx="2810">
                  <c:v>19</c:v>
                </c:pt>
                <c:pt idx="2811">
                  <c:v>24</c:v>
                </c:pt>
                <c:pt idx="2812">
                  <c:v>23</c:v>
                </c:pt>
                <c:pt idx="2813">
                  <c:v>25</c:v>
                </c:pt>
                <c:pt idx="2814">
                  <c:v>20</c:v>
                </c:pt>
                <c:pt idx="2815">
                  <c:v>22</c:v>
                </c:pt>
                <c:pt idx="2816">
                  <c:v>22</c:v>
                </c:pt>
                <c:pt idx="2817">
                  <c:v>23</c:v>
                </c:pt>
                <c:pt idx="2818">
                  <c:v>22</c:v>
                </c:pt>
                <c:pt idx="2819">
                  <c:v>22</c:v>
                </c:pt>
                <c:pt idx="2820">
                  <c:v>22</c:v>
                </c:pt>
                <c:pt idx="2821">
                  <c:v>26</c:v>
                </c:pt>
                <c:pt idx="2822">
                  <c:v>21</c:v>
                </c:pt>
                <c:pt idx="2823">
                  <c:v>24</c:v>
                </c:pt>
                <c:pt idx="2824">
                  <c:v>24</c:v>
                </c:pt>
                <c:pt idx="2825">
                  <c:v>24</c:v>
                </c:pt>
                <c:pt idx="2826">
                  <c:v>24</c:v>
                </c:pt>
                <c:pt idx="2827">
                  <c:v>27</c:v>
                </c:pt>
                <c:pt idx="2828">
                  <c:v>22</c:v>
                </c:pt>
                <c:pt idx="2829">
                  <c:v>22</c:v>
                </c:pt>
                <c:pt idx="2830">
                  <c:v>22</c:v>
                </c:pt>
                <c:pt idx="2831">
                  <c:v>21</c:v>
                </c:pt>
                <c:pt idx="2832">
                  <c:v>22</c:v>
                </c:pt>
                <c:pt idx="2833">
                  <c:v>21</c:v>
                </c:pt>
                <c:pt idx="2834">
                  <c:v>21</c:v>
                </c:pt>
                <c:pt idx="2835">
                  <c:v>24</c:v>
                </c:pt>
                <c:pt idx="2836">
                  <c:v>22</c:v>
                </c:pt>
                <c:pt idx="2837">
                  <c:v>20</c:v>
                </c:pt>
                <c:pt idx="2838">
                  <c:v>20</c:v>
                </c:pt>
                <c:pt idx="2839">
                  <c:v>22</c:v>
                </c:pt>
                <c:pt idx="2840">
                  <c:v>25</c:v>
                </c:pt>
                <c:pt idx="2841">
                  <c:v>21</c:v>
                </c:pt>
                <c:pt idx="2842">
                  <c:v>24</c:v>
                </c:pt>
                <c:pt idx="2843">
                  <c:v>21</c:v>
                </c:pt>
                <c:pt idx="2844">
                  <c:v>21</c:v>
                </c:pt>
                <c:pt idx="2845">
                  <c:v>22</c:v>
                </c:pt>
                <c:pt idx="2846">
                  <c:v>21</c:v>
                </c:pt>
                <c:pt idx="2847">
                  <c:v>23</c:v>
                </c:pt>
                <c:pt idx="2848">
                  <c:v>23</c:v>
                </c:pt>
                <c:pt idx="2849">
                  <c:v>22</c:v>
                </c:pt>
                <c:pt idx="2850">
                  <c:v>24</c:v>
                </c:pt>
                <c:pt idx="2851">
                  <c:v>24</c:v>
                </c:pt>
                <c:pt idx="2852">
                  <c:v>24</c:v>
                </c:pt>
                <c:pt idx="2853">
                  <c:v>22</c:v>
                </c:pt>
                <c:pt idx="2854">
                  <c:v>22</c:v>
                </c:pt>
                <c:pt idx="2855">
                  <c:v>22</c:v>
                </c:pt>
                <c:pt idx="2856">
                  <c:v>25</c:v>
                </c:pt>
                <c:pt idx="2857">
                  <c:v>22</c:v>
                </c:pt>
                <c:pt idx="2858">
                  <c:v>24</c:v>
                </c:pt>
                <c:pt idx="2859">
                  <c:v>23</c:v>
                </c:pt>
                <c:pt idx="2860">
                  <c:v>22</c:v>
                </c:pt>
                <c:pt idx="2861">
                  <c:v>23</c:v>
                </c:pt>
                <c:pt idx="2862">
                  <c:v>21</c:v>
                </c:pt>
                <c:pt idx="2863">
                  <c:v>21</c:v>
                </c:pt>
                <c:pt idx="2864">
                  <c:v>21</c:v>
                </c:pt>
                <c:pt idx="2865">
                  <c:v>21</c:v>
                </c:pt>
                <c:pt idx="2866">
                  <c:v>25</c:v>
                </c:pt>
                <c:pt idx="2867">
                  <c:v>25</c:v>
                </c:pt>
                <c:pt idx="2868">
                  <c:v>21</c:v>
                </c:pt>
                <c:pt idx="2869">
                  <c:v>20</c:v>
                </c:pt>
                <c:pt idx="2870">
                  <c:v>22</c:v>
                </c:pt>
                <c:pt idx="2871">
                  <c:v>21</c:v>
                </c:pt>
                <c:pt idx="2872">
                  <c:v>21</c:v>
                </c:pt>
                <c:pt idx="2873">
                  <c:v>21</c:v>
                </c:pt>
                <c:pt idx="2874">
                  <c:v>25</c:v>
                </c:pt>
                <c:pt idx="2875">
                  <c:v>26</c:v>
                </c:pt>
                <c:pt idx="2876">
                  <c:v>24</c:v>
                </c:pt>
                <c:pt idx="2877">
                  <c:v>24</c:v>
                </c:pt>
                <c:pt idx="2878">
                  <c:v>24</c:v>
                </c:pt>
                <c:pt idx="2879">
                  <c:v>21</c:v>
                </c:pt>
                <c:pt idx="2880">
                  <c:v>22</c:v>
                </c:pt>
                <c:pt idx="2881">
                  <c:v>23</c:v>
                </c:pt>
                <c:pt idx="2882">
                  <c:v>23</c:v>
                </c:pt>
                <c:pt idx="2883">
                  <c:v>22</c:v>
                </c:pt>
                <c:pt idx="2884">
                  <c:v>22</c:v>
                </c:pt>
                <c:pt idx="2885">
                  <c:v>23</c:v>
                </c:pt>
                <c:pt idx="2886">
                  <c:v>22</c:v>
                </c:pt>
                <c:pt idx="2887">
                  <c:v>21</c:v>
                </c:pt>
                <c:pt idx="2888">
                  <c:v>25</c:v>
                </c:pt>
                <c:pt idx="2889">
                  <c:v>22</c:v>
                </c:pt>
                <c:pt idx="2890">
                  <c:v>22</c:v>
                </c:pt>
                <c:pt idx="2891">
                  <c:v>21</c:v>
                </c:pt>
                <c:pt idx="2892">
                  <c:v>22</c:v>
                </c:pt>
                <c:pt idx="2893">
                  <c:v>22</c:v>
                </c:pt>
                <c:pt idx="2894">
                  <c:v>26</c:v>
                </c:pt>
                <c:pt idx="2895">
                  <c:v>21</c:v>
                </c:pt>
                <c:pt idx="2896">
                  <c:v>24</c:v>
                </c:pt>
                <c:pt idx="2897">
                  <c:v>23</c:v>
                </c:pt>
                <c:pt idx="2898">
                  <c:v>22</c:v>
                </c:pt>
                <c:pt idx="2899">
                  <c:v>25</c:v>
                </c:pt>
                <c:pt idx="2900">
                  <c:v>27</c:v>
                </c:pt>
                <c:pt idx="2901">
                  <c:v>26</c:v>
                </c:pt>
                <c:pt idx="2902">
                  <c:v>22</c:v>
                </c:pt>
                <c:pt idx="2903">
                  <c:v>24</c:v>
                </c:pt>
                <c:pt idx="2904">
                  <c:v>23</c:v>
                </c:pt>
                <c:pt idx="2905">
                  <c:v>21</c:v>
                </c:pt>
                <c:pt idx="2906">
                  <c:v>25</c:v>
                </c:pt>
                <c:pt idx="2907">
                  <c:v>22</c:v>
                </c:pt>
                <c:pt idx="2908">
                  <c:v>20</c:v>
                </c:pt>
                <c:pt idx="2909">
                  <c:v>22</c:v>
                </c:pt>
                <c:pt idx="2910">
                  <c:v>21</c:v>
                </c:pt>
                <c:pt idx="2911">
                  <c:v>24</c:v>
                </c:pt>
                <c:pt idx="2912">
                  <c:v>22</c:v>
                </c:pt>
                <c:pt idx="2913">
                  <c:v>32</c:v>
                </c:pt>
                <c:pt idx="2914">
                  <c:v>22</c:v>
                </c:pt>
                <c:pt idx="2915">
                  <c:v>22</c:v>
                </c:pt>
                <c:pt idx="2916">
                  <c:v>22</c:v>
                </c:pt>
                <c:pt idx="2917">
                  <c:v>22</c:v>
                </c:pt>
                <c:pt idx="2918">
                  <c:v>21</c:v>
                </c:pt>
                <c:pt idx="2919">
                  <c:v>21</c:v>
                </c:pt>
                <c:pt idx="2920">
                  <c:v>25</c:v>
                </c:pt>
                <c:pt idx="2921">
                  <c:v>24</c:v>
                </c:pt>
                <c:pt idx="2922">
                  <c:v>21</c:v>
                </c:pt>
                <c:pt idx="2923">
                  <c:v>24</c:v>
                </c:pt>
                <c:pt idx="2924">
                  <c:v>25</c:v>
                </c:pt>
                <c:pt idx="2925">
                  <c:v>27</c:v>
                </c:pt>
                <c:pt idx="2926">
                  <c:v>23</c:v>
                </c:pt>
                <c:pt idx="2927">
                  <c:v>26</c:v>
                </c:pt>
                <c:pt idx="2928">
                  <c:v>23</c:v>
                </c:pt>
                <c:pt idx="2929">
                  <c:v>21</c:v>
                </c:pt>
                <c:pt idx="2930">
                  <c:v>20</c:v>
                </c:pt>
                <c:pt idx="2931">
                  <c:v>23</c:v>
                </c:pt>
                <c:pt idx="2932">
                  <c:v>22</c:v>
                </c:pt>
                <c:pt idx="2933">
                  <c:v>21</c:v>
                </c:pt>
                <c:pt idx="2934">
                  <c:v>21</c:v>
                </c:pt>
                <c:pt idx="2935">
                  <c:v>24</c:v>
                </c:pt>
                <c:pt idx="2936">
                  <c:v>21</c:v>
                </c:pt>
                <c:pt idx="2937">
                  <c:v>22</c:v>
                </c:pt>
                <c:pt idx="2938">
                  <c:v>24</c:v>
                </c:pt>
                <c:pt idx="2939">
                  <c:v>22</c:v>
                </c:pt>
                <c:pt idx="2940">
                  <c:v>22</c:v>
                </c:pt>
                <c:pt idx="2941">
                  <c:v>21</c:v>
                </c:pt>
                <c:pt idx="2942">
                  <c:v>22</c:v>
                </c:pt>
                <c:pt idx="2943">
                  <c:v>23</c:v>
                </c:pt>
                <c:pt idx="2944">
                  <c:v>25</c:v>
                </c:pt>
                <c:pt idx="2945">
                  <c:v>20</c:v>
                </c:pt>
                <c:pt idx="2946">
                  <c:v>21</c:v>
                </c:pt>
                <c:pt idx="2947">
                  <c:v>22</c:v>
                </c:pt>
                <c:pt idx="2948">
                  <c:v>29</c:v>
                </c:pt>
                <c:pt idx="2949">
                  <c:v>22</c:v>
                </c:pt>
                <c:pt idx="2950">
                  <c:v>21</c:v>
                </c:pt>
                <c:pt idx="2951">
                  <c:v>20</c:v>
                </c:pt>
                <c:pt idx="2952">
                  <c:v>24</c:v>
                </c:pt>
                <c:pt idx="2953">
                  <c:v>21</c:v>
                </c:pt>
                <c:pt idx="2954">
                  <c:v>22</c:v>
                </c:pt>
                <c:pt idx="2955">
                  <c:v>21</c:v>
                </c:pt>
                <c:pt idx="2956">
                  <c:v>21</c:v>
                </c:pt>
                <c:pt idx="2957">
                  <c:v>21</c:v>
                </c:pt>
                <c:pt idx="2958">
                  <c:v>22</c:v>
                </c:pt>
                <c:pt idx="2959">
                  <c:v>21</c:v>
                </c:pt>
                <c:pt idx="2960">
                  <c:v>20</c:v>
                </c:pt>
                <c:pt idx="2961">
                  <c:v>19</c:v>
                </c:pt>
                <c:pt idx="2962">
                  <c:v>20</c:v>
                </c:pt>
                <c:pt idx="2963">
                  <c:v>25</c:v>
                </c:pt>
                <c:pt idx="2964">
                  <c:v>20</c:v>
                </c:pt>
                <c:pt idx="2965">
                  <c:v>20</c:v>
                </c:pt>
                <c:pt idx="2966">
                  <c:v>25</c:v>
                </c:pt>
                <c:pt idx="2967">
                  <c:v>21</c:v>
                </c:pt>
                <c:pt idx="2968">
                  <c:v>24</c:v>
                </c:pt>
                <c:pt idx="2969">
                  <c:v>23</c:v>
                </c:pt>
                <c:pt idx="2970">
                  <c:v>19</c:v>
                </c:pt>
                <c:pt idx="2971">
                  <c:v>21</c:v>
                </c:pt>
                <c:pt idx="2972">
                  <c:v>23</c:v>
                </c:pt>
                <c:pt idx="2973">
                  <c:v>22</c:v>
                </c:pt>
                <c:pt idx="2974">
                  <c:v>21</c:v>
                </c:pt>
                <c:pt idx="2975">
                  <c:v>24</c:v>
                </c:pt>
                <c:pt idx="2976">
                  <c:v>21</c:v>
                </c:pt>
                <c:pt idx="2977">
                  <c:v>21</c:v>
                </c:pt>
                <c:pt idx="2978">
                  <c:v>22</c:v>
                </c:pt>
                <c:pt idx="2979">
                  <c:v>24</c:v>
                </c:pt>
                <c:pt idx="2980">
                  <c:v>22</c:v>
                </c:pt>
                <c:pt idx="2981">
                  <c:v>22</c:v>
                </c:pt>
                <c:pt idx="2982">
                  <c:v>22</c:v>
                </c:pt>
                <c:pt idx="2983">
                  <c:v>22</c:v>
                </c:pt>
                <c:pt idx="2984">
                  <c:v>21</c:v>
                </c:pt>
                <c:pt idx="2985">
                  <c:v>22</c:v>
                </c:pt>
                <c:pt idx="2986">
                  <c:v>24</c:v>
                </c:pt>
                <c:pt idx="2987">
                  <c:v>23</c:v>
                </c:pt>
                <c:pt idx="2988">
                  <c:v>22</c:v>
                </c:pt>
                <c:pt idx="2989">
                  <c:v>24</c:v>
                </c:pt>
                <c:pt idx="2990">
                  <c:v>22</c:v>
                </c:pt>
                <c:pt idx="2991">
                  <c:v>22</c:v>
                </c:pt>
                <c:pt idx="2992">
                  <c:v>25</c:v>
                </c:pt>
                <c:pt idx="2993">
                  <c:v>22</c:v>
                </c:pt>
                <c:pt idx="2994">
                  <c:v>23</c:v>
                </c:pt>
                <c:pt idx="2995">
                  <c:v>22</c:v>
                </c:pt>
                <c:pt idx="2996">
                  <c:v>23</c:v>
                </c:pt>
                <c:pt idx="2997">
                  <c:v>22</c:v>
                </c:pt>
                <c:pt idx="2998">
                  <c:v>21</c:v>
                </c:pt>
                <c:pt idx="2999">
                  <c:v>23</c:v>
                </c:pt>
                <c:pt idx="3000">
                  <c:v>22</c:v>
                </c:pt>
                <c:pt idx="3001">
                  <c:v>25</c:v>
                </c:pt>
                <c:pt idx="3002">
                  <c:v>22</c:v>
                </c:pt>
                <c:pt idx="3003">
                  <c:v>21</c:v>
                </c:pt>
                <c:pt idx="3004">
                  <c:v>23</c:v>
                </c:pt>
                <c:pt idx="3005">
                  <c:v>24</c:v>
                </c:pt>
                <c:pt idx="3006">
                  <c:v>22</c:v>
                </c:pt>
                <c:pt idx="3007">
                  <c:v>20</c:v>
                </c:pt>
                <c:pt idx="3008">
                  <c:v>21</c:v>
                </c:pt>
                <c:pt idx="3009">
                  <c:v>20</c:v>
                </c:pt>
                <c:pt idx="3010">
                  <c:v>25</c:v>
                </c:pt>
                <c:pt idx="3011">
                  <c:v>23</c:v>
                </c:pt>
                <c:pt idx="3012">
                  <c:v>20</c:v>
                </c:pt>
                <c:pt idx="3013">
                  <c:v>20</c:v>
                </c:pt>
                <c:pt idx="3014">
                  <c:v>20</c:v>
                </c:pt>
                <c:pt idx="3015">
                  <c:v>20</c:v>
                </c:pt>
                <c:pt idx="3016">
                  <c:v>24</c:v>
                </c:pt>
                <c:pt idx="3017">
                  <c:v>21</c:v>
                </c:pt>
                <c:pt idx="3018">
                  <c:v>25</c:v>
                </c:pt>
                <c:pt idx="3019">
                  <c:v>22</c:v>
                </c:pt>
                <c:pt idx="3020">
                  <c:v>21</c:v>
                </c:pt>
                <c:pt idx="3021">
                  <c:v>24</c:v>
                </c:pt>
                <c:pt idx="3022">
                  <c:v>19</c:v>
                </c:pt>
                <c:pt idx="3023">
                  <c:v>22</c:v>
                </c:pt>
                <c:pt idx="3024">
                  <c:v>23</c:v>
                </c:pt>
                <c:pt idx="3025">
                  <c:v>24</c:v>
                </c:pt>
                <c:pt idx="3026">
                  <c:v>24</c:v>
                </c:pt>
                <c:pt idx="3027">
                  <c:v>24</c:v>
                </c:pt>
                <c:pt idx="3028">
                  <c:v>21</c:v>
                </c:pt>
                <c:pt idx="3029">
                  <c:v>21</c:v>
                </c:pt>
                <c:pt idx="3030">
                  <c:v>22</c:v>
                </c:pt>
                <c:pt idx="3031">
                  <c:v>23</c:v>
                </c:pt>
                <c:pt idx="3032">
                  <c:v>22</c:v>
                </c:pt>
                <c:pt idx="3033">
                  <c:v>25</c:v>
                </c:pt>
                <c:pt idx="3034">
                  <c:v>23</c:v>
                </c:pt>
                <c:pt idx="3035">
                  <c:v>23</c:v>
                </c:pt>
                <c:pt idx="3036">
                  <c:v>22</c:v>
                </c:pt>
                <c:pt idx="3037">
                  <c:v>23</c:v>
                </c:pt>
                <c:pt idx="3038">
                  <c:v>22</c:v>
                </c:pt>
                <c:pt idx="3039">
                  <c:v>24</c:v>
                </c:pt>
                <c:pt idx="3040">
                  <c:v>23</c:v>
                </c:pt>
                <c:pt idx="3041">
                  <c:v>22</c:v>
                </c:pt>
                <c:pt idx="3042">
                  <c:v>23</c:v>
                </c:pt>
                <c:pt idx="3043">
                  <c:v>24</c:v>
                </c:pt>
                <c:pt idx="3044">
                  <c:v>22</c:v>
                </c:pt>
                <c:pt idx="3045">
                  <c:v>24</c:v>
                </c:pt>
                <c:pt idx="3046">
                  <c:v>23</c:v>
                </c:pt>
                <c:pt idx="3047">
                  <c:v>22</c:v>
                </c:pt>
                <c:pt idx="3048">
                  <c:v>23</c:v>
                </c:pt>
                <c:pt idx="3049">
                  <c:v>26</c:v>
                </c:pt>
                <c:pt idx="3050">
                  <c:v>23</c:v>
                </c:pt>
                <c:pt idx="3051">
                  <c:v>27</c:v>
                </c:pt>
                <c:pt idx="3052">
                  <c:v>23</c:v>
                </c:pt>
                <c:pt idx="3053">
                  <c:v>22</c:v>
                </c:pt>
                <c:pt idx="3054">
                  <c:v>22</c:v>
                </c:pt>
                <c:pt idx="3055">
                  <c:v>25</c:v>
                </c:pt>
                <c:pt idx="3056">
                  <c:v>23</c:v>
                </c:pt>
                <c:pt idx="3057">
                  <c:v>23</c:v>
                </c:pt>
                <c:pt idx="3058">
                  <c:v>22</c:v>
                </c:pt>
                <c:pt idx="3059">
                  <c:v>22</c:v>
                </c:pt>
                <c:pt idx="3060">
                  <c:v>26</c:v>
                </c:pt>
                <c:pt idx="3061">
                  <c:v>21</c:v>
                </c:pt>
                <c:pt idx="3062">
                  <c:v>22</c:v>
                </c:pt>
                <c:pt idx="3063">
                  <c:v>23</c:v>
                </c:pt>
                <c:pt idx="3064">
                  <c:v>24</c:v>
                </c:pt>
                <c:pt idx="3065">
                  <c:v>22</c:v>
                </c:pt>
                <c:pt idx="3066">
                  <c:v>21</c:v>
                </c:pt>
                <c:pt idx="3067">
                  <c:v>21</c:v>
                </c:pt>
                <c:pt idx="3068">
                  <c:v>21</c:v>
                </c:pt>
                <c:pt idx="3069">
                  <c:v>20</c:v>
                </c:pt>
                <c:pt idx="3070">
                  <c:v>22</c:v>
                </c:pt>
                <c:pt idx="3071">
                  <c:v>21</c:v>
                </c:pt>
                <c:pt idx="3072">
                  <c:v>18</c:v>
                </c:pt>
                <c:pt idx="3073">
                  <c:v>20</c:v>
                </c:pt>
                <c:pt idx="3074">
                  <c:v>22</c:v>
                </c:pt>
                <c:pt idx="3075">
                  <c:v>22</c:v>
                </c:pt>
                <c:pt idx="3076">
                  <c:v>25</c:v>
                </c:pt>
                <c:pt idx="3077">
                  <c:v>21</c:v>
                </c:pt>
                <c:pt idx="3078">
                  <c:v>18</c:v>
                </c:pt>
                <c:pt idx="3079">
                  <c:v>23</c:v>
                </c:pt>
                <c:pt idx="3080">
                  <c:v>20</c:v>
                </c:pt>
                <c:pt idx="3081">
                  <c:v>21</c:v>
                </c:pt>
                <c:pt idx="3082">
                  <c:v>24</c:v>
                </c:pt>
                <c:pt idx="3083">
                  <c:v>22</c:v>
                </c:pt>
                <c:pt idx="3084">
                  <c:v>21</c:v>
                </c:pt>
                <c:pt idx="3085">
                  <c:v>24</c:v>
                </c:pt>
                <c:pt idx="3086">
                  <c:v>26</c:v>
                </c:pt>
                <c:pt idx="3087">
                  <c:v>23</c:v>
                </c:pt>
                <c:pt idx="3088">
                  <c:v>20</c:v>
                </c:pt>
                <c:pt idx="3089">
                  <c:v>21</c:v>
                </c:pt>
                <c:pt idx="3090">
                  <c:v>22</c:v>
                </c:pt>
                <c:pt idx="3091">
                  <c:v>22</c:v>
                </c:pt>
                <c:pt idx="3092">
                  <c:v>22</c:v>
                </c:pt>
                <c:pt idx="3093">
                  <c:v>24</c:v>
                </c:pt>
                <c:pt idx="3094">
                  <c:v>24</c:v>
                </c:pt>
                <c:pt idx="3095">
                  <c:v>21</c:v>
                </c:pt>
                <c:pt idx="3096">
                  <c:v>21</c:v>
                </c:pt>
                <c:pt idx="3097">
                  <c:v>22</c:v>
                </c:pt>
                <c:pt idx="3098">
                  <c:v>23</c:v>
                </c:pt>
                <c:pt idx="3099">
                  <c:v>22</c:v>
                </c:pt>
                <c:pt idx="3100">
                  <c:v>25</c:v>
                </c:pt>
                <c:pt idx="3101">
                  <c:v>21</c:v>
                </c:pt>
                <c:pt idx="3102">
                  <c:v>24</c:v>
                </c:pt>
                <c:pt idx="3103">
                  <c:v>22</c:v>
                </c:pt>
                <c:pt idx="3104">
                  <c:v>21</c:v>
                </c:pt>
                <c:pt idx="3105">
                  <c:v>25</c:v>
                </c:pt>
                <c:pt idx="3106">
                  <c:v>23</c:v>
                </c:pt>
                <c:pt idx="3107">
                  <c:v>22</c:v>
                </c:pt>
                <c:pt idx="3108">
                  <c:v>22</c:v>
                </c:pt>
                <c:pt idx="3109">
                  <c:v>22</c:v>
                </c:pt>
                <c:pt idx="3110">
                  <c:v>23</c:v>
                </c:pt>
                <c:pt idx="3111">
                  <c:v>24</c:v>
                </c:pt>
                <c:pt idx="3112">
                  <c:v>21</c:v>
                </c:pt>
                <c:pt idx="3113">
                  <c:v>20</c:v>
                </c:pt>
                <c:pt idx="3114">
                  <c:v>29</c:v>
                </c:pt>
                <c:pt idx="3115">
                  <c:v>23</c:v>
                </c:pt>
                <c:pt idx="3116">
                  <c:v>25</c:v>
                </c:pt>
                <c:pt idx="3117">
                  <c:v>22</c:v>
                </c:pt>
                <c:pt idx="3118">
                  <c:v>21</c:v>
                </c:pt>
                <c:pt idx="3119">
                  <c:v>22</c:v>
                </c:pt>
                <c:pt idx="3120">
                  <c:v>21</c:v>
                </c:pt>
                <c:pt idx="3121">
                  <c:v>22</c:v>
                </c:pt>
                <c:pt idx="3122">
                  <c:v>21</c:v>
                </c:pt>
                <c:pt idx="3123">
                  <c:v>20</c:v>
                </c:pt>
                <c:pt idx="3124">
                  <c:v>20</c:v>
                </c:pt>
                <c:pt idx="3125">
                  <c:v>22</c:v>
                </c:pt>
                <c:pt idx="3126">
                  <c:v>21</c:v>
                </c:pt>
                <c:pt idx="3127">
                  <c:v>21</c:v>
                </c:pt>
                <c:pt idx="3128">
                  <c:v>22</c:v>
                </c:pt>
                <c:pt idx="3129">
                  <c:v>21</c:v>
                </c:pt>
                <c:pt idx="3130">
                  <c:v>22</c:v>
                </c:pt>
                <c:pt idx="3131">
                  <c:v>22</c:v>
                </c:pt>
                <c:pt idx="3132">
                  <c:v>22</c:v>
                </c:pt>
                <c:pt idx="3133">
                  <c:v>21</c:v>
                </c:pt>
                <c:pt idx="3134">
                  <c:v>21</c:v>
                </c:pt>
                <c:pt idx="3135">
                  <c:v>22</c:v>
                </c:pt>
                <c:pt idx="3136">
                  <c:v>21</c:v>
                </c:pt>
                <c:pt idx="3137">
                  <c:v>20</c:v>
                </c:pt>
                <c:pt idx="3138">
                  <c:v>21</c:v>
                </c:pt>
                <c:pt idx="3139">
                  <c:v>23</c:v>
                </c:pt>
                <c:pt idx="3140">
                  <c:v>25</c:v>
                </c:pt>
                <c:pt idx="3141">
                  <c:v>22</c:v>
                </c:pt>
                <c:pt idx="3142">
                  <c:v>21</c:v>
                </c:pt>
                <c:pt idx="3143">
                  <c:v>21</c:v>
                </c:pt>
                <c:pt idx="3144">
                  <c:v>22</c:v>
                </c:pt>
                <c:pt idx="3145">
                  <c:v>23</c:v>
                </c:pt>
                <c:pt idx="3146">
                  <c:v>23</c:v>
                </c:pt>
                <c:pt idx="3147">
                  <c:v>24</c:v>
                </c:pt>
                <c:pt idx="3148">
                  <c:v>22</c:v>
                </c:pt>
                <c:pt idx="3149">
                  <c:v>23</c:v>
                </c:pt>
                <c:pt idx="3150">
                  <c:v>23</c:v>
                </c:pt>
                <c:pt idx="3151">
                  <c:v>19</c:v>
                </c:pt>
                <c:pt idx="3152">
                  <c:v>22</c:v>
                </c:pt>
                <c:pt idx="3153">
                  <c:v>23</c:v>
                </c:pt>
                <c:pt idx="3154">
                  <c:v>21</c:v>
                </c:pt>
                <c:pt idx="3155">
                  <c:v>22</c:v>
                </c:pt>
                <c:pt idx="3156">
                  <c:v>23</c:v>
                </c:pt>
                <c:pt idx="3157">
                  <c:v>26</c:v>
                </c:pt>
                <c:pt idx="3158">
                  <c:v>22</c:v>
                </c:pt>
                <c:pt idx="3159">
                  <c:v>22</c:v>
                </c:pt>
                <c:pt idx="3160">
                  <c:v>22</c:v>
                </c:pt>
                <c:pt idx="3161">
                  <c:v>22</c:v>
                </c:pt>
                <c:pt idx="3162">
                  <c:v>21</c:v>
                </c:pt>
                <c:pt idx="3163">
                  <c:v>24</c:v>
                </c:pt>
                <c:pt idx="3164">
                  <c:v>28</c:v>
                </c:pt>
                <c:pt idx="3165">
                  <c:v>25</c:v>
                </c:pt>
                <c:pt idx="3166">
                  <c:v>23</c:v>
                </c:pt>
                <c:pt idx="3167">
                  <c:v>22</c:v>
                </c:pt>
                <c:pt idx="3168">
                  <c:v>22</c:v>
                </c:pt>
                <c:pt idx="3169">
                  <c:v>24</c:v>
                </c:pt>
                <c:pt idx="3170">
                  <c:v>22</c:v>
                </c:pt>
                <c:pt idx="3171">
                  <c:v>22</c:v>
                </c:pt>
                <c:pt idx="3172">
                  <c:v>22</c:v>
                </c:pt>
                <c:pt idx="3173">
                  <c:v>22</c:v>
                </c:pt>
                <c:pt idx="3174">
                  <c:v>22</c:v>
                </c:pt>
                <c:pt idx="3175">
                  <c:v>20</c:v>
                </c:pt>
                <c:pt idx="3176">
                  <c:v>21</c:v>
                </c:pt>
                <c:pt idx="3177">
                  <c:v>22</c:v>
                </c:pt>
                <c:pt idx="3178">
                  <c:v>22</c:v>
                </c:pt>
                <c:pt idx="3179">
                  <c:v>21</c:v>
                </c:pt>
                <c:pt idx="3180">
                  <c:v>23</c:v>
                </c:pt>
                <c:pt idx="3181">
                  <c:v>22</c:v>
                </c:pt>
                <c:pt idx="3182">
                  <c:v>23</c:v>
                </c:pt>
                <c:pt idx="3183">
                  <c:v>25</c:v>
                </c:pt>
                <c:pt idx="3184">
                  <c:v>22</c:v>
                </c:pt>
                <c:pt idx="3185">
                  <c:v>23</c:v>
                </c:pt>
                <c:pt idx="3186">
                  <c:v>24</c:v>
                </c:pt>
                <c:pt idx="3187">
                  <c:v>24</c:v>
                </c:pt>
                <c:pt idx="3188">
                  <c:v>23</c:v>
                </c:pt>
                <c:pt idx="3189">
                  <c:v>25</c:v>
                </c:pt>
                <c:pt idx="3190">
                  <c:v>23</c:v>
                </c:pt>
                <c:pt idx="3191">
                  <c:v>22</c:v>
                </c:pt>
                <c:pt idx="3192">
                  <c:v>22</c:v>
                </c:pt>
                <c:pt idx="3193">
                  <c:v>23</c:v>
                </c:pt>
                <c:pt idx="3194">
                  <c:v>20</c:v>
                </c:pt>
                <c:pt idx="3195">
                  <c:v>21</c:v>
                </c:pt>
                <c:pt idx="3196">
                  <c:v>25</c:v>
                </c:pt>
                <c:pt idx="3197">
                  <c:v>22</c:v>
                </c:pt>
                <c:pt idx="3198">
                  <c:v>23</c:v>
                </c:pt>
                <c:pt idx="3199">
                  <c:v>24</c:v>
                </c:pt>
                <c:pt idx="3200">
                  <c:v>22</c:v>
                </c:pt>
                <c:pt idx="3201">
                  <c:v>22</c:v>
                </c:pt>
                <c:pt idx="3202">
                  <c:v>25</c:v>
                </c:pt>
                <c:pt idx="3203">
                  <c:v>22</c:v>
                </c:pt>
                <c:pt idx="3204">
                  <c:v>24</c:v>
                </c:pt>
                <c:pt idx="3205">
                  <c:v>23</c:v>
                </c:pt>
                <c:pt idx="3206">
                  <c:v>23</c:v>
                </c:pt>
                <c:pt idx="3207">
                  <c:v>20</c:v>
                </c:pt>
                <c:pt idx="3208">
                  <c:v>22</c:v>
                </c:pt>
                <c:pt idx="3209">
                  <c:v>24</c:v>
                </c:pt>
                <c:pt idx="3210">
                  <c:v>27</c:v>
                </c:pt>
                <c:pt idx="3211">
                  <c:v>24</c:v>
                </c:pt>
                <c:pt idx="3212">
                  <c:v>27</c:v>
                </c:pt>
                <c:pt idx="3213">
                  <c:v>24</c:v>
                </c:pt>
                <c:pt idx="3214">
                  <c:v>27</c:v>
                </c:pt>
                <c:pt idx="3215">
                  <c:v>23</c:v>
                </c:pt>
                <c:pt idx="3216">
                  <c:v>22</c:v>
                </c:pt>
                <c:pt idx="3217">
                  <c:v>22</c:v>
                </c:pt>
                <c:pt idx="3218">
                  <c:v>19</c:v>
                </c:pt>
                <c:pt idx="3219">
                  <c:v>22</c:v>
                </c:pt>
                <c:pt idx="3220">
                  <c:v>21</c:v>
                </c:pt>
                <c:pt idx="3221">
                  <c:v>21</c:v>
                </c:pt>
                <c:pt idx="3222">
                  <c:v>22</c:v>
                </c:pt>
                <c:pt idx="3223">
                  <c:v>22</c:v>
                </c:pt>
                <c:pt idx="3224">
                  <c:v>22</c:v>
                </c:pt>
                <c:pt idx="3225">
                  <c:v>21</c:v>
                </c:pt>
                <c:pt idx="3226">
                  <c:v>21</c:v>
                </c:pt>
                <c:pt idx="3227">
                  <c:v>27</c:v>
                </c:pt>
                <c:pt idx="3228">
                  <c:v>21</c:v>
                </c:pt>
                <c:pt idx="3229">
                  <c:v>22</c:v>
                </c:pt>
                <c:pt idx="3230">
                  <c:v>21</c:v>
                </c:pt>
                <c:pt idx="3231">
                  <c:v>23</c:v>
                </c:pt>
                <c:pt idx="3232">
                  <c:v>21</c:v>
                </c:pt>
                <c:pt idx="3233">
                  <c:v>21</c:v>
                </c:pt>
                <c:pt idx="3234">
                  <c:v>21</c:v>
                </c:pt>
                <c:pt idx="3235">
                  <c:v>22</c:v>
                </c:pt>
                <c:pt idx="3236">
                  <c:v>21</c:v>
                </c:pt>
                <c:pt idx="3237">
                  <c:v>21</c:v>
                </c:pt>
                <c:pt idx="3238">
                  <c:v>21</c:v>
                </c:pt>
                <c:pt idx="3239">
                  <c:v>20</c:v>
                </c:pt>
                <c:pt idx="3240">
                  <c:v>23</c:v>
                </c:pt>
                <c:pt idx="3241">
                  <c:v>23</c:v>
                </c:pt>
                <c:pt idx="3242">
                  <c:v>22</c:v>
                </c:pt>
                <c:pt idx="3243">
                  <c:v>22</c:v>
                </c:pt>
                <c:pt idx="3244">
                  <c:v>21</c:v>
                </c:pt>
                <c:pt idx="3245">
                  <c:v>22</c:v>
                </c:pt>
                <c:pt idx="3246">
                  <c:v>22</c:v>
                </c:pt>
                <c:pt idx="3247">
                  <c:v>24</c:v>
                </c:pt>
                <c:pt idx="3248">
                  <c:v>22</c:v>
                </c:pt>
                <c:pt idx="3249">
                  <c:v>21</c:v>
                </c:pt>
                <c:pt idx="3250">
                  <c:v>23</c:v>
                </c:pt>
                <c:pt idx="3251">
                  <c:v>25</c:v>
                </c:pt>
                <c:pt idx="3252">
                  <c:v>21</c:v>
                </c:pt>
                <c:pt idx="3253">
                  <c:v>22</c:v>
                </c:pt>
                <c:pt idx="3254">
                  <c:v>20</c:v>
                </c:pt>
                <c:pt idx="3255">
                  <c:v>22</c:v>
                </c:pt>
                <c:pt idx="3256">
                  <c:v>22</c:v>
                </c:pt>
                <c:pt idx="3257">
                  <c:v>23</c:v>
                </c:pt>
                <c:pt idx="3258">
                  <c:v>22</c:v>
                </c:pt>
                <c:pt idx="3259">
                  <c:v>21</c:v>
                </c:pt>
                <c:pt idx="3260">
                  <c:v>23</c:v>
                </c:pt>
                <c:pt idx="3261">
                  <c:v>21</c:v>
                </c:pt>
                <c:pt idx="3262">
                  <c:v>23</c:v>
                </c:pt>
                <c:pt idx="3263">
                  <c:v>24</c:v>
                </c:pt>
                <c:pt idx="3264">
                  <c:v>22</c:v>
                </c:pt>
                <c:pt idx="3265">
                  <c:v>22</c:v>
                </c:pt>
                <c:pt idx="3266">
                  <c:v>23</c:v>
                </c:pt>
                <c:pt idx="3267">
                  <c:v>21</c:v>
                </c:pt>
                <c:pt idx="3268">
                  <c:v>29</c:v>
                </c:pt>
                <c:pt idx="3269">
                  <c:v>23</c:v>
                </c:pt>
                <c:pt idx="3270">
                  <c:v>25</c:v>
                </c:pt>
                <c:pt idx="3271">
                  <c:v>21</c:v>
                </c:pt>
                <c:pt idx="3272">
                  <c:v>23</c:v>
                </c:pt>
                <c:pt idx="3273">
                  <c:v>23</c:v>
                </c:pt>
                <c:pt idx="3274">
                  <c:v>23</c:v>
                </c:pt>
                <c:pt idx="3275">
                  <c:v>22</c:v>
                </c:pt>
                <c:pt idx="3276">
                  <c:v>19</c:v>
                </c:pt>
                <c:pt idx="3277">
                  <c:v>22</c:v>
                </c:pt>
                <c:pt idx="3278">
                  <c:v>23</c:v>
                </c:pt>
                <c:pt idx="3279">
                  <c:v>23</c:v>
                </c:pt>
                <c:pt idx="3280">
                  <c:v>21</c:v>
                </c:pt>
                <c:pt idx="3281">
                  <c:v>21</c:v>
                </c:pt>
                <c:pt idx="3282">
                  <c:v>22</c:v>
                </c:pt>
                <c:pt idx="3283">
                  <c:v>22</c:v>
                </c:pt>
                <c:pt idx="3284">
                  <c:v>25</c:v>
                </c:pt>
                <c:pt idx="3285">
                  <c:v>23</c:v>
                </c:pt>
                <c:pt idx="3286">
                  <c:v>26</c:v>
                </c:pt>
                <c:pt idx="3287">
                  <c:v>22</c:v>
                </c:pt>
                <c:pt idx="3288">
                  <c:v>22</c:v>
                </c:pt>
                <c:pt idx="3289">
                  <c:v>22</c:v>
                </c:pt>
                <c:pt idx="3290">
                  <c:v>21</c:v>
                </c:pt>
                <c:pt idx="3291">
                  <c:v>22</c:v>
                </c:pt>
                <c:pt idx="3292">
                  <c:v>25</c:v>
                </c:pt>
                <c:pt idx="3293">
                  <c:v>22</c:v>
                </c:pt>
                <c:pt idx="3294">
                  <c:v>20</c:v>
                </c:pt>
                <c:pt idx="3295">
                  <c:v>21</c:v>
                </c:pt>
                <c:pt idx="3296">
                  <c:v>23</c:v>
                </c:pt>
                <c:pt idx="3297">
                  <c:v>25</c:v>
                </c:pt>
                <c:pt idx="3298">
                  <c:v>23</c:v>
                </c:pt>
                <c:pt idx="3299">
                  <c:v>22</c:v>
                </c:pt>
                <c:pt idx="3300">
                  <c:v>22</c:v>
                </c:pt>
                <c:pt idx="3301">
                  <c:v>21</c:v>
                </c:pt>
                <c:pt idx="3302">
                  <c:v>22</c:v>
                </c:pt>
                <c:pt idx="3303">
                  <c:v>23</c:v>
                </c:pt>
                <c:pt idx="3304">
                  <c:v>22</c:v>
                </c:pt>
                <c:pt idx="3305">
                  <c:v>22</c:v>
                </c:pt>
                <c:pt idx="3306">
                  <c:v>24</c:v>
                </c:pt>
                <c:pt idx="3307">
                  <c:v>25</c:v>
                </c:pt>
                <c:pt idx="3308">
                  <c:v>20</c:v>
                </c:pt>
                <c:pt idx="3309">
                  <c:v>24</c:v>
                </c:pt>
                <c:pt idx="3310">
                  <c:v>21</c:v>
                </c:pt>
                <c:pt idx="3311">
                  <c:v>23</c:v>
                </c:pt>
                <c:pt idx="3312">
                  <c:v>24</c:v>
                </c:pt>
                <c:pt idx="3313">
                  <c:v>28</c:v>
                </c:pt>
                <c:pt idx="3314">
                  <c:v>24</c:v>
                </c:pt>
                <c:pt idx="3315">
                  <c:v>26</c:v>
                </c:pt>
                <c:pt idx="3316">
                  <c:v>23</c:v>
                </c:pt>
                <c:pt idx="3317">
                  <c:v>22</c:v>
                </c:pt>
                <c:pt idx="3318">
                  <c:v>25</c:v>
                </c:pt>
                <c:pt idx="3319">
                  <c:v>21</c:v>
                </c:pt>
                <c:pt idx="3320">
                  <c:v>24</c:v>
                </c:pt>
                <c:pt idx="3321">
                  <c:v>21</c:v>
                </c:pt>
                <c:pt idx="3322">
                  <c:v>21</c:v>
                </c:pt>
                <c:pt idx="3323">
                  <c:v>21</c:v>
                </c:pt>
                <c:pt idx="3324">
                  <c:v>23</c:v>
                </c:pt>
                <c:pt idx="3325">
                  <c:v>21</c:v>
                </c:pt>
                <c:pt idx="3326">
                  <c:v>23</c:v>
                </c:pt>
                <c:pt idx="3327">
                  <c:v>22</c:v>
                </c:pt>
                <c:pt idx="3328">
                  <c:v>23</c:v>
                </c:pt>
                <c:pt idx="3329">
                  <c:v>24</c:v>
                </c:pt>
                <c:pt idx="3330">
                  <c:v>22</c:v>
                </c:pt>
                <c:pt idx="3331">
                  <c:v>22</c:v>
                </c:pt>
                <c:pt idx="3332">
                  <c:v>22</c:v>
                </c:pt>
                <c:pt idx="3333">
                  <c:v>22</c:v>
                </c:pt>
                <c:pt idx="3334">
                  <c:v>26</c:v>
                </c:pt>
                <c:pt idx="3335">
                  <c:v>24</c:v>
                </c:pt>
                <c:pt idx="3336">
                  <c:v>22</c:v>
                </c:pt>
                <c:pt idx="3337">
                  <c:v>23</c:v>
                </c:pt>
                <c:pt idx="3338">
                  <c:v>25</c:v>
                </c:pt>
                <c:pt idx="3339">
                  <c:v>25</c:v>
                </c:pt>
                <c:pt idx="3340">
                  <c:v>25</c:v>
                </c:pt>
                <c:pt idx="3341">
                  <c:v>26</c:v>
                </c:pt>
                <c:pt idx="3342">
                  <c:v>22</c:v>
                </c:pt>
                <c:pt idx="3343">
                  <c:v>21</c:v>
                </c:pt>
                <c:pt idx="3344">
                  <c:v>22</c:v>
                </c:pt>
                <c:pt idx="3345">
                  <c:v>23</c:v>
                </c:pt>
                <c:pt idx="3346">
                  <c:v>21</c:v>
                </c:pt>
                <c:pt idx="3347">
                  <c:v>19</c:v>
                </c:pt>
                <c:pt idx="3348">
                  <c:v>21</c:v>
                </c:pt>
                <c:pt idx="3349">
                  <c:v>21</c:v>
                </c:pt>
                <c:pt idx="3350">
                  <c:v>21</c:v>
                </c:pt>
                <c:pt idx="3351">
                  <c:v>22</c:v>
                </c:pt>
                <c:pt idx="3352">
                  <c:v>23</c:v>
                </c:pt>
                <c:pt idx="3353">
                  <c:v>21</c:v>
                </c:pt>
                <c:pt idx="3354">
                  <c:v>24</c:v>
                </c:pt>
                <c:pt idx="3355">
                  <c:v>22</c:v>
                </c:pt>
                <c:pt idx="3356">
                  <c:v>21</c:v>
                </c:pt>
                <c:pt idx="3357">
                  <c:v>21</c:v>
                </c:pt>
                <c:pt idx="3358">
                  <c:v>21</c:v>
                </c:pt>
                <c:pt idx="3359">
                  <c:v>25</c:v>
                </c:pt>
                <c:pt idx="3360">
                  <c:v>21</c:v>
                </c:pt>
                <c:pt idx="3361">
                  <c:v>22</c:v>
                </c:pt>
                <c:pt idx="3362">
                  <c:v>20</c:v>
                </c:pt>
                <c:pt idx="3363">
                  <c:v>22</c:v>
                </c:pt>
                <c:pt idx="3364">
                  <c:v>20</c:v>
                </c:pt>
                <c:pt idx="3365">
                  <c:v>22</c:v>
                </c:pt>
                <c:pt idx="3366">
                  <c:v>27</c:v>
                </c:pt>
                <c:pt idx="3367">
                  <c:v>21</c:v>
                </c:pt>
                <c:pt idx="3368">
                  <c:v>20</c:v>
                </c:pt>
                <c:pt idx="3369">
                  <c:v>21</c:v>
                </c:pt>
                <c:pt idx="3370">
                  <c:v>24</c:v>
                </c:pt>
                <c:pt idx="3371">
                  <c:v>22</c:v>
                </c:pt>
                <c:pt idx="3372">
                  <c:v>22</c:v>
                </c:pt>
                <c:pt idx="3373">
                  <c:v>22</c:v>
                </c:pt>
                <c:pt idx="3374">
                  <c:v>27</c:v>
                </c:pt>
                <c:pt idx="3375">
                  <c:v>21</c:v>
                </c:pt>
                <c:pt idx="3376">
                  <c:v>25</c:v>
                </c:pt>
                <c:pt idx="3377">
                  <c:v>28</c:v>
                </c:pt>
                <c:pt idx="3378">
                  <c:v>23</c:v>
                </c:pt>
                <c:pt idx="3379">
                  <c:v>22</c:v>
                </c:pt>
                <c:pt idx="3380">
                  <c:v>23</c:v>
                </c:pt>
                <c:pt idx="3381">
                  <c:v>22</c:v>
                </c:pt>
                <c:pt idx="3382">
                  <c:v>21</c:v>
                </c:pt>
                <c:pt idx="3383">
                  <c:v>21</c:v>
                </c:pt>
                <c:pt idx="3384">
                  <c:v>22</c:v>
                </c:pt>
                <c:pt idx="3385">
                  <c:v>24</c:v>
                </c:pt>
                <c:pt idx="3386">
                  <c:v>24</c:v>
                </c:pt>
                <c:pt idx="3387">
                  <c:v>22</c:v>
                </c:pt>
                <c:pt idx="3388">
                  <c:v>26</c:v>
                </c:pt>
                <c:pt idx="3389">
                  <c:v>21</c:v>
                </c:pt>
                <c:pt idx="3390">
                  <c:v>23</c:v>
                </c:pt>
                <c:pt idx="3391">
                  <c:v>22</c:v>
                </c:pt>
                <c:pt idx="3392">
                  <c:v>21</c:v>
                </c:pt>
                <c:pt idx="3393">
                  <c:v>23</c:v>
                </c:pt>
                <c:pt idx="3394">
                  <c:v>22</c:v>
                </c:pt>
                <c:pt idx="3395">
                  <c:v>22</c:v>
                </c:pt>
                <c:pt idx="3396">
                  <c:v>23</c:v>
                </c:pt>
                <c:pt idx="3397">
                  <c:v>22</c:v>
                </c:pt>
                <c:pt idx="3398">
                  <c:v>21</c:v>
                </c:pt>
                <c:pt idx="3399">
                  <c:v>21</c:v>
                </c:pt>
                <c:pt idx="3400">
                  <c:v>23</c:v>
                </c:pt>
                <c:pt idx="3401">
                  <c:v>21</c:v>
                </c:pt>
                <c:pt idx="3402">
                  <c:v>22</c:v>
                </c:pt>
                <c:pt idx="3403">
                  <c:v>21</c:v>
                </c:pt>
                <c:pt idx="3404">
                  <c:v>20</c:v>
                </c:pt>
                <c:pt idx="3405">
                  <c:v>21</c:v>
                </c:pt>
                <c:pt idx="3406">
                  <c:v>23</c:v>
                </c:pt>
                <c:pt idx="3407">
                  <c:v>20</c:v>
                </c:pt>
                <c:pt idx="3408">
                  <c:v>20</c:v>
                </c:pt>
                <c:pt idx="3409">
                  <c:v>22</c:v>
                </c:pt>
                <c:pt idx="3410">
                  <c:v>21</c:v>
                </c:pt>
                <c:pt idx="3411">
                  <c:v>26</c:v>
                </c:pt>
                <c:pt idx="3412">
                  <c:v>23</c:v>
                </c:pt>
                <c:pt idx="3413">
                  <c:v>21</c:v>
                </c:pt>
                <c:pt idx="3414">
                  <c:v>20</c:v>
                </c:pt>
                <c:pt idx="3415">
                  <c:v>27</c:v>
                </c:pt>
                <c:pt idx="3416">
                  <c:v>28</c:v>
                </c:pt>
                <c:pt idx="3417">
                  <c:v>24</c:v>
                </c:pt>
                <c:pt idx="3418">
                  <c:v>23</c:v>
                </c:pt>
                <c:pt idx="3419">
                  <c:v>27</c:v>
                </c:pt>
                <c:pt idx="3420">
                  <c:v>23</c:v>
                </c:pt>
                <c:pt idx="3421">
                  <c:v>21</c:v>
                </c:pt>
                <c:pt idx="3422">
                  <c:v>21</c:v>
                </c:pt>
                <c:pt idx="3423">
                  <c:v>21</c:v>
                </c:pt>
                <c:pt idx="3424">
                  <c:v>23</c:v>
                </c:pt>
                <c:pt idx="3425">
                  <c:v>21</c:v>
                </c:pt>
                <c:pt idx="3426">
                  <c:v>25</c:v>
                </c:pt>
                <c:pt idx="3427">
                  <c:v>23</c:v>
                </c:pt>
                <c:pt idx="3428">
                  <c:v>23</c:v>
                </c:pt>
                <c:pt idx="3429">
                  <c:v>21</c:v>
                </c:pt>
                <c:pt idx="3430">
                  <c:v>24</c:v>
                </c:pt>
                <c:pt idx="3431">
                  <c:v>22</c:v>
                </c:pt>
                <c:pt idx="3432">
                  <c:v>23</c:v>
                </c:pt>
                <c:pt idx="3433">
                  <c:v>21</c:v>
                </c:pt>
                <c:pt idx="3434">
                  <c:v>22</c:v>
                </c:pt>
                <c:pt idx="3435">
                  <c:v>25</c:v>
                </c:pt>
                <c:pt idx="3436">
                  <c:v>22</c:v>
                </c:pt>
                <c:pt idx="3437">
                  <c:v>22</c:v>
                </c:pt>
                <c:pt idx="3438">
                  <c:v>23</c:v>
                </c:pt>
                <c:pt idx="3439">
                  <c:v>19</c:v>
                </c:pt>
                <c:pt idx="3440">
                  <c:v>26</c:v>
                </c:pt>
                <c:pt idx="3441">
                  <c:v>26</c:v>
                </c:pt>
                <c:pt idx="3442">
                  <c:v>25</c:v>
                </c:pt>
                <c:pt idx="3443">
                  <c:v>22</c:v>
                </c:pt>
                <c:pt idx="3444">
                  <c:v>21</c:v>
                </c:pt>
                <c:pt idx="3445">
                  <c:v>21</c:v>
                </c:pt>
                <c:pt idx="3446">
                  <c:v>21</c:v>
                </c:pt>
                <c:pt idx="3447">
                  <c:v>23</c:v>
                </c:pt>
                <c:pt idx="3448">
                  <c:v>21</c:v>
                </c:pt>
                <c:pt idx="3449">
                  <c:v>23</c:v>
                </c:pt>
                <c:pt idx="3450">
                  <c:v>22</c:v>
                </c:pt>
                <c:pt idx="3451">
                  <c:v>20</c:v>
                </c:pt>
                <c:pt idx="3452">
                  <c:v>23</c:v>
                </c:pt>
                <c:pt idx="3453">
                  <c:v>22</c:v>
                </c:pt>
                <c:pt idx="3454">
                  <c:v>22</c:v>
                </c:pt>
                <c:pt idx="3455">
                  <c:v>21</c:v>
                </c:pt>
                <c:pt idx="3456">
                  <c:v>23</c:v>
                </c:pt>
                <c:pt idx="3457">
                  <c:v>22</c:v>
                </c:pt>
                <c:pt idx="3458">
                  <c:v>21</c:v>
                </c:pt>
                <c:pt idx="3459">
                  <c:v>22</c:v>
                </c:pt>
                <c:pt idx="3460">
                  <c:v>21</c:v>
                </c:pt>
                <c:pt idx="3461">
                  <c:v>22</c:v>
                </c:pt>
                <c:pt idx="3462">
                  <c:v>21</c:v>
                </c:pt>
                <c:pt idx="3463">
                  <c:v>20</c:v>
                </c:pt>
                <c:pt idx="3464">
                  <c:v>26</c:v>
                </c:pt>
                <c:pt idx="3465">
                  <c:v>23</c:v>
                </c:pt>
                <c:pt idx="3466">
                  <c:v>24</c:v>
                </c:pt>
                <c:pt idx="3467">
                  <c:v>23</c:v>
                </c:pt>
                <c:pt idx="3468">
                  <c:v>22</c:v>
                </c:pt>
                <c:pt idx="3469">
                  <c:v>22</c:v>
                </c:pt>
                <c:pt idx="3470">
                  <c:v>22</c:v>
                </c:pt>
                <c:pt idx="3471">
                  <c:v>22</c:v>
                </c:pt>
                <c:pt idx="3472">
                  <c:v>22</c:v>
                </c:pt>
                <c:pt idx="3473">
                  <c:v>24</c:v>
                </c:pt>
                <c:pt idx="3474">
                  <c:v>20</c:v>
                </c:pt>
                <c:pt idx="3475">
                  <c:v>23</c:v>
                </c:pt>
                <c:pt idx="3476">
                  <c:v>22</c:v>
                </c:pt>
                <c:pt idx="3477">
                  <c:v>22</c:v>
                </c:pt>
                <c:pt idx="3478">
                  <c:v>22</c:v>
                </c:pt>
                <c:pt idx="3479">
                  <c:v>20</c:v>
                </c:pt>
                <c:pt idx="3480">
                  <c:v>25</c:v>
                </c:pt>
                <c:pt idx="3481">
                  <c:v>22</c:v>
                </c:pt>
                <c:pt idx="3482">
                  <c:v>21</c:v>
                </c:pt>
                <c:pt idx="3483">
                  <c:v>24</c:v>
                </c:pt>
                <c:pt idx="3484">
                  <c:v>23</c:v>
                </c:pt>
                <c:pt idx="3485">
                  <c:v>22</c:v>
                </c:pt>
                <c:pt idx="3486">
                  <c:v>23</c:v>
                </c:pt>
                <c:pt idx="3487">
                  <c:v>22</c:v>
                </c:pt>
                <c:pt idx="3488">
                  <c:v>24</c:v>
                </c:pt>
                <c:pt idx="3489">
                  <c:v>25</c:v>
                </c:pt>
                <c:pt idx="3490">
                  <c:v>24</c:v>
                </c:pt>
                <c:pt idx="3491">
                  <c:v>26</c:v>
                </c:pt>
                <c:pt idx="3492">
                  <c:v>24</c:v>
                </c:pt>
                <c:pt idx="3493">
                  <c:v>21</c:v>
                </c:pt>
                <c:pt idx="3494">
                  <c:v>22</c:v>
                </c:pt>
                <c:pt idx="3495">
                  <c:v>23</c:v>
                </c:pt>
                <c:pt idx="3496">
                  <c:v>22</c:v>
                </c:pt>
                <c:pt idx="3497">
                  <c:v>22</c:v>
                </c:pt>
                <c:pt idx="3498">
                  <c:v>23</c:v>
                </c:pt>
                <c:pt idx="3499">
                  <c:v>23</c:v>
                </c:pt>
                <c:pt idx="3500">
                  <c:v>22</c:v>
                </c:pt>
                <c:pt idx="3501">
                  <c:v>22</c:v>
                </c:pt>
                <c:pt idx="3502">
                  <c:v>22</c:v>
                </c:pt>
                <c:pt idx="3503">
                  <c:v>24</c:v>
                </c:pt>
                <c:pt idx="3504">
                  <c:v>21</c:v>
                </c:pt>
                <c:pt idx="3505">
                  <c:v>27</c:v>
                </c:pt>
                <c:pt idx="3506">
                  <c:v>26</c:v>
                </c:pt>
                <c:pt idx="3507">
                  <c:v>21</c:v>
                </c:pt>
                <c:pt idx="3508">
                  <c:v>21</c:v>
                </c:pt>
                <c:pt idx="3509">
                  <c:v>22</c:v>
                </c:pt>
                <c:pt idx="3510">
                  <c:v>22</c:v>
                </c:pt>
                <c:pt idx="3511">
                  <c:v>21</c:v>
                </c:pt>
                <c:pt idx="3512">
                  <c:v>20</c:v>
                </c:pt>
                <c:pt idx="3513">
                  <c:v>21</c:v>
                </c:pt>
                <c:pt idx="3514">
                  <c:v>21</c:v>
                </c:pt>
                <c:pt idx="3515">
                  <c:v>25</c:v>
                </c:pt>
                <c:pt idx="3516">
                  <c:v>22</c:v>
                </c:pt>
                <c:pt idx="3517">
                  <c:v>21</c:v>
                </c:pt>
                <c:pt idx="3518">
                  <c:v>20</c:v>
                </c:pt>
                <c:pt idx="3519">
                  <c:v>22</c:v>
                </c:pt>
                <c:pt idx="3520">
                  <c:v>24</c:v>
                </c:pt>
                <c:pt idx="3521">
                  <c:v>21</c:v>
                </c:pt>
                <c:pt idx="3522">
                  <c:v>21</c:v>
                </c:pt>
                <c:pt idx="3523">
                  <c:v>20</c:v>
                </c:pt>
                <c:pt idx="3524">
                  <c:v>21</c:v>
                </c:pt>
                <c:pt idx="3525">
                  <c:v>23</c:v>
                </c:pt>
                <c:pt idx="3526">
                  <c:v>22</c:v>
                </c:pt>
                <c:pt idx="3527">
                  <c:v>20</c:v>
                </c:pt>
                <c:pt idx="3528">
                  <c:v>22</c:v>
                </c:pt>
                <c:pt idx="3529">
                  <c:v>21</c:v>
                </c:pt>
                <c:pt idx="3530">
                  <c:v>21</c:v>
                </c:pt>
                <c:pt idx="3531">
                  <c:v>23</c:v>
                </c:pt>
                <c:pt idx="3532">
                  <c:v>20</c:v>
                </c:pt>
                <c:pt idx="3533">
                  <c:v>24</c:v>
                </c:pt>
                <c:pt idx="3534">
                  <c:v>26</c:v>
                </c:pt>
                <c:pt idx="3535">
                  <c:v>21</c:v>
                </c:pt>
                <c:pt idx="3536">
                  <c:v>22</c:v>
                </c:pt>
                <c:pt idx="3537">
                  <c:v>21</c:v>
                </c:pt>
                <c:pt idx="3538">
                  <c:v>25</c:v>
                </c:pt>
                <c:pt idx="3539">
                  <c:v>21</c:v>
                </c:pt>
                <c:pt idx="3540">
                  <c:v>21</c:v>
                </c:pt>
                <c:pt idx="3541">
                  <c:v>21</c:v>
                </c:pt>
                <c:pt idx="3542">
                  <c:v>23</c:v>
                </c:pt>
                <c:pt idx="3543">
                  <c:v>23</c:v>
                </c:pt>
                <c:pt idx="3544">
                  <c:v>22</c:v>
                </c:pt>
                <c:pt idx="3545">
                  <c:v>22</c:v>
                </c:pt>
                <c:pt idx="3546">
                  <c:v>22</c:v>
                </c:pt>
                <c:pt idx="3547">
                  <c:v>20</c:v>
                </c:pt>
                <c:pt idx="3548">
                  <c:v>23</c:v>
                </c:pt>
                <c:pt idx="3549">
                  <c:v>23</c:v>
                </c:pt>
                <c:pt idx="3550">
                  <c:v>22</c:v>
                </c:pt>
                <c:pt idx="3551">
                  <c:v>23</c:v>
                </c:pt>
                <c:pt idx="3552">
                  <c:v>21</c:v>
                </c:pt>
                <c:pt idx="3553">
                  <c:v>21</c:v>
                </c:pt>
                <c:pt idx="3554">
                  <c:v>18</c:v>
                </c:pt>
                <c:pt idx="3555">
                  <c:v>22</c:v>
                </c:pt>
                <c:pt idx="3556">
                  <c:v>22</c:v>
                </c:pt>
                <c:pt idx="3557">
                  <c:v>20</c:v>
                </c:pt>
                <c:pt idx="3558">
                  <c:v>22</c:v>
                </c:pt>
                <c:pt idx="3559">
                  <c:v>23</c:v>
                </c:pt>
                <c:pt idx="3560">
                  <c:v>24</c:v>
                </c:pt>
                <c:pt idx="3561">
                  <c:v>24</c:v>
                </c:pt>
                <c:pt idx="3562">
                  <c:v>22</c:v>
                </c:pt>
                <c:pt idx="3563">
                  <c:v>21</c:v>
                </c:pt>
                <c:pt idx="3564">
                  <c:v>23</c:v>
                </c:pt>
                <c:pt idx="3565">
                  <c:v>20</c:v>
                </c:pt>
                <c:pt idx="3566">
                  <c:v>22</c:v>
                </c:pt>
                <c:pt idx="3567">
                  <c:v>22</c:v>
                </c:pt>
                <c:pt idx="3568">
                  <c:v>21</c:v>
                </c:pt>
                <c:pt idx="3569">
                  <c:v>26</c:v>
                </c:pt>
                <c:pt idx="3570">
                  <c:v>22</c:v>
                </c:pt>
                <c:pt idx="3571">
                  <c:v>22</c:v>
                </c:pt>
                <c:pt idx="3572">
                  <c:v>21</c:v>
                </c:pt>
                <c:pt idx="3573">
                  <c:v>27</c:v>
                </c:pt>
                <c:pt idx="3574">
                  <c:v>24</c:v>
                </c:pt>
                <c:pt idx="3575">
                  <c:v>25</c:v>
                </c:pt>
                <c:pt idx="3576">
                  <c:v>21</c:v>
                </c:pt>
                <c:pt idx="3577">
                  <c:v>23</c:v>
                </c:pt>
                <c:pt idx="3578">
                  <c:v>21</c:v>
                </c:pt>
                <c:pt idx="3579">
                  <c:v>22</c:v>
                </c:pt>
                <c:pt idx="3580">
                  <c:v>22</c:v>
                </c:pt>
                <c:pt idx="3581">
                  <c:v>21</c:v>
                </c:pt>
                <c:pt idx="3582">
                  <c:v>22</c:v>
                </c:pt>
                <c:pt idx="3583">
                  <c:v>21</c:v>
                </c:pt>
                <c:pt idx="3584">
                  <c:v>23</c:v>
                </c:pt>
                <c:pt idx="3585">
                  <c:v>21</c:v>
                </c:pt>
                <c:pt idx="3586">
                  <c:v>22</c:v>
                </c:pt>
                <c:pt idx="3587">
                  <c:v>21</c:v>
                </c:pt>
                <c:pt idx="3588">
                  <c:v>21</c:v>
                </c:pt>
                <c:pt idx="3589">
                  <c:v>23</c:v>
                </c:pt>
                <c:pt idx="3590">
                  <c:v>22</c:v>
                </c:pt>
                <c:pt idx="3591">
                  <c:v>22</c:v>
                </c:pt>
                <c:pt idx="3592">
                  <c:v>21</c:v>
                </c:pt>
                <c:pt idx="3593">
                  <c:v>22</c:v>
                </c:pt>
                <c:pt idx="3594">
                  <c:v>21</c:v>
                </c:pt>
                <c:pt idx="3595">
                  <c:v>20</c:v>
                </c:pt>
                <c:pt idx="3596">
                  <c:v>26</c:v>
                </c:pt>
                <c:pt idx="3597">
                  <c:v>24</c:v>
                </c:pt>
                <c:pt idx="3598">
                  <c:v>21</c:v>
                </c:pt>
                <c:pt idx="3599">
                  <c:v>26</c:v>
                </c:pt>
                <c:pt idx="3600">
                  <c:v>21</c:v>
                </c:pt>
                <c:pt idx="3601">
                  <c:v>23</c:v>
                </c:pt>
                <c:pt idx="3602">
                  <c:v>26</c:v>
                </c:pt>
                <c:pt idx="3603">
                  <c:v>24</c:v>
                </c:pt>
                <c:pt idx="3604">
                  <c:v>23</c:v>
                </c:pt>
                <c:pt idx="3605">
                  <c:v>21</c:v>
                </c:pt>
                <c:pt idx="3606">
                  <c:v>22</c:v>
                </c:pt>
                <c:pt idx="3607">
                  <c:v>21</c:v>
                </c:pt>
                <c:pt idx="3608">
                  <c:v>26</c:v>
                </c:pt>
                <c:pt idx="3609">
                  <c:v>23</c:v>
                </c:pt>
                <c:pt idx="3610">
                  <c:v>22</c:v>
                </c:pt>
                <c:pt idx="3611">
                  <c:v>22</c:v>
                </c:pt>
                <c:pt idx="3612">
                  <c:v>23</c:v>
                </c:pt>
                <c:pt idx="3613">
                  <c:v>22</c:v>
                </c:pt>
                <c:pt idx="3614">
                  <c:v>21</c:v>
                </c:pt>
                <c:pt idx="3615">
                  <c:v>24</c:v>
                </c:pt>
                <c:pt idx="3616">
                  <c:v>23</c:v>
                </c:pt>
                <c:pt idx="3617">
                  <c:v>22</c:v>
                </c:pt>
                <c:pt idx="3618">
                  <c:v>23</c:v>
                </c:pt>
                <c:pt idx="3619">
                  <c:v>22</c:v>
                </c:pt>
                <c:pt idx="3620">
                  <c:v>22</c:v>
                </c:pt>
                <c:pt idx="3621">
                  <c:v>23</c:v>
                </c:pt>
                <c:pt idx="3622">
                  <c:v>24</c:v>
                </c:pt>
                <c:pt idx="3623">
                  <c:v>25</c:v>
                </c:pt>
                <c:pt idx="3624">
                  <c:v>26</c:v>
                </c:pt>
                <c:pt idx="3625">
                  <c:v>21</c:v>
                </c:pt>
                <c:pt idx="3626">
                  <c:v>24</c:v>
                </c:pt>
                <c:pt idx="3627">
                  <c:v>22</c:v>
                </c:pt>
                <c:pt idx="3628">
                  <c:v>22</c:v>
                </c:pt>
                <c:pt idx="3629">
                  <c:v>22</c:v>
                </c:pt>
                <c:pt idx="3630">
                  <c:v>21</c:v>
                </c:pt>
                <c:pt idx="3631">
                  <c:v>23</c:v>
                </c:pt>
                <c:pt idx="3632">
                  <c:v>21</c:v>
                </c:pt>
                <c:pt idx="3633">
                  <c:v>22</c:v>
                </c:pt>
                <c:pt idx="3634">
                  <c:v>21</c:v>
                </c:pt>
                <c:pt idx="3635">
                  <c:v>23</c:v>
                </c:pt>
                <c:pt idx="3636">
                  <c:v>21</c:v>
                </c:pt>
                <c:pt idx="3637">
                  <c:v>28</c:v>
                </c:pt>
                <c:pt idx="3638">
                  <c:v>21</c:v>
                </c:pt>
                <c:pt idx="3639">
                  <c:v>21</c:v>
                </c:pt>
                <c:pt idx="3640">
                  <c:v>21</c:v>
                </c:pt>
                <c:pt idx="3641">
                  <c:v>21</c:v>
                </c:pt>
                <c:pt idx="3642">
                  <c:v>24</c:v>
                </c:pt>
                <c:pt idx="3643">
                  <c:v>22</c:v>
                </c:pt>
                <c:pt idx="3644">
                  <c:v>21</c:v>
                </c:pt>
                <c:pt idx="3645">
                  <c:v>22</c:v>
                </c:pt>
                <c:pt idx="3646">
                  <c:v>25</c:v>
                </c:pt>
                <c:pt idx="3647">
                  <c:v>22</c:v>
                </c:pt>
                <c:pt idx="3648">
                  <c:v>25</c:v>
                </c:pt>
                <c:pt idx="3649">
                  <c:v>22</c:v>
                </c:pt>
                <c:pt idx="3650">
                  <c:v>22</c:v>
                </c:pt>
                <c:pt idx="3651">
                  <c:v>22</c:v>
                </c:pt>
                <c:pt idx="3652">
                  <c:v>23</c:v>
                </c:pt>
                <c:pt idx="3653">
                  <c:v>22</c:v>
                </c:pt>
                <c:pt idx="3654">
                  <c:v>23</c:v>
                </c:pt>
                <c:pt idx="3655">
                  <c:v>22</c:v>
                </c:pt>
                <c:pt idx="3656">
                  <c:v>22</c:v>
                </c:pt>
                <c:pt idx="3657">
                  <c:v>23</c:v>
                </c:pt>
                <c:pt idx="3658">
                  <c:v>22</c:v>
                </c:pt>
                <c:pt idx="3659">
                  <c:v>22</c:v>
                </c:pt>
                <c:pt idx="3660">
                  <c:v>23</c:v>
                </c:pt>
                <c:pt idx="3661">
                  <c:v>23</c:v>
                </c:pt>
                <c:pt idx="3662">
                  <c:v>23</c:v>
                </c:pt>
                <c:pt idx="3663">
                  <c:v>22</c:v>
                </c:pt>
                <c:pt idx="3664">
                  <c:v>22</c:v>
                </c:pt>
                <c:pt idx="3665">
                  <c:v>24</c:v>
                </c:pt>
                <c:pt idx="3666">
                  <c:v>23</c:v>
                </c:pt>
                <c:pt idx="3667">
                  <c:v>19</c:v>
                </c:pt>
                <c:pt idx="3668">
                  <c:v>22</c:v>
                </c:pt>
                <c:pt idx="3669">
                  <c:v>22</c:v>
                </c:pt>
                <c:pt idx="3670">
                  <c:v>27</c:v>
                </c:pt>
                <c:pt idx="3671">
                  <c:v>22</c:v>
                </c:pt>
                <c:pt idx="3672">
                  <c:v>23</c:v>
                </c:pt>
                <c:pt idx="3673">
                  <c:v>24</c:v>
                </c:pt>
                <c:pt idx="3674">
                  <c:v>28</c:v>
                </c:pt>
                <c:pt idx="3675">
                  <c:v>22</c:v>
                </c:pt>
                <c:pt idx="3676">
                  <c:v>19</c:v>
                </c:pt>
                <c:pt idx="3677">
                  <c:v>23</c:v>
                </c:pt>
                <c:pt idx="3678">
                  <c:v>23</c:v>
                </c:pt>
                <c:pt idx="3679">
                  <c:v>21</c:v>
                </c:pt>
                <c:pt idx="3680">
                  <c:v>22</c:v>
                </c:pt>
                <c:pt idx="3681">
                  <c:v>23</c:v>
                </c:pt>
                <c:pt idx="3682">
                  <c:v>25</c:v>
                </c:pt>
                <c:pt idx="3683">
                  <c:v>22</c:v>
                </c:pt>
                <c:pt idx="3684">
                  <c:v>22</c:v>
                </c:pt>
                <c:pt idx="3685">
                  <c:v>22</c:v>
                </c:pt>
                <c:pt idx="3686">
                  <c:v>25</c:v>
                </c:pt>
                <c:pt idx="3687">
                  <c:v>22</c:v>
                </c:pt>
                <c:pt idx="3688">
                  <c:v>19</c:v>
                </c:pt>
                <c:pt idx="3689">
                  <c:v>20</c:v>
                </c:pt>
                <c:pt idx="3690">
                  <c:v>20</c:v>
                </c:pt>
                <c:pt idx="3691">
                  <c:v>20</c:v>
                </c:pt>
                <c:pt idx="3692">
                  <c:v>22</c:v>
                </c:pt>
                <c:pt idx="3693">
                  <c:v>23</c:v>
                </c:pt>
                <c:pt idx="3694">
                  <c:v>25</c:v>
                </c:pt>
                <c:pt idx="3695">
                  <c:v>22</c:v>
                </c:pt>
                <c:pt idx="3696">
                  <c:v>21</c:v>
                </c:pt>
                <c:pt idx="3697">
                  <c:v>21</c:v>
                </c:pt>
                <c:pt idx="3698">
                  <c:v>21</c:v>
                </c:pt>
                <c:pt idx="3699">
                  <c:v>22</c:v>
                </c:pt>
                <c:pt idx="3700">
                  <c:v>20</c:v>
                </c:pt>
                <c:pt idx="3701">
                  <c:v>21</c:v>
                </c:pt>
                <c:pt idx="3702">
                  <c:v>20</c:v>
                </c:pt>
                <c:pt idx="3703">
                  <c:v>21</c:v>
                </c:pt>
                <c:pt idx="3704">
                  <c:v>24</c:v>
                </c:pt>
                <c:pt idx="3705">
                  <c:v>20</c:v>
                </c:pt>
                <c:pt idx="3706">
                  <c:v>25</c:v>
                </c:pt>
                <c:pt idx="3707">
                  <c:v>21</c:v>
                </c:pt>
                <c:pt idx="3708">
                  <c:v>21</c:v>
                </c:pt>
                <c:pt idx="3709">
                  <c:v>21</c:v>
                </c:pt>
                <c:pt idx="3710">
                  <c:v>24</c:v>
                </c:pt>
                <c:pt idx="3711">
                  <c:v>21</c:v>
                </c:pt>
                <c:pt idx="3712">
                  <c:v>20</c:v>
                </c:pt>
                <c:pt idx="3713">
                  <c:v>26</c:v>
                </c:pt>
                <c:pt idx="3714">
                  <c:v>21</c:v>
                </c:pt>
                <c:pt idx="3715">
                  <c:v>20</c:v>
                </c:pt>
                <c:pt idx="3716">
                  <c:v>22</c:v>
                </c:pt>
                <c:pt idx="3717">
                  <c:v>22</c:v>
                </c:pt>
                <c:pt idx="3718">
                  <c:v>26</c:v>
                </c:pt>
                <c:pt idx="3719">
                  <c:v>23</c:v>
                </c:pt>
                <c:pt idx="3720">
                  <c:v>22</c:v>
                </c:pt>
                <c:pt idx="3721">
                  <c:v>26</c:v>
                </c:pt>
                <c:pt idx="3722">
                  <c:v>22</c:v>
                </c:pt>
                <c:pt idx="3723">
                  <c:v>22</c:v>
                </c:pt>
                <c:pt idx="3724">
                  <c:v>21</c:v>
                </c:pt>
                <c:pt idx="3725">
                  <c:v>23</c:v>
                </c:pt>
                <c:pt idx="3726">
                  <c:v>22</c:v>
                </c:pt>
                <c:pt idx="3727">
                  <c:v>22</c:v>
                </c:pt>
                <c:pt idx="3728">
                  <c:v>22</c:v>
                </c:pt>
                <c:pt idx="3729">
                  <c:v>24</c:v>
                </c:pt>
                <c:pt idx="3730">
                  <c:v>21</c:v>
                </c:pt>
                <c:pt idx="3731">
                  <c:v>21</c:v>
                </c:pt>
                <c:pt idx="3732">
                  <c:v>22</c:v>
                </c:pt>
                <c:pt idx="3733">
                  <c:v>20</c:v>
                </c:pt>
                <c:pt idx="3734">
                  <c:v>24</c:v>
                </c:pt>
                <c:pt idx="3735">
                  <c:v>21</c:v>
                </c:pt>
                <c:pt idx="3736">
                  <c:v>21</c:v>
                </c:pt>
                <c:pt idx="3737">
                  <c:v>23</c:v>
                </c:pt>
                <c:pt idx="3738">
                  <c:v>22</c:v>
                </c:pt>
                <c:pt idx="3739">
                  <c:v>21</c:v>
                </c:pt>
                <c:pt idx="3740">
                  <c:v>22</c:v>
                </c:pt>
                <c:pt idx="3741">
                  <c:v>24</c:v>
                </c:pt>
                <c:pt idx="3742">
                  <c:v>22</c:v>
                </c:pt>
                <c:pt idx="3743">
                  <c:v>20</c:v>
                </c:pt>
                <c:pt idx="3744">
                  <c:v>25</c:v>
                </c:pt>
                <c:pt idx="3745">
                  <c:v>24</c:v>
                </c:pt>
                <c:pt idx="3746">
                  <c:v>26</c:v>
                </c:pt>
                <c:pt idx="3747">
                  <c:v>20</c:v>
                </c:pt>
                <c:pt idx="3748">
                  <c:v>24</c:v>
                </c:pt>
                <c:pt idx="3749">
                  <c:v>23</c:v>
                </c:pt>
                <c:pt idx="3750">
                  <c:v>20</c:v>
                </c:pt>
                <c:pt idx="3751">
                  <c:v>22</c:v>
                </c:pt>
                <c:pt idx="3752">
                  <c:v>22</c:v>
                </c:pt>
                <c:pt idx="3753">
                  <c:v>22</c:v>
                </c:pt>
                <c:pt idx="3754">
                  <c:v>22</c:v>
                </c:pt>
                <c:pt idx="3755">
                  <c:v>21</c:v>
                </c:pt>
                <c:pt idx="3756">
                  <c:v>22</c:v>
                </c:pt>
                <c:pt idx="3757">
                  <c:v>26</c:v>
                </c:pt>
                <c:pt idx="3758">
                  <c:v>21</c:v>
                </c:pt>
                <c:pt idx="3759">
                  <c:v>20</c:v>
                </c:pt>
                <c:pt idx="3760">
                  <c:v>22</c:v>
                </c:pt>
                <c:pt idx="3761">
                  <c:v>21</c:v>
                </c:pt>
                <c:pt idx="3762">
                  <c:v>20</c:v>
                </c:pt>
                <c:pt idx="3763">
                  <c:v>19</c:v>
                </c:pt>
                <c:pt idx="3764">
                  <c:v>22</c:v>
                </c:pt>
                <c:pt idx="3765">
                  <c:v>22</c:v>
                </c:pt>
                <c:pt idx="3766">
                  <c:v>23</c:v>
                </c:pt>
                <c:pt idx="3767">
                  <c:v>22</c:v>
                </c:pt>
                <c:pt idx="3768">
                  <c:v>20</c:v>
                </c:pt>
                <c:pt idx="3769">
                  <c:v>27</c:v>
                </c:pt>
                <c:pt idx="3770">
                  <c:v>25</c:v>
                </c:pt>
                <c:pt idx="3771">
                  <c:v>24</c:v>
                </c:pt>
                <c:pt idx="3772">
                  <c:v>20</c:v>
                </c:pt>
                <c:pt idx="3773">
                  <c:v>23</c:v>
                </c:pt>
                <c:pt idx="3774">
                  <c:v>23</c:v>
                </c:pt>
                <c:pt idx="3775">
                  <c:v>23</c:v>
                </c:pt>
                <c:pt idx="3776">
                  <c:v>23</c:v>
                </c:pt>
                <c:pt idx="3777">
                  <c:v>23</c:v>
                </c:pt>
                <c:pt idx="3778">
                  <c:v>23</c:v>
                </c:pt>
                <c:pt idx="3779">
                  <c:v>24</c:v>
                </c:pt>
                <c:pt idx="3780">
                  <c:v>23</c:v>
                </c:pt>
                <c:pt idx="3781">
                  <c:v>21</c:v>
                </c:pt>
                <c:pt idx="3782">
                  <c:v>24</c:v>
                </c:pt>
                <c:pt idx="3783">
                  <c:v>23</c:v>
                </c:pt>
                <c:pt idx="3784">
                  <c:v>24</c:v>
                </c:pt>
                <c:pt idx="3785">
                  <c:v>22</c:v>
                </c:pt>
                <c:pt idx="3786">
                  <c:v>26</c:v>
                </c:pt>
                <c:pt idx="3787">
                  <c:v>22</c:v>
                </c:pt>
                <c:pt idx="3788">
                  <c:v>23</c:v>
                </c:pt>
                <c:pt idx="3789">
                  <c:v>21</c:v>
                </c:pt>
                <c:pt idx="3790">
                  <c:v>21</c:v>
                </c:pt>
                <c:pt idx="3791">
                  <c:v>21</c:v>
                </c:pt>
                <c:pt idx="3792">
                  <c:v>23</c:v>
                </c:pt>
                <c:pt idx="3793">
                  <c:v>24</c:v>
                </c:pt>
                <c:pt idx="3794">
                  <c:v>28</c:v>
                </c:pt>
                <c:pt idx="3795">
                  <c:v>26</c:v>
                </c:pt>
                <c:pt idx="3796">
                  <c:v>22</c:v>
                </c:pt>
                <c:pt idx="3797">
                  <c:v>22</c:v>
                </c:pt>
                <c:pt idx="3798">
                  <c:v>22</c:v>
                </c:pt>
                <c:pt idx="3799">
                  <c:v>24</c:v>
                </c:pt>
                <c:pt idx="3800">
                  <c:v>23</c:v>
                </c:pt>
                <c:pt idx="3801">
                  <c:v>21</c:v>
                </c:pt>
                <c:pt idx="3802">
                  <c:v>21</c:v>
                </c:pt>
                <c:pt idx="3803">
                  <c:v>19</c:v>
                </c:pt>
                <c:pt idx="3804">
                  <c:v>19</c:v>
                </c:pt>
                <c:pt idx="3805">
                  <c:v>21</c:v>
                </c:pt>
                <c:pt idx="3806">
                  <c:v>20</c:v>
                </c:pt>
                <c:pt idx="3807">
                  <c:v>21</c:v>
                </c:pt>
                <c:pt idx="3808">
                  <c:v>21</c:v>
                </c:pt>
                <c:pt idx="3809">
                  <c:v>24</c:v>
                </c:pt>
                <c:pt idx="3810">
                  <c:v>26</c:v>
                </c:pt>
                <c:pt idx="3811">
                  <c:v>22</c:v>
                </c:pt>
                <c:pt idx="3812">
                  <c:v>21</c:v>
                </c:pt>
                <c:pt idx="3813">
                  <c:v>24</c:v>
                </c:pt>
                <c:pt idx="3814">
                  <c:v>22</c:v>
                </c:pt>
                <c:pt idx="3815">
                  <c:v>22</c:v>
                </c:pt>
                <c:pt idx="3816">
                  <c:v>22</c:v>
                </c:pt>
                <c:pt idx="3817">
                  <c:v>22</c:v>
                </c:pt>
                <c:pt idx="3818">
                  <c:v>20</c:v>
                </c:pt>
                <c:pt idx="3819">
                  <c:v>21</c:v>
                </c:pt>
                <c:pt idx="3820">
                  <c:v>22</c:v>
                </c:pt>
                <c:pt idx="3821">
                  <c:v>21</c:v>
                </c:pt>
                <c:pt idx="3822">
                  <c:v>19</c:v>
                </c:pt>
                <c:pt idx="3823">
                  <c:v>21</c:v>
                </c:pt>
                <c:pt idx="3824">
                  <c:v>22</c:v>
                </c:pt>
                <c:pt idx="3825">
                  <c:v>20</c:v>
                </c:pt>
                <c:pt idx="3826">
                  <c:v>23</c:v>
                </c:pt>
                <c:pt idx="3827">
                  <c:v>21</c:v>
                </c:pt>
                <c:pt idx="3828">
                  <c:v>21</c:v>
                </c:pt>
                <c:pt idx="3829">
                  <c:v>21</c:v>
                </c:pt>
                <c:pt idx="3830">
                  <c:v>22</c:v>
                </c:pt>
                <c:pt idx="3831">
                  <c:v>26</c:v>
                </c:pt>
                <c:pt idx="3832">
                  <c:v>21</c:v>
                </c:pt>
                <c:pt idx="3833">
                  <c:v>22</c:v>
                </c:pt>
                <c:pt idx="3834">
                  <c:v>23</c:v>
                </c:pt>
                <c:pt idx="3835">
                  <c:v>22</c:v>
                </c:pt>
                <c:pt idx="3836">
                  <c:v>21</c:v>
                </c:pt>
                <c:pt idx="3837">
                  <c:v>21</c:v>
                </c:pt>
                <c:pt idx="3838">
                  <c:v>21</c:v>
                </c:pt>
                <c:pt idx="3839">
                  <c:v>22</c:v>
                </c:pt>
                <c:pt idx="3840">
                  <c:v>23</c:v>
                </c:pt>
                <c:pt idx="3841">
                  <c:v>22</c:v>
                </c:pt>
                <c:pt idx="3842">
                  <c:v>22</c:v>
                </c:pt>
                <c:pt idx="3843">
                  <c:v>25</c:v>
                </c:pt>
                <c:pt idx="3844">
                  <c:v>23</c:v>
                </c:pt>
                <c:pt idx="3845">
                  <c:v>24</c:v>
                </c:pt>
                <c:pt idx="3846">
                  <c:v>23</c:v>
                </c:pt>
                <c:pt idx="3847">
                  <c:v>25</c:v>
                </c:pt>
                <c:pt idx="3848">
                  <c:v>22</c:v>
                </c:pt>
                <c:pt idx="3849">
                  <c:v>22</c:v>
                </c:pt>
                <c:pt idx="3850">
                  <c:v>22</c:v>
                </c:pt>
                <c:pt idx="3851">
                  <c:v>22</c:v>
                </c:pt>
                <c:pt idx="3852">
                  <c:v>23</c:v>
                </c:pt>
                <c:pt idx="3853">
                  <c:v>20</c:v>
                </c:pt>
                <c:pt idx="3854">
                  <c:v>21</c:v>
                </c:pt>
                <c:pt idx="3855">
                  <c:v>22</c:v>
                </c:pt>
                <c:pt idx="3856">
                  <c:v>23</c:v>
                </c:pt>
                <c:pt idx="3857">
                  <c:v>23</c:v>
                </c:pt>
                <c:pt idx="3858">
                  <c:v>24</c:v>
                </c:pt>
                <c:pt idx="3859">
                  <c:v>22</c:v>
                </c:pt>
                <c:pt idx="3860">
                  <c:v>21</c:v>
                </c:pt>
                <c:pt idx="3861">
                  <c:v>22</c:v>
                </c:pt>
                <c:pt idx="3862">
                  <c:v>21</c:v>
                </c:pt>
                <c:pt idx="3863">
                  <c:v>20</c:v>
                </c:pt>
                <c:pt idx="3864">
                  <c:v>20</c:v>
                </c:pt>
                <c:pt idx="3865">
                  <c:v>23</c:v>
                </c:pt>
                <c:pt idx="3866">
                  <c:v>21</c:v>
                </c:pt>
                <c:pt idx="3867">
                  <c:v>23</c:v>
                </c:pt>
                <c:pt idx="3868">
                  <c:v>22</c:v>
                </c:pt>
                <c:pt idx="3869">
                  <c:v>27</c:v>
                </c:pt>
                <c:pt idx="3870">
                  <c:v>25</c:v>
                </c:pt>
                <c:pt idx="3871">
                  <c:v>25</c:v>
                </c:pt>
                <c:pt idx="3872">
                  <c:v>22</c:v>
                </c:pt>
                <c:pt idx="3873">
                  <c:v>20</c:v>
                </c:pt>
                <c:pt idx="3874">
                  <c:v>21</c:v>
                </c:pt>
                <c:pt idx="3875">
                  <c:v>22</c:v>
                </c:pt>
                <c:pt idx="3876">
                  <c:v>20</c:v>
                </c:pt>
                <c:pt idx="3877">
                  <c:v>26</c:v>
                </c:pt>
                <c:pt idx="3878">
                  <c:v>23</c:v>
                </c:pt>
                <c:pt idx="3879">
                  <c:v>21</c:v>
                </c:pt>
                <c:pt idx="3880">
                  <c:v>23</c:v>
                </c:pt>
                <c:pt idx="3881">
                  <c:v>22</c:v>
                </c:pt>
                <c:pt idx="3882">
                  <c:v>21</c:v>
                </c:pt>
                <c:pt idx="3883">
                  <c:v>20</c:v>
                </c:pt>
                <c:pt idx="3884">
                  <c:v>23</c:v>
                </c:pt>
                <c:pt idx="3885">
                  <c:v>22</c:v>
                </c:pt>
                <c:pt idx="3886">
                  <c:v>22</c:v>
                </c:pt>
                <c:pt idx="3887">
                  <c:v>24</c:v>
                </c:pt>
                <c:pt idx="3888">
                  <c:v>21</c:v>
                </c:pt>
                <c:pt idx="3889">
                  <c:v>21</c:v>
                </c:pt>
                <c:pt idx="3890">
                  <c:v>23</c:v>
                </c:pt>
                <c:pt idx="3891">
                  <c:v>22</c:v>
                </c:pt>
                <c:pt idx="3892">
                  <c:v>22</c:v>
                </c:pt>
                <c:pt idx="3893">
                  <c:v>27</c:v>
                </c:pt>
                <c:pt idx="3894">
                  <c:v>25</c:v>
                </c:pt>
                <c:pt idx="3895">
                  <c:v>25</c:v>
                </c:pt>
                <c:pt idx="3896">
                  <c:v>24</c:v>
                </c:pt>
                <c:pt idx="3897">
                  <c:v>22</c:v>
                </c:pt>
                <c:pt idx="3898">
                  <c:v>22</c:v>
                </c:pt>
                <c:pt idx="3899">
                  <c:v>25</c:v>
                </c:pt>
                <c:pt idx="3900">
                  <c:v>23</c:v>
                </c:pt>
                <c:pt idx="3901">
                  <c:v>23</c:v>
                </c:pt>
                <c:pt idx="3902">
                  <c:v>21</c:v>
                </c:pt>
                <c:pt idx="3903">
                  <c:v>23</c:v>
                </c:pt>
                <c:pt idx="3904">
                  <c:v>24</c:v>
                </c:pt>
                <c:pt idx="3905">
                  <c:v>22</c:v>
                </c:pt>
                <c:pt idx="3906">
                  <c:v>24</c:v>
                </c:pt>
                <c:pt idx="3907">
                  <c:v>22</c:v>
                </c:pt>
                <c:pt idx="3908">
                  <c:v>22</c:v>
                </c:pt>
                <c:pt idx="3909">
                  <c:v>24</c:v>
                </c:pt>
                <c:pt idx="3910">
                  <c:v>24</c:v>
                </c:pt>
                <c:pt idx="3911">
                  <c:v>22</c:v>
                </c:pt>
                <c:pt idx="3912">
                  <c:v>24</c:v>
                </c:pt>
                <c:pt idx="3913">
                  <c:v>23</c:v>
                </c:pt>
                <c:pt idx="3914">
                  <c:v>24</c:v>
                </c:pt>
                <c:pt idx="3915">
                  <c:v>24</c:v>
                </c:pt>
                <c:pt idx="3916">
                  <c:v>23</c:v>
                </c:pt>
                <c:pt idx="3917">
                  <c:v>22</c:v>
                </c:pt>
                <c:pt idx="3918">
                  <c:v>25</c:v>
                </c:pt>
                <c:pt idx="3919">
                  <c:v>26</c:v>
                </c:pt>
                <c:pt idx="3920">
                  <c:v>25</c:v>
                </c:pt>
                <c:pt idx="3921">
                  <c:v>21</c:v>
                </c:pt>
                <c:pt idx="3922">
                  <c:v>22</c:v>
                </c:pt>
                <c:pt idx="3923">
                  <c:v>21</c:v>
                </c:pt>
                <c:pt idx="3924">
                  <c:v>22</c:v>
                </c:pt>
                <c:pt idx="3925">
                  <c:v>22</c:v>
                </c:pt>
                <c:pt idx="3926">
                  <c:v>24</c:v>
                </c:pt>
                <c:pt idx="3927">
                  <c:v>23</c:v>
                </c:pt>
                <c:pt idx="3928">
                  <c:v>24</c:v>
                </c:pt>
                <c:pt idx="3929">
                  <c:v>22</c:v>
                </c:pt>
                <c:pt idx="3930">
                  <c:v>23</c:v>
                </c:pt>
                <c:pt idx="3931">
                  <c:v>21</c:v>
                </c:pt>
                <c:pt idx="3932">
                  <c:v>21</c:v>
                </c:pt>
                <c:pt idx="3933">
                  <c:v>21</c:v>
                </c:pt>
                <c:pt idx="3934">
                  <c:v>21</c:v>
                </c:pt>
                <c:pt idx="3935">
                  <c:v>22</c:v>
                </c:pt>
                <c:pt idx="3936">
                  <c:v>20</c:v>
                </c:pt>
                <c:pt idx="3937">
                  <c:v>23</c:v>
                </c:pt>
                <c:pt idx="3938">
                  <c:v>22</c:v>
                </c:pt>
                <c:pt idx="3939">
                  <c:v>21</c:v>
                </c:pt>
                <c:pt idx="3940">
                  <c:v>25</c:v>
                </c:pt>
                <c:pt idx="3941">
                  <c:v>25</c:v>
                </c:pt>
                <c:pt idx="3942">
                  <c:v>25</c:v>
                </c:pt>
                <c:pt idx="3943">
                  <c:v>25</c:v>
                </c:pt>
                <c:pt idx="3944">
                  <c:v>25</c:v>
                </c:pt>
                <c:pt idx="3945">
                  <c:v>22</c:v>
                </c:pt>
                <c:pt idx="3946">
                  <c:v>34</c:v>
                </c:pt>
                <c:pt idx="3947">
                  <c:v>22</c:v>
                </c:pt>
                <c:pt idx="3948">
                  <c:v>25</c:v>
                </c:pt>
                <c:pt idx="3949">
                  <c:v>20</c:v>
                </c:pt>
                <c:pt idx="3950">
                  <c:v>20</c:v>
                </c:pt>
                <c:pt idx="3951">
                  <c:v>22</c:v>
                </c:pt>
                <c:pt idx="3952">
                  <c:v>21</c:v>
                </c:pt>
                <c:pt idx="3953">
                  <c:v>23</c:v>
                </c:pt>
                <c:pt idx="3954">
                  <c:v>23</c:v>
                </c:pt>
                <c:pt idx="3955">
                  <c:v>21</c:v>
                </c:pt>
                <c:pt idx="3956">
                  <c:v>23</c:v>
                </c:pt>
                <c:pt idx="3957">
                  <c:v>22</c:v>
                </c:pt>
                <c:pt idx="3958">
                  <c:v>23</c:v>
                </c:pt>
                <c:pt idx="3959">
                  <c:v>20</c:v>
                </c:pt>
                <c:pt idx="3960">
                  <c:v>23</c:v>
                </c:pt>
                <c:pt idx="3961">
                  <c:v>21</c:v>
                </c:pt>
                <c:pt idx="3962">
                  <c:v>20</c:v>
                </c:pt>
                <c:pt idx="3963">
                  <c:v>26</c:v>
                </c:pt>
                <c:pt idx="3964">
                  <c:v>22</c:v>
                </c:pt>
                <c:pt idx="3965">
                  <c:v>22</c:v>
                </c:pt>
                <c:pt idx="3966">
                  <c:v>21</c:v>
                </c:pt>
                <c:pt idx="3967">
                  <c:v>22</c:v>
                </c:pt>
                <c:pt idx="3968">
                  <c:v>21</c:v>
                </c:pt>
                <c:pt idx="3969">
                  <c:v>22</c:v>
                </c:pt>
                <c:pt idx="3970">
                  <c:v>24</c:v>
                </c:pt>
                <c:pt idx="3971">
                  <c:v>21</c:v>
                </c:pt>
                <c:pt idx="3972">
                  <c:v>22</c:v>
                </c:pt>
                <c:pt idx="3973">
                  <c:v>22</c:v>
                </c:pt>
                <c:pt idx="3974">
                  <c:v>21</c:v>
                </c:pt>
                <c:pt idx="3975">
                  <c:v>23</c:v>
                </c:pt>
                <c:pt idx="3976">
                  <c:v>25</c:v>
                </c:pt>
                <c:pt idx="3977">
                  <c:v>21</c:v>
                </c:pt>
                <c:pt idx="3978">
                  <c:v>22</c:v>
                </c:pt>
                <c:pt idx="3979">
                  <c:v>22</c:v>
                </c:pt>
                <c:pt idx="3980">
                  <c:v>22</c:v>
                </c:pt>
                <c:pt idx="3981">
                  <c:v>21</c:v>
                </c:pt>
                <c:pt idx="3982">
                  <c:v>25</c:v>
                </c:pt>
                <c:pt idx="3983">
                  <c:v>21</c:v>
                </c:pt>
                <c:pt idx="3984">
                  <c:v>24</c:v>
                </c:pt>
                <c:pt idx="3985">
                  <c:v>23</c:v>
                </c:pt>
                <c:pt idx="3986">
                  <c:v>20</c:v>
                </c:pt>
                <c:pt idx="3987">
                  <c:v>19</c:v>
                </c:pt>
                <c:pt idx="3988">
                  <c:v>21</c:v>
                </c:pt>
                <c:pt idx="3989">
                  <c:v>23</c:v>
                </c:pt>
                <c:pt idx="3990">
                  <c:v>22</c:v>
                </c:pt>
                <c:pt idx="3991">
                  <c:v>22</c:v>
                </c:pt>
                <c:pt idx="3992">
                  <c:v>21</c:v>
                </c:pt>
                <c:pt idx="3993">
                  <c:v>20</c:v>
                </c:pt>
                <c:pt idx="3994">
                  <c:v>24</c:v>
                </c:pt>
                <c:pt idx="3995">
                  <c:v>22</c:v>
                </c:pt>
                <c:pt idx="3996">
                  <c:v>21</c:v>
                </c:pt>
                <c:pt idx="3997">
                  <c:v>22</c:v>
                </c:pt>
                <c:pt idx="3998">
                  <c:v>21</c:v>
                </c:pt>
                <c:pt idx="3999">
                  <c:v>21</c:v>
                </c:pt>
                <c:pt idx="4000">
                  <c:v>21</c:v>
                </c:pt>
                <c:pt idx="4001">
                  <c:v>21</c:v>
                </c:pt>
                <c:pt idx="4002">
                  <c:v>21</c:v>
                </c:pt>
                <c:pt idx="4003">
                  <c:v>22</c:v>
                </c:pt>
                <c:pt idx="4004">
                  <c:v>20</c:v>
                </c:pt>
                <c:pt idx="4005">
                  <c:v>23</c:v>
                </c:pt>
                <c:pt idx="4006">
                  <c:v>24</c:v>
                </c:pt>
                <c:pt idx="4007">
                  <c:v>22</c:v>
                </c:pt>
                <c:pt idx="4008">
                  <c:v>23</c:v>
                </c:pt>
                <c:pt idx="4009">
                  <c:v>22</c:v>
                </c:pt>
                <c:pt idx="4010">
                  <c:v>24</c:v>
                </c:pt>
                <c:pt idx="4011">
                  <c:v>23</c:v>
                </c:pt>
                <c:pt idx="4012">
                  <c:v>21</c:v>
                </c:pt>
                <c:pt idx="4013">
                  <c:v>22</c:v>
                </c:pt>
                <c:pt idx="4014">
                  <c:v>23</c:v>
                </c:pt>
                <c:pt idx="4015">
                  <c:v>24</c:v>
                </c:pt>
                <c:pt idx="4016">
                  <c:v>22</c:v>
                </c:pt>
                <c:pt idx="4017">
                  <c:v>22</c:v>
                </c:pt>
                <c:pt idx="4018">
                  <c:v>21</c:v>
                </c:pt>
                <c:pt idx="4019">
                  <c:v>21</c:v>
                </c:pt>
                <c:pt idx="4020">
                  <c:v>24</c:v>
                </c:pt>
                <c:pt idx="4021">
                  <c:v>24</c:v>
                </c:pt>
                <c:pt idx="4022">
                  <c:v>24</c:v>
                </c:pt>
                <c:pt idx="4023">
                  <c:v>24</c:v>
                </c:pt>
                <c:pt idx="4024">
                  <c:v>21</c:v>
                </c:pt>
                <c:pt idx="4025">
                  <c:v>22</c:v>
                </c:pt>
                <c:pt idx="4026">
                  <c:v>22</c:v>
                </c:pt>
                <c:pt idx="4027">
                  <c:v>22</c:v>
                </c:pt>
                <c:pt idx="4028">
                  <c:v>22</c:v>
                </c:pt>
                <c:pt idx="4029">
                  <c:v>23</c:v>
                </c:pt>
                <c:pt idx="4030">
                  <c:v>21</c:v>
                </c:pt>
                <c:pt idx="4031">
                  <c:v>21</c:v>
                </c:pt>
                <c:pt idx="4032">
                  <c:v>23</c:v>
                </c:pt>
                <c:pt idx="4033">
                  <c:v>21</c:v>
                </c:pt>
                <c:pt idx="4034">
                  <c:v>22</c:v>
                </c:pt>
                <c:pt idx="4035">
                  <c:v>20</c:v>
                </c:pt>
                <c:pt idx="4036">
                  <c:v>22</c:v>
                </c:pt>
                <c:pt idx="4037">
                  <c:v>22</c:v>
                </c:pt>
                <c:pt idx="4038">
                  <c:v>21</c:v>
                </c:pt>
                <c:pt idx="4039">
                  <c:v>21</c:v>
                </c:pt>
                <c:pt idx="4040">
                  <c:v>21</c:v>
                </c:pt>
                <c:pt idx="4041">
                  <c:v>20</c:v>
                </c:pt>
                <c:pt idx="4042">
                  <c:v>20</c:v>
                </c:pt>
                <c:pt idx="4043">
                  <c:v>22</c:v>
                </c:pt>
                <c:pt idx="4044">
                  <c:v>24</c:v>
                </c:pt>
                <c:pt idx="4045">
                  <c:v>25</c:v>
                </c:pt>
                <c:pt idx="4046">
                  <c:v>25</c:v>
                </c:pt>
                <c:pt idx="4047">
                  <c:v>25</c:v>
                </c:pt>
                <c:pt idx="4048">
                  <c:v>23</c:v>
                </c:pt>
                <c:pt idx="4049">
                  <c:v>24</c:v>
                </c:pt>
                <c:pt idx="4050">
                  <c:v>22</c:v>
                </c:pt>
                <c:pt idx="4051">
                  <c:v>21</c:v>
                </c:pt>
                <c:pt idx="4052">
                  <c:v>22</c:v>
                </c:pt>
                <c:pt idx="4053">
                  <c:v>26</c:v>
                </c:pt>
                <c:pt idx="4054">
                  <c:v>23</c:v>
                </c:pt>
                <c:pt idx="4055">
                  <c:v>22</c:v>
                </c:pt>
                <c:pt idx="4056">
                  <c:v>23</c:v>
                </c:pt>
                <c:pt idx="4057">
                  <c:v>21</c:v>
                </c:pt>
                <c:pt idx="4058">
                  <c:v>23</c:v>
                </c:pt>
                <c:pt idx="4059">
                  <c:v>23</c:v>
                </c:pt>
                <c:pt idx="4060">
                  <c:v>21</c:v>
                </c:pt>
                <c:pt idx="4061">
                  <c:v>23</c:v>
                </c:pt>
                <c:pt idx="4062">
                  <c:v>22</c:v>
                </c:pt>
                <c:pt idx="4063">
                  <c:v>25</c:v>
                </c:pt>
                <c:pt idx="4064">
                  <c:v>22</c:v>
                </c:pt>
                <c:pt idx="4065">
                  <c:v>24</c:v>
                </c:pt>
                <c:pt idx="4066">
                  <c:v>22</c:v>
                </c:pt>
                <c:pt idx="4067">
                  <c:v>23</c:v>
                </c:pt>
                <c:pt idx="4068">
                  <c:v>22</c:v>
                </c:pt>
                <c:pt idx="4069">
                  <c:v>23</c:v>
                </c:pt>
                <c:pt idx="4070">
                  <c:v>26</c:v>
                </c:pt>
                <c:pt idx="4071">
                  <c:v>28</c:v>
                </c:pt>
                <c:pt idx="4072">
                  <c:v>25</c:v>
                </c:pt>
                <c:pt idx="4073">
                  <c:v>22</c:v>
                </c:pt>
                <c:pt idx="4074">
                  <c:v>22</c:v>
                </c:pt>
                <c:pt idx="4075">
                  <c:v>23</c:v>
                </c:pt>
                <c:pt idx="4076">
                  <c:v>22</c:v>
                </c:pt>
                <c:pt idx="4077">
                  <c:v>22</c:v>
                </c:pt>
                <c:pt idx="4078">
                  <c:v>21</c:v>
                </c:pt>
                <c:pt idx="4079">
                  <c:v>23</c:v>
                </c:pt>
                <c:pt idx="4080">
                  <c:v>24</c:v>
                </c:pt>
                <c:pt idx="4081">
                  <c:v>21</c:v>
                </c:pt>
                <c:pt idx="4082">
                  <c:v>23</c:v>
                </c:pt>
                <c:pt idx="4083">
                  <c:v>27</c:v>
                </c:pt>
                <c:pt idx="4084">
                  <c:v>24</c:v>
                </c:pt>
                <c:pt idx="4085">
                  <c:v>22</c:v>
                </c:pt>
                <c:pt idx="4086">
                  <c:v>20</c:v>
                </c:pt>
                <c:pt idx="4087">
                  <c:v>22</c:v>
                </c:pt>
                <c:pt idx="4088">
                  <c:v>25</c:v>
                </c:pt>
                <c:pt idx="4089">
                  <c:v>22</c:v>
                </c:pt>
                <c:pt idx="4090">
                  <c:v>21</c:v>
                </c:pt>
                <c:pt idx="4091">
                  <c:v>24</c:v>
                </c:pt>
                <c:pt idx="4092">
                  <c:v>21</c:v>
                </c:pt>
                <c:pt idx="4093">
                  <c:v>22</c:v>
                </c:pt>
                <c:pt idx="4094">
                  <c:v>22</c:v>
                </c:pt>
                <c:pt idx="4095">
                  <c:v>20</c:v>
                </c:pt>
                <c:pt idx="4096">
                  <c:v>21</c:v>
                </c:pt>
                <c:pt idx="4097">
                  <c:v>21</c:v>
                </c:pt>
                <c:pt idx="4098">
                  <c:v>20</c:v>
                </c:pt>
                <c:pt idx="4099">
                  <c:v>21</c:v>
                </c:pt>
                <c:pt idx="4100">
                  <c:v>20</c:v>
                </c:pt>
                <c:pt idx="4101">
                  <c:v>21</c:v>
                </c:pt>
                <c:pt idx="4102">
                  <c:v>21</c:v>
                </c:pt>
                <c:pt idx="4103">
                  <c:v>20</c:v>
                </c:pt>
                <c:pt idx="4104">
                  <c:v>25</c:v>
                </c:pt>
                <c:pt idx="4105">
                  <c:v>23</c:v>
                </c:pt>
                <c:pt idx="4106">
                  <c:v>21</c:v>
                </c:pt>
                <c:pt idx="4107">
                  <c:v>21</c:v>
                </c:pt>
                <c:pt idx="4108">
                  <c:v>22</c:v>
                </c:pt>
                <c:pt idx="4109">
                  <c:v>21</c:v>
                </c:pt>
                <c:pt idx="4110">
                  <c:v>21</c:v>
                </c:pt>
                <c:pt idx="4111">
                  <c:v>21</c:v>
                </c:pt>
                <c:pt idx="4112">
                  <c:v>26</c:v>
                </c:pt>
                <c:pt idx="4113">
                  <c:v>21</c:v>
                </c:pt>
                <c:pt idx="4114">
                  <c:v>19</c:v>
                </c:pt>
                <c:pt idx="4115">
                  <c:v>21</c:v>
                </c:pt>
                <c:pt idx="4116">
                  <c:v>21</c:v>
                </c:pt>
                <c:pt idx="4117">
                  <c:v>21</c:v>
                </c:pt>
                <c:pt idx="4118">
                  <c:v>23</c:v>
                </c:pt>
                <c:pt idx="4119">
                  <c:v>26</c:v>
                </c:pt>
                <c:pt idx="4120">
                  <c:v>22</c:v>
                </c:pt>
                <c:pt idx="4121">
                  <c:v>22</c:v>
                </c:pt>
                <c:pt idx="4122">
                  <c:v>22</c:v>
                </c:pt>
                <c:pt idx="4123">
                  <c:v>21</c:v>
                </c:pt>
                <c:pt idx="4124">
                  <c:v>19</c:v>
                </c:pt>
                <c:pt idx="4125">
                  <c:v>22</c:v>
                </c:pt>
                <c:pt idx="4126">
                  <c:v>21</c:v>
                </c:pt>
                <c:pt idx="4127">
                  <c:v>22</c:v>
                </c:pt>
                <c:pt idx="4128">
                  <c:v>21</c:v>
                </c:pt>
                <c:pt idx="4129">
                  <c:v>22</c:v>
                </c:pt>
                <c:pt idx="4130">
                  <c:v>25</c:v>
                </c:pt>
                <c:pt idx="4131">
                  <c:v>22</c:v>
                </c:pt>
                <c:pt idx="4132">
                  <c:v>22</c:v>
                </c:pt>
                <c:pt idx="4133">
                  <c:v>26</c:v>
                </c:pt>
                <c:pt idx="4134">
                  <c:v>24</c:v>
                </c:pt>
                <c:pt idx="4135">
                  <c:v>25</c:v>
                </c:pt>
                <c:pt idx="4136">
                  <c:v>20</c:v>
                </c:pt>
                <c:pt idx="4137">
                  <c:v>22</c:v>
                </c:pt>
                <c:pt idx="4138">
                  <c:v>21</c:v>
                </c:pt>
                <c:pt idx="4139">
                  <c:v>21</c:v>
                </c:pt>
                <c:pt idx="4140">
                  <c:v>23</c:v>
                </c:pt>
                <c:pt idx="4141">
                  <c:v>22</c:v>
                </c:pt>
                <c:pt idx="4142">
                  <c:v>24</c:v>
                </c:pt>
                <c:pt idx="4143">
                  <c:v>24</c:v>
                </c:pt>
                <c:pt idx="4144">
                  <c:v>21</c:v>
                </c:pt>
                <c:pt idx="4145">
                  <c:v>19</c:v>
                </c:pt>
                <c:pt idx="4146">
                  <c:v>23</c:v>
                </c:pt>
                <c:pt idx="4147">
                  <c:v>21</c:v>
                </c:pt>
                <c:pt idx="4148">
                  <c:v>25</c:v>
                </c:pt>
                <c:pt idx="4149">
                  <c:v>23</c:v>
                </c:pt>
                <c:pt idx="4150">
                  <c:v>22</c:v>
                </c:pt>
                <c:pt idx="4151">
                  <c:v>22</c:v>
                </c:pt>
                <c:pt idx="4152">
                  <c:v>22</c:v>
                </c:pt>
                <c:pt idx="4153">
                  <c:v>21</c:v>
                </c:pt>
                <c:pt idx="4154">
                  <c:v>20</c:v>
                </c:pt>
                <c:pt idx="4155">
                  <c:v>22</c:v>
                </c:pt>
                <c:pt idx="4156">
                  <c:v>22</c:v>
                </c:pt>
                <c:pt idx="4157">
                  <c:v>21</c:v>
                </c:pt>
                <c:pt idx="4158">
                  <c:v>23</c:v>
                </c:pt>
                <c:pt idx="4159">
                  <c:v>26</c:v>
                </c:pt>
                <c:pt idx="4160">
                  <c:v>23</c:v>
                </c:pt>
                <c:pt idx="4161">
                  <c:v>22</c:v>
                </c:pt>
                <c:pt idx="4162">
                  <c:v>22</c:v>
                </c:pt>
                <c:pt idx="4163">
                  <c:v>20</c:v>
                </c:pt>
                <c:pt idx="4164">
                  <c:v>22</c:v>
                </c:pt>
                <c:pt idx="4165">
                  <c:v>22</c:v>
                </c:pt>
                <c:pt idx="4166">
                  <c:v>21</c:v>
                </c:pt>
                <c:pt idx="4167">
                  <c:v>24</c:v>
                </c:pt>
                <c:pt idx="4168">
                  <c:v>20</c:v>
                </c:pt>
                <c:pt idx="4169">
                  <c:v>21</c:v>
                </c:pt>
                <c:pt idx="4170">
                  <c:v>22</c:v>
                </c:pt>
                <c:pt idx="4171">
                  <c:v>21</c:v>
                </c:pt>
                <c:pt idx="4172">
                  <c:v>21</c:v>
                </c:pt>
                <c:pt idx="4173">
                  <c:v>22</c:v>
                </c:pt>
                <c:pt idx="4174">
                  <c:v>22</c:v>
                </c:pt>
                <c:pt idx="4175">
                  <c:v>23</c:v>
                </c:pt>
                <c:pt idx="4176">
                  <c:v>22</c:v>
                </c:pt>
                <c:pt idx="4177">
                  <c:v>23</c:v>
                </c:pt>
                <c:pt idx="4178">
                  <c:v>23</c:v>
                </c:pt>
                <c:pt idx="4179">
                  <c:v>23</c:v>
                </c:pt>
                <c:pt idx="4180">
                  <c:v>23</c:v>
                </c:pt>
                <c:pt idx="4181">
                  <c:v>21</c:v>
                </c:pt>
                <c:pt idx="4182">
                  <c:v>25</c:v>
                </c:pt>
                <c:pt idx="4183">
                  <c:v>23</c:v>
                </c:pt>
                <c:pt idx="4184">
                  <c:v>26</c:v>
                </c:pt>
                <c:pt idx="4185">
                  <c:v>23</c:v>
                </c:pt>
                <c:pt idx="4186">
                  <c:v>23</c:v>
                </c:pt>
                <c:pt idx="4187">
                  <c:v>22</c:v>
                </c:pt>
                <c:pt idx="4188">
                  <c:v>23</c:v>
                </c:pt>
                <c:pt idx="4189">
                  <c:v>22</c:v>
                </c:pt>
                <c:pt idx="4190">
                  <c:v>23</c:v>
                </c:pt>
                <c:pt idx="4191">
                  <c:v>20</c:v>
                </c:pt>
                <c:pt idx="4192">
                  <c:v>21</c:v>
                </c:pt>
                <c:pt idx="4193">
                  <c:v>25</c:v>
                </c:pt>
                <c:pt idx="4194">
                  <c:v>21</c:v>
                </c:pt>
                <c:pt idx="4195">
                  <c:v>22</c:v>
                </c:pt>
                <c:pt idx="4196">
                  <c:v>22</c:v>
                </c:pt>
                <c:pt idx="4197">
                  <c:v>28</c:v>
                </c:pt>
                <c:pt idx="4198">
                  <c:v>21</c:v>
                </c:pt>
                <c:pt idx="4199">
                  <c:v>22</c:v>
                </c:pt>
                <c:pt idx="4200">
                  <c:v>21</c:v>
                </c:pt>
                <c:pt idx="4201">
                  <c:v>21</c:v>
                </c:pt>
                <c:pt idx="4202">
                  <c:v>22</c:v>
                </c:pt>
                <c:pt idx="4203">
                  <c:v>25</c:v>
                </c:pt>
                <c:pt idx="4204">
                  <c:v>20</c:v>
                </c:pt>
                <c:pt idx="4205">
                  <c:v>22</c:v>
                </c:pt>
                <c:pt idx="4206">
                  <c:v>22</c:v>
                </c:pt>
                <c:pt idx="4207">
                  <c:v>25</c:v>
                </c:pt>
                <c:pt idx="4208">
                  <c:v>24</c:v>
                </c:pt>
                <c:pt idx="4209">
                  <c:v>23</c:v>
                </c:pt>
                <c:pt idx="4210">
                  <c:v>22</c:v>
                </c:pt>
                <c:pt idx="4211">
                  <c:v>20</c:v>
                </c:pt>
                <c:pt idx="4212">
                  <c:v>21</c:v>
                </c:pt>
                <c:pt idx="4213">
                  <c:v>22</c:v>
                </c:pt>
                <c:pt idx="4214">
                  <c:v>26</c:v>
                </c:pt>
                <c:pt idx="4215">
                  <c:v>21</c:v>
                </c:pt>
                <c:pt idx="4216">
                  <c:v>23</c:v>
                </c:pt>
                <c:pt idx="4217">
                  <c:v>22</c:v>
                </c:pt>
                <c:pt idx="4218">
                  <c:v>21</c:v>
                </c:pt>
                <c:pt idx="4219">
                  <c:v>24</c:v>
                </c:pt>
                <c:pt idx="4220">
                  <c:v>22</c:v>
                </c:pt>
                <c:pt idx="4221">
                  <c:v>20</c:v>
                </c:pt>
                <c:pt idx="4222">
                  <c:v>22</c:v>
                </c:pt>
                <c:pt idx="4223">
                  <c:v>22</c:v>
                </c:pt>
                <c:pt idx="4224">
                  <c:v>21</c:v>
                </c:pt>
                <c:pt idx="4225">
                  <c:v>22</c:v>
                </c:pt>
                <c:pt idx="4226">
                  <c:v>21</c:v>
                </c:pt>
                <c:pt idx="4227">
                  <c:v>22</c:v>
                </c:pt>
                <c:pt idx="4228">
                  <c:v>23</c:v>
                </c:pt>
                <c:pt idx="4229">
                  <c:v>22</c:v>
                </c:pt>
                <c:pt idx="4230">
                  <c:v>22</c:v>
                </c:pt>
                <c:pt idx="4231">
                  <c:v>24</c:v>
                </c:pt>
                <c:pt idx="4232">
                  <c:v>26</c:v>
                </c:pt>
                <c:pt idx="4233">
                  <c:v>25</c:v>
                </c:pt>
                <c:pt idx="4234">
                  <c:v>23</c:v>
                </c:pt>
                <c:pt idx="4235">
                  <c:v>22</c:v>
                </c:pt>
                <c:pt idx="4236">
                  <c:v>22</c:v>
                </c:pt>
                <c:pt idx="4237">
                  <c:v>24</c:v>
                </c:pt>
                <c:pt idx="4238">
                  <c:v>21</c:v>
                </c:pt>
                <c:pt idx="4239">
                  <c:v>23</c:v>
                </c:pt>
                <c:pt idx="4240">
                  <c:v>23</c:v>
                </c:pt>
                <c:pt idx="4241">
                  <c:v>25</c:v>
                </c:pt>
                <c:pt idx="4242">
                  <c:v>25</c:v>
                </c:pt>
                <c:pt idx="4243">
                  <c:v>22</c:v>
                </c:pt>
                <c:pt idx="4244">
                  <c:v>23</c:v>
                </c:pt>
                <c:pt idx="4245">
                  <c:v>22</c:v>
                </c:pt>
                <c:pt idx="4246">
                  <c:v>24</c:v>
                </c:pt>
                <c:pt idx="4247">
                  <c:v>22</c:v>
                </c:pt>
                <c:pt idx="4248">
                  <c:v>22</c:v>
                </c:pt>
                <c:pt idx="4249">
                  <c:v>23</c:v>
                </c:pt>
                <c:pt idx="4250">
                  <c:v>22</c:v>
                </c:pt>
                <c:pt idx="4251">
                  <c:v>23</c:v>
                </c:pt>
                <c:pt idx="4252">
                  <c:v>22</c:v>
                </c:pt>
                <c:pt idx="4253">
                  <c:v>22</c:v>
                </c:pt>
                <c:pt idx="4254">
                  <c:v>22</c:v>
                </c:pt>
                <c:pt idx="4255">
                  <c:v>23</c:v>
                </c:pt>
                <c:pt idx="4256">
                  <c:v>25</c:v>
                </c:pt>
                <c:pt idx="4257">
                  <c:v>25</c:v>
                </c:pt>
                <c:pt idx="4258">
                  <c:v>25</c:v>
                </c:pt>
                <c:pt idx="4259">
                  <c:v>22</c:v>
                </c:pt>
                <c:pt idx="4260">
                  <c:v>22</c:v>
                </c:pt>
                <c:pt idx="4261">
                  <c:v>31</c:v>
                </c:pt>
                <c:pt idx="4262">
                  <c:v>22</c:v>
                </c:pt>
                <c:pt idx="4263">
                  <c:v>24</c:v>
                </c:pt>
                <c:pt idx="4264">
                  <c:v>22</c:v>
                </c:pt>
                <c:pt idx="4265">
                  <c:v>21</c:v>
                </c:pt>
                <c:pt idx="4266">
                  <c:v>22</c:v>
                </c:pt>
                <c:pt idx="4267">
                  <c:v>20</c:v>
                </c:pt>
                <c:pt idx="4268">
                  <c:v>21</c:v>
                </c:pt>
                <c:pt idx="4269">
                  <c:v>21</c:v>
                </c:pt>
                <c:pt idx="4270">
                  <c:v>19</c:v>
                </c:pt>
                <c:pt idx="4271">
                  <c:v>21</c:v>
                </c:pt>
                <c:pt idx="4272">
                  <c:v>20</c:v>
                </c:pt>
                <c:pt idx="4273">
                  <c:v>23</c:v>
                </c:pt>
                <c:pt idx="4274">
                  <c:v>22</c:v>
                </c:pt>
                <c:pt idx="4275">
                  <c:v>21</c:v>
                </c:pt>
                <c:pt idx="4276">
                  <c:v>21</c:v>
                </c:pt>
                <c:pt idx="4277">
                  <c:v>21</c:v>
                </c:pt>
                <c:pt idx="4278">
                  <c:v>23</c:v>
                </c:pt>
                <c:pt idx="4279">
                  <c:v>21</c:v>
                </c:pt>
                <c:pt idx="4280">
                  <c:v>22</c:v>
                </c:pt>
                <c:pt idx="4281">
                  <c:v>21</c:v>
                </c:pt>
                <c:pt idx="4282">
                  <c:v>21</c:v>
                </c:pt>
                <c:pt idx="4283">
                  <c:v>21</c:v>
                </c:pt>
                <c:pt idx="4284">
                  <c:v>21</c:v>
                </c:pt>
                <c:pt idx="4285">
                  <c:v>21</c:v>
                </c:pt>
                <c:pt idx="4286">
                  <c:v>23</c:v>
                </c:pt>
                <c:pt idx="4287">
                  <c:v>20</c:v>
                </c:pt>
                <c:pt idx="4288">
                  <c:v>23</c:v>
                </c:pt>
                <c:pt idx="4289">
                  <c:v>22</c:v>
                </c:pt>
                <c:pt idx="4290">
                  <c:v>20</c:v>
                </c:pt>
                <c:pt idx="4291">
                  <c:v>24</c:v>
                </c:pt>
                <c:pt idx="4292">
                  <c:v>22</c:v>
                </c:pt>
                <c:pt idx="4293">
                  <c:v>22</c:v>
                </c:pt>
                <c:pt idx="4294">
                  <c:v>24</c:v>
                </c:pt>
                <c:pt idx="4295">
                  <c:v>22</c:v>
                </c:pt>
                <c:pt idx="4296">
                  <c:v>25</c:v>
                </c:pt>
                <c:pt idx="4297">
                  <c:v>22</c:v>
                </c:pt>
                <c:pt idx="4298">
                  <c:v>21</c:v>
                </c:pt>
                <c:pt idx="4299">
                  <c:v>22</c:v>
                </c:pt>
                <c:pt idx="4300">
                  <c:v>24</c:v>
                </c:pt>
                <c:pt idx="4301">
                  <c:v>21</c:v>
                </c:pt>
                <c:pt idx="4302">
                  <c:v>22</c:v>
                </c:pt>
                <c:pt idx="4303">
                  <c:v>23</c:v>
                </c:pt>
                <c:pt idx="4304">
                  <c:v>23</c:v>
                </c:pt>
                <c:pt idx="4305">
                  <c:v>22</c:v>
                </c:pt>
                <c:pt idx="4306">
                  <c:v>25</c:v>
                </c:pt>
                <c:pt idx="4307">
                  <c:v>23</c:v>
                </c:pt>
                <c:pt idx="4308">
                  <c:v>22</c:v>
                </c:pt>
                <c:pt idx="4309">
                  <c:v>22</c:v>
                </c:pt>
                <c:pt idx="4310">
                  <c:v>22</c:v>
                </c:pt>
                <c:pt idx="4311">
                  <c:v>21</c:v>
                </c:pt>
                <c:pt idx="4312">
                  <c:v>25</c:v>
                </c:pt>
                <c:pt idx="4313">
                  <c:v>22</c:v>
                </c:pt>
                <c:pt idx="4314">
                  <c:v>22</c:v>
                </c:pt>
                <c:pt idx="4315">
                  <c:v>22</c:v>
                </c:pt>
                <c:pt idx="4316">
                  <c:v>21</c:v>
                </c:pt>
                <c:pt idx="4317">
                  <c:v>22</c:v>
                </c:pt>
                <c:pt idx="4318">
                  <c:v>22</c:v>
                </c:pt>
                <c:pt idx="4319">
                  <c:v>22</c:v>
                </c:pt>
                <c:pt idx="4320">
                  <c:v>21</c:v>
                </c:pt>
                <c:pt idx="4321">
                  <c:v>21</c:v>
                </c:pt>
                <c:pt idx="4322">
                  <c:v>24</c:v>
                </c:pt>
                <c:pt idx="4323">
                  <c:v>23</c:v>
                </c:pt>
                <c:pt idx="4324">
                  <c:v>22</c:v>
                </c:pt>
                <c:pt idx="4325">
                  <c:v>20</c:v>
                </c:pt>
                <c:pt idx="4326">
                  <c:v>20</c:v>
                </c:pt>
                <c:pt idx="4327">
                  <c:v>22</c:v>
                </c:pt>
                <c:pt idx="4328">
                  <c:v>22</c:v>
                </c:pt>
                <c:pt idx="4329">
                  <c:v>20</c:v>
                </c:pt>
                <c:pt idx="4330">
                  <c:v>21</c:v>
                </c:pt>
                <c:pt idx="4331">
                  <c:v>22</c:v>
                </c:pt>
                <c:pt idx="4332">
                  <c:v>17</c:v>
                </c:pt>
                <c:pt idx="4333">
                  <c:v>23</c:v>
                </c:pt>
                <c:pt idx="4334">
                  <c:v>24</c:v>
                </c:pt>
                <c:pt idx="4335">
                  <c:v>25</c:v>
                </c:pt>
                <c:pt idx="4336">
                  <c:v>25</c:v>
                </c:pt>
                <c:pt idx="4337">
                  <c:v>21</c:v>
                </c:pt>
                <c:pt idx="4338">
                  <c:v>21</c:v>
                </c:pt>
                <c:pt idx="4339">
                  <c:v>21</c:v>
                </c:pt>
                <c:pt idx="4340">
                  <c:v>21</c:v>
                </c:pt>
                <c:pt idx="4341">
                  <c:v>25</c:v>
                </c:pt>
                <c:pt idx="4342">
                  <c:v>21</c:v>
                </c:pt>
                <c:pt idx="4343">
                  <c:v>21</c:v>
                </c:pt>
                <c:pt idx="4344">
                  <c:v>21</c:v>
                </c:pt>
                <c:pt idx="4345">
                  <c:v>21</c:v>
                </c:pt>
                <c:pt idx="4346">
                  <c:v>22</c:v>
                </c:pt>
                <c:pt idx="4347">
                  <c:v>21</c:v>
                </c:pt>
                <c:pt idx="4348">
                  <c:v>22</c:v>
                </c:pt>
                <c:pt idx="4349">
                  <c:v>21</c:v>
                </c:pt>
                <c:pt idx="4350">
                  <c:v>19</c:v>
                </c:pt>
                <c:pt idx="4351">
                  <c:v>22</c:v>
                </c:pt>
                <c:pt idx="4352">
                  <c:v>22</c:v>
                </c:pt>
                <c:pt idx="4353">
                  <c:v>22</c:v>
                </c:pt>
                <c:pt idx="4354">
                  <c:v>23</c:v>
                </c:pt>
                <c:pt idx="4355">
                  <c:v>22</c:v>
                </c:pt>
                <c:pt idx="4356">
                  <c:v>22</c:v>
                </c:pt>
                <c:pt idx="4357">
                  <c:v>24</c:v>
                </c:pt>
                <c:pt idx="4358">
                  <c:v>23</c:v>
                </c:pt>
                <c:pt idx="4359">
                  <c:v>24</c:v>
                </c:pt>
                <c:pt idx="4360">
                  <c:v>25</c:v>
                </c:pt>
                <c:pt idx="4361">
                  <c:v>26</c:v>
                </c:pt>
                <c:pt idx="4362">
                  <c:v>23</c:v>
                </c:pt>
                <c:pt idx="4363">
                  <c:v>25</c:v>
                </c:pt>
                <c:pt idx="4364">
                  <c:v>25</c:v>
                </c:pt>
                <c:pt idx="4365">
                  <c:v>23</c:v>
                </c:pt>
                <c:pt idx="4366">
                  <c:v>23</c:v>
                </c:pt>
                <c:pt idx="4367">
                  <c:v>21</c:v>
                </c:pt>
                <c:pt idx="4368">
                  <c:v>22</c:v>
                </c:pt>
                <c:pt idx="4369">
                  <c:v>22</c:v>
                </c:pt>
                <c:pt idx="4370">
                  <c:v>23</c:v>
                </c:pt>
                <c:pt idx="4371">
                  <c:v>23</c:v>
                </c:pt>
                <c:pt idx="4372">
                  <c:v>22</c:v>
                </c:pt>
                <c:pt idx="4373">
                  <c:v>22</c:v>
                </c:pt>
                <c:pt idx="4374">
                  <c:v>24</c:v>
                </c:pt>
                <c:pt idx="4375">
                  <c:v>20</c:v>
                </c:pt>
                <c:pt idx="4376">
                  <c:v>23</c:v>
                </c:pt>
                <c:pt idx="4377">
                  <c:v>22</c:v>
                </c:pt>
                <c:pt idx="4378">
                  <c:v>23</c:v>
                </c:pt>
                <c:pt idx="4379">
                  <c:v>22</c:v>
                </c:pt>
                <c:pt idx="4380">
                  <c:v>23</c:v>
                </c:pt>
                <c:pt idx="4381">
                  <c:v>22</c:v>
                </c:pt>
                <c:pt idx="4382">
                  <c:v>23</c:v>
                </c:pt>
                <c:pt idx="4383">
                  <c:v>25</c:v>
                </c:pt>
                <c:pt idx="4384">
                  <c:v>25</c:v>
                </c:pt>
                <c:pt idx="4385">
                  <c:v>24</c:v>
                </c:pt>
                <c:pt idx="4386">
                  <c:v>22</c:v>
                </c:pt>
                <c:pt idx="4387">
                  <c:v>21</c:v>
                </c:pt>
                <c:pt idx="4388">
                  <c:v>21</c:v>
                </c:pt>
                <c:pt idx="4389">
                  <c:v>23</c:v>
                </c:pt>
                <c:pt idx="4390">
                  <c:v>23</c:v>
                </c:pt>
                <c:pt idx="4391">
                  <c:v>21</c:v>
                </c:pt>
                <c:pt idx="4392">
                  <c:v>23</c:v>
                </c:pt>
                <c:pt idx="4393">
                  <c:v>23</c:v>
                </c:pt>
                <c:pt idx="4394">
                  <c:v>21</c:v>
                </c:pt>
                <c:pt idx="4395">
                  <c:v>23</c:v>
                </c:pt>
                <c:pt idx="4396">
                  <c:v>23</c:v>
                </c:pt>
                <c:pt idx="4397">
                  <c:v>24</c:v>
                </c:pt>
                <c:pt idx="4398">
                  <c:v>21</c:v>
                </c:pt>
                <c:pt idx="4399">
                  <c:v>23</c:v>
                </c:pt>
                <c:pt idx="4400">
                  <c:v>20</c:v>
                </c:pt>
                <c:pt idx="4401">
                  <c:v>21</c:v>
                </c:pt>
                <c:pt idx="4402">
                  <c:v>21</c:v>
                </c:pt>
                <c:pt idx="4403">
                  <c:v>24</c:v>
                </c:pt>
                <c:pt idx="4404">
                  <c:v>21</c:v>
                </c:pt>
                <c:pt idx="4405">
                  <c:v>22</c:v>
                </c:pt>
                <c:pt idx="4406">
                  <c:v>22</c:v>
                </c:pt>
                <c:pt idx="4407">
                  <c:v>23</c:v>
                </c:pt>
                <c:pt idx="4408">
                  <c:v>29</c:v>
                </c:pt>
                <c:pt idx="4409">
                  <c:v>24</c:v>
                </c:pt>
                <c:pt idx="4410">
                  <c:v>24</c:v>
                </c:pt>
                <c:pt idx="4411">
                  <c:v>22</c:v>
                </c:pt>
                <c:pt idx="4412">
                  <c:v>21</c:v>
                </c:pt>
                <c:pt idx="4413">
                  <c:v>23</c:v>
                </c:pt>
                <c:pt idx="4414">
                  <c:v>22</c:v>
                </c:pt>
                <c:pt idx="4415">
                  <c:v>21</c:v>
                </c:pt>
                <c:pt idx="4416">
                  <c:v>20</c:v>
                </c:pt>
                <c:pt idx="4417">
                  <c:v>22</c:v>
                </c:pt>
                <c:pt idx="4418">
                  <c:v>22</c:v>
                </c:pt>
                <c:pt idx="4419">
                  <c:v>21</c:v>
                </c:pt>
                <c:pt idx="4420">
                  <c:v>22</c:v>
                </c:pt>
                <c:pt idx="4421">
                  <c:v>22</c:v>
                </c:pt>
                <c:pt idx="4422">
                  <c:v>21</c:v>
                </c:pt>
                <c:pt idx="4423">
                  <c:v>23</c:v>
                </c:pt>
                <c:pt idx="4424">
                  <c:v>21</c:v>
                </c:pt>
                <c:pt idx="4425">
                  <c:v>20</c:v>
                </c:pt>
                <c:pt idx="4426">
                  <c:v>22</c:v>
                </c:pt>
                <c:pt idx="4427">
                  <c:v>22</c:v>
                </c:pt>
                <c:pt idx="4428">
                  <c:v>21</c:v>
                </c:pt>
                <c:pt idx="4429">
                  <c:v>23</c:v>
                </c:pt>
                <c:pt idx="4430">
                  <c:v>21</c:v>
                </c:pt>
                <c:pt idx="4431">
                  <c:v>23</c:v>
                </c:pt>
                <c:pt idx="4432">
                  <c:v>21</c:v>
                </c:pt>
                <c:pt idx="4433">
                  <c:v>20</c:v>
                </c:pt>
                <c:pt idx="4434">
                  <c:v>22</c:v>
                </c:pt>
                <c:pt idx="4435">
                  <c:v>23</c:v>
                </c:pt>
                <c:pt idx="4436">
                  <c:v>22</c:v>
                </c:pt>
                <c:pt idx="4437">
                  <c:v>23</c:v>
                </c:pt>
                <c:pt idx="4438">
                  <c:v>24</c:v>
                </c:pt>
                <c:pt idx="4439">
                  <c:v>21</c:v>
                </c:pt>
                <c:pt idx="4440">
                  <c:v>23</c:v>
                </c:pt>
                <c:pt idx="4441">
                  <c:v>23</c:v>
                </c:pt>
                <c:pt idx="4442">
                  <c:v>20</c:v>
                </c:pt>
                <c:pt idx="4443">
                  <c:v>25</c:v>
                </c:pt>
                <c:pt idx="4444">
                  <c:v>30</c:v>
                </c:pt>
                <c:pt idx="4445">
                  <c:v>20</c:v>
                </c:pt>
                <c:pt idx="4446">
                  <c:v>22</c:v>
                </c:pt>
                <c:pt idx="4447">
                  <c:v>23</c:v>
                </c:pt>
                <c:pt idx="4448">
                  <c:v>21</c:v>
                </c:pt>
                <c:pt idx="4449">
                  <c:v>26</c:v>
                </c:pt>
                <c:pt idx="4450">
                  <c:v>22</c:v>
                </c:pt>
                <c:pt idx="4451">
                  <c:v>22</c:v>
                </c:pt>
                <c:pt idx="4452">
                  <c:v>24</c:v>
                </c:pt>
                <c:pt idx="4453">
                  <c:v>22</c:v>
                </c:pt>
                <c:pt idx="4454">
                  <c:v>22</c:v>
                </c:pt>
                <c:pt idx="4455">
                  <c:v>21</c:v>
                </c:pt>
                <c:pt idx="4456">
                  <c:v>22</c:v>
                </c:pt>
                <c:pt idx="4457">
                  <c:v>24</c:v>
                </c:pt>
                <c:pt idx="4458">
                  <c:v>23</c:v>
                </c:pt>
                <c:pt idx="4459">
                  <c:v>25</c:v>
                </c:pt>
                <c:pt idx="4460">
                  <c:v>19</c:v>
                </c:pt>
                <c:pt idx="4461">
                  <c:v>20</c:v>
                </c:pt>
                <c:pt idx="4462">
                  <c:v>20</c:v>
                </c:pt>
                <c:pt idx="4463">
                  <c:v>23</c:v>
                </c:pt>
                <c:pt idx="4464">
                  <c:v>22</c:v>
                </c:pt>
                <c:pt idx="4465">
                  <c:v>22</c:v>
                </c:pt>
                <c:pt idx="4466">
                  <c:v>20</c:v>
                </c:pt>
                <c:pt idx="4467">
                  <c:v>22</c:v>
                </c:pt>
                <c:pt idx="4468">
                  <c:v>23</c:v>
                </c:pt>
                <c:pt idx="4469">
                  <c:v>25</c:v>
                </c:pt>
                <c:pt idx="4470">
                  <c:v>21</c:v>
                </c:pt>
                <c:pt idx="4471">
                  <c:v>22</c:v>
                </c:pt>
                <c:pt idx="4472">
                  <c:v>26</c:v>
                </c:pt>
                <c:pt idx="4473">
                  <c:v>23</c:v>
                </c:pt>
                <c:pt idx="4474">
                  <c:v>21</c:v>
                </c:pt>
                <c:pt idx="4475">
                  <c:v>25</c:v>
                </c:pt>
                <c:pt idx="4476">
                  <c:v>23</c:v>
                </c:pt>
                <c:pt idx="4477">
                  <c:v>22</c:v>
                </c:pt>
                <c:pt idx="4478">
                  <c:v>24</c:v>
                </c:pt>
                <c:pt idx="4479">
                  <c:v>22</c:v>
                </c:pt>
                <c:pt idx="4480">
                  <c:v>25</c:v>
                </c:pt>
                <c:pt idx="4481">
                  <c:v>25</c:v>
                </c:pt>
                <c:pt idx="4482">
                  <c:v>24</c:v>
                </c:pt>
                <c:pt idx="4483">
                  <c:v>26</c:v>
                </c:pt>
                <c:pt idx="4484">
                  <c:v>26</c:v>
                </c:pt>
                <c:pt idx="4485">
                  <c:v>24</c:v>
                </c:pt>
                <c:pt idx="4486">
                  <c:v>22</c:v>
                </c:pt>
                <c:pt idx="4487">
                  <c:v>21</c:v>
                </c:pt>
                <c:pt idx="4488">
                  <c:v>22</c:v>
                </c:pt>
                <c:pt idx="4489">
                  <c:v>22</c:v>
                </c:pt>
                <c:pt idx="4490">
                  <c:v>24</c:v>
                </c:pt>
                <c:pt idx="4491">
                  <c:v>23</c:v>
                </c:pt>
                <c:pt idx="4492">
                  <c:v>21</c:v>
                </c:pt>
                <c:pt idx="4493">
                  <c:v>23</c:v>
                </c:pt>
                <c:pt idx="4494">
                  <c:v>23</c:v>
                </c:pt>
                <c:pt idx="4495">
                  <c:v>21</c:v>
                </c:pt>
                <c:pt idx="4496">
                  <c:v>22</c:v>
                </c:pt>
                <c:pt idx="4497">
                  <c:v>22</c:v>
                </c:pt>
                <c:pt idx="4498">
                  <c:v>24</c:v>
                </c:pt>
                <c:pt idx="4499">
                  <c:v>21</c:v>
                </c:pt>
                <c:pt idx="4500">
                  <c:v>23</c:v>
                </c:pt>
                <c:pt idx="4501">
                  <c:v>21</c:v>
                </c:pt>
                <c:pt idx="4502">
                  <c:v>24</c:v>
                </c:pt>
                <c:pt idx="4503">
                  <c:v>22</c:v>
                </c:pt>
                <c:pt idx="4504">
                  <c:v>21</c:v>
                </c:pt>
                <c:pt idx="4505">
                  <c:v>24</c:v>
                </c:pt>
                <c:pt idx="4506">
                  <c:v>23</c:v>
                </c:pt>
                <c:pt idx="4507">
                  <c:v>25</c:v>
                </c:pt>
                <c:pt idx="4508">
                  <c:v>24</c:v>
                </c:pt>
                <c:pt idx="4509">
                  <c:v>22</c:v>
                </c:pt>
                <c:pt idx="4510">
                  <c:v>22</c:v>
                </c:pt>
                <c:pt idx="4511">
                  <c:v>27</c:v>
                </c:pt>
                <c:pt idx="4512">
                  <c:v>21</c:v>
                </c:pt>
                <c:pt idx="4513">
                  <c:v>22</c:v>
                </c:pt>
                <c:pt idx="4514">
                  <c:v>23</c:v>
                </c:pt>
                <c:pt idx="4515">
                  <c:v>19</c:v>
                </c:pt>
                <c:pt idx="4516">
                  <c:v>22</c:v>
                </c:pt>
                <c:pt idx="4517">
                  <c:v>22</c:v>
                </c:pt>
                <c:pt idx="4518">
                  <c:v>21</c:v>
                </c:pt>
                <c:pt idx="4519">
                  <c:v>22</c:v>
                </c:pt>
                <c:pt idx="4520">
                  <c:v>20</c:v>
                </c:pt>
                <c:pt idx="4521">
                  <c:v>20</c:v>
                </c:pt>
                <c:pt idx="4522">
                  <c:v>19</c:v>
                </c:pt>
                <c:pt idx="4523">
                  <c:v>25</c:v>
                </c:pt>
                <c:pt idx="4524">
                  <c:v>21</c:v>
                </c:pt>
                <c:pt idx="4525">
                  <c:v>29</c:v>
                </c:pt>
                <c:pt idx="4526">
                  <c:v>21</c:v>
                </c:pt>
                <c:pt idx="4527">
                  <c:v>23</c:v>
                </c:pt>
                <c:pt idx="4528">
                  <c:v>22</c:v>
                </c:pt>
                <c:pt idx="4529">
                  <c:v>21</c:v>
                </c:pt>
                <c:pt idx="4530">
                  <c:v>22</c:v>
                </c:pt>
                <c:pt idx="4531">
                  <c:v>22</c:v>
                </c:pt>
                <c:pt idx="4532">
                  <c:v>21</c:v>
                </c:pt>
                <c:pt idx="4533">
                  <c:v>22</c:v>
                </c:pt>
                <c:pt idx="4534">
                  <c:v>21</c:v>
                </c:pt>
                <c:pt idx="4535">
                  <c:v>21</c:v>
                </c:pt>
                <c:pt idx="4536">
                  <c:v>23</c:v>
                </c:pt>
                <c:pt idx="4537">
                  <c:v>23</c:v>
                </c:pt>
                <c:pt idx="4538">
                  <c:v>23</c:v>
                </c:pt>
                <c:pt idx="4539">
                  <c:v>21</c:v>
                </c:pt>
                <c:pt idx="4540">
                  <c:v>21</c:v>
                </c:pt>
                <c:pt idx="4541">
                  <c:v>20</c:v>
                </c:pt>
                <c:pt idx="4542">
                  <c:v>23</c:v>
                </c:pt>
                <c:pt idx="4543">
                  <c:v>21</c:v>
                </c:pt>
                <c:pt idx="4544">
                  <c:v>22</c:v>
                </c:pt>
                <c:pt idx="4545">
                  <c:v>25</c:v>
                </c:pt>
                <c:pt idx="4546">
                  <c:v>21</c:v>
                </c:pt>
                <c:pt idx="4547">
                  <c:v>24</c:v>
                </c:pt>
                <c:pt idx="4548">
                  <c:v>22</c:v>
                </c:pt>
                <c:pt idx="4549">
                  <c:v>21</c:v>
                </c:pt>
                <c:pt idx="4550">
                  <c:v>22</c:v>
                </c:pt>
                <c:pt idx="4551">
                  <c:v>22</c:v>
                </c:pt>
                <c:pt idx="4552">
                  <c:v>22</c:v>
                </c:pt>
                <c:pt idx="4553">
                  <c:v>21</c:v>
                </c:pt>
                <c:pt idx="4554">
                  <c:v>21</c:v>
                </c:pt>
                <c:pt idx="4555">
                  <c:v>21</c:v>
                </c:pt>
                <c:pt idx="4556">
                  <c:v>21</c:v>
                </c:pt>
                <c:pt idx="4557">
                  <c:v>22</c:v>
                </c:pt>
                <c:pt idx="4558">
                  <c:v>22</c:v>
                </c:pt>
                <c:pt idx="4559">
                  <c:v>23</c:v>
                </c:pt>
                <c:pt idx="4560">
                  <c:v>21</c:v>
                </c:pt>
                <c:pt idx="4561">
                  <c:v>25</c:v>
                </c:pt>
                <c:pt idx="4562">
                  <c:v>24</c:v>
                </c:pt>
                <c:pt idx="4563">
                  <c:v>19</c:v>
                </c:pt>
                <c:pt idx="4564">
                  <c:v>21</c:v>
                </c:pt>
                <c:pt idx="4565">
                  <c:v>20</c:v>
                </c:pt>
                <c:pt idx="4566">
                  <c:v>22</c:v>
                </c:pt>
                <c:pt idx="4567">
                  <c:v>20</c:v>
                </c:pt>
                <c:pt idx="4568">
                  <c:v>20</c:v>
                </c:pt>
                <c:pt idx="4569">
                  <c:v>21</c:v>
                </c:pt>
                <c:pt idx="4570">
                  <c:v>25</c:v>
                </c:pt>
                <c:pt idx="4571">
                  <c:v>21</c:v>
                </c:pt>
                <c:pt idx="4572">
                  <c:v>22</c:v>
                </c:pt>
                <c:pt idx="4573">
                  <c:v>22</c:v>
                </c:pt>
                <c:pt idx="4574">
                  <c:v>22</c:v>
                </c:pt>
                <c:pt idx="4575">
                  <c:v>21</c:v>
                </c:pt>
                <c:pt idx="4576">
                  <c:v>21</c:v>
                </c:pt>
                <c:pt idx="4577">
                  <c:v>20</c:v>
                </c:pt>
                <c:pt idx="4578">
                  <c:v>23</c:v>
                </c:pt>
                <c:pt idx="4579">
                  <c:v>21</c:v>
                </c:pt>
                <c:pt idx="4580">
                  <c:v>23</c:v>
                </c:pt>
                <c:pt idx="4581">
                  <c:v>21</c:v>
                </c:pt>
                <c:pt idx="4582">
                  <c:v>20</c:v>
                </c:pt>
                <c:pt idx="4583">
                  <c:v>20</c:v>
                </c:pt>
                <c:pt idx="4584">
                  <c:v>21</c:v>
                </c:pt>
                <c:pt idx="4585">
                  <c:v>29</c:v>
                </c:pt>
                <c:pt idx="4586">
                  <c:v>25</c:v>
                </c:pt>
                <c:pt idx="4587">
                  <c:v>21</c:v>
                </c:pt>
                <c:pt idx="4588">
                  <c:v>22</c:v>
                </c:pt>
                <c:pt idx="4589">
                  <c:v>24</c:v>
                </c:pt>
                <c:pt idx="4590">
                  <c:v>23</c:v>
                </c:pt>
                <c:pt idx="4591">
                  <c:v>21</c:v>
                </c:pt>
                <c:pt idx="4592">
                  <c:v>24</c:v>
                </c:pt>
                <c:pt idx="4593">
                  <c:v>22</c:v>
                </c:pt>
                <c:pt idx="4594">
                  <c:v>23</c:v>
                </c:pt>
                <c:pt idx="4595">
                  <c:v>21</c:v>
                </c:pt>
                <c:pt idx="4596">
                  <c:v>22</c:v>
                </c:pt>
                <c:pt idx="4597">
                  <c:v>22</c:v>
                </c:pt>
                <c:pt idx="4598">
                  <c:v>21</c:v>
                </c:pt>
                <c:pt idx="4599">
                  <c:v>21</c:v>
                </c:pt>
                <c:pt idx="4600">
                  <c:v>22</c:v>
                </c:pt>
                <c:pt idx="4601">
                  <c:v>21</c:v>
                </c:pt>
                <c:pt idx="4602">
                  <c:v>21</c:v>
                </c:pt>
                <c:pt idx="4603">
                  <c:v>22</c:v>
                </c:pt>
                <c:pt idx="4604">
                  <c:v>22</c:v>
                </c:pt>
                <c:pt idx="4605">
                  <c:v>22</c:v>
                </c:pt>
                <c:pt idx="4606">
                  <c:v>20</c:v>
                </c:pt>
                <c:pt idx="4607">
                  <c:v>22</c:v>
                </c:pt>
                <c:pt idx="4608">
                  <c:v>22</c:v>
                </c:pt>
                <c:pt idx="4609">
                  <c:v>24</c:v>
                </c:pt>
                <c:pt idx="4610">
                  <c:v>27</c:v>
                </c:pt>
                <c:pt idx="4611">
                  <c:v>25</c:v>
                </c:pt>
                <c:pt idx="4612">
                  <c:v>26</c:v>
                </c:pt>
                <c:pt idx="4613">
                  <c:v>20</c:v>
                </c:pt>
                <c:pt idx="4614">
                  <c:v>23</c:v>
                </c:pt>
                <c:pt idx="4615">
                  <c:v>23</c:v>
                </c:pt>
                <c:pt idx="4616">
                  <c:v>21</c:v>
                </c:pt>
                <c:pt idx="4617">
                  <c:v>23</c:v>
                </c:pt>
                <c:pt idx="4618">
                  <c:v>21</c:v>
                </c:pt>
                <c:pt idx="4619">
                  <c:v>22</c:v>
                </c:pt>
                <c:pt idx="4620">
                  <c:v>22</c:v>
                </c:pt>
                <c:pt idx="4621">
                  <c:v>23</c:v>
                </c:pt>
                <c:pt idx="4622">
                  <c:v>25</c:v>
                </c:pt>
                <c:pt idx="4623">
                  <c:v>21</c:v>
                </c:pt>
                <c:pt idx="4624">
                  <c:v>22</c:v>
                </c:pt>
                <c:pt idx="4625">
                  <c:v>23</c:v>
                </c:pt>
                <c:pt idx="4626">
                  <c:v>20</c:v>
                </c:pt>
                <c:pt idx="4627">
                  <c:v>25</c:v>
                </c:pt>
                <c:pt idx="4628">
                  <c:v>21</c:v>
                </c:pt>
                <c:pt idx="4629">
                  <c:v>22</c:v>
                </c:pt>
                <c:pt idx="4630">
                  <c:v>22</c:v>
                </c:pt>
                <c:pt idx="4631">
                  <c:v>23</c:v>
                </c:pt>
                <c:pt idx="4632">
                  <c:v>22</c:v>
                </c:pt>
                <c:pt idx="4633">
                  <c:v>21</c:v>
                </c:pt>
                <c:pt idx="4634">
                  <c:v>25</c:v>
                </c:pt>
                <c:pt idx="4635">
                  <c:v>28</c:v>
                </c:pt>
                <c:pt idx="4636">
                  <c:v>22</c:v>
                </c:pt>
                <c:pt idx="4637">
                  <c:v>22</c:v>
                </c:pt>
                <c:pt idx="4638">
                  <c:v>20</c:v>
                </c:pt>
                <c:pt idx="4639">
                  <c:v>23</c:v>
                </c:pt>
                <c:pt idx="4640">
                  <c:v>20</c:v>
                </c:pt>
                <c:pt idx="4641">
                  <c:v>22</c:v>
                </c:pt>
                <c:pt idx="4642">
                  <c:v>20</c:v>
                </c:pt>
                <c:pt idx="4643">
                  <c:v>22</c:v>
                </c:pt>
                <c:pt idx="4644">
                  <c:v>22</c:v>
                </c:pt>
                <c:pt idx="4645">
                  <c:v>27</c:v>
                </c:pt>
                <c:pt idx="4646">
                  <c:v>22</c:v>
                </c:pt>
                <c:pt idx="4647">
                  <c:v>22</c:v>
                </c:pt>
                <c:pt idx="4648">
                  <c:v>21</c:v>
                </c:pt>
                <c:pt idx="4649">
                  <c:v>26</c:v>
                </c:pt>
                <c:pt idx="4650">
                  <c:v>21</c:v>
                </c:pt>
                <c:pt idx="4651">
                  <c:v>22</c:v>
                </c:pt>
                <c:pt idx="4652">
                  <c:v>21</c:v>
                </c:pt>
                <c:pt idx="4653">
                  <c:v>24</c:v>
                </c:pt>
                <c:pt idx="4654">
                  <c:v>22</c:v>
                </c:pt>
                <c:pt idx="4655">
                  <c:v>23</c:v>
                </c:pt>
                <c:pt idx="4656">
                  <c:v>19</c:v>
                </c:pt>
                <c:pt idx="4657">
                  <c:v>25</c:v>
                </c:pt>
                <c:pt idx="4658">
                  <c:v>26</c:v>
                </c:pt>
                <c:pt idx="4659">
                  <c:v>31</c:v>
                </c:pt>
                <c:pt idx="4660">
                  <c:v>23</c:v>
                </c:pt>
                <c:pt idx="4661">
                  <c:v>26</c:v>
                </c:pt>
                <c:pt idx="4662">
                  <c:v>24</c:v>
                </c:pt>
                <c:pt idx="4663">
                  <c:v>21</c:v>
                </c:pt>
                <c:pt idx="4664">
                  <c:v>22</c:v>
                </c:pt>
                <c:pt idx="4665">
                  <c:v>23</c:v>
                </c:pt>
                <c:pt idx="4666">
                  <c:v>25</c:v>
                </c:pt>
                <c:pt idx="4667">
                  <c:v>23</c:v>
                </c:pt>
                <c:pt idx="4668">
                  <c:v>21</c:v>
                </c:pt>
                <c:pt idx="4669">
                  <c:v>23</c:v>
                </c:pt>
                <c:pt idx="4670">
                  <c:v>21</c:v>
                </c:pt>
                <c:pt idx="4671">
                  <c:v>21</c:v>
                </c:pt>
                <c:pt idx="4672">
                  <c:v>22</c:v>
                </c:pt>
                <c:pt idx="4673">
                  <c:v>21</c:v>
                </c:pt>
                <c:pt idx="4674">
                  <c:v>22</c:v>
                </c:pt>
                <c:pt idx="4675">
                  <c:v>22</c:v>
                </c:pt>
                <c:pt idx="4676">
                  <c:v>21</c:v>
                </c:pt>
                <c:pt idx="4677">
                  <c:v>20</c:v>
                </c:pt>
                <c:pt idx="4678">
                  <c:v>20</c:v>
                </c:pt>
                <c:pt idx="4679">
                  <c:v>21</c:v>
                </c:pt>
                <c:pt idx="4680">
                  <c:v>21</c:v>
                </c:pt>
                <c:pt idx="4681">
                  <c:v>22</c:v>
                </c:pt>
                <c:pt idx="4682">
                  <c:v>20</c:v>
                </c:pt>
                <c:pt idx="4683">
                  <c:v>20</c:v>
                </c:pt>
                <c:pt idx="4684">
                  <c:v>20</c:v>
                </c:pt>
                <c:pt idx="4685">
                  <c:v>24</c:v>
                </c:pt>
                <c:pt idx="4686">
                  <c:v>19</c:v>
                </c:pt>
                <c:pt idx="4687">
                  <c:v>20</c:v>
                </c:pt>
                <c:pt idx="4688">
                  <c:v>22</c:v>
                </c:pt>
                <c:pt idx="4689">
                  <c:v>21</c:v>
                </c:pt>
                <c:pt idx="4690">
                  <c:v>21</c:v>
                </c:pt>
                <c:pt idx="4691">
                  <c:v>22</c:v>
                </c:pt>
                <c:pt idx="4692">
                  <c:v>22</c:v>
                </c:pt>
                <c:pt idx="4693">
                  <c:v>24</c:v>
                </c:pt>
                <c:pt idx="4694">
                  <c:v>22</c:v>
                </c:pt>
                <c:pt idx="4695">
                  <c:v>22</c:v>
                </c:pt>
                <c:pt idx="4696">
                  <c:v>20</c:v>
                </c:pt>
                <c:pt idx="4697">
                  <c:v>22</c:v>
                </c:pt>
                <c:pt idx="4698">
                  <c:v>20</c:v>
                </c:pt>
                <c:pt idx="4699">
                  <c:v>21</c:v>
                </c:pt>
                <c:pt idx="4700">
                  <c:v>22</c:v>
                </c:pt>
                <c:pt idx="4701">
                  <c:v>22</c:v>
                </c:pt>
                <c:pt idx="4702">
                  <c:v>21</c:v>
                </c:pt>
                <c:pt idx="4703">
                  <c:v>22</c:v>
                </c:pt>
                <c:pt idx="4704">
                  <c:v>22</c:v>
                </c:pt>
                <c:pt idx="4705">
                  <c:v>20</c:v>
                </c:pt>
                <c:pt idx="4706">
                  <c:v>19</c:v>
                </c:pt>
                <c:pt idx="4707">
                  <c:v>28</c:v>
                </c:pt>
                <c:pt idx="4708">
                  <c:v>26</c:v>
                </c:pt>
                <c:pt idx="4709">
                  <c:v>24</c:v>
                </c:pt>
                <c:pt idx="4710">
                  <c:v>25</c:v>
                </c:pt>
                <c:pt idx="4711">
                  <c:v>24</c:v>
                </c:pt>
                <c:pt idx="4712">
                  <c:v>17</c:v>
                </c:pt>
                <c:pt idx="4713">
                  <c:v>23</c:v>
                </c:pt>
                <c:pt idx="4714">
                  <c:v>22</c:v>
                </c:pt>
                <c:pt idx="4715">
                  <c:v>22</c:v>
                </c:pt>
                <c:pt idx="4716">
                  <c:v>17</c:v>
                </c:pt>
                <c:pt idx="4717">
                  <c:v>21</c:v>
                </c:pt>
                <c:pt idx="4718">
                  <c:v>22</c:v>
                </c:pt>
                <c:pt idx="4719">
                  <c:v>22</c:v>
                </c:pt>
                <c:pt idx="4720">
                  <c:v>21</c:v>
                </c:pt>
                <c:pt idx="4721">
                  <c:v>24</c:v>
                </c:pt>
                <c:pt idx="4722">
                  <c:v>24</c:v>
                </c:pt>
                <c:pt idx="4723">
                  <c:v>22</c:v>
                </c:pt>
                <c:pt idx="4724">
                  <c:v>22</c:v>
                </c:pt>
                <c:pt idx="4725">
                  <c:v>25</c:v>
                </c:pt>
                <c:pt idx="4726">
                  <c:v>22</c:v>
                </c:pt>
                <c:pt idx="4727">
                  <c:v>20</c:v>
                </c:pt>
                <c:pt idx="4728">
                  <c:v>22</c:v>
                </c:pt>
                <c:pt idx="4729">
                  <c:v>22</c:v>
                </c:pt>
                <c:pt idx="4730">
                  <c:v>21</c:v>
                </c:pt>
                <c:pt idx="4731">
                  <c:v>22</c:v>
                </c:pt>
                <c:pt idx="4732">
                  <c:v>22</c:v>
                </c:pt>
                <c:pt idx="4733">
                  <c:v>24</c:v>
                </c:pt>
                <c:pt idx="4734">
                  <c:v>22</c:v>
                </c:pt>
                <c:pt idx="4735">
                  <c:v>25</c:v>
                </c:pt>
                <c:pt idx="4736">
                  <c:v>24</c:v>
                </c:pt>
                <c:pt idx="4737">
                  <c:v>24</c:v>
                </c:pt>
                <c:pt idx="4738">
                  <c:v>23</c:v>
                </c:pt>
                <c:pt idx="4739">
                  <c:v>21</c:v>
                </c:pt>
                <c:pt idx="4740">
                  <c:v>21</c:v>
                </c:pt>
                <c:pt idx="4741">
                  <c:v>20</c:v>
                </c:pt>
                <c:pt idx="4742">
                  <c:v>19</c:v>
                </c:pt>
                <c:pt idx="4743">
                  <c:v>21</c:v>
                </c:pt>
                <c:pt idx="4744">
                  <c:v>25</c:v>
                </c:pt>
                <c:pt idx="4745">
                  <c:v>22</c:v>
                </c:pt>
                <c:pt idx="4746">
                  <c:v>21</c:v>
                </c:pt>
                <c:pt idx="4747">
                  <c:v>22</c:v>
                </c:pt>
                <c:pt idx="4748">
                  <c:v>23</c:v>
                </c:pt>
                <c:pt idx="4749">
                  <c:v>24</c:v>
                </c:pt>
                <c:pt idx="4750">
                  <c:v>24</c:v>
                </c:pt>
                <c:pt idx="4751">
                  <c:v>22</c:v>
                </c:pt>
                <c:pt idx="4752">
                  <c:v>22</c:v>
                </c:pt>
                <c:pt idx="4753">
                  <c:v>21</c:v>
                </c:pt>
                <c:pt idx="4754">
                  <c:v>22</c:v>
                </c:pt>
                <c:pt idx="4755">
                  <c:v>22</c:v>
                </c:pt>
                <c:pt idx="4756">
                  <c:v>21</c:v>
                </c:pt>
                <c:pt idx="4757">
                  <c:v>22</c:v>
                </c:pt>
                <c:pt idx="4758">
                  <c:v>24</c:v>
                </c:pt>
                <c:pt idx="4759">
                  <c:v>23</c:v>
                </c:pt>
                <c:pt idx="4760">
                  <c:v>27</c:v>
                </c:pt>
                <c:pt idx="4761">
                  <c:v>22</c:v>
                </c:pt>
                <c:pt idx="4762">
                  <c:v>23</c:v>
                </c:pt>
                <c:pt idx="4763">
                  <c:v>23</c:v>
                </c:pt>
                <c:pt idx="4764">
                  <c:v>24</c:v>
                </c:pt>
                <c:pt idx="4765">
                  <c:v>23</c:v>
                </c:pt>
                <c:pt idx="4766">
                  <c:v>23</c:v>
                </c:pt>
                <c:pt idx="4767">
                  <c:v>25</c:v>
                </c:pt>
                <c:pt idx="4768">
                  <c:v>23</c:v>
                </c:pt>
                <c:pt idx="4769">
                  <c:v>23</c:v>
                </c:pt>
                <c:pt idx="4770">
                  <c:v>22</c:v>
                </c:pt>
                <c:pt idx="4771">
                  <c:v>23</c:v>
                </c:pt>
                <c:pt idx="4772">
                  <c:v>22</c:v>
                </c:pt>
                <c:pt idx="4773">
                  <c:v>23</c:v>
                </c:pt>
                <c:pt idx="4774">
                  <c:v>27</c:v>
                </c:pt>
                <c:pt idx="4775">
                  <c:v>22</c:v>
                </c:pt>
                <c:pt idx="4776">
                  <c:v>23</c:v>
                </c:pt>
                <c:pt idx="4777">
                  <c:v>22</c:v>
                </c:pt>
                <c:pt idx="4778">
                  <c:v>19</c:v>
                </c:pt>
                <c:pt idx="4779">
                  <c:v>21</c:v>
                </c:pt>
                <c:pt idx="4780">
                  <c:v>22</c:v>
                </c:pt>
                <c:pt idx="4781">
                  <c:v>20</c:v>
                </c:pt>
                <c:pt idx="4782">
                  <c:v>23</c:v>
                </c:pt>
                <c:pt idx="4783">
                  <c:v>21</c:v>
                </c:pt>
                <c:pt idx="4784">
                  <c:v>24</c:v>
                </c:pt>
                <c:pt idx="4785">
                  <c:v>23</c:v>
                </c:pt>
                <c:pt idx="4786">
                  <c:v>21</c:v>
                </c:pt>
                <c:pt idx="4787">
                  <c:v>21</c:v>
                </c:pt>
                <c:pt idx="4788">
                  <c:v>23</c:v>
                </c:pt>
                <c:pt idx="4789">
                  <c:v>21</c:v>
                </c:pt>
                <c:pt idx="4790">
                  <c:v>22</c:v>
                </c:pt>
                <c:pt idx="4791">
                  <c:v>22</c:v>
                </c:pt>
                <c:pt idx="4792">
                  <c:v>22</c:v>
                </c:pt>
                <c:pt idx="4793">
                  <c:v>21</c:v>
                </c:pt>
                <c:pt idx="4794">
                  <c:v>21</c:v>
                </c:pt>
                <c:pt idx="4795">
                  <c:v>25</c:v>
                </c:pt>
                <c:pt idx="4796">
                  <c:v>20</c:v>
                </c:pt>
                <c:pt idx="4797">
                  <c:v>20</c:v>
                </c:pt>
                <c:pt idx="4798">
                  <c:v>21</c:v>
                </c:pt>
                <c:pt idx="4799">
                  <c:v>20</c:v>
                </c:pt>
                <c:pt idx="4800">
                  <c:v>22</c:v>
                </c:pt>
                <c:pt idx="4801">
                  <c:v>22</c:v>
                </c:pt>
                <c:pt idx="4802">
                  <c:v>23</c:v>
                </c:pt>
                <c:pt idx="4803">
                  <c:v>21</c:v>
                </c:pt>
                <c:pt idx="4804">
                  <c:v>22</c:v>
                </c:pt>
                <c:pt idx="4805">
                  <c:v>22</c:v>
                </c:pt>
                <c:pt idx="4806">
                  <c:v>20</c:v>
                </c:pt>
                <c:pt idx="4807">
                  <c:v>21</c:v>
                </c:pt>
                <c:pt idx="4808">
                  <c:v>22</c:v>
                </c:pt>
                <c:pt idx="4809">
                  <c:v>22</c:v>
                </c:pt>
                <c:pt idx="4810">
                  <c:v>23</c:v>
                </c:pt>
                <c:pt idx="4811">
                  <c:v>23</c:v>
                </c:pt>
                <c:pt idx="4812">
                  <c:v>23</c:v>
                </c:pt>
                <c:pt idx="4813">
                  <c:v>21</c:v>
                </c:pt>
                <c:pt idx="4814">
                  <c:v>21</c:v>
                </c:pt>
                <c:pt idx="4815">
                  <c:v>20</c:v>
                </c:pt>
                <c:pt idx="4816">
                  <c:v>22</c:v>
                </c:pt>
                <c:pt idx="4817">
                  <c:v>22</c:v>
                </c:pt>
                <c:pt idx="4818">
                  <c:v>24</c:v>
                </c:pt>
                <c:pt idx="4819">
                  <c:v>23</c:v>
                </c:pt>
                <c:pt idx="4820">
                  <c:v>23</c:v>
                </c:pt>
                <c:pt idx="4821">
                  <c:v>22</c:v>
                </c:pt>
                <c:pt idx="4822">
                  <c:v>21</c:v>
                </c:pt>
                <c:pt idx="4823">
                  <c:v>24</c:v>
                </c:pt>
                <c:pt idx="4824">
                  <c:v>23</c:v>
                </c:pt>
                <c:pt idx="4825">
                  <c:v>22</c:v>
                </c:pt>
                <c:pt idx="4826">
                  <c:v>25</c:v>
                </c:pt>
                <c:pt idx="4827">
                  <c:v>24</c:v>
                </c:pt>
                <c:pt idx="4828">
                  <c:v>24</c:v>
                </c:pt>
                <c:pt idx="4829">
                  <c:v>21</c:v>
                </c:pt>
                <c:pt idx="4830">
                  <c:v>22</c:v>
                </c:pt>
                <c:pt idx="4831">
                  <c:v>22</c:v>
                </c:pt>
                <c:pt idx="4832">
                  <c:v>25</c:v>
                </c:pt>
                <c:pt idx="4833">
                  <c:v>22</c:v>
                </c:pt>
                <c:pt idx="4834">
                  <c:v>24</c:v>
                </c:pt>
                <c:pt idx="4835">
                  <c:v>22</c:v>
                </c:pt>
                <c:pt idx="4836">
                  <c:v>21</c:v>
                </c:pt>
                <c:pt idx="4837">
                  <c:v>23</c:v>
                </c:pt>
                <c:pt idx="4838">
                  <c:v>23</c:v>
                </c:pt>
                <c:pt idx="4839">
                  <c:v>23</c:v>
                </c:pt>
                <c:pt idx="4840">
                  <c:v>22</c:v>
                </c:pt>
                <c:pt idx="4841">
                  <c:v>21</c:v>
                </c:pt>
                <c:pt idx="4842">
                  <c:v>22</c:v>
                </c:pt>
                <c:pt idx="4843">
                  <c:v>23</c:v>
                </c:pt>
                <c:pt idx="4844">
                  <c:v>21</c:v>
                </c:pt>
                <c:pt idx="4845">
                  <c:v>21</c:v>
                </c:pt>
                <c:pt idx="4846">
                  <c:v>23</c:v>
                </c:pt>
                <c:pt idx="4847">
                  <c:v>21</c:v>
                </c:pt>
                <c:pt idx="4848">
                  <c:v>23</c:v>
                </c:pt>
                <c:pt idx="4849">
                  <c:v>22</c:v>
                </c:pt>
                <c:pt idx="4850">
                  <c:v>21</c:v>
                </c:pt>
                <c:pt idx="4851">
                  <c:v>26</c:v>
                </c:pt>
                <c:pt idx="4852">
                  <c:v>24</c:v>
                </c:pt>
                <c:pt idx="4853">
                  <c:v>21</c:v>
                </c:pt>
                <c:pt idx="4854">
                  <c:v>21</c:v>
                </c:pt>
                <c:pt idx="4855">
                  <c:v>21</c:v>
                </c:pt>
                <c:pt idx="4856">
                  <c:v>22</c:v>
                </c:pt>
                <c:pt idx="4857">
                  <c:v>23</c:v>
                </c:pt>
                <c:pt idx="4858">
                  <c:v>22</c:v>
                </c:pt>
                <c:pt idx="4859">
                  <c:v>22</c:v>
                </c:pt>
                <c:pt idx="4860">
                  <c:v>21</c:v>
                </c:pt>
                <c:pt idx="4861">
                  <c:v>22</c:v>
                </c:pt>
                <c:pt idx="4862">
                  <c:v>24</c:v>
                </c:pt>
                <c:pt idx="4863">
                  <c:v>23</c:v>
                </c:pt>
                <c:pt idx="4864">
                  <c:v>22</c:v>
                </c:pt>
                <c:pt idx="4865">
                  <c:v>23</c:v>
                </c:pt>
                <c:pt idx="4866">
                  <c:v>24</c:v>
                </c:pt>
                <c:pt idx="4867">
                  <c:v>21</c:v>
                </c:pt>
                <c:pt idx="4868">
                  <c:v>22</c:v>
                </c:pt>
                <c:pt idx="4869">
                  <c:v>21</c:v>
                </c:pt>
                <c:pt idx="4870">
                  <c:v>22</c:v>
                </c:pt>
                <c:pt idx="4871">
                  <c:v>21</c:v>
                </c:pt>
                <c:pt idx="4872">
                  <c:v>22</c:v>
                </c:pt>
                <c:pt idx="4873">
                  <c:v>21</c:v>
                </c:pt>
                <c:pt idx="4874">
                  <c:v>22</c:v>
                </c:pt>
                <c:pt idx="4875">
                  <c:v>24</c:v>
                </c:pt>
                <c:pt idx="4876">
                  <c:v>28</c:v>
                </c:pt>
                <c:pt idx="4877">
                  <c:v>26</c:v>
                </c:pt>
                <c:pt idx="4878">
                  <c:v>22</c:v>
                </c:pt>
                <c:pt idx="4879">
                  <c:v>23</c:v>
                </c:pt>
                <c:pt idx="4880">
                  <c:v>22</c:v>
                </c:pt>
                <c:pt idx="4881">
                  <c:v>23</c:v>
                </c:pt>
                <c:pt idx="4882">
                  <c:v>25</c:v>
                </c:pt>
                <c:pt idx="4883">
                  <c:v>21</c:v>
                </c:pt>
                <c:pt idx="4884">
                  <c:v>22</c:v>
                </c:pt>
                <c:pt idx="4885">
                  <c:v>23</c:v>
                </c:pt>
                <c:pt idx="4886">
                  <c:v>21</c:v>
                </c:pt>
                <c:pt idx="4887">
                  <c:v>22</c:v>
                </c:pt>
                <c:pt idx="4888">
                  <c:v>22</c:v>
                </c:pt>
                <c:pt idx="4889">
                  <c:v>23</c:v>
                </c:pt>
                <c:pt idx="4890">
                  <c:v>23</c:v>
                </c:pt>
                <c:pt idx="4891">
                  <c:v>24</c:v>
                </c:pt>
                <c:pt idx="4892">
                  <c:v>23</c:v>
                </c:pt>
                <c:pt idx="4893">
                  <c:v>23</c:v>
                </c:pt>
                <c:pt idx="4894">
                  <c:v>21</c:v>
                </c:pt>
                <c:pt idx="4895">
                  <c:v>23</c:v>
                </c:pt>
                <c:pt idx="4896">
                  <c:v>23</c:v>
                </c:pt>
                <c:pt idx="4897">
                  <c:v>22</c:v>
                </c:pt>
                <c:pt idx="4898">
                  <c:v>23</c:v>
                </c:pt>
                <c:pt idx="4899">
                  <c:v>24</c:v>
                </c:pt>
                <c:pt idx="4900">
                  <c:v>24</c:v>
                </c:pt>
                <c:pt idx="4901">
                  <c:v>25</c:v>
                </c:pt>
                <c:pt idx="4902">
                  <c:v>23</c:v>
                </c:pt>
                <c:pt idx="4903">
                  <c:v>22</c:v>
                </c:pt>
                <c:pt idx="4904">
                  <c:v>20</c:v>
                </c:pt>
                <c:pt idx="4905">
                  <c:v>23</c:v>
                </c:pt>
                <c:pt idx="4906">
                  <c:v>21</c:v>
                </c:pt>
                <c:pt idx="4907">
                  <c:v>22</c:v>
                </c:pt>
                <c:pt idx="4908">
                  <c:v>25</c:v>
                </c:pt>
                <c:pt idx="4909">
                  <c:v>21</c:v>
                </c:pt>
                <c:pt idx="4910">
                  <c:v>21</c:v>
                </c:pt>
                <c:pt idx="4911">
                  <c:v>19</c:v>
                </c:pt>
                <c:pt idx="4912">
                  <c:v>21</c:v>
                </c:pt>
                <c:pt idx="4913">
                  <c:v>22</c:v>
                </c:pt>
                <c:pt idx="4914">
                  <c:v>20</c:v>
                </c:pt>
                <c:pt idx="4915">
                  <c:v>21</c:v>
                </c:pt>
                <c:pt idx="4916">
                  <c:v>22</c:v>
                </c:pt>
                <c:pt idx="4917">
                  <c:v>22</c:v>
                </c:pt>
                <c:pt idx="4918">
                  <c:v>20</c:v>
                </c:pt>
                <c:pt idx="4919">
                  <c:v>22</c:v>
                </c:pt>
                <c:pt idx="4920">
                  <c:v>23</c:v>
                </c:pt>
                <c:pt idx="4921">
                  <c:v>27</c:v>
                </c:pt>
                <c:pt idx="4922">
                  <c:v>22</c:v>
                </c:pt>
                <c:pt idx="4923">
                  <c:v>23</c:v>
                </c:pt>
                <c:pt idx="4924">
                  <c:v>25</c:v>
                </c:pt>
                <c:pt idx="4925">
                  <c:v>24</c:v>
                </c:pt>
                <c:pt idx="4926">
                  <c:v>28</c:v>
                </c:pt>
                <c:pt idx="4927">
                  <c:v>22</c:v>
                </c:pt>
                <c:pt idx="4928">
                  <c:v>23</c:v>
                </c:pt>
                <c:pt idx="4929">
                  <c:v>23</c:v>
                </c:pt>
                <c:pt idx="4930">
                  <c:v>21</c:v>
                </c:pt>
                <c:pt idx="4931">
                  <c:v>22</c:v>
                </c:pt>
                <c:pt idx="4932">
                  <c:v>19</c:v>
                </c:pt>
                <c:pt idx="4933">
                  <c:v>22</c:v>
                </c:pt>
                <c:pt idx="4934">
                  <c:v>23</c:v>
                </c:pt>
                <c:pt idx="4935">
                  <c:v>22</c:v>
                </c:pt>
                <c:pt idx="4936">
                  <c:v>26</c:v>
                </c:pt>
                <c:pt idx="4937">
                  <c:v>22</c:v>
                </c:pt>
                <c:pt idx="4938">
                  <c:v>22</c:v>
                </c:pt>
                <c:pt idx="4939">
                  <c:v>21</c:v>
                </c:pt>
                <c:pt idx="4940">
                  <c:v>22</c:v>
                </c:pt>
                <c:pt idx="4941">
                  <c:v>23</c:v>
                </c:pt>
                <c:pt idx="4942">
                  <c:v>21</c:v>
                </c:pt>
                <c:pt idx="4943">
                  <c:v>30</c:v>
                </c:pt>
                <c:pt idx="4944">
                  <c:v>23</c:v>
                </c:pt>
                <c:pt idx="4945">
                  <c:v>22</c:v>
                </c:pt>
                <c:pt idx="4946">
                  <c:v>22</c:v>
                </c:pt>
                <c:pt idx="4947">
                  <c:v>22</c:v>
                </c:pt>
                <c:pt idx="4948">
                  <c:v>22</c:v>
                </c:pt>
                <c:pt idx="4949">
                  <c:v>22</c:v>
                </c:pt>
                <c:pt idx="4950">
                  <c:v>24</c:v>
                </c:pt>
                <c:pt idx="4951">
                  <c:v>20</c:v>
                </c:pt>
                <c:pt idx="4952">
                  <c:v>25</c:v>
                </c:pt>
                <c:pt idx="4953">
                  <c:v>23</c:v>
                </c:pt>
                <c:pt idx="4954">
                  <c:v>22</c:v>
                </c:pt>
                <c:pt idx="4955">
                  <c:v>25</c:v>
                </c:pt>
                <c:pt idx="4956">
                  <c:v>20</c:v>
                </c:pt>
                <c:pt idx="4957">
                  <c:v>21</c:v>
                </c:pt>
                <c:pt idx="4958">
                  <c:v>21</c:v>
                </c:pt>
                <c:pt idx="4959">
                  <c:v>23</c:v>
                </c:pt>
                <c:pt idx="4960">
                  <c:v>24</c:v>
                </c:pt>
                <c:pt idx="4961">
                  <c:v>20</c:v>
                </c:pt>
                <c:pt idx="4962">
                  <c:v>22</c:v>
                </c:pt>
                <c:pt idx="4963">
                  <c:v>21</c:v>
                </c:pt>
                <c:pt idx="4964">
                  <c:v>20</c:v>
                </c:pt>
                <c:pt idx="4965">
                  <c:v>21</c:v>
                </c:pt>
                <c:pt idx="4966">
                  <c:v>24</c:v>
                </c:pt>
                <c:pt idx="4967">
                  <c:v>21</c:v>
                </c:pt>
                <c:pt idx="4968">
                  <c:v>20</c:v>
                </c:pt>
                <c:pt idx="4969">
                  <c:v>20</c:v>
                </c:pt>
                <c:pt idx="4970">
                  <c:v>21</c:v>
                </c:pt>
                <c:pt idx="4971">
                  <c:v>21</c:v>
                </c:pt>
                <c:pt idx="4972">
                  <c:v>23</c:v>
                </c:pt>
                <c:pt idx="4973">
                  <c:v>20</c:v>
                </c:pt>
                <c:pt idx="4974">
                  <c:v>21</c:v>
                </c:pt>
                <c:pt idx="4975">
                  <c:v>22</c:v>
                </c:pt>
                <c:pt idx="4976">
                  <c:v>20</c:v>
                </c:pt>
                <c:pt idx="4977">
                  <c:v>22</c:v>
                </c:pt>
                <c:pt idx="4978">
                  <c:v>21</c:v>
                </c:pt>
                <c:pt idx="4979">
                  <c:v>28</c:v>
                </c:pt>
                <c:pt idx="4980">
                  <c:v>22</c:v>
                </c:pt>
                <c:pt idx="4981">
                  <c:v>22</c:v>
                </c:pt>
                <c:pt idx="4982">
                  <c:v>20</c:v>
                </c:pt>
                <c:pt idx="4983">
                  <c:v>22</c:v>
                </c:pt>
                <c:pt idx="4984">
                  <c:v>22</c:v>
                </c:pt>
                <c:pt idx="4985">
                  <c:v>20</c:v>
                </c:pt>
                <c:pt idx="4986">
                  <c:v>21</c:v>
                </c:pt>
                <c:pt idx="4987">
                  <c:v>22</c:v>
                </c:pt>
                <c:pt idx="4988">
                  <c:v>23</c:v>
                </c:pt>
                <c:pt idx="4989">
                  <c:v>25</c:v>
                </c:pt>
                <c:pt idx="4990">
                  <c:v>21</c:v>
                </c:pt>
                <c:pt idx="4991">
                  <c:v>21</c:v>
                </c:pt>
                <c:pt idx="4992">
                  <c:v>22</c:v>
                </c:pt>
                <c:pt idx="4993">
                  <c:v>21</c:v>
                </c:pt>
                <c:pt idx="4994">
                  <c:v>23</c:v>
                </c:pt>
                <c:pt idx="4995">
                  <c:v>22</c:v>
                </c:pt>
                <c:pt idx="4996">
                  <c:v>25</c:v>
                </c:pt>
                <c:pt idx="4997">
                  <c:v>21</c:v>
                </c:pt>
                <c:pt idx="4998">
                  <c:v>23</c:v>
                </c:pt>
                <c:pt idx="4999">
                  <c:v>21</c:v>
                </c:pt>
                <c:pt idx="5000">
                  <c:v>22</c:v>
                </c:pt>
                <c:pt idx="5001">
                  <c:v>23</c:v>
                </c:pt>
                <c:pt idx="5002">
                  <c:v>23</c:v>
                </c:pt>
                <c:pt idx="5003">
                  <c:v>22</c:v>
                </c:pt>
                <c:pt idx="5004">
                  <c:v>22</c:v>
                </c:pt>
                <c:pt idx="5005">
                  <c:v>22</c:v>
                </c:pt>
                <c:pt idx="5006">
                  <c:v>22</c:v>
                </c:pt>
                <c:pt idx="5007">
                  <c:v>22</c:v>
                </c:pt>
                <c:pt idx="5008">
                  <c:v>22</c:v>
                </c:pt>
                <c:pt idx="5009">
                  <c:v>23</c:v>
                </c:pt>
                <c:pt idx="5010">
                  <c:v>24</c:v>
                </c:pt>
                <c:pt idx="5011">
                  <c:v>21</c:v>
                </c:pt>
                <c:pt idx="5012">
                  <c:v>23</c:v>
                </c:pt>
                <c:pt idx="5013">
                  <c:v>22</c:v>
                </c:pt>
                <c:pt idx="5014">
                  <c:v>22</c:v>
                </c:pt>
                <c:pt idx="5015">
                  <c:v>22</c:v>
                </c:pt>
                <c:pt idx="5016">
                  <c:v>25</c:v>
                </c:pt>
                <c:pt idx="5017">
                  <c:v>26</c:v>
                </c:pt>
                <c:pt idx="5018">
                  <c:v>29</c:v>
                </c:pt>
                <c:pt idx="5019">
                  <c:v>24</c:v>
                </c:pt>
                <c:pt idx="5020">
                  <c:v>20</c:v>
                </c:pt>
                <c:pt idx="5021">
                  <c:v>25</c:v>
                </c:pt>
                <c:pt idx="5022">
                  <c:v>22</c:v>
                </c:pt>
                <c:pt idx="5023">
                  <c:v>21</c:v>
                </c:pt>
                <c:pt idx="5024">
                  <c:v>24</c:v>
                </c:pt>
                <c:pt idx="5025">
                  <c:v>19</c:v>
                </c:pt>
                <c:pt idx="5026">
                  <c:v>22</c:v>
                </c:pt>
                <c:pt idx="5027">
                  <c:v>26</c:v>
                </c:pt>
                <c:pt idx="5028">
                  <c:v>22</c:v>
                </c:pt>
                <c:pt idx="5029">
                  <c:v>21</c:v>
                </c:pt>
                <c:pt idx="5030">
                  <c:v>21</c:v>
                </c:pt>
                <c:pt idx="5031">
                  <c:v>20</c:v>
                </c:pt>
                <c:pt idx="5032">
                  <c:v>23</c:v>
                </c:pt>
                <c:pt idx="5033">
                  <c:v>21</c:v>
                </c:pt>
                <c:pt idx="5034">
                  <c:v>23</c:v>
                </c:pt>
                <c:pt idx="5035">
                  <c:v>27</c:v>
                </c:pt>
                <c:pt idx="5036">
                  <c:v>23</c:v>
                </c:pt>
                <c:pt idx="5037">
                  <c:v>22</c:v>
                </c:pt>
                <c:pt idx="5038">
                  <c:v>22</c:v>
                </c:pt>
                <c:pt idx="5039">
                  <c:v>22</c:v>
                </c:pt>
                <c:pt idx="5040">
                  <c:v>21</c:v>
                </c:pt>
                <c:pt idx="5041">
                  <c:v>25</c:v>
                </c:pt>
                <c:pt idx="5042">
                  <c:v>27</c:v>
                </c:pt>
                <c:pt idx="5043">
                  <c:v>26</c:v>
                </c:pt>
                <c:pt idx="5044">
                  <c:v>21</c:v>
                </c:pt>
                <c:pt idx="5045">
                  <c:v>24</c:v>
                </c:pt>
                <c:pt idx="5046">
                  <c:v>21</c:v>
                </c:pt>
                <c:pt idx="5047">
                  <c:v>22</c:v>
                </c:pt>
                <c:pt idx="5048">
                  <c:v>23</c:v>
                </c:pt>
                <c:pt idx="5049">
                  <c:v>20</c:v>
                </c:pt>
                <c:pt idx="5050">
                  <c:v>24</c:v>
                </c:pt>
                <c:pt idx="5051">
                  <c:v>22</c:v>
                </c:pt>
                <c:pt idx="5052">
                  <c:v>22</c:v>
                </c:pt>
                <c:pt idx="5053">
                  <c:v>24</c:v>
                </c:pt>
                <c:pt idx="5054">
                  <c:v>21</c:v>
                </c:pt>
                <c:pt idx="5055">
                  <c:v>23</c:v>
                </c:pt>
                <c:pt idx="5056">
                  <c:v>23</c:v>
                </c:pt>
                <c:pt idx="5057">
                  <c:v>21</c:v>
                </c:pt>
                <c:pt idx="5058">
                  <c:v>22</c:v>
                </c:pt>
                <c:pt idx="5059">
                  <c:v>25</c:v>
                </c:pt>
                <c:pt idx="5060">
                  <c:v>22</c:v>
                </c:pt>
                <c:pt idx="5061">
                  <c:v>23</c:v>
                </c:pt>
                <c:pt idx="5062">
                  <c:v>23</c:v>
                </c:pt>
                <c:pt idx="5063">
                  <c:v>22</c:v>
                </c:pt>
                <c:pt idx="5064">
                  <c:v>22</c:v>
                </c:pt>
                <c:pt idx="5065">
                  <c:v>23</c:v>
                </c:pt>
                <c:pt idx="5066">
                  <c:v>24</c:v>
                </c:pt>
                <c:pt idx="5067">
                  <c:v>26</c:v>
                </c:pt>
                <c:pt idx="5068">
                  <c:v>25</c:v>
                </c:pt>
                <c:pt idx="5069">
                  <c:v>23</c:v>
                </c:pt>
                <c:pt idx="5070">
                  <c:v>23</c:v>
                </c:pt>
                <c:pt idx="5071">
                  <c:v>23</c:v>
                </c:pt>
                <c:pt idx="5072">
                  <c:v>24</c:v>
                </c:pt>
                <c:pt idx="5073">
                  <c:v>26</c:v>
                </c:pt>
                <c:pt idx="5074">
                  <c:v>21</c:v>
                </c:pt>
                <c:pt idx="5075">
                  <c:v>24</c:v>
                </c:pt>
                <c:pt idx="5076">
                  <c:v>24</c:v>
                </c:pt>
                <c:pt idx="5077">
                  <c:v>22</c:v>
                </c:pt>
                <c:pt idx="5078">
                  <c:v>22</c:v>
                </c:pt>
                <c:pt idx="5079">
                  <c:v>28</c:v>
                </c:pt>
                <c:pt idx="5080">
                  <c:v>23</c:v>
                </c:pt>
                <c:pt idx="5081">
                  <c:v>32</c:v>
                </c:pt>
                <c:pt idx="5082">
                  <c:v>21</c:v>
                </c:pt>
                <c:pt idx="5083">
                  <c:v>24</c:v>
                </c:pt>
                <c:pt idx="5084">
                  <c:v>22</c:v>
                </c:pt>
                <c:pt idx="5085">
                  <c:v>20</c:v>
                </c:pt>
                <c:pt idx="5086">
                  <c:v>24</c:v>
                </c:pt>
                <c:pt idx="5087">
                  <c:v>20</c:v>
                </c:pt>
                <c:pt idx="5088">
                  <c:v>20</c:v>
                </c:pt>
                <c:pt idx="5089">
                  <c:v>23</c:v>
                </c:pt>
                <c:pt idx="5090">
                  <c:v>21</c:v>
                </c:pt>
                <c:pt idx="5091">
                  <c:v>23</c:v>
                </c:pt>
                <c:pt idx="5092">
                  <c:v>22</c:v>
                </c:pt>
                <c:pt idx="5093">
                  <c:v>21</c:v>
                </c:pt>
                <c:pt idx="5094">
                  <c:v>21</c:v>
                </c:pt>
                <c:pt idx="5095">
                  <c:v>22</c:v>
                </c:pt>
                <c:pt idx="5096">
                  <c:v>21</c:v>
                </c:pt>
                <c:pt idx="5097">
                  <c:v>23</c:v>
                </c:pt>
                <c:pt idx="5098">
                  <c:v>21</c:v>
                </c:pt>
                <c:pt idx="5099">
                  <c:v>20</c:v>
                </c:pt>
                <c:pt idx="5100">
                  <c:v>20</c:v>
                </c:pt>
                <c:pt idx="5101">
                  <c:v>19</c:v>
                </c:pt>
                <c:pt idx="5102">
                  <c:v>20</c:v>
                </c:pt>
                <c:pt idx="5103">
                  <c:v>21</c:v>
                </c:pt>
                <c:pt idx="5104">
                  <c:v>20</c:v>
                </c:pt>
                <c:pt idx="5105">
                  <c:v>24</c:v>
                </c:pt>
                <c:pt idx="5106">
                  <c:v>20</c:v>
                </c:pt>
                <c:pt idx="5107">
                  <c:v>22</c:v>
                </c:pt>
                <c:pt idx="5108">
                  <c:v>25</c:v>
                </c:pt>
                <c:pt idx="5109">
                  <c:v>22</c:v>
                </c:pt>
                <c:pt idx="5110">
                  <c:v>22</c:v>
                </c:pt>
                <c:pt idx="5111">
                  <c:v>22</c:v>
                </c:pt>
                <c:pt idx="5112">
                  <c:v>24</c:v>
                </c:pt>
                <c:pt idx="5113">
                  <c:v>21</c:v>
                </c:pt>
                <c:pt idx="5114">
                  <c:v>23</c:v>
                </c:pt>
                <c:pt idx="5115">
                  <c:v>22</c:v>
                </c:pt>
                <c:pt idx="5116">
                  <c:v>23</c:v>
                </c:pt>
                <c:pt idx="5117">
                  <c:v>25</c:v>
                </c:pt>
                <c:pt idx="5118">
                  <c:v>23</c:v>
                </c:pt>
                <c:pt idx="5119">
                  <c:v>23</c:v>
                </c:pt>
                <c:pt idx="5120">
                  <c:v>22</c:v>
                </c:pt>
                <c:pt idx="5121">
                  <c:v>23</c:v>
                </c:pt>
                <c:pt idx="5122">
                  <c:v>21</c:v>
                </c:pt>
                <c:pt idx="5123">
                  <c:v>21</c:v>
                </c:pt>
                <c:pt idx="5124">
                  <c:v>22</c:v>
                </c:pt>
                <c:pt idx="5125">
                  <c:v>25</c:v>
                </c:pt>
                <c:pt idx="5126">
                  <c:v>22</c:v>
                </c:pt>
                <c:pt idx="5127">
                  <c:v>21</c:v>
                </c:pt>
                <c:pt idx="5128">
                  <c:v>20</c:v>
                </c:pt>
                <c:pt idx="5129">
                  <c:v>22</c:v>
                </c:pt>
                <c:pt idx="5130">
                  <c:v>22</c:v>
                </c:pt>
                <c:pt idx="5131">
                  <c:v>23</c:v>
                </c:pt>
                <c:pt idx="5132">
                  <c:v>24</c:v>
                </c:pt>
                <c:pt idx="5133">
                  <c:v>26</c:v>
                </c:pt>
                <c:pt idx="5134">
                  <c:v>20</c:v>
                </c:pt>
                <c:pt idx="5135">
                  <c:v>22</c:v>
                </c:pt>
                <c:pt idx="5136">
                  <c:v>21</c:v>
                </c:pt>
                <c:pt idx="5137">
                  <c:v>20</c:v>
                </c:pt>
                <c:pt idx="5138">
                  <c:v>24</c:v>
                </c:pt>
                <c:pt idx="5139">
                  <c:v>22</c:v>
                </c:pt>
                <c:pt idx="5140">
                  <c:v>24</c:v>
                </c:pt>
                <c:pt idx="5141">
                  <c:v>20</c:v>
                </c:pt>
                <c:pt idx="5142">
                  <c:v>20</c:v>
                </c:pt>
                <c:pt idx="5143">
                  <c:v>21</c:v>
                </c:pt>
                <c:pt idx="5144">
                  <c:v>22</c:v>
                </c:pt>
                <c:pt idx="5145">
                  <c:v>22</c:v>
                </c:pt>
                <c:pt idx="5146">
                  <c:v>20</c:v>
                </c:pt>
                <c:pt idx="5147">
                  <c:v>23</c:v>
                </c:pt>
                <c:pt idx="5148">
                  <c:v>22</c:v>
                </c:pt>
                <c:pt idx="5149">
                  <c:v>23</c:v>
                </c:pt>
                <c:pt idx="5150">
                  <c:v>22</c:v>
                </c:pt>
                <c:pt idx="5151">
                  <c:v>21</c:v>
                </c:pt>
                <c:pt idx="5152">
                  <c:v>21</c:v>
                </c:pt>
                <c:pt idx="5153">
                  <c:v>22</c:v>
                </c:pt>
                <c:pt idx="5154">
                  <c:v>20</c:v>
                </c:pt>
                <c:pt idx="5155">
                  <c:v>26</c:v>
                </c:pt>
                <c:pt idx="5156">
                  <c:v>25</c:v>
                </c:pt>
                <c:pt idx="5157">
                  <c:v>23</c:v>
                </c:pt>
                <c:pt idx="5158">
                  <c:v>21</c:v>
                </c:pt>
                <c:pt idx="5159">
                  <c:v>22</c:v>
                </c:pt>
                <c:pt idx="5160">
                  <c:v>21</c:v>
                </c:pt>
                <c:pt idx="5161">
                  <c:v>23</c:v>
                </c:pt>
                <c:pt idx="5162">
                  <c:v>22</c:v>
                </c:pt>
                <c:pt idx="5163">
                  <c:v>21</c:v>
                </c:pt>
                <c:pt idx="5164">
                  <c:v>22</c:v>
                </c:pt>
                <c:pt idx="5165">
                  <c:v>22</c:v>
                </c:pt>
                <c:pt idx="5166">
                  <c:v>23</c:v>
                </c:pt>
                <c:pt idx="5167">
                  <c:v>23</c:v>
                </c:pt>
                <c:pt idx="5168">
                  <c:v>24</c:v>
                </c:pt>
                <c:pt idx="5169">
                  <c:v>21</c:v>
                </c:pt>
                <c:pt idx="5170">
                  <c:v>23</c:v>
                </c:pt>
                <c:pt idx="5171">
                  <c:v>23</c:v>
                </c:pt>
                <c:pt idx="5172">
                  <c:v>23</c:v>
                </c:pt>
                <c:pt idx="5173">
                  <c:v>23</c:v>
                </c:pt>
                <c:pt idx="5174">
                  <c:v>22</c:v>
                </c:pt>
                <c:pt idx="5175">
                  <c:v>23</c:v>
                </c:pt>
                <c:pt idx="5176">
                  <c:v>22</c:v>
                </c:pt>
                <c:pt idx="5177">
                  <c:v>22</c:v>
                </c:pt>
                <c:pt idx="5178">
                  <c:v>24</c:v>
                </c:pt>
                <c:pt idx="5179">
                  <c:v>21</c:v>
                </c:pt>
                <c:pt idx="5180">
                  <c:v>23</c:v>
                </c:pt>
                <c:pt idx="5181">
                  <c:v>25</c:v>
                </c:pt>
                <c:pt idx="5182">
                  <c:v>24</c:v>
                </c:pt>
                <c:pt idx="5183">
                  <c:v>24</c:v>
                </c:pt>
                <c:pt idx="5184">
                  <c:v>23</c:v>
                </c:pt>
                <c:pt idx="5185">
                  <c:v>21</c:v>
                </c:pt>
                <c:pt idx="5186">
                  <c:v>25</c:v>
                </c:pt>
                <c:pt idx="5187">
                  <c:v>22</c:v>
                </c:pt>
                <c:pt idx="5188">
                  <c:v>21</c:v>
                </c:pt>
                <c:pt idx="5189">
                  <c:v>23</c:v>
                </c:pt>
                <c:pt idx="5190">
                  <c:v>23</c:v>
                </c:pt>
                <c:pt idx="5191">
                  <c:v>20</c:v>
                </c:pt>
                <c:pt idx="5192">
                  <c:v>24</c:v>
                </c:pt>
                <c:pt idx="5193">
                  <c:v>22</c:v>
                </c:pt>
                <c:pt idx="5194">
                  <c:v>23</c:v>
                </c:pt>
                <c:pt idx="5195">
                  <c:v>24</c:v>
                </c:pt>
                <c:pt idx="5196">
                  <c:v>23</c:v>
                </c:pt>
                <c:pt idx="5197">
                  <c:v>21</c:v>
                </c:pt>
                <c:pt idx="5198">
                  <c:v>24</c:v>
                </c:pt>
                <c:pt idx="5199">
                  <c:v>21</c:v>
                </c:pt>
                <c:pt idx="5200">
                  <c:v>22</c:v>
                </c:pt>
                <c:pt idx="5201">
                  <c:v>23</c:v>
                </c:pt>
                <c:pt idx="5202">
                  <c:v>20</c:v>
                </c:pt>
                <c:pt idx="5203">
                  <c:v>21</c:v>
                </c:pt>
                <c:pt idx="5204">
                  <c:v>26</c:v>
                </c:pt>
                <c:pt idx="5205">
                  <c:v>26</c:v>
                </c:pt>
                <c:pt idx="5206">
                  <c:v>24</c:v>
                </c:pt>
                <c:pt idx="5207">
                  <c:v>26</c:v>
                </c:pt>
                <c:pt idx="5208">
                  <c:v>20</c:v>
                </c:pt>
                <c:pt idx="5209">
                  <c:v>22</c:v>
                </c:pt>
                <c:pt idx="5210">
                  <c:v>22</c:v>
                </c:pt>
                <c:pt idx="5211">
                  <c:v>21</c:v>
                </c:pt>
                <c:pt idx="5212">
                  <c:v>24</c:v>
                </c:pt>
                <c:pt idx="5213">
                  <c:v>22</c:v>
                </c:pt>
                <c:pt idx="5214">
                  <c:v>21</c:v>
                </c:pt>
                <c:pt idx="5215">
                  <c:v>22</c:v>
                </c:pt>
                <c:pt idx="5216">
                  <c:v>20</c:v>
                </c:pt>
                <c:pt idx="5217">
                  <c:v>22</c:v>
                </c:pt>
                <c:pt idx="5218">
                  <c:v>19</c:v>
                </c:pt>
                <c:pt idx="5219">
                  <c:v>22</c:v>
                </c:pt>
                <c:pt idx="5220">
                  <c:v>21</c:v>
                </c:pt>
                <c:pt idx="5221">
                  <c:v>22</c:v>
                </c:pt>
                <c:pt idx="5222">
                  <c:v>22</c:v>
                </c:pt>
                <c:pt idx="5223">
                  <c:v>21</c:v>
                </c:pt>
                <c:pt idx="5224">
                  <c:v>22</c:v>
                </c:pt>
                <c:pt idx="5225">
                  <c:v>21</c:v>
                </c:pt>
                <c:pt idx="5226">
                  <c:v>21</c:v>
                </c:pt>
                <c:pt idx="5227">
                  <c:v>24</c:v>
                </c:pt>
                <c:pt idx="5228">
                  <c:v>22</c:v>
                </c:pt>
                <c:pt idx="5229">
                  <c:v>23</c:v>
                </c:pt>
                <c:pt idx="5230">
                  <c:v>21</c:v>
                </c:pt>
                <c:pt idx="5231">
                  <c:v>23</c:v>
                </c:pt>
                <c:pt idx="5232">
                  <c:v>21</c:v>
                </c:pt>
                <c:pt idx="5233">
                  <c:v>24</c:v>
                </c:pt>
                <c:pt idx="5234">
                  <c:v>26</c:v>
                </c:pt>
                <c:pt idx="5235">
                  <c:v>21</c:v>
                </c:pt>
                <c:pt idx="5236">
                  <c:v>24</c:v>
                </c:pt>
                <c:pt idx="5237">
                  <c:v>21</c:v>
                </c:pt>
                <c:pt idx="5238">
                  <c:v>21</c:v>
                </c:pt>
                <c:pt idx="5239">
                  <c:v>22</c:v>
                </c:pt>
                <c:pt idx="5240">
                  <c:v>22</c:v>
                </c:pt>
                <c:pt idx="5241">
                  <c:v>22</c:v>
                </c:pt>
                <c:pt idx="5242">
                  <c:v>25</c:v>
                </c:pt>
                <c:pt idx="5243">
                  <c:v>21</c:v>
                </c:pt>
                <c:pt idx="5244">
                  <c:v>23</c:v>
                </c:pt>
                <c:pt idx="5245">
                  <c:v>24</c:v>
                </c:pt>
                <c:pt idx="5246">
                  <c:v>24</c:v>
                </c:pt>
                <c:pt idx="5247">
                  <c:v>22</c:v>
                </c:pt>
                <c:pt idx="5248">
                  <c:v>27</c:v>
                </c:pt>
                <c:pt idx="5249">
                  <c:v>20</c:v>
                </c:pt>
                <c:pt idx="5250">
                  <c:v>24</c:v>
                </c:pt>
                <c:pt idx="5251">
                  <c:v>21</c:v>
                </c:pt>
                <c:pt idx="5252">
                  <c:v>23</c:v>
                </c:pt>
                <c:pt idx="5253">
                  <c:v>23</c:v>
                </c:pt>
                <c:pt idx="5254">
                  <c:v>22</c:v>
                </c:pt>
                <c:pt idx="5255">
                  <c:v>21</c:v>
                </c:pt>
                <c:pt idx="5256">
                  <c:v>21</c:v>
                </c:pt>
                <c:pt idx="5257">
                  <c:v>22</c:v>
                </c:pt>
                <c:pt idx="5258">
                  <c:v>22</c:v>
                </c:pt>
                <c:pt idx="5259">
                  <c:v>21</c:v>
                </c:pt>
                <c:pt idx="5260">
                  <c:v>24</c:v>
                </c:pt>
                <c:pt idx="5261">
                  <c:v>21</c:v>
                </c:pt>
                <c:pt idx="5262">
                  <c:v>23</c:v>
                </c:pt>
                <c:pt idx="5263">
                  <c:v>23</c:v>
                </c:pt>
                <c:pt idx="5264">
                  <c:v>24</c:v>
                </c:pt>
                <c:pt idx="5265">
                  <c:v>24</c:v>
                </c:pt>
                <c:pt idx="5266">
                  <c:v>22</c:v>
                </c:pt>
                <c:pt idx="5267">
                  <c:v>21</c:v>
                </c:pt>
                <c:pt idx="5268">
                  <c:v>21</c:v>
                </c:pt>
                <c:pt idx="5269">
                  <c:v>22</c:v>
                </c:pt>
                <c:pt idx="5270">
                  <c:v>20</c:v>
                </c:pt>
                <c:pt idx="5271">
                  <c:v>21</c:v>
                </c:pt>
                <c:pt idx="5272">
                  <c:v>22</c:v>
                </c:pt>
                <c:pt idx="5273">
                  <c:v>21</c:v>
                </c:pt>
                <c:pt idx="5274">
                  <c:v>20</c:v>
                </c:pt>
                <c:pt idx="5275">
                  <c:v>18</c:v>
                </c:pt>
                <c:pt idx="5276">
                  <c:v>23</c:v>
                </c:pt>
                <c:pt idx="5277">
                  <c:v>21</c:v>
                </c:pt>
                <c:pt idx="5278">
                  <c:v>20</c:v>
                </c:pt>
                <c:pt idx="5279">
                  <c:v>22</c:v>
                </c:pt>
                <c:pt idx="5280">
                  <c:v>22</c:v>
                </c:pt>
                <c:pt idx="5281">
                  <c:v>22</c:v>
                </c:pt>
                <c:pt idx="5282">
                  <c:v>22</c:v>
                </c:pt>
                <c:pt idx="5283">
                  <c:v>24</c:v>
                </c:pt>
                <c:pt idx="5284">
                  <c:v>22</c:v>
                </c:pt>
                <c:pt idx="5285">
                  <c:v>22</c:v>
                </c:pt>
                <c:pt idx="5286">
                  <c:v>25</c:v>
                </c:pt>
                <c:pt idx="5287">
                  <c:v>23</c:v>
                </c:pt>
                <c:pt idx="5288">
                  <c:v>26</c:v>
                </c:pt>
                <c:pt idx="5289">
                  <c:v>22</c:v>
                </c:pt>
                <c:pt idx="5290">
                  <c:v>21</c:v>
                </c:pt>
                <c:pt idx="5291">
                  <c:v>24</c:v>
                </c:pt>
                <c:pt idx="5292">
                  <c:v>22</c:v>
                </c:pt>
                <c:pt idx="5293">
                  <c:v>22</c:v>
                </c:pt>
                <c:pt idx="5294">
                  <c:v>24</c:v>
                </c:pt>
                <c:pt idx="5295">
                  <c:v>22</c:v>
                </c:pt>
                <c:pt idx="5296">
                  <c:v>22</c:v>
                </c:pt>
                <c:pt idx="5297">
                  <c:v>24</c:v>
                </c:pt>
                <c:pt idx="5298">
                  <c:v>21</c:v>
                </c:pt>
                <c:pt idx="5299">
                  <c:v>22</c:v>
                </c:pt>
                <c:pt idx="5300">
                  <c:v>22</c:v>
                </c:pt>
                <c:pt idx="5301">
                  <c:v>22</c:v>
                </c:pt>
                <c:pt idx="5302">
                  <c:v>22</c:v>
                </c:pt>
                <c:pt idx="5303">
                  <c:v>24</c:v>
                </c:pt>
                <c:pt idx="5304">
                  <c:v>22</c:v>
                </c:pt>
                <c:pt idx="5305">
                  <c:v>21</c:v>
                </c:pt>
                <c:pt idx="5306">
                  <c:v>22</c:v>
                </c:pt>
                <c:pt idx="5307">
                  <c:v>26</c:v>
                </c:pt>
                <c:pt idx="5308">
                  <c:v>24</c:v>
                </c:pt>
                <c:pt idx="5309">
                  <c:v>23</c:v>
                </c:pt>
                <c:pt idx="5310">
                  <c:v>23</c:v>
                </c:pt>
                <c:pt idx="5311">
                  <c:v>24</c:v>
                </c:pt>
                <c:pt idx="5312">
                  <c:v>25</c:v>
                </c:pt>
                <c:pt idx="5313">
                  <c:v>25</c:v>
                </c:pt>
                <c:pt idx="5314">
                  <c:v>23</c:v>
                </c:pt>
                <c:pt idx="5315">
                  <c:v>22</c:v>
                </c:pt>
                <c:pt idx="5316">
                  <c:v>21</c:v>
                </c:pt>
                <c:pt idx="5317">
                  <c:v>23</c:v>
                </c:pt>
                <c:pt idx="5318">
                  <c:v>21</c:v>
                </c:pt>
                <c:pt idx="5319">
                  <c:v>21</c:v>
                </c:pt>
                <c:pt idx="5320">
                  <c:v>21</c:v>
                </c:pt>
                <c:pt idx="5321">
                  <c:v>22</c:v>
                </c:pt>
                <c:pt idx="5322">
                  <c:v>22</c:v>
                </c:pt>
                <c:pt idx="5323">
                  <c:v>25</c:v>
                </c:pt>
                <c:pt idx="5324">
                  <c:v>21</c:v>
                </c:pt>
                <c:pt idx="5325">
                  <c:v>23</c:v>
                </c:pt>
                <c:pt idx="5326">
                  <c:v>22</c:v>
                </c:pt>
                <c:pt idx="5327">
                  <c:v>21</c:v>
                </c:pt>
                <c:pt idx="5328">
                  <c:v>21</c:v>
                </c:pt>
                <c:pt idx="5329">
                  <c:v>21</c:v>
                </c:pt>
                <c:pt idx="5330">
                  <c:v>23</c:v>
                </c:pt>
                <c:pt idx="5331">
                  <c:v>22</c:v>
                </c:pt>
                <c:pt idx="5332">
                  <c:v>26</c:v>
                </c:pt>
                <c:pt idx="5333">
                  <c:v>21</c:v>
                </c:pt>
                <c:pt idx="5334">
                  <c:v>24</c:v>
                </c:pt>
                <c:pt idx="5335">
                  <c:v>26</c:v>
                </c:pt>
                <c:pt idx="5336">
                  <c:v>26</c:v>
                </c:pt>
                <c:pt idx="5337">
                  <c:v>27</c:v>
                </c:pt>
                <c:pt idx="5338">
                  <c:v>22</c:v>
                </c:pt>
                <c:pt idx="5339">
                  <c:v>24</c:v>
                </c:pt>
                <c:pt idx="5340">
                  <c:v>24</c:v>
                </c:pt>
                <c:pt idx="5341">
                  <c:v>21</c:v>
                </c:pt>
                <c:pt idx="5342">
                  <c:v>21</c:v>
                </c:pt>
                <c:pt idx="5343">
                  <c:v>22</c:v>
                </c:pt>
                <c:pt idx="5344">
                  <c:v>23</c:v>
                </c:pt>
                <c:pt idx="5345">
                  <c:v>22</c:v>
                </c:pt>
                <c:pt idx="5346">
                  <c:v>25</c:v>
                </c:pt>
                <c:pt idx="5347">
                  <c:v>23</c:v>
                </c:pt>
                <c:pt idx="5348">
                  <c:v>22</c:v>
                </c:pt>
                <c:pt idx="5349">
                  <c:v>23</c:v>
                </c:pt>
                <c:pt idx="5350">
                  <c:v>30</c:v>
                </c:pt>
                <c:pt idx="5351">
                  <c:v>23</c:v>
                </c:pt>
                <c:pt idx="5352">
                  <c:v>27</c:v>
                </c:pt>
                <c:pt idx="5353">
                  <c:v>22</c:v>
                </c:pt>
                <c:pt idx="5354">
                  <c:v>22</c:v>
                </c:pt>
                <c:pt idx="5355">
                  <c:v>22</c:v>
                </c:pt>
                <c:pt idx="5356">
                  <c:v>16</c:v>
                </c:pt>
                <c:pt idx="5357">
                  <c:v>22</c:v>
                </c:pt>
                <c:pt idx="5358">
                  <c:v>22</c:v>
                </c:pt>
                <c:pt idx="5359">
                  <c:v>21</c:v>
                </c:pt>
                <c:pt idx="5360">
                  <c:v>23</c:v>
                </c:pt>
                <c:pt idx="5361">
                  <c:v>22</c:v>
                </c:pt>
                <c:pt idx="5362">
                  <c:v>21</c:v>
                </c:pt>
                <c:pt idx="5363">
                  <c:v>21</c:v>
                </c:pt>
                <c:pt idx="5364">
                  <c:v>17</c:v>
                </c:pt>
                <c:pt idx="5365">
                  <c:v>21</c:v>
                </c:pt>
                <c:pt idx="5366">
                  <c:v>21</c:v>
                </c:pt>
                <c:pt idx="5367">
                  <c:v>21</c:v>
                </c:pt>
                <c:pt idx="5368">
                  <c:v>20</c:v>
                </c:pt>
                <c:pt idx="5369">
                  <c:v>24</c:v>
                </c:pt>
                <c:pt idx="5370">
                  <c:v>23</c:v>
                </c:pt>
                <c:pt idx="5371">
                  <c:v>21</c:v>
                </c:pt>
                <c:pt idx="5372">
                  <c:v>22</c:v>
                </c:pt>
                <c:pt idx="5373">
                  <c:v>21</c:v>
                </c:pt>
                <c:pt idx="5374">
                  <c:v>22</c:v>
                </c:pt>
                <c:pt idx="5375">
                  <c:v>22</c:v>
                </c:pt>
                <c:pt idx="5376">
                  <c:v>22</c:v>
                </c:pt>
                <c:pt idx="5377">
                  <c:v>26</c:v>
                </c:pt>
                <c:pt idx="5378">
                  <c:v>21</c:v>
                </c:pt>
                <c:pt idx="5379">
                  <c:v>22</c:v>
                </c:pt>
                <c:pt idx="5380">
                  <c:v>20</c:v>
                </c:pt>
                <c:pt idx="5381">
                  <c:v>21</c:v>
                </c:pt>
                <c:pt idx="5382">
                  <c:v>21</c:v>
                </c:pt>
                <c:pt idx="5383">
                  <c:v>23</c:v>
                </c:pt>
                <c:pt idx="5384">
                  <c:v>20</c:v>
                </c:pt>
                <c:pt idx="5385">
                  <c:v>22</c:v>
                </c:pt>
                <c:pt idx="5386">
                  <c:v>24</c:v>
                </c:pt>
                <c:pt idx="5387">
                  <c:v>21</c:v>
                </c:pt>
                <c:pt idx="5388">
                  <c:v>20</c:v>
                </c:pt>
                <c:pt idx="5389">
                  <c:v>21</c:v>
                </c:pt>
                <c:pt idx="5390">
                  <c:v>22</c:v>
                </c:pt>
                <c:pt idx="5391">
                  <c:v>20</c:v>
                </c:pt>
                <c:pt idx="5392">
                  <c:v>20</c:v>
                </c:pt>
                <c:pt idx="5393">
                  <c:v>20</c:v>
                </c:pt>
                <c:pt idx="5394">
                  <c:v>21</c:v>
                </c:pt>
                <c:pt idx="5395">
                  <c:v>24</c:v>
                </c:pt>
                <c:pt idx="5396">
                  <c:v>26</c:v>
                </c:pt>
                <c:pt idx="5397">
                  <c:v>22</c:v>
                </c:pt>
                <c:pt idx="5398">
                  <c:v>20</c:v>
                </c:pt>
                <c:pt idx="5399">
                  <c:v>19</c:v>
                </c:pt>
                <c:pt idx="5400">
                  <c:v>26</c:v>
                </c:pt>
                <c:pt idx="5401">
                  <c:v>26</c:v>
                </c:pt>
                <c:pt idx="5402">
                  <c:v>23</c:v>
                </c:pt>
                <c:pt idx="5403">
                  <c:v>24</c:v>
                </c:pt>
                <c:pt idx="5404">
                  <c:v>20</c:v>
                </c:pt>
                <c:pt idx="5405">
                  <c:v>23</c:v>
                </c:pt>
                <c:pt idx="5406">
                  <c:v>21</c:v>
                </c:pt>
                <c:pt idx="5407">
                  <c:v>22</c:v>
                </c:pt>
                <c:pt idx="5408">
                  <c:v>25</c:v>
                </c:pt>
                <c:pt idx="5409">
                  <c:v>23</c:v>
                </c:pt>
                <c:pt idx="5410">
                  <c:v>23</c:v>
                </c:pt>
                <c:pt idx="5411">
                  <c:v>22</c:v>
                </c:pt>
                <c:pt idx="5412">
                  <c:v>23</c:v>
                </c:pt>
                <c:pt idx="5413">
                  <c:v>22</c:v>
                </c:pt>
                <c:pt idx="5414">
                  <c:v>25</c:v>
                </c:pt>
                <c:pt idx="5415">
                  <c:v>21</c:v>
                </c:pt>
                <c:pt idx="5416">
                  <c:v>23</c:v>
                </c:pt>
                <c:pt idx="5417">
                  <c:v>22</c:v>
                </c:pt>
                <c:pt idx="5418">
                  <c:v>23</c:v>
                </c:pt>
                <c:pt idx="5419">
                  <c:v>21</c:v>
                </c:pt>
                <c:pt idx="5420">
                  <c:v>21</c:v>
                </c:pt>
                <c:pt idx="5421">
                  <c:v>24</c:v>
                </c:pt>
                <c:pt idx="5422">
                  <c:v>21</c:v>
                </c:pt>
                <c:pt idx="5423">
                  <c:v>22</c:v>
                </c:pt>
                <c:pt idx="5424">
                  <c:v>23</c:v>
                </c:pt>
                <c:pt idx="5425">
                  <c:v>24</c:v>
                </c:pt>
                <c:pt idx="5426">
                  <c:v>28</c:v>
                </c:pt>
                <c:pt idx="5427">
                  <c:v>24</c:v>
                </c:pt>
                <c:pt idx="5428">
                  <c:v>22</c:v>
                </c:pt>
                <c:pt idx="5429">
                  <c:v>21</c:v>
                </c:pt>
                <c:pt idx="5430">
                  <c:v>22</c:v>
                </c:pt>
                <c:pt idx="5431">
                  <c:v>24</c:v>
                </c:pt>
                <c:pt idx="5432">
                  <c:v>26</c:v>
                </c:pt>
                <c:pt idx="5433">
                  <c:v>22</c:v>
                </c:pt>
                <c:pt idx="5434">
                  <c:v>22</c:v>
                </c:pt>
                <c:pt idx="5435">
                  <c:v>22</c:v>
                </c:pt>
                <c:pt idx="5436">
                  <c:v>23</c:v>
                </c:pt>
                <c:pt idx="5437">
                  <c:v>22</c:v>
                </c:pt>
                <c:pt idx="5438">
                  <c:v>21</c:v>
                </c:pt>
                <c:pt idx="5439">
                  <c:v>21</c:v>
                </c:pt>
                <c:pt idx="5440">
                  <c:v>21</c:v>
                </c:pt>
                <c:pt idx="5441">
                  <c:v>22</c:v>
                </c:pt>
                <c:pt idx="5442">
                  <c:v>23</c:v>
                </c:pt>
                <c:pt idx="5443">
                  <c:v>22</c:v>
                </c:pt>
                <c:pt idx="5444">
                  <c:v>25</c:v>
                </c:pt>
                <c:pt idx="5445">
                  <c:v>21</c:v>
                </c:pt>
                <c:pt idx="5446">
                  <c:v>23</c:v>
                </c:pt>
                <c:pt idx="5447">
                  <c:v>23</c:v>
                </c:pt>
                <c:pt idx="5448">
                  <c:v>21</c:v>
                </c:pt>
                <c:pt idx="5449">
                  <c:v>24</c:v>
                </c:pt>
                <c:pt idx="5450">
                  <c:v>24</c:v>
                </c:pt>
                <c:pt idx="5451">
                  <c:v>28</c:v>
                </c:pt>
                <c:pt idx="5452">
                  <c:v>23</c:v>
                </c:pt>
                <c:pt idx="5453">
                  <c:v>20</c:v>
                </c:pt>
                <c:pt idx="5454">
                  <c:v>20</c:v>
                </c:pt>
                <c:pt idx="5455">
                  <c:v>22</c:v>
                </c:pt>
                <c:pt idx="5456">
                  <c:v>22</c:v>
                </c:pt>
                <c:pt idx="5457">
                  <c:v>23</c:v>
                </c:pt>
                <c:pt idx="5458">
                  <c:v>23</c:v>
                </c:pt>
                <c:pt idx="5459">
                  <c:v>22</c:v>
                </c:pt>
                <c:pt idx="5460">
                  <c:v>23</c:v>
                </c:pt>
                <c:pt idx="5461">
                  <c:v>25</c:v>
                </c:pt>
                <c:pt idx="5462">
                  <c:v>24</c:v>
                </c:pt>
                <c:pt idx="5463">
                  <c:v>23</c:v>
                </c:pt>
                <c:pt idx="5464">
                  <c:v>24</c:v>
                </c:pt>
                <c:pt idx="5465">
                  <c:v>21</c:v>
                </c:pt>
                <c:pt idx="5466">
                  <c:v>22</c:v>
                </c:pt>
                <c:pt idx="5467">
                  <c:v>24</c:v>
                </c:pt>
                <c:pt idx="5468">
                  <c:v>21</c:v>
                </c:pt>
                <c:pt idx="5469">
                  <c:v>23</c:v>
                </c:pt>
                <c:pt idx="5470">
                  <c:v>25</c:v>
                </c:pt>
                <c:pt idx="5471">
                  <c:v>22</c:v>
                </c:pt>
                <c:pt idx="5472">
                  <c:v>22</c:v>
                </c:pt>
                <c:pt idx="5473">
                  <c:v>21</c:v>
                </c:pt>
                <c:pt idx="5474">
                  <c:v>26</c:v>
                </c:pt>
                <c:pt idx="5475">
                  <c:v>25</c:v>
                </c:pt>
                <c:pt idx="5476">
                  <c:v>24</c:v>
                </c:pt>
                <c:pt idx="5477">
                  <c:v>23</c:v>
                </c:pt>
                <c:pt idx="5478">
                  <c:v>21</c:v>
                </c:pt>
                <c:pt idx="5479">
                  <c:v>22</c:v>
                </c:pt>
                <c:pt idx="5480">
                  <c:v>22</c:v>
                </c:pt>
                <c:pt idx="5481">
                  <c:v>24</c:v>
                </c:pt>
                <c:pt idx="5482">
                  <c:v>23</c:v>
                </c:pt>
                <c:pt idx="5483">
                  <c:v>21</c:v>
                </c:pt>
                <c:pt idx="5484">
                  <c:v>21</c:v>
                </c:pt>
                <c:pt idx="5485">
                  <c:v>21</c:v>
                </c:pt>
                <c:pt idx="5486">
                  <c:v>24</c:v>
                </c:pt>
                <c:pt idx="5487">
                  <c:v>24</c:v>
                </c:pt>
                <c:pt idx="5488">
                  <c:v>22</c:v>
                </c:pt>
                <c:pt idx="5489">
                  <c:v>23</c:v>
                </c:pt>
                <c:pt idx="5490">
                  <c:v>21</c:v>
                </c:pt>
                <c:pt idx="5491">
                  <c:v>20</c:v>
                </c:pt>
                <c:pt idx="5492">
                  <c:v>21</c:v>
                </c:pt>
                <c:pt idx="5493">
                  <c:v>20</c:v>
                </c:pt>
                <c:pt idx="5494">
                  <c:v>21</c:v>
                </c:pt>
                <c:pt idx="5495">
                  <c:v>19</c:v>
                </c:pt>
                <c:pt idx="5496">
                  <c:v>23</c:v>
                </c:pt>
                <c:pt idx="5497">
                  <c:v>24</c:v>
                </c:pt>
                <c:pt idx="5498">
                  <c:v>25</c:v>
                </c:pt>
                <c:pt idx="5499">
                  <c:v>22</c:v>
                </c:pt>
                <c:pt idx="5500">
                  <c:v>24</c:v>
                </c:pt>
                <c:pt idx="5501">
                  <c:v>21</c:v>
                </c:pt>
                <c:pt idx="5502">
                  <c:v>20</c:v>
                </c:pt>
                <c:pt idx="5503">
                  <c:v>22</c:v>
                </c:pt>
                <c:pt idx="5504">
                  <c:v>23</c:v>
                </c:pt>
                <c:pt idx="5505">
                  <c:v>24</c:v>
                </c:pt>
                <c:pt idx="5506">
                  <c:v>24</c:v>
                </c:pt>
                <c:pt idx="5507">
                  <c:v>22</c:v>
                </c:pt>
                <c:pt idx="5508">
                  <c:v>20</c:v>
                </c:pt>
                <c:pt idx="5509">
                  <c:v>21</c:v>
                </c:pt>
                <c:pt idx="5510">
                  <c:v>21</c:v>
                </c:pt>
                <c:pt idx="5511">
                  <c:v>21</c:v>
                </c:pt>
                <c:pt idx="5512">
                  <c:v>20</c:v>
                </c:pt>
                <c:pt idx="5513">
                  <c:v>22</c:v>
                </c:pt>
                <c:pt idx="5514">
                  <c:v>20</c:v>
                </c:pt>
                <c:pt idx="5515">
                  <c:v>22</c:v>
                </c:pt>
                <c:pt idx="5516">
                  <c:v>28</c:v>
                </c:pt>
                <c:pt idx="5517">
                  <c:v>22</c:v>
                </c:pt>
                <c:pt idx="5518">
                  <c:v>21</c:v>
                </c:pt>
                <c:pt idx="5519">
                  <c:v>21</c:v>
                </c:pt>
                <c:pt idx="5520">
                  <c:v>26</c:v>
                </c:pt>
                <c:pt idx="5521">
                  <c:v>22</c:v>
                </c:pt>
                <c:pt idx="5522">
                  <c:v>22</c:v>
                </c:pt>
                <c:pt idx="5523">
                  <c:v>21</c:v>
                </c:pt>
                <c:pt idx="5524">
                  <c:v>22</c:v>
                </c:pt>
                <c:pt idx="5525">
                  <c:v>19</c:v>
                </c:pt>
                <c:pt idx="5526">
                  <c:v>24</c:v>
                </c:pt>
                <c:pt idx="5527">
                  <c:v>22</c:v>
                </c:pt>
                <c:pt idx="5528">
                  <c:v>22</c:v>
                </c:pt>
                <c:pt idx="5529">
                  <c:v>21</c:v>
                </c:pt>
                <c:pt idx="5530">
                  <c:v>21</c:v>
                </c:pt>
                <c:pt idx="5531">
                  <c:v>24</c:v>
                </c:pt>
                <c:pt idx="5532">
                  <c:v>23</c:v>
                </c:pt>
                <c:pt idx="5533">
                  <c:v>25</c:v>
                </c:pt>
                <c:pt idx="5534">
                  <c:v>21</c:v>
                </c:pt>
                <c:pt idx="5535">
                  <c:v>24</c:v>
                </c:pt>
                <c:pt idx="5536">
                  <c:v>21</c:v>
                </c:pt>
                <c:pt idx="5537">
                  <c:v>21</c:v>
                </c:pt>
                <c:pt idx="5538">
                  <c:v>22</c:v>
                </c:pt>
                <c:pt idx="5539">
                  <c:v>21</c:v>
                </c:pt>
                <c:pt idx="5540">
                  <c:v>21</c:v>
                </c:pt>
                <c:pt idx="5541">
                  <c:v>21</c:v>
                </c:pt>
                <c:pt idx="5542">
                  <c:v>22</c:v>
                </c:pt>
                <c:pt idx="5543">
                  <c:v>22</c:v>
                </c:pt>
                <c:pt idx="5544">
                  <c:v>21</c:v>
                </c:pt>
                <c:pt idx="5545">
                  <c:v>22</c:v>
                </c:pt>
                <c:pt idx="5546">
                  <c:v>22</c:v>
                </c:pt>
                <c:pt idx="5547">
                  <c:v>24</c:v>
                </c:pt>
                <c:pt idx="5548">
                  <c:v>21</c:v>
                </c:pt>
                <c:pt idx="5549">
                  <c:v>22</c:v>
                </c:pt>
                <c:pt idx="5550">
                  <c:v>19</c:v>
                </c:pt>
                <c:pt idx="5551">
                  <c:v>22</c:v>
                </c:pt>
                <c:pt idx="5552">
                  <c:v>20</c:v>
                </c:pt>
                <c:pt idx="5553">
                  <c:v>22</c:v>
                </c:pt>
                <c:pt idx="5554">
                  <c:v>22</c:v>
                </c:pt>
                <c:pt idx="5555">
                  <c:v>21</c:v>
                </c:pt>
                <c:pt idx="5556">
                  <c:v>23</c:v>
                </c:pt>
                <c:pt idx="5557">
                  <c:v>26</c:v>
                </c:pt>
                <c:pt idx="5558">
                  <c:v>25</c:v>
                </c:pt>
                <c:pt idx="5559">
                  <c:v>20</c:v>
                </c:pt>
                <c:pt idx="5560">
                  <c:v>22</c:v>
                </c:pt>
                <c:pt idx="5561">
                  <c:v>21</c:v>
                </c:pt>
                <c:pt idx="5562">
                  <c:v>22</c:v>
                </c:pt>
                <c:pt idx="5563">
                  <c:v>22</c:v>
                </c:pt>
                <c:pt idx="5564">
                  <c:v>22</c:v>
                </c:pt>
                <c:pt idx="5565">
                  <c:v>23</c:v>
                </c:pt>
                <c:pt idx="5566">
                  <c:v>21</c:v>
                </c:pt>
                <c:pt idx="5567">
                  <c:v>20</c:v>
                </c:pt>
                <c:pt idx="5568">
                  <c:v>21</c:v>
                </c:pt>
                <c:pt idx="5569">
                  <c:v>24</c:v>
                </c:pt>
                <c:pt idx="5570">
                  <c:v>22</c:v>
                </c:pt>
                <c:pt idx="5571">
                  <c:v>22</c:v>
                </c:pt>
                <c:pt idx="5572">
                  <c:v>23</c:v>
                </c:pt>
                <c:pt idx="5573">
                  <c:v>21</c:v>
                </c:pt>
                <c:pt idx="5574">
                  <c:v>19</c:v>
                </c:pt>
                <c:pt idx="5575">
                  <c:v>23</c:v>
                </c:pt>
                <c:pt idx="5576">
                  <c:v>25</c:v>
                </c:pt>
                <c:pt idx="5577">
                  <c:v>23</c:v>
                </c:pt>
                <c:pt idx="5578">
                  <c:v>21</c:v>
                </c:pt>
                <c:pt idx="5579">
                  <c:v>24</c:v>
                </c:pt>
                <c:pt idx="5580">
                  <c:v>25</c:v>
                </c:pt>
                <c:pt idx="5581">
                  <c:v>30</c:v>
                </c:pt>
                <c:pt idx="5582">
                  <c:v>25</c:v>
                </c:pt>
                <c:pt idx="5583">
                  <c:v>22</c:v>
                </c:pt>
                <c:pt idx="5584">
                  <c:v>21</c:v>
                </c:pt>
                <c:pt idx="5585">
                  <c:v>21</c:v>
                </c:pt>
                <c:pt idx="5586">
                  <c:v>24</c:v>
                </c:pt>
                <c:pt idx="5587">
                  <c:v>22</c:v>
                </c:pt>
                <c:pt idx="5588">
                  <c:v>22</c:v>
                </c:pt>
                <c:pt idx="5589">
                  <c:v>23</c:v>
                </c:pt>
                <c:pt idx="5590">
                  <c:v>22</c:v>
                </c:pt>
                <c:pt idx="5591">
                  <c:v>22</c:v>
                </c:pt>
                <c:pt idx="5592">
                  <c:v>23</c:v>
                </c:pt>
                <c:pt idx="5593">
                  <c:v>21</c:v>
                </c:pt>
                <c:pt idx="5594">
                  <c:v>21</c:v>
                </c:pt>
                <c:pt idx="5595">
                  <c:v>24</c:v>
                </c:pt>
                <c:pt idx="5596">
                  <c:v>21</c:v>
                </c:pt>
                <c:pt idx="5597">
                  <c:v>24</c:v>
                </c:pt>
                <c:pt idx="5598">
                  <c:v>23</c:v>
                </c:pt>
                <c:pt idx="5599">
                  <c:v>22</c:v>
                </c:pt>
                <c:pt idx="5600">
                  <c:v>25</c:v>
                </c:pt>
                <c:pt idx="5601">
                  <c:v>23</c:v>
                </c:pt>
                <c:pt idx="5602">
                  <c:v>21</c:v>
                </c:pt>
                <c:pt idx="5603">
                  <c:v>21</c:v>
                </c:pt>
                <c:pt idx="5604">
                  <c:v>24</c:v>
                </c:pt>
                <c:pt idx="5605">
                  <c:v>24</c:v>
                </c:pt>
                <c:pt idx="5606">
                  <c:v>24</c:v>
                </c:pt>
                <c:pt idx="5607">
                  <c:v>29</c:v>
                </c:pt>
                <c:pt idx="5608">
                  <c:v>23</c:v>
                </c:pt>
                <c:pt idx="5609">
                  <c:v>20</c:v>
                </c:pt>
                <c:pt idx="5610">
                  <c:v>21</c:v>
                </c:pt>
                <c:pt idx="5611">
                  <c:v>19</c:v>
                </c:pt>
                <c:pt idx="5612">
                  <c:v>22</c:v>
                </c:pt>
                <c:pt idx="5613">
                  <c:v>22</c:v>
                </c:pt>
                <c:pt idx="5614">
                  <c:v>22</c:v>
                </c:pt>
                <c:pt idx="5615">
                  <c:v>23</c:v>
                </c:pt>
                <c:pt idx="5616">
                  <c:v>21</c:v>
                </c:pt>
                <c:pt idx="5617">
                  <c:v>23</c:v>
                </c:pt>
                <c:pt idx="5618">
                  <c:v>22</c:v>
                </c:pt>
                <c:pt idx="5619">
                  <c:v>22</c:v>
                </c:pt>
                <c:pt idx="5620">
                  <c:v>21</c:v>
                </c:pt>
                <c:pt idx="5621">
                  <c:v>26</c:v>
                </c:pt>
                <c:pt idx="5622">
                  <c:v>21</c:v>
                </c:pt>
                <c:pt idx="5623">
                  <c:v>22</c:v>
                </c:pt>
                <c:pt idx="5624">
                  <c:v>23</c:v>
                </c:pt>
                <c:pt idx="5625">
                  <c:v>20</c:v>
                </c:pt>
                <c:pt idx="5626">
                  <c:v>22</c:v>
                </c:pt>
                <c:pt idx="5627">
                  <c:v>22</c:v>
                </c:pt>
                <c:pt idx="5628">
                  <c:v>23</c:v>
                </c:pt>
                <c:pt idx="5629">
                  <c:v>23</c:v>
                </c:pt>
                <c:pt idx="5630">
                  <c:v>25</c:v>
                </c:pt>
                <c:pt idx="5631">
                  <c:v>23</c:v>
                </c:pt>
                <c:pt idx="5632">
                  <c:v>22</c:v>
                </c:pt>
                <c:pt idx="5633">
                  <c:v>26</c:v>
                </c:pt>
                <c:pt idx="5634">
                  <c:v>19</c:v>
                </c:pt>
                <c:pt idx="5635">
                  <c:v>22</c:v>
                </c:pt>
                <c:pt idx="5636">
                  <c:v>23</c:v>
                </c:pt>
                <c:pt idx="5637">
                  <c:v>21</c:v>
                </c:pt>
                <c:pt idx="5638">
                  <c:v>23</c:v>
                </c:pt>
                <c:pt idx="5639">
                  <c:v>24</c:v>
                </c:pt>
                <c:pt idx="5640">
                  <c:v>22</c:v>
                </c:pt>
                <c:pt idx="5641">
                  <c:v>22</c:v>
                </c:pt>
                <c:pt idx="5642">
                  <c:v>23</c:v>
                </c:pt>
                <c:pt idx="5643">
                  <c:v>23</c:v>
                </c:pt>
                <c:pt idx="5644">
                  <c:v>23</c:v>
                </c:pt>
                <c:pt idx="5645">
                  <c:v>23</c:v>
                </c:pt>
                <c:pt idx="5646">
                  <c:v>24</c:v>
                </c:pt>
                <c:pt idx="5647">
                  <c:v>21</c:v>
                </c:pt>
                <c:pt idx="5648">
                  <c:v>20</c:v>
                </c:pt>
                <c:pt idx="5649">
                  <c:v>21</c:v>
                </c:pt>
                <c:pt idx="5650">
                  <c:v>20</c:v>
                </c:pt>
                <c:pt idx="5651">
                  <c:v>22</c:v>
                </c:pt>
                <c:pt idx="5652">
                  <c:v>21</c:v>
                </c:pt>
                <c:pt idx="5653">
                  <c:v>21</c:v>
                </c:pt>
                <c:pt idx="5654">
                  <c:v>22</c:v>
                </c:pt>
                <c:pt idx="5655">
                  <c:v>21</c:v>
                </c:pt>
                <c:pt idx="5656">
                  <c:v>20</c:v>
                </c:pt>
                <c:pt idx="5657">
                  <c:v>21</c:v>
                </c:pt>
                <c:pt idx="5658">
                  <c:v>21</c:v>
                </c:pt>
                <c:pt idx="5659">
                  <c:v>24</c:v>
                </c:pt>
                <c:pt idx="5660">
                  <c:v>23</c:v>
                </c:pt>
                <c:pt idx="5661">
                  <c:v>20</c:v>
                </c:pt>
                <c:pt idx="5662">
                  <c:v>21</c:v>
                </c:pt>
                <c:pt idx="5663">
                  <c:v>22</c:v>
                </c:pt>
                <c:pt idx="5664">
                  <c:v>22</c:v>
                </c:pt>
                <c:pt idx="5665">
                  <c:v>22</c:v>
                </c:pt>
                <c:pt idx="5666">
                  <c:v>21</c:v>
                </c:pt>
                <c:pt idx="5667">
                  <c:v>21</c:v>
                </c:pt>
                <c:pt idx="5668">
                  <c:v>20</c:v>
                </c:pt>
                <c:pt idx="5669">
                  <c:v>20</c:v>
                </c:pt>
                <c:pt idx="5670">
                  <c:v>22</c:v>
                </c:pt>
                <c:pt idx="5671">
                  <c:v>22</c:v>
                </c:pt>
                <c:pt idx="5672">
                  <c:v>23</c:v>
                </c:pt>
                <c:pt idx="5673">
                  <c:v>21</c:v>
                </c:pt>
                <c:pt idx="5674">
                  <c:v>23</c:v>
                </c:pt>
                <c:pt idx="5675">
                  <c:v>21</c:v>
                </c:pt>
                <c:pt idx="5676">
                  <c:v>20</c:v>
                </c:pt>
                <c:pt idx="5677">
                  <c:v>22</c:v>
                </c:pt>
                <c:pt idx="5678">
                  <c:v>21</c:v>
                </c:pt>
                <c:pt idx="5679">
                  <c:v>23</c:v>
                </c:pt>
                <c:pt idx="5680">
                  <c:v>21</c:v>
                </c:pt>
                <c:pt idx="5681">
                  <c:v>20</c:v>
                </c:pt>
                <c:pt idx="5682">
                  <c:v>27</c:v>
                </c:pt>
                <c:pt idx="5683">
                  <c:v>22</c:v>
                </c:pt>
                <c:pt idx="5684">
                  <c:v>22</c:v>
                </c:pt>
                <c:pt idx="5685">
                  <c:v>21</c:v>
                </c:pt>
                <c:pt idx="5686">
                  <c:v>21</c:v>
                </c:pt>
                <c:pt idx="5687">
                  <c:v>22</c:v>
                </c:pt>
                <c:pt idx="5688">
                  <c:v>22</c:v>
                </c:pt>
                <c:pt idx="5689">
                  <c:v>23</c:v>
                </c:pt>
                <c:pt idx="5690">
                  <c:v>20</c:v>
                </c:pt>
                <c:pt idx="5691">
                  <c:v>25</c:v>
                </c:pt>
                <c:pt idx="5692">
                  <c:v>23</c:v>
                </c:pt>
                <c:pt idx="5693">
                  <c:v>24</c:v>
                </c:pt>
                <c:pt idx="5694">
                  <c:v>23</c:v>
                </c:pt>
                <c:pt idx="5695">
                  <c:v>20</c:v>
                </c:pt>
                <c:pt idx="5696">
                  <c:v>22</c:v>
                </c:pt>
                <c:pt idx="5697">
                  <c:v>25</c:v>
                </c:pt>
                <c:pt idx="5698">
                  <c:v>21</c:v>
                </c:pt>
                <c:pt idx="5699">
                  <c:v>23</c:v>
                </c:pt>
                <c:pt idx="5700">
                  <c:v>22</c:v>
                </c:pt>
                <c:pt idx="5701">
                  <c:v>22</c:v>
                </c:pt>
                <c:pt idx="5702">
                  <c:v>22</c:v>
                </c:pt>
                <c:pt idx="5703">
                  <c:v>22</c:v>
                </c:pt>
                <c:pt idx="5704">
                  <c:v>21</c:v>
                </c:pt>
                <c:pt idx="5705">
                  <c:v>21</c:v>
                </c:pt>
                <c:pt idx="5706">
                  <c:v>22</c:v>
                </c:pt>
                <c:pt idx="5707">
                  <c:v>22</c:v>
                </c:pt>
                <c:pt idx="5708">
                  <c:v>23</c:v>
                </c:pt>
                <c:pt idx="5709">
                  <c:v>20</c:v>
                </c:pt>
                <c:pt idx="5710">
                  <c:v>21</c:v>
                </c:pt>
                <c:pt idx="5711">
                  <c:v>22</c:v>
                </c:pt>
                <c:pt idx="5712">
                  <c:v>21</c:v>
                </c:pt>
                <c:pt idx="5713">
                  <c:v>22</c:v>
                </c:pt>
                <c:pt idx="5714">
                  <c:v>21</c:v>
                </c:pt>
                <c:pt idx="5715">
                  <c:v>23</c:v>
                </c:pt>
                <c:pt idx="5716">
                  <c:v>24</c:v>
                </c:pt>
                <c:pt idx="5717">
                  <c:v>25</c:v>
                </c:pt>
                <c:pt idx="5718">
                  <c:v>22</c:v>
                </c:pt>
                <c:pt idx="5719">
                  <c:v>22</c:v>
                </c:pt>
                <c:pt idx="5720">
                  <c:v>27</c:v>
                </c:pt>
                <c:pt idx="5721">
                  <c:v>23</c:v>
                </c:pt>
                <c:pt idx="5722">
                  <c:v>24</c:v>
                </c:pt>
                <c:pt idx="5723">
                  <c:v>23</c:v>
                </c:pt>
                <c:pt idx="5724">
                  <c:v>21</c:v>
                </c:pt>
                <c:pt idx="5725">
                  <c:v>22</c:v>
                </c:pt>
                <c:pt idx="5726">
                  <c:v>23</c:v>
                </c:pt>
                <c:pt idx="5727">
                  <c:v>21</c:v>
                </c:pt>
                <c:pt idx="5728">
                  <c:v>22</c:v>
                </c:pt>
                <c:pt idx="5729">
                  <c:v>22</c:v>
                </c:pt>
                <c:pt idx="5730">
                  <c:v>21</c:v>
                </c:pt>
                <c:pt idx="5731">
                  <c:v>21</c:v>
                </c:pt>
                <c:pt idx="5732">
                  <c:v>22</c:v>
                </c:pt>
                <c:pt idx="5733">
                  <c:v>22</c:v>
                </c:pt>
                <c:pt idx="5734">
                  <c:v>22</c:v>
                </c:pt>
                <c:pt idx="5735">
                  <c:v>26</c:v>
                </c:pt>
                <c:pt idx="5736">
                  <c:v>25</c:v>
                </c:pt>
                <c:pt idx="5737">
                  <c:v>22</c:v>
                </c:pt>
                <c:pt idx="5738">
                  <c:v>21</c:v>
                </c:pt>
                <c:pt idx="5739">
                  <c:v>20</c:v>
                </c:pt>
                <c:pt idx="5740">
                  <c:v>22</c:v>
                </c:pt>
                <c:pt idx="5741">
                  <c:v>24</c:v>
                </c:pt>
                <c:pt idx="5742">
                  <c:v>20</c:v>
                </c:pt>
                <c:pt idx="5743">
                  <c:v>22</c:v>
                </c:pt>
                <c:pt idx="5744">
                  <c:v>23</c:v>
                </c:pt>
                <c:pt idx="5745">
                  <c:v>26</c:v>
                </c:pt>
                <c:pt idx="5746">
                  <c:v>25</c:v>
                </c:pt>
                <c:pt idx="5747">
                  <c:v>27</c:v>
                </c:pt>
                <c:pt idx="5748">
                  <c:v>23</c:v>
                </c:pt>
                <c:pt idx="5749">
                  <c:v>22</c:v>
                </c:pt>
                <c:pt idx="5750">
                  <c:v>24</c:v>
                </c:pt>
                <c:pt idx="5751">
                  <c:v>21</c:v>
                </c:pt>
                <c:pt idx="5752">
                  <c:v>23</c:v>
                </c:pt>
                <c:pt idx="5753">
                  <c:v>21</c:v>
                </c:pt>
                <c:pt idx="5754">
                  <c:v>22</c:v>
                </c:pt>
                <c:pt idx="5755">
                  <c:v>23</c:v>
                </c:pt>
                <c:pt idx="5756">
                  <c:v>25</c:v>
                </c:pt>
                <c:pt idx="5757">
                  <c:v>20</c:v>
                </c:pt>
                <c:pt idx="5758">
                  <c:v>25</c:v>
                </c:pt>
                <c:pt idx="5759">
                  <c:v>23</c:v>
                </c:pt>
                <c:pt idx="5760">
                  <c:v>23</c:v>
                </c:pt>
                <c:pt idx="5761">
                  <c:v>22</c:v>
                </c:pt>
                <c:pt idx="5762">
                  <c:v>22</c:v>
                </c:pt>
                <c:pt idx="5763">
                  <c:v>23</c:v>
                </c:pt>
                <c:pt idx="5764">
                  <c:v>22</c:v>
                </c:pt>
                <c:pt idx="5765">
                  <c:v>23</c:v>
                </c:pt>
                <c:pt idx="5766">
                  <c:v>23</c:v>
                </c:pt>
                <c:pt idx="5767">
                  <c:v>24</c:v>
                </c:pt>
                <c:pt idx="5768">
                  <c:v>22</c:v>
                </c:pt>
                <c:pt idx="5769">
                  <c:v>28</c:v>
                </c:pt>
                <c:pt idx="5770">
                  <c:v>24</c:v>
                </c:pt>
                <c:pt idx="5771">
                  <c:v>25</c:v>
                </c:pt>
                <c:pt idx="5772">
                  <c:v>21</c:v>
                </c:pt>
                <c:pt idx="5773">
                  <c:v>26</c:v>
                </c:pt>
                <c:pt idx="5774">
                  <c:v>23</c:v>
                </c:pt>
                <c:pt idx="5775">
                  <c:v>23</c:v>
                </c:pt>
                <c:pt idx="5776">
                  <c:v>24</c:v>
                </c:pt>
                <c:pt idx="5777">
                  <c:v>25</c:v>
                </c:pt>
                <c:pt idx="5778">
                  <c:v>26</c:v>
                </c:pt>
                <c:pt idx="5779">
                  <c:v>26</c:v>
                </c:pt>
                <c:pt idx="5780">
                  <c:v>20</c:v>
                </c:pt>
                <c:pt idx="5781">
                  <c:v>21</c:v>
                </c:pt>
                <c:pt idx="5782">
                  <c:v>20</c:v>
                </c:pt>
                <c:pt idx="5783">
                  <c:v>21</c:v>
                </c:pt>
                <c:pt idx="5784">
                  <c:v>20</c:v>
                </c:pt>
                <c:pt idx="5785">
                  <c:v>25</c:v>
                </c:pt>
                <c:pt idx="5786">
                  <c:v>22</c:v>
                </c:pt>
                <c:pt idx="5787">
                  <c:v>22</c:v>
                </c:pt>
                <c:pt idx="5788">
                  <c:v>21</c:v>
                </c:pt>
                <c:pt idx="5789">
                  <c:v>22</c:v>
                </c:pt>
                <c:pt idx="5790">
                  <c:v>23</c:v>
                </c:pt>
                <c:pt idx="5791">
                  <c:v>24</c:v>
                </c:pt>
                <c:pt idx="5792">
                  <c:v>25</c:v>
                </c:pt>
                <c:pt idx="5793">
                  <c:v>20</c:v>
                </c:pt>
                <c:pt idx="5794">
                  <c:v>23</c:v>
                </c:pt>
                <c:pt idx="5795">
                  <c:v>21</c:v>
                </c:pt>
                <c:pt idx="5796">
                  <c:v>24</c:v>
                </c:pt>
                <c:pt idx="5797">
                  <c:v>25</c:v>
                </c:pt>
                <c:pt idx="5798">
                  <c:v>26</c:v>
                </c:pt>
                <c:pt idx="5799">
                  <c:v>21</c:v>
                </c:pt>
                <c:pt idx="5800">
                  <c:v>21</c:v>
                </c:pt>
                <c:pt idx="5801">
                  <c:v>21</c:v>
                </c:pt>
                <c:pt idx="5802">
                  <c:v>22</c:v>
                </c:pt>
                <c:pt idx="5803">
                  <c:v>21</c:v>
                </c:pt>
                <c:pt idx="5804">
                  <c:v>22</c:v>
                </c:pt>
                <c:pt idx="5805">
                  <c:v>20</c:v>
                </c:pt>
                <c:pt idx="5806">
                  <c:v>22</c:v>
                </c:pt>
                <c:pt idx="5807">
                  <c:v>22</c:v>
                </c:pt>
                <c:pt idx="5808">
                  <c:v>23</c:v>
                </c:pt>
                <c:pt idx="5809">
                  <c:v>21</c:v>
                </c:pt>
                <c:pt idx="5810">
                  <c:v>24</c:v>
                </c:pt>
                <c:pt idx="5811">
                  <c:v>21</c:v>
                </c:pt>
                <c:pt idx="5812">
                  <c:v>23</c:v>
                </c:pt>
                <c:pt idx="5813">
                  <c:v>22</c:v>
                </c:pt>
                <c:pt idx="5814">
                  <c:v>25</c:v>
                </c:pt>
                <c:pt idx="5815">
                  <c:v>21</c:v>
                </c:pt>
                <c:pt idx="5816">
                  <c:v>22</c:v>
                </c:pt>
                <c:pt idx="5817">
                  <c:v>26</c:v>
                </c:pt>
                <c:pt idx="5818">
                  <c:v>21</c:v>
                </c:pt>
                <c:pt idx="5819">
                  <c:v>22</c:v>
                </c:pt>
                <c:pt idx="5820">
                  <c:v>22</c:v>
                </c:pt>
                <c:pt idx="5821">
                  <c:v>24</c:v>
                </c:pt>
                <c:pt idx="5822">
                  <c:v>24</c:v>
                </c:pt>
                <c:pt idx="5823">
                  <c:v>21</c:v>
                </c:pt>
                <c:pt idx="5824">
                  <c:v>22</c:v>
                </c:pt>
                <c:pt idx="5825">
                  <c:v>23</c:v>
                </c:pt>
                <c:pt idx="5826">
                  <c:v>22</c:v>
                </c:pt>
                <c:pt idx="5827">
                  <c:v>22</c:v>
                </c:pt>
                <c:pt idx="5828">
                  <c:v>25</c:v>
                </c:pt>
                <c:pt idx="5829">
                  <c:v>26</c:v>
                </c:pt>
                <c:pt idx="5830">
                  <c:v>25</c:v>
                </c:pt>
                <c:pt idx="5831">
                  <c:v>20</c:v>
                </c:pt>
                <c:pt idx="5832">
                  <c:v>22</c:v>
                </c:pt>
                <c:pt idx="5833">
                  <c:v>22</c:v>
                </c:pt>
                <c:pt idx="5834">
                  <c:v>22</c:v>
                </c:pt>
                <c:pt idx="5835">
                  <c:v>21</c:v>
                </c:pt>
                <c:pt idx="5836">
                  <c:v>23</c:v>
                </c:pt>
                <c:pt idx="5837">
                  <c:v>22</c:v>
                </c:pt>
                <c:pt idx="5838">
                  <c:v>22</c:v>
                </c:pt>
                <c:pt idx="5839">
                  <c:v>21</c:v>
                </c:pt>
                <c:pt idx="5840">
                  <c:v>20</c:v>
                </c:pt>
                <c:pt idx="5841">
                  <c:v>22</c:v>
                </c:pt>
                <c:pt idx="5842">
                  <c:v>20</c:v>
                </c:pt>
                <c:pt idx="5843">
                  <c:v>23</c:v>
                </c:pt>
                <c:pt idx="5844">
                  <c:v>24</c:v>
                </c:pt>
                <c:pt idx="5845">
                  <c:v>24</c:v>
                </c:pt>
                <c:pt idx="5846">
                  <c:v>22</c:v>
                </c:pt>
                <c:pt idx="5847">
                  <c:v>21</c:v>
                </c:pt>
                <c:pt idx="5848">
                  <c:v>22</c:v>
                </c:pt>
                <c:pt idx="5849">
                  <c:v>22</c:v>
                </c:pt>
                <c:pt idx="5850">
                  <c:v>22</c:v>
                </c:pt>
                <c:pt idx="5851">
                  <c:v>22</c:v>
                </c:pt>
                <c:pt idx="5852">
                  <c:v>24</c:v>
                </c:pt>
                <c:pt idx="5853">
                  <c:v>22</c:v>
                </c:pt>
                <c:pt idx="5854">
                  <c:v>24</c:v>
                </c:pt>
                <c:pt idx="5855">
                  <c:v>21</c:v>
                </c:pt>
                <c:pt idx="5856">
                  <c:v>20</c:v>
                </c:pt>
                <c:pt idx="5857">
                  <c:v>24</c:v>
                </c:pt>
                <c:pt idx="5858">
                  <c:v>21</c:v>
                </c:pt>
                <c:pt idx="5859">
                  <c:v>22</c:v>
                </c:pt>
                <c:pt idx="5860">
                  <c:v>21</c:v>
                </c:pt>
                <c:pt idx="5861">
                  <c:v>21</c:v>
                </c:pt>
                <c:pt idx="5862">
                  <c:v>22</c:v>
                </c:pt>
                <c:pt idx="5863">
                  <c:v>21</c:v>
                </c:pt>
                <c:pt idx="5864">
                  <c:v>22</c:v>
                </c:pt>
                <c:pt idx="5865">
                  <c:v>23</c:v>
                </c:pt>
                <c:pt idx="5866">
                  <c:v>22</c:v>
                </c:pt>
                <c:pt idx="5867">
                  <c:v>23</c:v>
                </c:pt>
                <c:pt idx="5868">
                  <c:v>22</c:v>
                </c:pt>
                <c:pt idx="5869">
                  <c:v>23</c:v>
                </c:pt>
                <c:pt idx="5870">
                  <c:v>26</c:v>
                </c:pt>
                <c:pt idx="5871">
                  <c:v>22</c:v>
                </c:pt>
                <c:pt idx="5872">
                  <c:v>22</c:v>
                </c:pt>
                <c:pt idx="5873">
                  <c:v>23</c:v>
                </c:pt>
                <c:pt idx="5874">
                  <c:v>22</c:v>
                </c:pt>
                <c:pt idx="5875">
                  <c:v>21</c:v>
                </c:pt>
                <c:pt idx="5876">
                  <c:v>25</c:v>
                </c:pt>
                <c:pt idx="5877">
                  <c:v>25</c:v>
                </c:pt>
                <c:pt idx="5878">
                  <c:v>28</c:v>
                </c:pt>
                <c:pt idx="5879">
                  <c:v>23</c:v>
                </c:pt>
                <c:pt idx="5880">
                  <c:v>23</c:v>
                </c:pt>
                <c:pt idx="5881">
                  <c:v>23</c:v>
                </c:pt>
                <c:pt idx="5882">
                  <c:v>22</c:v>
                </c:pt>
                <c:pt idx="5883">
                  <c:v>24</c:v>
                </c:pt>
                <c:pt idx="5884">
                  <c:v>21</c:v>
                </c:pt>
                <c:pt idx="5885">
                  <c:v>22</c:v>
                </c:pt>
                <c:pt idx="5886">
                  <c:v>24</c:v>
                </c:pt>
                <c:pt idx="5887">
                  <c:v>26</c:v>
                </c:pt>
                <c:pt idx="5888">
                  <c:v>22</c:v>
                </c:pt>
                <c:pt idx="5889">
                  <c:v>22</c:v>
                </c:pt>
                <c:pt idx="5890">
                  <c:v>22</c:v>
                </c:pt>
                <c:pt idx="5891">
                  <c:v>21</c:v>
                </c:pt>
                <c:pt idx="5892">
                  <c:v>23</c:v>
                </c:pt>
                <c:pt idx="5893">
                  <c:v>22</c:v>
                </c:pt>
                <c:pt idx="5894">
                  <c:v>21</c:v>
                </c:pt>
                <c:pt idx="5895">
                  <c:v>21</c:v>
                </c:pt>
                <c:pt idx="5896">
                  <c:v>23</c:v>
                </c:pt>
                <c:pt idx="5897">
                  <c:v>22</c:v>
                </c:pt>
                <c:pt idx="5898">
                  <c:v>24</c:v>
                </c:pt>
                <c:pt idx="5899">
                  <c:v>24</c:v>
                </c:pt>
                <c:pt idx="5900">
                  <c:v>19</c:v>
                </c:pt>
                <c:pt idx="5901">
                  <c:v>25</c:v>
                </c:pt>
                <c:pt idx="5902">
                  <c:v>24</c:v>
                </c:pt>
                <c:pt idx="5903">
                  <c:v>29</c:v>
                </c:pt>
                <c:pt idx="5904">
                  <c:v>24</c:v>
                </c:pt>
                <c:pt idx="5905">
                  <c:v>25</c:v>
                </c:pt>
                <c:pt idx="5906">
                  <c:v>23</c:v>
                </c:pt>
                <c:pt idx="5907">
                  <c:v>21</c:v>
                </c:pt>
                <c:pt idx="5908">
                  <c:v>20</c:v>
                </c:pt>
                <c:pt idx="5909">
                  <c:v>21</c:v>
                </c:pt>
                <c:pt idx="5910">
                  <c:v>19</c:v>
                </c:pt>
                <c:pt idx="5911">
                  <c:v>21</c:v>
                </c:pt>
                <c:pt idx="5912">
                  <c:v>22</c:v>
                </c:pt>
                <c:pt idx="5913">
                  <c:v>21</c:v>
                </c:pt>
                <c:pt idx="5914">
                  <c:v>20</c:v>
                </c:pt>
                <c:pt idx="5915">
                  <c:v>22</c:v>
                </c:pt>
                <c:pt idx="5916">
                  <c:v>20</c:v>
                </c:pt>
                <c:pt idx="5917">
                  <c:v>20</c:v>
                </c:pt>
                <c:pt idx="5918">
                  <c:v>22</c:v>
                </c:pt>
                <c:pt idx="5919">
                  <c:v>24</c:v>
                </c:pt>
                <c:pt idx="5920">
                  <c:v>21</c:v>
                </c:pt>
                <c:pt idx="5921">
                  <c:v>21</c:v>
                </c:pt>
                <c:pt idx="5922">
                  <c:v>22</c:v>
                </c:pt>
                <c:pt idx="5923">
                  <c:v>21</c:v>
                </c:pt>
                <c:pt idx="5924">
                  <c:v>22</c:v>
                </c:pt>
                <c:pt idx="5925">
                  <c:v>21</c:v>
                </c:pt>
                <c:pt idx="5926">
                  <c:v>23</c:v>
                </c:pt>
                <c:pt idx="5927">
                  <c:v>23</c:v>
                </c:pt>
                <c:pt idx="5928">
                  <c:v>22</c:v>
                </c:pt>
                <c:pt idx="5929">
                  <c:v>21</c:v>
                </c:pt>
                <c:pt idx="5930">
                  <c:v>19</c:v>
                </c:pt>
                <c:pt idx="5931">
                  <c:v>22</c:v>
                </c:pt>
                <c:pt idx="5932">
                  <c:v>22</c:v>
                </c:pt>
                <c:pt idx="5933">
                  <c:v>22</c:v>
                </c:pt>
                <c:pt idx="5934">
                  <c:v>22</c:v>
                </c:pt>
                <c:pt idx="5935">
                  <c:v>22</c:v>
                </c:pt>
                <c:pt idx="5936">
                  <c:v>22</c:v>
                </c:pt>
                <c:pt idx="5937">
                  <c:v>25</c:v>
                </c:pt>
                <c:pt idx="5938">
                  <c:v>21</c:v>
                </c:pt>
                <c:pt idx="5939">
                  <c:v>25</c:v>
                </c:pt>
                <c:pt idx="5940">
                  <c:v>23</c:v>
                </c:pt>
                <c:pt idx="5941">
                  <c:v>24</c:v>
                </c:pt>
                <c:pt idx="5942">
                  <c:v>20</c:v>
                </c:pt>
                <c:pt idx="5943">
                  <c:v>20</c:v>
                </c:pt>
                <c:pt idx="5944">
                  <c:v>23</c:v>
                </c:pt>
                <c:pt idx="5945">
                  <c:v>25</c:v>
                </c:pt>
                <c:pt idx="5946">
                  <c:v>22</c:v>
                </c:pt>
                <c:pt idx="5947">
                  <c:v>23</c:v>
                </c:pt>
                <c:pt idx="5948">
                  <c:v>22</c:v>
                </c:pt>
                <c:pt idx="5949">
                  <c:v>22</c:v>
                </c:pt>
                <c:pt idx="5950">
                  <c:v>21</c:v>
                </c:pt>
                <c:pt idx="5951">
                  <c:v>21</c:v>
                </c:pt>
                <c:pt idx="5952">
                  <c:v>22</c:v>
                </c:pt>
                <c:pt idx="5953">
                  <c:v>27</c:v>
                </c:pt>
                <c:pt idx="5954">
                  <c:v>26</c:v>
                </c:pt>
                <c:pt idx="5955">
                  <c:v>23</c:v>
                </c:pt>
                <c:pt idx="5956">
                  <c:v>21</c:v>
                </c:pt>
                <c:pt idx="5957">
                  <c:v>20</c:v>
                </c:pt>
                <c:pt idx="5958">
                  <c:v>20</c:v>
                </c:pt>
                <c:pt idx="5959">
                  <c:v>22</c:v>
                </c:pt>
                <c:pt idx="5960">
                  <c:v>21</c:v>
                </c:pt>
                <c:pt idx="5961">
                  <c:v>21</c:v>
                </c:pt>
                <c:pt idx="5962">
                  <c:v>21</c:v>
                </c:pt>
                <c:pt idx="5963">
                  <c:v>19</c:v>
                </c:pt>
                <c:pt idx="5964">
                  <c:v>24</c:v>
                </c:pt>
                <c:pt idx="5965">
                  <c:v>24</c:v>
                </c:pt>
                <c:pt idx="5966">
                  <c:v>21</c:v>
                </c:pt>
                <c:pt idx="5967">
                  <c:v>21</c:v>
                </c:pt>
                <c:pt idx="5968">
                  <c:v>21</c:v>
                </c:pt>
                <c:pt idx="5969">
                  <c:v>21</c:v>
                </c:pt>
                <c:pt idx="5970">
                  <c:v>21</c:v>
                </c:pt>
                <c:pt idx="5971">
                  <c:v>23</c:v>
                </c:pt>
                <c:pt idx="5972">
                  <c:v>23</c:v>
                </c:pt>
                <c:pt idx="5973">
                  <c:v>22</c:v>
                </c:pt>
                <c:pt idx="5974">
                  <c:v>19</c:v>
                </c:pt>
                <c:pt idx="5975">
                  <c:v>20</c:v>
                </c:pt>
                <c:pt idx="5976">
                  <c:v>21</c:v>
                </c:pt>
                <c:pt idx="5977">
                  <c:v>20</c:v>
                </c:pt>
                <c:pt idx="5978">
                  <c:v>25</c:v>
                </c:pt>
                <c:pt idx="5979">
                  <c:v>28</c:v>
                </c:pt>
                <c:pt idx="5980">
                  <c:v>23</c:v>
                </c:pt>
                <c:pt idx="5981">
                  <c:v>23</c:v>
                </c:pt>
                <c:pt idx="5982">
                  <c:v>24</c:v>
                </c:pt>
                <c:pt idx="5983">
                  <c:v>21</c:v>
                </c:pt>
                <c:pt idx="5984">
                  <c:v>22</c:v>
                </c:pt>
                <c:pt idx="5985">
                  <c:v>22</c:v>
                </c:pt>
                <c:pt idx="5986">
                  <c:v>24</c:v>
                </c:pt>
                <c:pt idx="5987">
                  <c:v>22</c:v>
                </c:pt>
                <c:pt idx="5988">
                  <c:v>21</c:v>
                </c:pt>
                <c:pt idx="5989">
                  <c:v>24</c:v>
                </c:pt>
                <c:pt idx="5990">
                  <c:v>27</c:v>
                </c:pt>
                <c:pt idx="5991">
                  <c:v>23</c:v>
                </c:pt>
                <c:pt idx="5992">
                  <c:v>22</c:v>
                </c:pt>
                <c:pt idx="5993">
                  <c:v>25</c:v>
                </c:pt>
                <c:pt idx="5994">
                  <c:v>23</c:v>
                </c:pt>
                <c:pt idx="5995">
                  <c:v>21</c:v>
                </c:pt>
                <c:pt idx="5996">
                  <c:v>22</c:v>
                </c:pt>
                <c:pt idx="5997">
                  <c:v>24</c:v>
                </c:pt>
                <c:pt idx="5998">
                  <c:v>22</c:v>
                </c:pt>
                <c:pt idx="5999">
                  <c:v>26</c:v>
                </c:pt>
                <c:pt idx="6000">
                  <c:v>23</c:v>
                </c:pt>
                <c:pt idx="6001">
                  <c:v>22</c:v>
                </c:pt>
                <c:pt idx="6002">
                  <c:v>25</c:v>
                </c:pt>
                <c:pt idx="6003">
                  <c:v>25</c:v>
                </c:pt>
                <c:pt idx="6004">
                  <c:v>23</c:v>
                </c:pt>
                <c:pt idx="6005">
                  <c:v>24</c:v>
                </c:pt>
                <c:pt idx="6006">
                  <c:v>23</c:v>
                </c:pt>
                <c:pt idx="6007">
                  <c:v>21</c:v>
                </c:pt>
                <c:pt idx="6008">
                  <c:v>22</c:v>
                </c:pt>
                <c:pt idx="6009">
                  <c:v>21</c:v>
                </c:pt>
                <c:pt idx="6010">
                  <c:v>25</c:v>
                </c:pt>
                <c:pt idx="6011">
                  <c:v>23</c:v>
                </c:pt>
                <c:pt idx="6012">
                  <c:v>22</c:v>
                </c:pt>
                <c:pt idx="6013">
                  <c:v>21</c:v>
                </c:pt>
                <c:pt idx="6014">
                  <c:v>21</c:v>
                </c:pt>
                <c:pt idx="6015">
                  <c:v>24</c:v>
                </c:pt>
                <c:pt idx="6016">
                  <c:v>21</c:v>
                </c:pt>
                <c:pt idx="6017">
                  <c:v>22</c:v>
                </c:pt>
                <c:pt idx="6018">
                  <c:v>25</c:v>
                </c:pt>
                <c:pt idx="6019">
                  <c:v>21</c:v>
                </c:pt>
                <c:pt idx="6020">
                  <c:v>22</c:v>
                </c:pt>
                <c:pt idx="6021">
                  <c:v>21</c:v>
                </c:pt>
                <c:pt idx="6022">
                  <c:v>22</c:v>
                </c:pt>
                <c:pt idx="6023">
                  <c:v>20</c:v>
                </c:pt>
                <c:pt idx="6024">
                  <c:v>23</c:v>
                </c:pt>
                <c:pt idx="6025">
                  <c:v>22</c:v>
                </c:pt>
                <c:pt idx="6026">
                  <c:v>23</c:v>
                </c:pt>
                <c:pt idx="6027">
                  <c:v>28</c:v>
                </c:pt>
                <c:pt idx="6028">
                  <c:v>24</c:v>
                </c:pt>
                <c:pt idx="6029">
                  <c:v>21</c:v>
                </c:pt>
                <c:pt idx="6030">
                  <c:v>26</c:v>
                </c:pt>
                <c:pt idx="6031">
                  <c:v>23</c:v>
                </c:pt>
                <c:pt idx="6032">
                  <c:v>20</c:v>
                </c:pt>
                <c:pt idx="6033">
                  <c:v>23</c:v>
                </c:pt>
                <c:pt idx="6034">
                  <c:v>22</c:v>
                </c:pt>
                <c:pt idx="6035">
                  <c:v>22</c:v>
                </c:pt>
                <c:pt idx="6036">
                  <c:v>22</c:v>
                </c:pt>
                <c:pt idx="6037">
                  <c:v>21</c:v>
                </c:pt>
                <c:pt idx="6038">
                  <c:v>27</c:v>
                </c:pt>
                <c:pt idx="6039">
                  <c:v>21</c:v>
                </c:pt>
                <c:pt idx="6040">
                  <c:v>22</c:v>
                </c:pt>
                <c:pt idx="6041">
                  <c:v>23</c:v>
                </c:pt>
                <c:pt idx="6042">
                  <c:v>23</c:v>
                </c:pt>
                <c:pt idx="6043">
                  <c:v>24</c:v>
                </c:pt>
                <c:pt idx="6044">
                  <c:v>22</c:v>
                </c:pt>
                <c:pt idx="6045">
                  <c:v>23</c:v>
                </c:pt>
                <c:pt idx="6046">
                  <c:v>25</c:v>
                </c:pt>
                <c:pt idx="6047">
                  <c:v>22</c:v>
                </c:pt>
                <c:pt idx="6048">
                  <c:v>22</c:v>
                </c:pt>
                <c:pt idx="6049">
                  <c:v>22</c:v>
                </c:pt>
                <c:pt idx="6050">
                  <c:v>22</c:v>
                </c:pt>
                <c:pt idx="6051">
                  <c:v>30</c:v>
                </c:pt>
                <c:pt idx="6052">
                  <c:v>22</c:v>
                </c:pt>
                <c:pt idx="6053">
                  <c:v>22</c:v>
                </c:pt>
                <c:pt idx="6054">
                  <c:v>22</c:v>
                </c:pt>
                <c:pt idx="6055">
                  <c:v>22</c:v>
                </c:pt>
                <c:pt idx="6056">
                  <c:v>21</c:v>
                </c:pt>
                <c:pt idx="6057">
                  <c:v>22</c:v>
                </c:pt>
                <c:pt idx="6058">
                  <c:v>24</c:v>
                </c:pt>
                <c:pt idx="6059">
                  <c:v>22</c:v>
                </c:pt>
                <c:pt idx="6060">
                  <c:v>22</c:v>
                </c:pt>
                <c:pt idx="6061">
                  <c:v>21</c:v>
                </c:pt>
                <c:pt idx="6062">
                  <c:v>21</c:v>
                </c:pt>
                <c:pt idx="6063">
                  <c:v>21</c:v>
                </c:pt>
                <c:pt idx="6064">
                  <c:v>22</c:v>
                </c:pt>
                <c:pt idx="6065">
                  <c:v>22</c:v>
                </c:pt>
                <c:pt idx="6066">
                  <c:v>21</c:v>
                </c:pt>
                <c:pt idx="6067">
                  <c:v>21</c:v>
                </c:pt>
                <c:pt idx="6068">
                  <c:v>21</c:v>
                </c:pt>
                <c:pt idx="6069">
                  <c:v>22</c:v>
                </c:pt>
                <c:pt idx="6070">
                  <c:v>20</c:v>
                </c:pt>
                <c:pt idx="6071">
                  <c:v>22</c:v>
                </c:pt>
                <c:pt idx="6072">
                  <c:v>21</c:v>
                </c:pt>
                <c:pt idx="6073">
                  <c:v>21</c:v>
                </c:pt>
                <c:pt idx="6074">
                  <c:v>21</c:v>
                </c:pt>
                <c:pt idx="6075">
                  <c:v>19</c:v>
                </c:pt>
                <c:pt idx="6076">
                  <c:v>23</c:v>
                </c:pt>
                <c:pt idx="6077">
                  <c:v>22</c:v>
                </c:pt>
                <c:pt idx="6078">
                  <c:v>25</c:v>
                </c:pt>
                <c:pt idx="6079">
                  <c:v>20</c:v>
                </c:pt>
                <c:pt idx="6080">
                  <c:v>21</c:v>
                </c:pt>
                <c:pt idx="6081">
                  <c:v>22</c:v>
                </c:pt>
                <c:pt idx="6082">
                  <c:v>22</c:v>
                </c:pt>
                <c:pt idx="6083">
                  <c:v>25</c:v>
                </c:pt>
                <c:pt idx="6084">
                  <c:v>20</c:v>
                </c:pt>
                <c:pt idx="6085">
                  <c:v>21</c:v>
                </c:pt>
                <c:pt idx="6086">
                  <c:v>20</c:v>
                </c:pt>
                <c:pt idx="6087">
                  <c:v>28</c:v>
                </c:pt>
                <c:pt idx="6088">
                  <c:v>20</c:v>
                </c:pt>
                <c:pt idx="6089">
                  <c:v>22</c:v>
                </c:pt>
                <c:pt idx="6090">
                  <c:v>22</c:v>
                </c:pt>
                <c:pt idx="6091">
                  <c:v>23</c:v>
                </c:pt>
                <c:pt idx="6092">
                  <c:v>21</c:v>
                </c:pt>
                <c:pt idx="6093">
                  <c:v>20</c:v>
                </c:pt>
                <c:pt idx="6094">
                  <c:v>20</c:v>
                </c:pt>
                <c:pt idx="6095">
                  <c:v>22</c:v>
                </c:pt>
                <c:pt idx="6096">
                  <c:v>22</c:v>
                </c:pt>
                <c:pt idx="6097">
                  <c:v>22</c:v>
                </c:pt>
                <c:pt idx="6098">
                  <c:v>22</c:v>
                </c:pt>
                <c:pt idx="6099">
                  <c:v>21</c:v>
                </c:pt>
                <c:pt idx="6100">
                  <c:v>24</c:v>
                </c:pt>
                <c:pt idx="6101">
                  <c:v>22</c:v>
                </c:pt>
                <c:pt idx="6102">
                  <c:v>24</c:v>
                </c:pt>
                <c:pt idx="6103">
                  <c:v>22</c:v>
                </c:pt>
                <c:pt idx="6104">
                  <c:v>22</c:v>
                </c:pt>
                <c:pt idx="6105">
                  <c:v>23</c:v>
                </c:pt>
                <c:pt idx="6106">
                  <c:v>23</c:v>
                </c:pt>
                <c:pt idx="6107">
                  <c:v>22</c:v>
                </c:pt>
                <c:pt idx="6108">
                  <c:v>23</c:v>
                </c:pt>
                <c:pt idx="6109">
                  <c:v>23</c:v>
                </c:pt>
                <c:pt idx="6110">
                  <c:v>22</c:v>
                </c:pt>
                <c:pt idx="6111">
                  <c:v>22</c:v>
                </c:pt>
                <c:pt idx="6112">
                  <c:v>24</c:v>
                </c:pt>
                <c:pt idx="6113">
                  <c:v>23</c:v>
                </c:pt>
                <c:pt idx="6114">
                  <c:v>22</c:v>
                </c:pt>
                <c:pt idx="6115">
                  <c:v>23</c:v>
                </c:pt>
                <c:pt idx="6116">
                  <c:v>22</c:v>
                </c:pt>
                <c:pt idx="6117">
                  <c:v>22</c:v>
                </c:pt>
                <c:pt idx="6118">
                  <c:v>25</c:v>
                </c:pt>
                <c:pt idx="6119">
                  <c:v>20</c:v>
                </c:pt>
                <c:pt idx="6120">
                  <c:v>22</c:v>
                </c:pt>
                <c:pt idx="6121">
                  <c:v>22</c:v>
                </c:pt>
                <c:pt idx="6122">
                  <c:v>22</c:v>
                </c:pt>
                <c:pt idx="6123">
                  <c:v>24</c:v>
                </c:pt>
                <c:pt idx="6124">
                  <c:v>23</c:v>
                </c:pt>
                <c:pt idx="6125">
                  <c:v>26</c:v>
                </c:pt>
                <c:pt idx="6126">
                  <c:v>26</c:v>
                </c:pt>
                <c:pt idx="6127">
                  <c:v>22</c:v>
                </c:pt>
                <c:pt idx="6128">
                  <c:v>22</c:v>
                </c:pt>
                <c:pt idx="6129">
                  <c:v>23</c:v>
                </c:pt>
                <c:pt idx="6130">
                  <c:v>21</c:v>
                </c:pt>
                <c:pt idx="6131">
                  <c:v>22</c:v>
                </c:pt>
                <c:pt idx="6132">
                  <c:v>21</c:v>
                </c:pt>
                <c:pt idx="6133">
                  <c:v>21</c:v>
                </c:pt>
                <c:pt idx="6134">
                  <c:v>21</c:v>
                </c:pt>
                <c:pt idx="6135">
                  <c:v>23</c:v>
                </c:pt>
                <c:pt idx="6136">
                  <c:v>24</c:v>
                </c:pt>
                <c:pt idx="6137">
                  <c:v>20</c:v>
                </c:pt>
                <c:pt idx="6138">
                  <c:v>23</c:v>
                </c:pt>
                <c:pt idx="6139">
                  <c:v>20</c:v>
                </c:pt>
                <c:pt idx="6140">
                  <c:v>22</c:v>
                </c:pt>
                <c:pt idx="6141">
                  <c:v>23</c:v>
                </c:pt>
                <c:pt idx="6142">
                  <c:v>23</c:v>
                </c:pt>
                <c:pt idx="6143">
                  <c:v>23</c:v>
                </c:pt>
                <c:pt idx="6144">
                  <c:v>25</c:v>
                </c:pt>
                <c:pt idx="6145">
                  <c:v>21</c:v>
                </c:pt>
                <c:pt idx="6146">
                  <c:v>23</c:v>
                </c:pt>
                <c:pt idx="6147">
                  <c:v>23</c:v>
                </c:pt>
                <c:pt idx="6148">
                  <c:v>22</c:v>
                </c:pt>
                <c:pt idx="6149">
                  <c:v>25</c:v>
                </c:pt>
                <c:pt idx="6150">
                  <c:v>24</c:v>
                </c:pt>
                <c:pt idx="6151">
                  <c:v>24</c:v>
                </c:pt>
                <c:pt idx="6152">
                  <c:v>24</c:v>
                </c:pt>
                <c:pt idx="6153">
                  <c:v>22</c:v>
                </c:pt>
                <c:pt idx="6154">
                  <c:v>23</c:v>
                </c:pt>
                <c:pt idx="6155">
                  <c:v>22</c:v>
                </c:pt>
                <c:pt idx="6156">
                  <c:v>21</c:v>
                </c:pt>
                <c:pt idx="6157">
                  <c:v>24</c:v>
                </c:pt>
                <c:pt idx="6158">
                  <c:v>23</c:v>
                </c:pt>
                <c:pt idx="6159">
                  <c:v>22</c:v>
                </c:pt>
                <c:pt idx="6160">
                  <c:v>26</c:v>
                </c:pt>
                <c:pt idx="6161">
                  <c:v>23</c:v>
                </c:pt>
                <c:pt idx="6162">
                  <c:v>22</c:v>
                </c:pt>
                <c:pt idx="6163">
                  <c:v>27</c:v>
                </c:pt>
                <c:pt idx="6164">
                  <c:v>23</c:v>
                </c:pt>
                <c:pt idx="6165">
                  <c:v>22</c:v>
                </c:pt>
                <c:pt idx="6166">
                  <c:v>23</c:v>
                </c:pt>
                <c:pt idx="6167">
                  <c:v>24</c:v>
                </c:pt>
                <c:pt idx="6168">
                  <c:v>24</c:v>
                </c:pt>
                <c:pt idx="6169">
                  <c:v>23</c:v>
                </c:pt>
                <c:pt idx="6170">
                  <c:v>23</c:v>
                </c:pt>
                <c:pt idx="6171">
                  <c:v>24</c:v>
                </c:pt>
                <c:pt idx="6172">
                  <c:v>23</c:v>
                </c:pt>
                <c:pt idx="6173">
                  <c:v>24</c:v>
                </c:pt>
                <c:pt idx="6174">
                  <c:v>26</c:v>
                </c:pt>
                <c:pt idx="6175">
                  <c:v>25</c:v>
                </c:pt>
                <c:pt idx="6176">
                  <c:v>24</c:v>
                </c:pt>
                <c:pt idx="6177">
                  <c:v>20</c:v>
                </c:pt>
                <c:pt idx="6178">
                  <c:v>23</c:v>
                </c:pt>
                <c:pt idx="6179">
                  <c:v>23</c:v>
                </c:pt>
                <c:pt idx="6180">
                  <c:v>22</c:v>
                </c:pt>
                <c:pt idx="6181">
                  <c:v>23</c:v>
                </c:pt>
                <c:pt idx="6182">
                  <c:v>21</c:v>
                </c:pt>
                <c:pt idx="6183">
                  <c:v>21</c:v>
                </c:pt>
                <c:pt idx="6184">
                  <c:v>19</c:v>
                </c:pt>
                <c:pt idx="6185">
                  <c:v>20</c:v>
                </c:pt>
                <c:pt idx="6186">
                  <c:v>21</c:v>
                </c:pt>
                <c:pt idx="6187">
                  <c:v>20</c:v>
                </c:pt>
                <c:pt idx="6188">
                  <c:v>22</c:v>
                </c:pt>
                <c:pt idx="6189">
                  <c:v>20</c:v>
                </c:pt>
                <c:pt idx="6190">
                  <c:v>21</c:v>
                </c:pt>
                <c:pt idx="6191">
                  <c:v>21</c:v>
                </c:pt>
                <c:pt idx="6192">
                  <c:v>23</c:v>
                </c:pt>
                <c:pt idx="6193">
                  <c:v>20</c:v>
                </c:pt>
                <c:pt idx="6194">
                  <c:v>21</c:v>
                </c:pt>
                <c:pt idx="6195">
                  <c:v>23</c:v>
                </c:pt>
                <c:pt idx="6196">
                  <c:v>21</c:v>
                </c:pt>
                <c:pt idx="6197">
                  <c:v>21</c:v>
                </c:pt>
                <c:pt idx="6198">
                  <c:v>24</c:v>
                </c:pt>
                <c:pt idx="6199">
                  <c:v>20</c:v>
                </c:pt>
                <c:pt idx="6200">
                  <c:v>23</c:v>
                </c:pt>
                <c:pt idx="6201">
                  <c:v>21</c:v>
                </c:pt>
                <c:pt idx="6202">
                  <c:v>21</c:v>
                </c:pt>
                <c:pt idx="6203">
                  <c:v>19</c:v>
                </c:pt>
                <c:pt idx="6204">
                  <c:v>20</c:v>
                </c:pt>
                <c:pt idx="6205">
                  <c:v>23</c:v>
                </c:pt>
                <c:pt idx="6206">
                  <c:v>24</c:v>
                </c:pt>
                <c:pt idx="6207">
                  <c:v>22</c:v>
                </c:pt>
                <c:pt idx="6208">
                  <c:v>23</c:v>
                </c:pt>
                <c:pt idx="6209">
                  <c:v>21</c:v>
                </c:pt>
                <c:pt idx="6210">
                  <c:v>21</c:v>
                </c:pt>
                <c:pt idx="6211">
                  <c:v>22</c:v>
                </c:pt>
                <c:pt idx="6212">
                  <c:v>21</c:v>
                </c:pt>
                <c:pt idx="6213">
                  <c:v>26</c:v>
                </c:pt>
                <c:pt idx="6214">
                  <c:v>25</c:v>
                </c:pt>
                <c:pt idx="6215">
                  <c:v>24</c:v>
                </c:pt>
                <c:pt idx="6216">
                  <c:v>21</c:v>
                </c:pt>
                <c:pt idx="6217">
                  <c:v>22</c:v>
                </c:pt>
                <c:pt idx="6218">
                  <c:v>24</c:v>
                </c:pt>
                <c:pt idx="6219">
                  <c:v>22</c:v>
                </c:pt>
                <c:pt idx="6220">
                  <c:v>20</c:v>
                </c:pt>
                <c:pt idx="6221">
                  <c:v>23</c:v>
                </c:pt>
                <c:pt idx="6222">
                  <c:v>21</c:v>
                </c:pt>
                <c:pt idx="6223">
                  <c:v>21</c:v>
                </c:pt>
                <c:pt idx="6224">
                  <c:v>21</c:v>
                </c:pt>
                <c:pt idx="6225">
                  <c:v>24</c:v>
                </c:pt>
                <c:pt idx="6226">
                  <c:v>21</c:v>
                </c:pt>
                <c:pt idx="6227">
                  <c:v>21</c:v>
                </c:pt>
                <c:pt idx="6228">
                  <c:v>24</c:v>
                </c:pt>
                <c:pt idx="6229">
                  <c:v>22</c:v>
                </c:pt>
                <c:pt idx="6230">
                  <c:v>22</c:v>
                </c:pt>
                <c:pt idx="6231">
                  <c:v>22</c:v>
                </c:pt>
                <c:pt idx="6232">
                  <c:v>23</c:v>
                </c:pt>
                <c:pt idx="6233">
                  <c:v>21</c:v>
                </c:pt>
                <c:pt idx="6234">
                  <c:v>23</c:v>
                </c:pt>
                <c:pt idx="6235">
                  <c:v>23</c:v>
                </c:pt>
                <c:pt idx="6236">
                  <c:v>23</c:v>
                </c:pt>
                <c:pt idx="6237">
                  <c:v>21</c:v>
                </c:pt>
                <c:pt idx="6238">
                  <c:v>21</c:v>
                </c:pt>
                <c:pt idx="6239">
                  <c:v>22</c:v>
                </c:pt>
                <c:pt idx="6240">
                  <c:v>23</c:v>
                </c:pt>
                <c:pt idx="6241">
                  <c:v>21</c:v>
                </c:pt>
                <c:pt idx="6242">
                  <c:v>22</c:v>
                </c:pt>
                <c:pt idx="6243">
                  <c:v>23</c:v>
                </c:pt>
                <c:pt idx="6244">
                  <c:v>21</c:v>
                </c:pt>
                <c:pt idx="6245">
                  <c:v>21</c:v>
                </c:pt>
                <c:pt idx="6246">
                  <c:v>23</c:v>
                </c:pt>
                <c:pt idx="6247">
                  <c:v>21</c:v>
                </c:pt>
                <c:pt idx="6248">
                  <c:v>21</c:v>
                </c:pt>
                <c:pt idx="6249">
                  <c:v>22</c:v>
                </c:pt>
                <c:pt idx="6250">
                  <c:v>27</c:v>
                </c:pt>
                <c:pt idx="6251">
                  <c:v>21</c:v>
                </c:pt>
                <c:pt idx="6252">
                  <c:v>25</c:v>
                </c:pt>
                <c:pt idx="6253">
                  <c:v>24</c:v>
                </c:pt>
                <c:pt idx="6254">
                  <c:v>25</c:v>
                </c:pt>
                <c:pt idx="6255">
                  <c:v>21</c:v>
                </c:pt>
                <c:pt idx="6256">
                  <c:v>23</c:v>
                </c:pt>
                <c:pt idx="6257">
                  <c:v>25</c:v>
                </c:pt>
                <c:pt idx="6258">
                  <c:v>21</c:v>
                </c:pt>
                <c:pt idx="6259">
                  <c:v>24</c:v>
                </c:pt>
                <c:pt idx="6260">
                  <c:v>20</c:v>
                </c:pt>
                <c:pt idx="6261">
                  <c:v>22</c:v>
                </c:pt>
                <c:pt idx="6262">
                  <c:v>21</c:v>
                </c:pt>
                <c:pt idx="6263">
                  <c:v>20</c:v>
                </c:pt>
                <c:pt idx="6264">
                  <c:v>22</c:v>
                </c:pt>
                <c:pt idx="6265">
                  <c:v>27</c:v>
                </c:pt>
                <c:pt idx="6266">
                  <c:v>25</c:v>
                </c:pt>
                <c:pt idx="6267">
                  <c:v>27</c:v>
                </c:pt>
                <c:pt idx="6268">
                  <c:v>21</c:v>
                </c:pt>
                <c:pt idx="6269">
                  <c:v>22</c:v>
                </c:pt>
                <c:pt idx="6270">
                  <c:v>23</c:v>
                </c:pt>
                <c:pt idx="6271">
                  <c:v>28</c:v>
                </c:pt>
                <c:pt idx="6272">
                  <c:v>22</c:v>
                </c:pt>
                <c:pt idx="6273">
                  <c:v>25</c:v>
                </c:pt>
                <c:pt idx="6274">
                  <c:v>22</c:v>
                </c:pt>
                <c:pt idx="6275">
                  <c:v>23</c:v>
                </c:pt>
                <c:pt idx="6276">
                  <c:v>21</c:v>
                </c:pt>
                <c:pt idx="6277">
                  <c:v>27</c:v>
                </c:pt>
                <c:pt idx="6278">
                  <c:v>24</c:v>
                </c:pt>
                <c:pt idx="6279">
                  <c:v>25</c:v>
                </c:pt>
                <c:pt idx="6280">
                  <c:v>22</c:v>
                </c:pt>
                <c:pt idx="6281">
                  <c:v>23</c:v>
                </c:pt>
                <c:pt idx="6282">
                  <c:v>23</c:v>
                </c:pt>
                <c:pt idx="6283">
                  <c:v>23</c:v>
                </c:pt>
                <c:pt idx="6284">
                  <c:v>24</c:v>
                </c:pt>
                <c:pt idx="6285">
                  <c:v>22</c:v>
                </c:pt>
                <c:pt idx="6286">
                  <c:v>24</c:v>
                </c:pt>
                <c:pt idx="6287">
                  <c:v>22</c:v>
                </c:pt>
                <c:pt idx="6288">
                  <c:v>22</c:v>
                </c:pt>
                <c:pt idx="6289">
                  <c:v>22</c:v>
                </c:pt>
                <c:pt idx="6290">
                  <c:v>22</c:v>
                </c:pt>
                <c:pt idx="6291">
                  <c:v>21</c:v>
                </c:pt>
                <c:pt idx="6292">
                  <c:v>22</c:v>
                </c:pt>
                <c:pt idx="6293">
                  <c:v>22</c:v>
                </c:pt>
                <c:pt idx="6294">
                  <c:v>23</c:v>
                </c:pt>
                <c:pt idx="6295">
                  <c:v>23</c:v>
                </c:pt>
                <c:pt idx="6296">
                  <c:v>22</c:v>
                </c:pt>
                <c:pt idx="6297">
                  <c:v>22</c:v>
                </c:pt>
                <c:pt idx="6298">
                  <c:v>22</c:v>
                </c:pt>
                <c:pt idx="6299">
                  <c:v>20</c:v>
                </c:pt>
                <c:pt idx="6300">
                  <c:v>21</c:v>
                </c:pt>
                <c:pt idx="6301">
                  <c:v>26</c:v>
                </c:pt>
                <c:pt idx="6302">
                  <c:v>22</c:v>
                </c:pt>
                <c:pt idx="6303">
                  <c:v>24</c:v>
                </c:pt>
                <c:pt idx="6304">
                  <c:v>22</c:v>
                </c:pt>
                <c:pt idx="6305">
                  <c:v>23</c:v>
                </c:pt>
                <c:pt idx="6306">
                  <c:v>23</c:v>
                </c:pt>
                <c:pt idx="6307">
                  <c:v>22</c:v>
                </c:pt>
                <c:pt idx="6308">
                  <c:v>22</c:v>
                </c:pt>
                <c:pt idx="6309">
                  <c:v>25</c:v>
                </c:pt>
                <c:pt idx="6310">
                  <c:v>23</c:v>
                </c:pt>
                <c:pt idx="6311">
                  <c:v>21</c:v>
                </c:pt>
                <c:pt idx="6312">
                  <c:v>21</c:v>
                </c:pt>
                <c:pt idx="6313">
                  <c:v>23</c:v>
                </c:pt>
                <c:pt idx="6314">
                  <c:v>22</c:v>
                </c:pt>
                <c:pt idx="6315">
                  <c:v>28</c:v>
                </c:pt>
                <c:pt idx="6316">
                  <c:v>21</c:v>
                </c:pt>
                <c:pt idx="6317">
                  <c:v>21</c:v>
                </c:pt>
                <c:pt idx="6318">
                  <c:v>23</c:v>
                </c:pt>
                <c:pt idx="6319">
                  <c:v>30</c:v>
                </c:pt>
                <c:pt idx="6320">
                  <c:v>23</c:v>
                </c:pt>
                <c:pt idx="6321">
                  <c:v>25</c:v>
                </c:pt>
                <c:pt idx="6322">
                  <c:v>22</c:v>
                </c:pt>
                <c:pt idx="6323">
                  <c:v>20</c:v>
                </c:pt>
                <c:pt idx="6324">
                  <c:v>22</c:v>
                </c:pt>
                <c:pt idx="6325">
                  <c:v>22</c:v>
                </c:pt>
                <c:pt idx="6326">
                  <c:v>22</c:v>
                </c:pt>
                <c:pt idx="6327">
                  <c:v>22</c:v>
                </c:pt>
                <c:pt idx="6328">
                  <c:v>20</c:v>
                </c:pt>
                <c:pt idx="6329">
                  <c:v>22</c:v>
                </c:pt>
                <c:pt idx="6330">
                  <c:v>22</c:v>
                </c:pt>
                <c:pt idx="6331">
                  <c:v>23</c:v>
                </c:pt>
                <c:pt idx="6332">
                  <c:v>22</c:v>
                </c:pt>
                <c:pt idx="6333">
                  <c:v>22</c:v>
                </c:pt>
                <c:pt idx="6334">
                  <c:v>22</c:v>
                </c:pt>
                <c:pt idx="6335">
                  <c:v>23</c:v>
                </c:pt>
                <c:pt idx="6336">
                  <c:v>23</c:v>
                </c:pt>
                <c:pt idx="6337">
                  <c:v>22</c:v>
                </c:pt>
                <c:pt idx="6338">
                  <c:v>25</c:v>
                </c:pt>
                <c:pt idx="6339">
                  <c:v>22</c:v>
                </c:pt>
                <c:pt idx="6340">
                  <c:v>21</c:v>
                </c:pt>
                <c:pt idx="6341">
                  <c:v>24</c:v>
                </c:pt>
                <c:pt idx="6342">
                  <c:v>21</c:v>
                </c:pt>
                <c:pt idx="6343">
                  <c:v>21</c:v>
                </c:pt>
                <c:pt idx="6344">
                  <c:v>21</c:v>
                </c:pt>
                <c:pt idx="6345">
                  <c:v>21</c:v>
                </c:pt>
                <c:pt idx="6346">
                  <c:v>23</c:v>
                </c:pt>
                <c:pt idx="6347">
                  <c:v>22</c:v>
                </c:pt>
                <c:pt idx="6348">
                  <c:v>22</c:v>
                </c:pt>
                <c:pt idx="6349">
                  <c:v>23</c:v>
                </c:pt>
                <c:pt idx="6350">
                  <c:v>22</c:v>
                </c:pt>
                <c:pt idx="6351">
                  <c:v>22</c:v>
                </c:pt>
                <c:pt idx="6352">
                  <c:v>21</c:v>
                </c:pt>
                <c:pt idx="6353">
                  <c:v>22</c:v>
                </c:pt>
                <c:pt idx="6354">
                  <c:v>21</c:v>
                </c:pt>
                <c:pt idx="6355">
                  <c:v>26</c:v>
                </c:pt>
                <c:pt idx="6356">
                  <c:v>21</c:v>
                </c:pt>
                <c:pt idx="6357">
                  <c:v>20</c:v>
                </c:pt>
                <c:pt idx="6358">
                  <c:v>20</c:v>
                </c:pt>
                <c:pt idx="6359">
                  <c:v>22</c:v>
                </c:pt>
                <c:pt idx="6360">
                  <c:v>21</c:v>
                </c:pt>
                <c:pt idx="6361">
                  <c:v>22</c:v>
                </c:pt>
                <c:pt idx="6362">
                  <c:v>21</c:v>
                </c:pt>
                <c:pt idx="6363">
                  <c:v>22</c:v>
                </c:pt>
                <c:pt idx="6364">
                  <c:v>21</c:v>
                </c:pt>
                <c:pt idx="6365">
                  <c:v>22</c:v>
                </c:pt>
                <c:pt idx="6366">
                  <c:v>23</c:v>
                </c:pt>
                <c:pt idx="6367">
                  <c:v>24</c:v>
                </c:pt>
                <c:pt idx="6368">
                  <c:v>25</c:v>
                </c:pt>
                <c:pt idx="6369">
                  <c:v>26</c:v>
                </c:pt>
                <c:pt idx="6370">
                  <c:v>24</c:v>
                </c:pt>
                <c:pt idx="6371">
                  <c:v>22</c:v>
                </c:pt>
                <c:pt idx="6372">
                  <c:v>20</c:v>
                </c:pt>
                <c:pt idx="6373">
                  <c:v>22</c:v>
                </c:pt>
                <c:pt idx="6374">
                  <c:v>23</c:v>
                </c:pt>
                <c:pt idx="6375">
                  <c:v>22</c:v>
                </c:pt>
                <c:pt idx="6376">
                  <c:v>23</c:v>
                </c:pt>
                <c:pt idx="6377">
                  <c:v>23</c:v>
                </c:pt>
                <c:pt idx="6378">
                  <c:v>23</c:v>
                </c:pt>
                <c:pt idx="6379">
                  <c:v>23</c:v>
                </c:pt>
                <c:pt idx="6380">
                  <c:v>21</c:v>
                </c:pt>
                <c:pt idx="6381">
                  <c:v>22</c:v>
                </c:pt>
                <c:pt idx="6382">
                  <c:v>23</c:v>
                </c:pt>
                <c:pt idx="6383">
                  <c:v>21</c:v>
                </c:pt>
                <c:pt idx="6384">
                  <c:v>25</c:v>
                </c:pt>
                <c:pt idx="6385">
                  <c:v>24</c:v>
                </c:pt>
                <c:pt idx="6386">
                  <c:v>22</c:v>
                </c:pt>
                <c:pt idx="6387">
                  <c:v>22</c:v>
                </c:pt>
                <c:pt idx="6388">
                  <c:v>22</c:v>
                </c:pt>
                <c:pt idx="6389">
                  <c:v>22</c:v>
                </c:pt>
                <c:pt idx="6390">
                  <c:v>22</c:v>
                </c:pt>
                <c:pt idx="6391">
                  <c:v>25</c:v>
                </c:pt>
                <c:pt idx="6392">
                  <c:v>24</c:v>
                </c:pt>
                <c:pt idx="6393">
                  <c:v>25</c:v>
                </c:pt>
                <c:pt idx="6394">
                  <c:v>25</c:v>
                </c:pt>
                <c:pt idx="6395">
                  <c:v>26</c:v>
                </c:pt>
                <c:pt idx="6396">
                  <c:v>23</c:v>
                </c:pt>
                <c:pt idx="6397">
                  <c:v>25</c:v>
                </c:pt>
                <c:pt idx="6398">
                  <c:v>23</c:v>
                </c:pt>
                <c:pt idx="6399">
                  <c:v>23</c:v>
                </c:pt>
                <c:pt idx="6400">
                  <c:v>23</c:v>
                </c:pt>
                <c:pt idx="6401">
                  <c:v>23</c:v>
                </c:pt>
                <c:pt idx="6402">
                  <c:v>26</c:v>
                </c:pt>
                <c:pt idx="6403">
                  <c:v>18</c:v>
                </c:pt>
                <c:pt idx="6404">
                  <c:v>22</c:v>
                </c:pt>
                <c:pt idx="6405">
                  <c:v>21</c:v>
                </c:pt>
                <c:pt idx="6406">
                  <c:v>27</c:v>
                </c:pt>
                <c:pt idx="6407">
                  <c:v>22</c:v>
                </c:pt>
                <c:pt idx="6408">
                  <c:v>22</c:v>
                </c:pt>
                <c:pt idx="6409">
                  <c:v>25</c:v>
                </c:pt>
                <c:pt idx="6410">
                  <c:v>23</c:v>
                </c:pt>
                <c:pt idx="6411">
                  <c:v>24</c:v>
                </c:pt>
                <c:pt idx="6412">
                  <c:v>22</c:v>
                </c:pt>
                <c:pt idx="6413">
                  <c:v>23</c:v>
                </c:pt>
                <c:pt idx="6414">
                  <c:v>24</c:v>
                </c:pt>
                <c:pt idx="6415">
                  <c:v>20</c:v>
                </c:pt>
                <c:pt idx="6416">
                  <c:v>23</c:v>
                </c:pt>
                <c:pt idx="6417">
                  <c:v>25</c:v>
                </c:pt>
                <c:pt idx="6418">
                  <c:v>25</c:v>
                </c:pt>
                <c:pt idx="6419">
                  <c:v>26</c:v>
                </c:pt>
                <c:pt idx="6420">
                  <c:v>22</c:v>
                </c:pt>
                <c:pt idx="6421">
                  <c:v>20</c:v>
                </c:pt>
                <c:pt idx="6422">
                  <c:v>22</c:v>
                </c:pt>
                <c:pt idx="6423">
                  <c:v>21</c:v>
                </c:pt>
                <c:pt idx="6424">
                  <c:v>23</c:v>
                </c:pt>
                <c:pt idx="6425">
                  <c:v>23</c:v>
                </c:pt>
                <c:pt idx="6426">
                  <c:v>24</c:v>
                </c:pt>
                <c:pt idx="6427">
                  <c:v>21</c:v>
                </c:pt>
                <c:pt idx="6428">
                  <c:v>22</c:v>
                </c:pt>
                <c:pt idx="6429">
                  <c:v>24</c:v>
                </c:pt>
                <c:pt idx="6430">
                  <c:v>22</c:v>
                </c:pt>
                <c:pt idx="6431">
                  <c:v>23</c:v>
                </c:pt>
                <c:pt idx="6432">
                  <c:v>22</c:v>
                </c:pt>
                <c:pt idx="6433">
                  <c:v>22</c:v>
                </c:pt>
                <c:pt idx="6434">
                  <c:v>24</c:v>
                </c:pt>
                <c:pt idx="6435">
                  <c:v>21</c:v>
                </c:pt>
                <c:pt idx="6436">
                  <c:v>21</c:v>
                </c:pt>
                <c:pt idx="6437">
                  <c:v>22</c:v>
                </c:pt>
                <c:pt idx="6438">
                  <c:v>23</c:v>
                </c:pt>
                <c:pt idx="6439">
                  <c:v>22</c:v>
                </c:pt>
                <c:pt idx="6440">
                  <c:v>23</c:v>
                </c:pt>
                <c:pt idx="6441">
                  <c:v>29</c:v>
                </c:pt>
                <c:pt idx="6442">
                  <c:v>24</c:v>
                </c:pt>
                <c:pt idx="6443">
                  <c:v>26</c:v>
                </c:pt>
                <c:pt idx="6444">
                  <c:v>24</c:v>
                </c:pt>
                <c:pt idx="6445">
                  <c:v>22</c:v>
                </c:pt>
                <c:pt idx="6446">
                  <c:v>32</c:v>
                </c:pt>
                <c:pt idx="6447">
                  <c:v>25</c:v>
                </c:pt>
                <c:pt idx="6448">
                  <c:v>25</c:v>
                </c:pt>
                <c:pt idx="6449">
                  <c:v>21</c:v>
                </c:pt>
                <c:pt idx="6450">
                  <c:v>22</c:v>
                </c:pt>
                <c:pt idx="6451">
                  <c:v>22</c:v>
                </c:pt>
                <c:pt idx="6452">
                  <c:v>23</c:v>
                </c:pt>
                <c:pt idx="6453">
                  <c:v>21</c:v>
                </c:pt>
                <c:pt idx="6454">
                  <c:v>20</c:v>
                </c:pt>
                <c:pt idx="6455">
                  <c:v>21</c:v>
                </c:pt>
                <c:pt idx="6456">
                  <c:v>23</c:v>
                </c:pt>
                <c:pt idx="6457">
                  <c:v>23</c:v>
                </c:pt>
                <c:pt idx="6458">
                  <c:v>22</c:v>
                </c:pt>
                <c:pt idx="6459">
                  <c:v>22</c:v>
                </c:pt>
                <c:pt idx="6460">
                  <c:v>21</c:v>
                </c:pt>
                <c:pt idx="6461">
                  <c:v>22</c:v>
                </c:pt>
                <c:pt idx="6462">
                  <c:v>21</c:v>
                </c:pt>
                <c:pt idx="6463">
                  <c:v>23</c:v>
                </c:pt>
                <c:pt idx="6464">
                  <c:v>21</c:v>
                </c:pt>
                <c:pt idx="6465">
                  <c:v>21</c:v>
                </c:pt>
                <c:pt idx="6466">
                  <c:v>21</c:v>
                </c:pt>
                <c:pt idx="6467">
                  <c:v>23</c:v>
                </c:pt>
                <c:pt idx="6468">
                  <c:v>20</c:v>
                </c:pt>
                <c:pt idx="6469">
                  <c:v>24</c:v>
                </c:pt>
                <c:pt idx="6470">
                  <c:v>27</c:v>
                </c:pt>
                <c:pt idx="6471">
                  <c:v>20</c:v>
                </c:pt>
                <c:pt idx="6472">
                  <c:v>20</c:v>
                </c:pt>
                <c:pt idx="6473">
                  <c:v>23</c:v>
                </c:pt>
                <c:pt idx="6474">
                  <c:v>21</c:v>
                </c:pt>
                <c:pt idx="6475">
                  <c:v>20</c:v>
                </c:pt>
                <c:pt idx="6476">
                  <c:v>22</c:v>
                </c:pt>
                <c:pt idx="6477">
                  <c:v>25</c:v>
                </c:pt>
                <c:pt idx="6478">
                  <c:v>21</c:v>
                </c:pt>
                <c:pt idx="6479">
                  <c:v>25</c:v>
                </c:pt>
                <c:pt idx="6480">
                  <c:v>22</c:v>
                </c:pt>
                <c:pt idx="6481">
                  <c:v>21</c:v>
                </c:pt>
                <c:pt idx="6482">
                  <c:v>24</c:v>
                </c:pt>
                <c:pt idx="6483">
                  <c:v>20</c:v>
                </c:pt>
                <c:pt idx="6484">
                  <c:v>21</c:v>
                </c:pt>
                <c:pt idx="6485">
                  <c:v>21</c:v>
                </c:pt>
                <c:pt idx="6486">
                  <c:v>25</c:v>
                </c:pt>
                <c:pt idx="6487">
                  <c:v>21</c:v>
                </c:pt>
                <c:pt idx="6488">
                  <c:v>22</c:v>
                </c:pt>
                <c:pt idx="6489">
                  <c:v>21</c:v>
                </c:pt>
                <c:pt idx="6490">
                  <c:v>22</c:v>
                </c:pt>
                <c:pt idx="6491">
                  <c:v>21</c:v>
                </c:pt>
                <c:pt idx="6492">
                  <c:v>23</c:v>
                </c:pt>
                <c:pt idx="6493">
                  <c:v>22</c:v>
                </c:pt>
                <c:pt idx="6494">
                  <c:v>20</c:v>
                </c:pt>
                <c:pt idx="6495">
                  <c:v>22</c:v>
                </c:pt>
                <c:pt idx="6496">
                  <c:v>23</c:v>
                </c:pt>
                <c:pt idx="6497">
                  <c:v>23</c:v>
                </c:pt>
                <c:pt idx="6498">
                  <c:v>20</c:v>
                </c:pt>
                <c:pt idx="6499">
                  <c:v>24</c:v>
                </c:pt>
                <c:pt idx="6500">
                  <c:v>22</c:v>
                </c:pt>
                <c:pt idx="6501">
                  <c:v>23</c:v>
                </c:pt>
                <c:pt idx="6502">
                  <c:v>22</c:v>
                </c:pt>
                <c:pt idx="6503">
                  <c:v>24</c:v>
                </c:pt>
                <c:pt idx="6504">
                  <c:v>22</c:v>
                </c:pt>
                <c:pt idx="6505">
                  <c:v>22</c:v>
                </c:pt>
                <c:pt idx="6506">
                  <c:v>24</c:v>
                </c:pt>
                <c:pt idx="6507">
                  <c:v>28</c:v>
                </c:pt>
                <c:pt idx="6508">
                  <c:v>22</c:v>
                </c:pt>
                <c:pt idx="6509">
                  <c:v>21</c:v>
                </c:pt>
                <c:pt idx="6510">
                  <c:v>22</c:v>
                </c:pt>
                <c:pt idx="6511">
                  <c:v>22</c:v>
                </c:pt>
                <c:pt idx="6512">
                  <c:v>21</c:v>
                </c:pt>
                <c:pt idx="6513">
                  <c:v>25</c:v>
                </c:pt>
                <c:pt idx="6514">
                  <c:v>22</c:v>
                </c:pt>
                <c:pt idx="6515">
                  <c:v>22</c:v>
                </c:pt>
                <c:pt idx="6516">
                  <c:v>25</c:v>
                </c:pt>
                <c:pt idx="6517">
                  <c:v>22</c:v>
                </c:pt>
                <c:pt idx="6518">
                  <c:v>21</c:v>
                </c:pt>
                <c:pt idx="6519">
                  <c:v>22</c:v>
                </c:pt>
                <c:pt idx="6520">
                  <c:v>26</c:v>
                </c:pt>
                <c:pt idx="6521">
                  <c:v>23</c:v>
                </c:pt>
                <c:pt idx="6522">
                  <c:v>26</c:v>
                </c:pt>
                <c:pt idx="6523">
                  <c:v>22</c:v>
                </c:pt>
                <c:pt idx="6524">
                  <c:v>22</c:v>
                </c:pt>
                <c:pt idx="6525">
                  <c:v>22</c:v>
                </c:pt>
                <c:pt idx="6526">
                  <c:v>22</c:v>
                </c:pt>
                <c:pt idx="6527">
                  <c:v>24</c:v>
                </c:pt>
                <c:pt idx="6528">
                  <c:v>21</c:v>
                </c:pt>
                <c:pt idx="6529">
                  <c:v>23</c:v>
                </c:pt>
                <c:pt idx="6530">
                  <c:v>22</c:v>
                </c:pt>
                <c:pt idx="6531">
                  <c:v>22</c:v>
                </c:pt>
                <c:pt idx="6532">
                  <c:v>22</c:v>
                </c:pt>
                <c:pt idx="6533">
                  <c:v>22</c:v>
                </c:pt>
                <c:pt idx="6534">
                  <c:v>20</c:v>
                </c:pt>
                <c:pt idx="6535">
                  <c:v>22</c:v>
                </c:pt>
                <c:pt idx="6536">
                  <c:v>23</c:v>
                </c:pt>
                <c:pt idx="6537">
                  <c:v>22</c:v>
                </c:pt>
                <c:pt idx="6538">
                  <c:v>21</c:v>
                </c:pt>
                <c:pt idx="6539">
                  <c:v>23</c:v>
                </c:pt>
                <c:pt idx="6540">
                  <c:v>22</c:v>
                </c:pt>
                <c:pt idx="6541">
                  <c:v>22</c:v>
                </c:pt>
                <c:pt idx="6542">
                  <c:v>22</c:v>
                </c:pt>
                <c:pt idx="6543">
                  <c:v>25</c:v>
                </c:pt>
                <c:pt idx="6544">
                  <c:v>22</c:v>
                </c:pt>
                <c:pt idx="6545">
                  <c:v>24</c:v>
                </c:pt>
                <c:pt idx="6546">
                  <c:v>27</c:v>
                </c:pt>
                <c:pt idx="6547">
                  <c:v>23</c:v>
                </c:pt>
                <c:pt idx="6548">
                  <c:v>22</c:v>
                </c:pt>
                <c:pt idx="6549">
                  <c:v>20</c:v>
                </c:pt>
                <c:pt idx="6550">
                  <c:v>23</c:v>
                </c:pt>
                <c:pt idx="6551">
                  <c:v>22</c:v>
                </c:pt>
                <c:pt idx="6552">
                  <c:v>21</c:v>
                </c:pt>
                <c:pt idx="6553">
                  <c:v>25</c:v>
                </c:pt>
                <c:pt idx="6554">
                  <c:v>22</c:v>
                </c:pt>
                <c:pt idx="6555">
                  <c:v>24</c:v>
                </c:pt>
                <c:pt idx="6556">
                  <c:v>20</c:v>
                </c:pt>
                <c:pt idx="6557">
                  <c:v>22</c:v>
                </c:pt>
                <c:pt idx="6558">
                  <c:v>21</c:v>
                </c:pt>
                <c:pt idx="6559">
                  <c:v>20</c:v>
                </c:pt>
                <c:pt idx="6560">
                  <c:v>26</c:v>
                </c:pt>
                <c:pt idx="6561">
                  <c:v>26</c:v>
                </c:pt>
                <c:pt idx="6562">
                  <c:v>22</c:v>
                </c:pt>
                <c:pt idx="6563">
                  <c:v>23</c:v>
                </c:pt>
                <c:pt idx="6564">
                  <c:v>26</c:v>
                </c:pt>
                <c:pt idx="6565">
                  <c:v>23</c:v>
                </c:pt>
                <c:pt idx="6566">
                  <c:v>22</c:v>
                </c:pt>
                <c:pt idx="6567">
                  <c:v>22</c:v>
                </c:pt>
                <c:pt idx="6568">
                  <c:v>22</c:v>
                </c:pt>
                <c:pt idx="6569">
                  <c:v>26</c:v>
                </c:pt>
                <c:pt idx="6570">
                  <c:v>25</c:v>
                </c:pt>
                <c:pt idx="6571">
                  <c:v>29</c:v>
                </c:pt>
                <c:pt idx="6572">
                  <c:v>23</c:v>
                </c:pt>
                <c:pt idx="6573">
                  <c:v>23</c:v>
                </c:pt>
                <c:pt idx="6574">
                  <c:v>22</c:v>
                </c:pt>
                <c:pt idx="6575">
                  <c:v>21</c:v>
                </c:pt>
                <c:pt idx="6576">
                  <c:v>22</c:v>
                </c:pt>
                <c:pt idx="6577">
                  <c:v>25</c:v>
                </c:pt>
                <c:pt idx="6578">
                  <c:v>24</c:v>
                </c:pt>
                <c:pt idx="6579">
                  <c:v>25</c:v>
                </c:pt>
                <c:pt idx="6580">
                  <c:v>24</c:v>
                </c:pt>
                <c:pt idx="6581">
                  <c:v>22</c:v>
                </c:pt>
                <c:pt idx="6582">
                  <c:v>23</c:v>
                </c:pt>
                <c:pt idx="6583">
                  <c:v>21</c:v>
                </c:pt>
                <c:pt idx="6584">
                  <c:v>22</c:v>
                </c:pt>
                <c:pt idx="6585">
                  <c:v>22</c:v>
                </c:pt>
                <c:pt idx="6586">
                  <c:v>26</c:v>
                </c:pt>
                <c:pt idx="6587">
                  <c:v>22</c:v>
                </c:pt>
                <c:pt idx="6588">
                  <c:v>20</c:v>
                </c:pt>
                <c:pt idx="6589">
                  <c:v>29</c:v>
                </c:pt>
                <c:pt idx="6590">
                  <c:v>21</c:v>
                </c:pt>
                <c:pt idx="6591">
                  <c:v>22</c:v>
                </c:pt>
                <c:pt idx="6592">
                  <c:v>20</c:v>
                </c:pt>
                <c:pt idx="6593">
                  <c:v>25</c:v>
                </c:pt>
                <c:pt idx="6594">
                  <c:v>22</c:v>
                </c:pt>
                <c:pt idx="6595">
                  <c:v>20</c:v>
                </c:pt>
                <c:pt idx="6596">
                  <c:v>22</c:v>
                </c:pt>
                <c:pt idx="6597">
                  <c:v>21</c:v>
                </c:pt>
                <c:pt idx="6598">
                  <c:v>23</c:v>
                </c:pt>
                <c:pt idx="6599">
                  <c:v>20</c:v>
                </c:pt>
                <c:pt idx="6600">
                  <c:v>21</c:v>
                </c:pt>
                <c:pt idx="6601">
                  <c:v>21</c:v>
                </c:pt>
                <c:pt idx="6602">
                  <c:v>21</c:v>
                </c:pt>
                <c:pt idx="6603">
                  <c:v>24</c:v>
                </c:pt>
                <c:pt idx="6604">
                  <c:v>22</c:v>
                </c:pt>
                <c:pt idx="6605">
                  <c:v>19</c:v>
                </c:pt>
                <c:pt idx="6606">
                  <c:v>22</c:v>
                </c:pt>
                <c:pt idx="6607">
                  <c:v>21</c:v>
                </c:pt>
                <c:pt idx="6608">
                  <c:v>21</c:v>
                </c:pt>
                <c:pt idx="6609">
                  <c:v>21</c:v>
                </c:pt>
                <c:pt idx="6610">
                  <c:v>20</c:v>
                </c:pt>
                <c:pt idx="6611">
                  <c:v>20</c:v>
                </c:pt>
                <c:pt idx="6612">
                  <c:v>22</c:v>
                </c:pt>
                <c:pt idx="6613">
                  <c:v>22</c:v>
                </c:pt>
                <c:pt idx="6614">
                  <c:v>21</c:v>
                </c:pt>
                <c:pt idx="6615">
                  <c:v>22</c:v>
                </c:pt>
                <c:pt idx="6616">
                  <c:v>20</c:v>
                </c:pt>
                <c:pt idx="6617">
                  <c:v>18</c:v>
                </c:pt>
                <c:pt idx="6618">
                  <c:v>22</c:v>
                </c:pt>
                <c:pt idx="6619">
                  <c:v>22</c:v>
                </c:pt>
                <c:pt idx="6620">
                  <c:v>24</c:v>
                </c:pt>
                <c:pt idx="6621">
                  <c:v>22</c:v>
                </c:pt>
                <c:pt idx="6622">
                  <c:v>22</c:v>
                </c:pt>
                <c:pt idx="6623">
                  <c:v>21</c:v>
                </c:pt>
                <c:pt idx="6624">
                  <c:v>25</c:v>
                </c:pt>
                <c:pt idx="6625">
                  <c:v>25</c:v>
                </c:pt>
                <c:pt idx="6626">
                  <c:v>21</c:v>
                </c:pt>
                <c:pt idx="6627">
                  <c:v>24</c:v>
                </c:pt>
                <c:pt idx="6628">
                  <c:v>21</c:v>
                </c:pt>
                <c:pt idx="6629">
                  <c:v>25</c:v>
                </c:pt>
                <c:pt idx="6630">
                  <c:v>22</c:v>
                </c:pt>
                <c:pt idx="6631">
                  <c:v>21</c:v>
                </c:pt>
                <c:pt idx="6632">
                  <c:v>22</c:v>
                </c:pt>
                <c:pt idx="6633">
                  <c:v>22</c:v>
                </c:pt>
                <c:pt idx="6634">
                  <c:v>22</c:v>
                </c:pt>
                <c:pt idx="6635">
                  <c:v>21</c:v>
                </c:pt>
                <c:pt idx="6636">
                  <c:v>23</c:v>
                </c:pt>
                <c:pt idx="6637">
                  <c:v>22</c:v>
                </c:pt>
                <c:pt idx="6638">
                  <c:v>21</c:v>
                </c:pt>
                <c:pt idx="6639">
                  <c:v>24</c:v>
                </c:pt>
                <c:pt idx="6640">
                  <c:v>27</c:v>
                </c:pt>
                <c:pt idx="6641">
                  <c:v>24</c:v>
                </c:pt>
                <c:pt idx="6642">
                  <c:v>23</c:v>
                </c:pt>
                <c:pt idx="6643">
                  <c:v>23</c:v>
                </c:pt>
                <c:pt idx="6644">
                  <c:v>21</c:v>
                </c:pt>
                <c:pt idx="6645">
                  <c:v>25</c:v>
                </c:pt>
                <c:pt idx="6646">
                  <c:v>21</c:v>
                </c:pt>
                <c:pt idx="6647">
                  <c:v>21</c:v>
                </c:pt>
                <c:pt idx="6648">
                  <c:v>22</c:v>
                </c:pt>
                <c:pt idx="6649">
                  <c:v>25</c:v>
                </c:pt>
                <c:pt idx="6650">
                  <c:v>22</c:v>
                </c:pt>
                <c:pt idx="6651">
                  <c:v>21</c:v>
                </c:pt>
                <c:pt idx="6652">
                  <c:v>22</c:v>
                </c:pt>
                <c:pt idx="6653">
                  <c:v>20</c:v>
                </c:pt>
                <c:pt idx="6654">
                  <c:v>21</c:v>
                </c:pt>
                <c:pt idx="6655">
                  <c:v>21</c:v>
                </c:pt>
                <c:pt idx="6656">
                  <c:v>23</c:v>
                </c:pt>
                <c:pt idx="6657">
                  <c:v>20</c:v>
                </c:pt>
                <c:pt idx="6658">
                  <c:v>21</c:v>
                </c:pt>
                <c:pt idx="6659">
                  <c:v>21</c:v>
                </c:pt>
                <c:pt idx="6660">
                  <c:v>21</c:v>
                </c:pt>
                <c:pt idx="6661">
                  <c:v>23</c:v>
                </c:pt>
                <c:pt idx="6662">
                  <c:v>21</c:v>
                </c:pt>
                <c:pt idx="6663">
                  <c:v>22</c:v>
                </c:pt>
                <c:pt idx="6664">
                  <c:v>23</c:v>
                </c:pt>
                <c:pt idx="6665">
                  <c:v>25</c:v>
                </c:pt>
                <c:pt idx="6666">
                  <c:v>23</c:v>
                </c:pt>
                <c:pt idx="6667">
                  <c:v>23</c:v>
                </c:pt>
                <c:pt idx="6668">
                  <c:v>21</c:v>
                </c:pt>
                <c:pt idx="6669">
                  <c:v>20</c:v>
                </c:pt>
                <c:pt idx="6670">
                  <c:v>22</c:v>
                </c:pt>
                <c:pt idx="6671">
                  <c:v>21</c:v>
                </c:pt>
                <c:pt idx="6672">
                  <c:v>23</c:v>
                </c:pt>
                <c:pt idx="6673">
                  <c:v>20</c:v>
                </c:pt>
                <c:pt idx="6674">
                  <c:v>23</c:v>
                </c:pt>
                <c:pt idx="6675">
                  <c:v>24</c:v>
                </c:pt>
                <c:pt idx="6676">
                  <c:v>20</c:v>
                </c:pt>
                <c:pt idx="6677">
                  <c:v>22</c:v>
                </c:pt>
                <c:pt idx="6678">
                  <c:v>23</c:v>
                </c:pt>
                <c:pt idx="6679">
                  <c:v>26</c:v>
                </c:pt>
                <c:pt idx="6680">
                  <c:v>21</c:v>
                </c:pt>
                <c:pt idx="6681">
                  <c:v>23</c:v>
                </c:pt>
                <c:pt idx="6682">
                  <c:v>24</c:v>
                </c:pt>
                <c:pt idx="6683">
                  <c:v>22</c:v>
                </c:pt>
                <c:pt idx="6684">
                  <c:v>24</c:v>
                </c:pt>
                <c:pt idx="6685">
                  <c:v>22</c:v>
                </c:pt>
                <c:pt idx="6686">
                  <c:v>24</c:v>
                </c:pt>
                <c:pt idx="6687">
                  <c:v>23</c:v>
                </c:pt>
                <c:pt idx="6688">
                  <c:v>27</c:v>
                </c:pt>
                <c:pt idx="6689">
                  <c:v>25</c:v>
                </c:pt>
                <c:pt idx="6690">
                  <c:v>25</c:v>
                </c:pt>
                <c:pt idx="6691">
                  <c:v>26</c:v>
                </c:pt>
                <c:pt idx="6692">
                  <c:v>21</c:v>
                </c:pt>
                <c:pt idx="6693">
                  <c:v>23</c:v>
                </c:pt>
                <c:pt idx="6694">
                  <c:v>24</c:v>
                </c:pt>
                <c:pt idx="6695">
                  <c:v>22</c:v>
                </c:pt>
                <c:pt idx="6696">
                  <c:v>22</c:v>
                </c:pt>
                <c:pt idx="6697">
                  <c:v>21</c:v>
                </c:pt>
                <c:pt idx="6698">
                  <c:v>24</c:v>
                </c:pt>
                <c:pt idx="6699">
                  <c:v>23</c:v>
                </c:pt>
                <c:pt idx="6700">
                  <c:v>23</c:v>
                </c:pt>
                <c:pt idx="6701">
                  <c:v>21</c:v>
                </c:pt>
                <c:pt idx="6702">
                  <c:v>21</c:v>
                </c:pt>
                <c:pt idx="6703">
                  <c:v>22</c:v>
                </c:pt>
                <c:pt idx="6704">
                  <c:v>22</c:v>
                </c:pt>
                <c:pt idx="6705">
                  <c:v>22</c:v>
                </c:pt>
                <c:pt idx="6706">
                  <c:v>21</c:v>
                </c:pt>
                <c:pt idx="6707">
                  <c:v>22</c:v>
                </c:pt>
                <c:pt idx="6708">
                  <c:v>19</c:v>
                </c:pt>
                <c:pt idx="6709">
                  <c:v>21</c:v>
                </c:pt>
                <c:pt idx="6710">
                  <c:v>21</c:v>
                </c:pt>
                <c:pt idx="6711">
                  <c:v>21</c:v>
                </c:pt>
                <c:pt idx="6712">
                  <c:v>21</c:v>
                </c:pt>
                <c:pt idx="6713">
                  <c:v>26</c:v>
                </c:pt>
                <c:pt idx="6714">
                  <c:v>26</c:v>
                </c:pt>
                <c:pt idx="6715">
                  <c:v>22</c:v>
                </c:pt>
                <c:pt idx="6716">
                  <c:v>22</c:v>
                </c:pt>
                <c:pt idx="6717">
                  <c:v>25</c:v>
                </c:pt>
                <c:pt idx="6718">
                  <c:v>22</c:v>
                </c:pt>
                <c:pt idx="6719">
                  <c:v>24</c:v>
                </c:pt>
                <c:pt idx="6720">
                  <c:v>23</c:v>
                </c:pt>
                <c:pt idx="6721">
                  <c:v>24</c:v>
                </c:pt>
                <c:pt idx="6722">
                  <c:v>22</c:v>
                </c:pt>
                <c:pt idx="6723">
                  <c:v>22</c:v>
                </c:pt>
                <c:pt idx="6724">
                  <c:v>20</c:v>
                </c:pt>
                <c:pt idx="6725">
                  <c:v>23</c:v>
                </c:pt>
                <c:pt idx="6726">
                  <c:v>22</c:v>
                </c:pt>
                <c:pt idx="6727">
                  <c:v>22</c:v>
                </c:pt>
                <c:pt idx="6728">
                  <c:v>22</c:v>
                </c:pt>
                <c:pt idx="6729">
                  <c:v>22</c:v>
                </c:pt>
                <c:pt idx="6730">
                  <c:v>23</c:v>
                </c:pt>
                <c:pt idx="6731">
                  <c:v>22</c:v>
                </c:pt>
                <c:pt idx="6732">
                  <c:v>21</c:v>
                </c:pt>
                <c:pt idx="6733">
                  <c:v>22</c:v>
                </c:pt>
                <c:pt idx="6734">
                  <c:v>21</c:v>
                </c:pt>
                <c:pt idx="6735">
                  <c:v>26</c:v>
                </c:pt>
                <c:pt idx="6736">
                  <c:v>20</c:v>
                </c:pt>
                <c:pt idx="6737">
                  <c:v>21</c:v>
                </c:pt>
                <c:pt idx="6738">
                  <c:v>21</c:v>
                </c:pt>
                <c:pt idx="6739">
                  <c:v>21</c:v>
                </c:pt>
                <c:pt idx="6740">
                  <c:v>21</c:v>
                </c:pt>
                <c:pt idx="6741">
                  <c:v>21</c:v>
                </c:pt>
                <c:pt idx="6742">
                  <c:v>23</c:v>
                </c:pt>
                <c:pt idx="6743">
                  <c:v>22</c:v>
                </c:pt>
                <c:pt idx="6744">
                  <c:v>21</c:v>
                </c:pt>
                <c:pt idx="6745">
                  <c:v>22</c:v>
                </c:pt>
                <c:pt idx="6746">
                  <c:v>21</c:v>
                </c:pt>
                <c:pt idx="6747">
                  <c:v>21</c:v>
                </c:pt>
                <c:pt idx="6748">
                  <c:v>22</c:v>
                </c:pt>
                <c:pt idx="6749">
                  <c:v>22</c:v>
                </c:pt>
                <c:pt idx="6750">
                  <c:v>22</c:v>
                </c:pt>
                <c:pt idx="6751">
                  <c:v>22</c:v>
                </c:pt>
                <c:pt idx="6752">
                  <c:v>22</c:v>
                </c:pt>
                <c:pt idx="6753">
                  <c:v>21</c:v>
                </c:pt>
                <c:pt idx="6754">
                  <c:v>22</c:v>
                </c:pt>
                <c:pt idx="6755">
                  <c:v>21</c:v>
                </c:pt>
                <c:pt idx="6756">
                  <c:v>21</c:v>
                </c:pt>
                <c:pt idx="6757">
                  <c:v>22</c:v>
                </c:pt>
                <c:pt idx="6758">
                  <c:v>22</c:v>
                </c:pt>
                <c:pt idx="6759">
                  <c:v>21</c:v>
                </c:pt>
                <c:pt idx="6760">
                  <c:v>21</c:v>
                </c:pt>
                <c:pt idx="6761">
                  <c:v>22</c:v>
                </c:pt>
                <c:pt idx="6762">
                  <c:v>22</c:v>
                </c:pt>
                <c:pt idx="6763">
                  <c:v>23</c:v>
                </c:pt>
                <c:pt idx="6764">
                  <c:v>23</c:v>
                </c:pt>
                <c:pt idx="6765">
                  <c:v>23</c:v>
                </c:pt>
                <c:pt idx="6766">
                  <c:v>23</c:v>
                </c:pt>
                <c:pt idx="6767">
                  <c:v>23</c:v>
                </c:pt>
                <c:pt idx="6768">
                  <c:v>21</c:v>
                </c:pt>
                <c:pt idx="6769">
                  <c:v>22</c:v>
                </c:pt>
                <c:pt idx="6770">
                  <c:v>23</c:v>
                </c:pt>
                <c:pt idx="6771">
                  <c:v>22</c:v>
                </c:pt>
                <c:pt idx="6772">
                  <c:v>22</c:v>
                </c:pt>
                <c:pt idx="6773">
                  <c:v>20</c:v>
                </c:pt>
                <c:pt idx="6774">
                  <c:v>23</c:v>
                </c:pt>
                <c:pt idx="6775">
                  <c:v>21</c:v>
                </c:pt>
                <c:pt idx="6776">
                  <c:v>21</c:v>
                </c:pt>
                <c:pt idx="6777">
                  <c:v>21</c:v>
                </c:pt>
                <c:pt idx="6778">
                  <c:v>20</c:v>
                </c:pt>
                <c:pt idx="6779">
                  <c:v>26</c:v>
                </c:pt>
                <c:pt idx="6780">
                  <c:v>24</c:v>
                </c:pt>
                <c:pt idx="6781">
                  <c:v>22</c:v>
                </c:pt>
                <c:pt idx="6782">
                  <c:v>20</c:v>
                </c:pt>
                <c:pt idx="6783">
                  <c:v>22</c:v>
                </c:pt>
                <c:pt idx="6784">
                  <c:v>22</c:v>
                </c:pt>
                <c:pt idx="6785">
                  <c:v>22</c:v>
                </c:pt>
                <c:pt idx="6786">
                  <c:v>23</c:v>
                </c:pt>
                <c:pt idx="6787">
                  <c:v>19</c:v>
                </c:pt>
                <c:pt idx="6788">
                  <c:v>22</c:v>
                </c:pt>
                <c:pt idx="6789">
                  <c:v>25</c:v>
                </c:pt>
                <c:pt idx="6790">
                  <c:v>21</c:v>
                </c:pt>
                <c:pt idx="6791">
                  <c:v>22</c:v>
                </c:pt>
                <c:pt idx="6792">
                  <c:v>22</c:v>
                </c:pt>
                <c:pt idx="6793">
                  <c:v>22</c:v>
                </c:pt>
                <c:pt idx="6794">
                  <c:v>19</c:v>
                </c:pt>
                <c:pt idx="6795">
                  <c:v>22</c:v>
                </c:pt>
                <c:pt idx="6796">
                  <c:v>23</c:v>
                </c:pt>
                <c:pt idx="6797">
                  <c:v>21</c:v>
                </c:pt>
                <c:pt idx="6798">
                  <c:v>23</c:v>
                </c:pt>
                <c:pt idx="6799">
                  <c:v>24</c:v>
                </c:pt>
                <c:pt idx="6800">
                  <c:v>21</c:v>
                </c:pt>
                <c:pt idx="6801">
                  <c:v>22</c:v>
                </c:pt>
                <c:pt idx="6802">
                  <c:v>25</c:v>
                </c:pt>
                <c:pt idx="6803">
                  <c:v>22</c:v>
                </c:pt>
                <c:pt idx="6804">
                  <c:v>25</c:v>
                </c:pt>
                <c:pt idx="6805">
                  <c:v>26</c:v>
                </c:pt>
                <c:pt idx="6806">
                  <c:v>24</c:v>
                </c:pt>
                <c:pt idx="6807">
                  <c:v>22</c:v>
                </c:pt>
                <c:pt idx="6808">
                  <c:v>22</c:v>
                </c:pt>
                <c:pt idx="6809">
                  <c:v>22</c:v>
                </c:pt>
                <c:pt idx="6810">
                  <c:v>21</c:v>
                </c:pt>
                <c:pt idx="6811">
                  <c:v>25</c:v>
                </c:pt>
                <c:pt idx="6812">
                  <c:v>23</c:v>
                </c:pt>
                <c:pt idx="6813">
                  <c:v>26</c:v>
                </c:pt>
                <c:pt idx="6814">
                  <c:v>22</c:v>
                </c:pt>
                <c:pt idx="6815">
                  <c:v>22</c:v>
                </c:pt>
                <c:pt idx="6816">
                  <c:v>21</c:v>
                </c:pt>
                <c:pt idx="6817">
                  <c:v>23</c:v>
                </c:pt>
                <c:pt idx="6818">
                  <c:v>21</c:v>
                </c:pt>
                <c:pt idx="6819">
                  <c:v>20</c:v>
                </c:pt>
                <c:pt idx="6820">
                  <c:v>23</c:v>
                </c:pt>
                <c:pt idx="6821">
                  <c:v>25</c:v>
                </c:pt>
                <c:pt idx="6822">
                  <c:v>21</c:v>
                </c:pt>
                <c:pt idx="6823">
                  <c:v>22</c:v>
                </c:pt>
                <c:pt idx="6824">
                  <c:v>23</c:v>
                </c:pt>
                <c:pt idx="6825">
                  <c:v>21</c:v>
                </c:pt>
                <c:pt idx="6826">
                  <c:v>22</c:v>
                </c:pt>
                <c:pt idx="6827">
                  <c:v>20</c:v>
                </c:pt>
                <c:pt idx="6828">
                  <c:v>22</c:v>
                </c:pt>
                <c:pt idx="6829">
                  <c:v>26</c:v>
                </c:pt>
                <c:pt idx="6830">
                  <c:v>25</c:v>
                </c:pt>
                <c:pt idx="6831">
                  <c:v>23</c:v>
                </c:pt>
                <c:pt idx="6832">
                  <c:v>22</c:v>
                </c:pt>
                <c:pt idx="6833">
                  <c:v>23</c:v>
                </c:pt>
                <c:pt idx="6834">
                  <c:v>21</c:v>
                </c:pt>
                <c:pt idx="6835">
                  <c:v>21</c:v>
                </c:pt>
                <c:pt idx="6836">
                  <c:v>22</c:v>
                </c:pt>
                <c:pt idx="6837">
                  <c:v>20</c:v>
                </c:pt>
                <c:pt idx="6838">
                  <c:v>22</c:v>
                </c:pt>
                <c:pt idx="6839">
                  <c:v>23</c:v>
                </c:pt>
                <c:pt idx="6840">
                  <c:v>24</c:v>
                </c:pt>
                <c:pt idx="6841">
                  <c:v>20</c:v>
                </c:pt>
                <c:pt idx="6842">
                  <c:v>21</c:v>
                </c:pt>
                <c:pt idx="6843">
                  <c:v>20</c:v>
                </c:pt>
                <c:pt idx="6844">
                  <c:v>21</c:v>
                </c:pt>
                <c:pt idx="6845">
                  <c:v>22</c:v>
                </c:pt>
                <c:pt idx="6846">
                  <c:v>23</c:v>
                </c:pt>
                <c:pt idx="6847">
                  <c:v>25</c:v>
                </c:pt>
                <c:pt idx="6848">
                  <c:v>23</c:v>
                </c:pt>
                <c:pt idx="6849">
                  <c:v>24</c:v>
                </c:pt>
                <c:pt idx="6850">
                  <c:v>22</c:v>
                </c:pt>
                <c:pt idx="6851">
                  <c:v>23</c:v>
                </c:pt>
                <c:pt idx="6852">
                  <c:v>23</c:v>
                </c:pt>
                <c:pt idx="6853">
                  <c:v>26</c:v>
                </c:pt>
                <c:pt idx="6854">
                  <c:v>26</c:v>
                </c:pt>
                <c:pt idx="6855">
                  <c:v>23</c:v>
                </c:pt>
                <c:pt idx="6856">
                  <c:v>22</c:v>
                </c:pt>
                <c:pt idx="6857">
                  <c:v>21</c:v>
                </c:pt>
                <c:pt idx="6858">
                  <c:v>26</c:v>
                </c:pt>
                <c:pt idx="6859">
                  <c:v>23</c:v>
                </c:pt>
                <c:pt idx="6860">
                  <c:v>22</c:v>
                </c:pt>
                <c:pt idx="6861">
                  <c:v>23</c:v>
                </c:pt>
                <c:pt idx="6862">
                  <c:v>22</c:v>
                </c:pt>
                <c:pt idx="6863">
                  <c:v>22</c:v>
                </c:pt>
                <c:pt idx="6864">
                  <c:v>24</c:v>
                </c:pt>
                <c:pt idx="6865">
                  <c:v>25</c:v>
                </c:pt>
                <c:pt idx="6866">
                  <c:v>24</c:v>
                </c:pt>
                <c:pt idx="6867">
                  <c:v>22</c:v>
                </c:pt>
                <c:pt idx="6868">
                  <c:v>20</c:v>
                </c:pt>
                <c:pt idx="6869">
                  <c:v>22</c:v>
                </c:pt>
                <c:pt idx="6870">
                  <c:v>22</c:v>
                </c:pt>
                <c:pt idx="6871">
                  <c:v>30</c:v>
                </c:pt>
                <c:pt idx="6872">
                  <c:v>22</c:v>
                </c:pt>
                <c:pt idx="6873">
                  <c:v>26</c:v>
                </c:pt>
                <c:pt idx="6874">
                  <c:v>22</c:v>
                </c:pt>
                <c:pt idx="6875">
                  <c:v>21</c:v>
                </c:pt>
                <c:pt idx="6876">
                  <c:v>22</c:v>
                </c:pt>
                <c:pt idx="6877">
                  <c:v>22</c:v>
                </c:pt>
                <c:pt idx="6878">
                  <c:v>21</c:v>
                </c:pt>
                <c:pt idx="6879">
                  <c:v>22</c:v>
                </c:pt>
                <c:pt idx="6880">
                  <c:v>20</c:v>
                </c:pt>
                <c:pt idx="6881">
                  <c:v>23</c:v>
                </c:pt>
                <c:pt idx="6882">
                  <c:v>23</c:v>
                </c:pt>
                <c:pt idx="6883">
                  <c:v>21</c:v>
                </c:pt>
                <c:pt idx="6884">
                  <c:v>21</c:v>
                </c:pt>
                <c:pt idx="6885">
                  <c:v>21</c:v>
                </c:pt>
                <c:pt idx="6886">
                  <c:v>19</c:v>
                </c:pt>
                <c:pt idx="6887">
                  <c:v>24</c:v>
                </c:pt>
                <c:pt idx="6888">
                  <c:v>20</c:v>
                </c:pt>
                <c:pt idx="6889">
                  <c:v>21</c:v>
                </c:pt>
                <c:pt idx="6890">
                  <c:v>19</c:v>
                </c:pt>
                <c:pt idx="6891">
                  <c:v>22</c:v>
                </c:pt>
                <c:pt idx="6892">
                  <c:v>21</c:v>
                </c:pt>
                <c:pt idx="6893">
                  <c:v>21</c:v>
                </c:pt>
                <c:pt idx="6894">
                  <c:v>20</c:v>
                </c:pt>
                <c:pt idx="6895">
                  <c:v>22</c:v>
                </c:pt>
                <c:pt idx="6896">
                  <c:v>21</c:v>
                </c:pt>
                <c:pt idx="6897">
                  <c:v>22</c:v>
                </c:pt>
                <c:pt idx="6898">
                  <c:v>22</c:v>
                </c:pt>
                <c:pt idx="6899">
                  <c:v>20</c:v>
                </c:pt>
                <c:pt idx="6900">
                  <c:v>21</c:v>
                </c:pt>
                <c:pt idx="6901">
                  <c:v>21</c:v>
                </c:pt>
                <c:pt idx="6902">
                  <c:v>22</c:v>
                </c:pt>
                <c:pt idx="6903">
                  <c:v>25</c:v>
                </c:pt>
                <c:pt idx="6904">
                  <c:v>21</c:v>
                </c:pt>
                <c:pt idx="6905">
                  <c:v>23</c:v>
                </c:pt>
                <c:pt idx="6906">
                  <c:v>22</c:v>
                </c:pt>
                <c:pt idx="6907">
                  <c:v>25</c:v>
                </c:pt>
                <c:pt idx="6908">
                  <c:v>25</c:v>
                </c:pt>
                <c:pt idx="6909">
                  <c:v>22</c:v>
                </c:pt>
                <c:pt idx="6910">
                  <c:v>23</c:v>
                </c:pt>
                <c:pt idx="6911">
                  <c:v>23</c:v>
                </c:pt>
                <c:pt idx="6912">
                  <c:v>21</c:v>
                </c:pt>
                <c:pt idx="6913">
                  <c:v>19</c:v>
                </c:pt>
                <c:pt idx="6914">
                  <c:v>22</c:v>
                </c:pt>
                <c:pt idx="6915">
                  <c:v>23</c:v>
                </c:pt>
                <c:pt idx="6916">
                  <c:v>21</c:v>
                </c:pt>
                <c:pt idx="6917">
                  <c:v>23</c:v>
                </c:pt>
                <c:pt idx="6918">
                  <c:v>22</c:v>
                </c:pt>
                <c:pt idx="6919">
                  <c:v>22</c:v>
                </c:pt>
                <c:pt idx="6920">
                  <c:v>26</c:v>
                </c:pt>
                <c:pt idx="6921">
                  <c:v>23</c:v>
                </c:pt>
                <c:pt idx="6922">
                  <c:v>27</c:v>
                </c:pt>
                <c:pt idx="6923">
                  <c:v>24</c:v>
                </c:pt>
                <c:pt idx="6924">
                  <c:v>20</c:v>
                </c:pt>
                <c:pt idx="6925">
                  <c:v>25</c:v>
                </c:pt>
                <c:pt idx="6926">
                  <c:v>22</c:v>
                </c:pt>
                <c:pt idx="6927">
                  <c:v>22</c:v>
                </c:pt>
                <c:pt idx="6928">
                  <c:v>22</c:v>
                </c:pt>
                <c:pt idx="6929">
                  <c:v>22</c:v>
                </c:pt>
                <c:pt idx="6930">
                  <c:v>22</c:v>
                </c:pt>
                <c:pt idx="6931">
                  <c:v>22</c:v>
                </c:pt>
                <c:pt idx="6932">
                  <c:v>21</c:v>
                </c:pt>
                <c:pt idx="6933">
                  <c:v>22</c:v>
                </c:pt>
                <c:pt idx="6934">
                  <c:v>20</c:v>
                </c:pt>
                <c:pt idx="6935">
                  <c:v>22</c:v>
                </c:pt>
                <c:pt idx="6936">
                  <c:v>21</c:v>
                </c:pt>
                <c:pt idx="6937">
                  <c:v>21</c:v>
                </c:pt>
                <c:pt idx="6938">
                  <c:v>23</c:v>
                </c:pt>
                <c:pt idx="6939">
                  <c:v>19</c:v>
                </c:pt>
                <c:pt idx="6940">
                  <c:v>22</c:v>
                </c:pt>
                <c:pt idx="6941">
                  <c:v>21</c:v>
                </c:pt>
                <c:pt idx="6942">
                  <c:v>19</c:v>
                </c:pt>
                <c:pt idx="6943">
                  <c:v>27</c:v>
                </c:pt>
                <c:pt idx="6944">
                  <c:v>21</c:v>
                </c:pt>
                <c:pt idx="6945">
                  <c:v>27</c:v>
                </c:pt>
                <c:pt idx="6946">
                  <c:v>26</c:v>
                </c:pt>
                <c:pt idx="6947">
                  <c:v>37</c:v>
                </c:pt>
                <c:pt idx="6948">
                  <c:v>27</c:v>
                </c:pt>
                <c:pt idx="6949">
                  <c:v>32</c:v>
                </c:pt>
                <c:pt idx="6950">
                  <c:v>21</c:v>
                </c:pt>
                <c:pt idx="6951">
                  <c:v>24</c:v>
                </c:pt>
                <c:pt idx="6952">
                  <c:v>22</c:v>
                </c:pt>
                <c:pt idx="6953">
                  <c:v>22</c:v>
                </c:pt>
                <c:pt idx="6954">
                  <c:v>23</c:v>
                </c:pt>
                <c:pt idx="6955">
                  <c:v>21</c:v>
                </c:pt>
                <c:pt idx="6956">
                  <c:v>20</c:v>
                </c:pt>
                <c:pt idx="6957">
                  <c:v>22</c:v>
                </c:pt>
                <c:pt idx="6958">
                  <c:v>22</c:v>
                </c:pt>
                <c:pt idx="6959">
                  <c:v>26</c:v>
                </c:pt>
                <c:pt idx="6960">
                  <c:v>24</c:v>
                </c:pt>
                <c:pt idx="6961">
                  <c:v>22</c:v>
                </c:pt>
                <c:pt idx="6962">
                  <c:v>25</c:v>
                </c:pt>
                <c:pt idx="6963">
                  <c:v>23</c:v>
                </c:pt>
                <c:pt idx="6964">
                  <c:v>22</c:v>
                </c:pt>
                <c:pt idx="6965">
                  <c:v>24</c:v>
                </c:pt>
                <c:pt idx="6966">
                  <c:v>21</c:v>
                </c:pt>
                <c:pt idx="6967">
                  <c:v>22</c:v>
                </c:pt>
                <c:pt idx="6968">
                  <c:v>25</c:v>
                </c:pt>
                <c:pt idx="6969">
                  <c:v>22</c:v>
                </c:pt>
                <c:pt idx="6970">
                  <c:v>26</c:v>
                </c:pt>
                <c:pt idx="6971">
                  <c:v>27</c:v>
                </c:pt>
                <c:pt idx="6972">
                  <c:v>28</c:v>
                </c:pt>
                <c:pt idx="6973">
                  <c:v>22</c:v>
                </c:pt>
                <c:pt idx="6974">
                  <c:v>23</c:v>
                </c:pt>
                <c:pt idx="6975">
                  <c:v>22</c:v>
                </c:pt>
                <c:pt idx="6976">
                  <c:v>25</c:v>
                </c:pt>
                <c:pt idx="6977">
                  <c:v>21</c:v>
                </c:pt>
                <c:pt idx="6978">
                  <c:v>20</c:v>
                </c:pt>
                <c:pt idx="6979">
                  <c:v>25</c:v>
                </c:pt>
                <c:pt idx="6980">
                  <c:v>24</c:v>
                </c:pt>
                <c:pt idx="6981">
                  <c:v>22</c:v>
                </c:pt>
                <c:pt idx="6982">
                  <c:v>22</c:v>
                </c:pt>
                <c:pt idx="6983">
                  <c:v>23</c:v>
                </c:pt>
                <c:pt idx="6984">
                  <c:v>25</c:v>
                </c:pt>
                <c:pt idx="6985">
                  <c:v>21</c:v>
                </c:pt>
                <c:pt idx="6986">
                  <c:v>23</c:v>
                </c:pt>
                <c:pt idx="6987">
                  <c:v>22</c:v>
                </c:pt>
                <c:pt idx="6988">
                  <c:v>22</c:v>
                </c:pt>
                <c:pt idx="6989">
                  <c:v>22</c:v>
                </c:pt>
                <c:pt idx="6990">
                  <c:v>21</c:v>
                </c:pt>
                <c:pt idx="6991">
                  <c:v>25</c:v>
                </c:pt>
                <c:pt idx="6992">
                  <c:v>21</c:v>
                </c:pt>
                <c:pt idx="6993">
                  <c:v>22</c:v>
                </c:pt>
                <c:pt idx="6994">
                  <c:v>24</c:v>
                </c:pt>
                <c:pt idx="6995">
                  <c:v>25</c:v>
                </c:pt>
                <c:pt idx="6996">
                  <c:v>26</c:v>
                </c:pt>
                <c:pt idx="6997">
                  <c:v>22</c:v>
                </c:pt>
                <c:pt idx="6998">
                  <c:v>20</c:v>
                </c:pt>
                <c:pt idx="6999">
                  <c:v>22</c:v>
                </c:pt>
                <c:pt idx="7000">
                  <c:v>22</c:v>
                </c:pt>
                <c:pt idx="7001">
                  <c:v>21</c:v>
                </c:pt>
                <c:pt idx="7002">
                  <c:v>22</c:v>
                </c:pt>
                <c:pt idx="7003">
                  <c:v>21</c:v>
                </c:pt>
                <c:pt idx="7004">
                  <c:v>25</c:v>
                </c:pt>
                <c:pt idx="7005">
                  <c:v>23</c:v>
                </c:pt>
                <c:pt idx="7006">
                  <c:v>22</c:v>
                </c:pt>
                <c:pt idx="7007">
                  <c:v>26</c:v>
                </c:pt>
                <c:pt idx="7008">
                  <c:v>21</c:v>
                </c:pt>
                <c:pt idx="7009">
                  <c:v>21</c:v>
                </c:pt>
                <c:pt idx="7010">
                  <c:v>24</c:v>
                </c:pt>
                <c:pt idx="7011">
                  <c:v>21</c:v>
                </c:pt>
                <c:pt idx="7012">
                  <c:v>21</c:v>
                </c:pt>
                <c:pt idx="7013">
                  <c:v>20</c:v>
                </c:pt>
                <c:pt idx="7014">
                  <c:v>20</c:v>
                </c:pt>
                <c:pt idx="7015">
                  <c:v>24</c:v>
                </c:pt>
                <c:pt idx="7016">
                  <c:v>22</c:v>
                </c:pt>
                <c:pt idx="7017">
                  <c:v>25</c:v>
                </c:pt>
                <c:pt idx="7018">
                  <c:v>23</c:v>
                </c:pt>
                <c:pt idx="7019">
                  <c:v>25</c:v>
                </c:pt>
                <c:pt idx="7020">
                  <c:v>25</c:v>
                </c:pt>
                <c:pt idx="7021">
                  <c:v>28</c:v>
                </c:pt>
                <c:pt idx="7022">
                  <c:v>21</c:v>
                </c:pt>
                <c:pt idx="7023">
                  <c:v>21</c:v>
                </c:pt>
                <c:pt idx="7024">
                  <c:v>21</c:v>
                </c:pt>
                <c:pt idx="7025">
                  <c:v>21</c:v>
                </c:pt>
                <c:pt idx="7026">
                  <c:v>21</c:v>
                </c:pt>
                <c:pt idx="7027">
                  <c:v>25</c:v>
                </c:pt>
                <c:pt idx="7028">
                  <c:v>21</c:v>
                </c:pt>
                <c:pt idx="7029">
                  <c:v>26</c:v>
                </c:pt>
                <c:pt idx="7030">
                  <c:v>26</c:v>
                </c:pt>
                <c:pt idx="7031">
                  <c:v>21</c:v>
                </c:pt>
                <c:pt idx="7032">
                  <c:v>21</c:v>
                </c:pt>
                <c:pt idx="7033">
                  <c:v>22</c:v>
                </c:pt>
                <c:pt idx="7034">
                  <c:v>21</c:v>
                </c:pt>
                <c:pt idx="7035">
                  <c:v>21</c:v>
                </c:pt>
                <c:pt idx="7036">
                  <c:v>21</c:v>
                </c:pt>
                <c:pt idx="7037">
                  <c:v>23</c:v>
                </c:pt>
                <c:pt idx="7038">
                  <c:v>22</c:v>
                </c:pt>
                <c:pt idx="7039">
                  <c:v>22</c:v>
                </c:pt>
                <c:pt idx="7040">
                  <c:v>24</c:v>
                </c:pt>
                <c:pt idx="7041">
                  <c:v>21</c:v>
                </c:pt>
                <c:pt idx="7042">
                  <c:v>19</c:v>
                </c:pt>
                <c:pt idx="7043">
                  <c:v>22</c:v>
                </c:pt>
                <c:pt idx="7044">
                  <c:v>24</c:v>
                </c:pt>
                <c:pt idx="7045">
                  <c:v>22</c:v>
                </c:pt>
                <c:pt idx="7046">
                  <c:v>22</c:v>
                </c:pt>
                <c:pt idx="7047">
                  <c:v>22</c:v>
                </c:pt>
                <c:pt idx="7048">
                  <c:v>21</c:v>
                </c:pt>
                <c:pt idx="7049">
                  <c:v>23</c:v>
                </c:pt>
                <c:pt idx="7050">
                  <c:v>25</c:v>
                </c:pt>
                <c:pt idx="7051">
                  <c:v>21</c:v>
                </c:pt>
                <c:pt idx="7052">
                  <c:v>21</c:v>
                </c:pt>
                <c:pt idx="7053">
                  <c:v>20</c:v>
                </c:pt>
                <c:pt idx="7054">
                  <c:v>21</c:v>
                </c:pt>
                <c:pt idx="7055">
                  <c:v>22</c:v>
                </c:pt>
                <c:pt idx="7056">
                  <c:v>25</c:v>
                </c:pt>
                <c:pt idx="7057">
                  <c:v>25</c:v>
                </c:pt>
                <c:pt idx="7058">
                  <c:v>25</c:v>
                </c:pt>
                <c:pt idx="7059">
                  <c:v>23</c:v>
                </c:pt>
                <c:pt idx="7060">
                  <c:v>25</c:v>
                </c:pt>
                <c:pt idx="7061">
                  <c:v>21</c:v>
                </c:pt>
                <c:pt idx="7062">
                  <c:v>21</c:v>
                </c:pt>
                <c:pt idx="7063">
                  <c:v>22</c:v>
                </c:pt>
                <c:pt idx="7064">
                  <c:v>22</c:v>
                </c:pt>
                <c:pt idx="7065">
                  <c:v>21</c:v>
                </c:pt>
                <c:pt idx="7066">
                  <c:v>21</c:v>
                </c:pt>
                <c:pt idx="7067">
                  <c:v>22</c:v>
                </c:pt>
                <c:pt idx="7068">
                  <c:v>22</c:v>
                </c:pt>
                <c:pt idx="7069">
                  <c:v>21</c:v>
                </c:pt>
                <c:pt idx="7070">
                  <c:v>20</c:v>
                </c:pt>
                <c:pt idx="7071">
                  <c:v>22</c:v>
                </c:pt>
                <c:pt idx="7072">
                  <c:v>24</c:v>
                </c:pt>
                <c:pt idx="7073">
                  <c:v>23</c:v>
                </c:pt>
                <c:pt idx="7074">
                  <c:v>22</c:v>
                </c:pt>
                <c:pt idx="7075">
                  <c:v>21</c:v>
                </c:pt>
                <c:pt idx="7076">
                  <c:v>20</c:v>
                </c:pt>
                <c:pt idx="7077">
                  <c:v>21</c:v>
                </c:pt>
                <c:pt idx="7078">
                  <c:v>22</c:v>
                </c:pt>
                <c:pt idx="7079">
                  <c:v>21</c:v>
                </c:pt>
                <c:pt idx="7080">
                  <c:v>22</c:v>
                </c:pt>
                <c:pt idx="7081">
                  <c:v>20</c:v>
                </c:pt>
                <c:pt idx="7082">
                  <c:v>23</c:v>
                </c:pt>
                <c:pt idx="7083">
                  <c:v>20</c:v>
                </c:pt>
                <c:pt idx="7084">
                  <c:v>23</c:v>
                </c:pt>
                <c:pt idx="7085">
                  <c:v>21</c:v>
                </c:pt>
                <c:pt idx="7086">
                  <c:v>22</c:v>
                </c:pt>
                <c:pt idx="7087">
                  <c:v>23</c:v>
                </c:pt>
                <c:pt idx="7088">
                  <c:v>24</c:v>
                </c:pt>
                <c:pt idx="7089">
                  <c:v>20</c:v>
                </c:pt>
                <c:pt idx="7090">
                  <c:v>22</c:v>
                </c:pt>
                <c:pt idx="7091">
                  <c:v>21</c:v>
                </c:pt>
                <c:pt idx="7092">
                  <c:v>25</c:v>
                </c:pt>
                <c:pt idx="7093">
                  <c:v>22</c:v>
                </c:pt>
                <c:pt idx="7094">
                  <c:v>21</c:v>
                </c:pt>
                <c:pt idx="7095">
                  <c:v>24</c:v>
                </c:pt>
                <c:pt idx="7096">
                  <c:v>24</c:v>
                </c:pt>
                <c:pt idx="7097">
                  <c:v>27</c:v>
                </c:pt>
                <c:pt idx="7098">
                  <c:v>25</c:v>
                </c:pt>
                <c:pt idx="7099">
                  <c:v>24</c:v>
                </c:pt>
                <c:pt idx="7100">
                  <c:v>21</c:v>
                </c:pt>
                <c:pt idx="7101">
                  <c:v>21</c:v>
                </c:pt>
                <c:pt idx="7102">
                  <c:v>21</c:v>
                </c:pt>
                <c:pt idx="7103">
                  <c:v>25</c:v>
                </c:pt>
                <c:pt idx="7104">
                  <c:v>24</c:v>
                </c:pt>
                <c:pt idx="7105">
                  <c:v>21</c:v>
                </c:pt>
                <c:pt idx="7106">
                  <c:v>20</c:v>
                </c:pt>
                <c:pt idx="7107">
                  <c:v>21</c:v>
                </c:pt>
                <c:pt idx="7108">
                  <c:v>21</c:v>
                </c:pt>
                <c:pt idx="7109">
                  <c:v>20</c:v>
                </c:pt>
                <c:pt idx="7110">
                  <c:v>21</c:v>
                </c:pt>
                <c:pt idx="7111">
                  <c:v>20</c:v>
                </c:pt>
                <c:pt idx="7112">
                  <c:v>22</c:v>
                </c:pt>
                <c:pt idx="7113">
                  <c:v>20</c:v>
                </c:pt>
                <c:pt idx="7114">
                  <c:v>21</c:v>
                </c:pt>
                <c:pt idx="7115">
                  <c:v>20</c:v>
                </c:pt>
                <c:pt idx="7116">
                  <c:v>20</c:v>
                </c:pt>
                <c:pt idx="7117">
                  <c:v>21</c:v>
                </c:pt>
                <c:pt idx="7118">
                  <c:v>20</c:v>
                </c:pt>
                <c:pt idx="7119">
                  <c:v>25</c:v>
                </c:pt>
                <c:pt idx="7120">
                  <c:v>25</c:v>
                </c:pt>
                <c:pt idx="7121">
                  <c:v>23</c:v>
                </c:pt>
                <c:pt idx="7122">
                  <c:v>25</c:v>
                </c:pt>
                <c:pt idx="7123">
                  <c:v>25</c:v>
                </c:pt>
                <c:pt idx="7124">
                  <c:v>21</c:v>
                </c:pt>
                <c:pt idx="7125">
                  <c:v>22</c:v>
                </c:pt>
                <c:pt idx="7126">
                  <c:v>20</c:v>
                </c:pt>
                <c:pt idx="7127">
                  <c:v>22</c:v>
                </c:pt>
                <c:pt idx="7128">
                  <c:v>21</c:v>
                </c:pt>
                <c:pt idx="7129">
                  <c:v>25</c:v>
                </c:pt>
                <c:pt idx="7130">
                  <c:v>22</c:v>
                </c:pt>
                <c:pt idx="7131">
                  <c:v>23</c:v>
                </c:pt>
                <c:pt idx="7132">
                  <c:v>22</c:v>
                </c:pt>
                <c:pt idx="7133">
                  <c:v>21</c:v>
                </c:pt>
                <c:pt idx="7134">
                  <c:v>22</c:v>
                </c:pt>
                <c:pt idx="7135">
                  <c:v>23</c:v>
                </c:pt>
                <c:pt idx="7136">
                  <c:v>21</c:v>
                </c:pt>
                <c:pt idx="7137">
                  <c:v>24</c:v>
                </c:pt>
                <c:pt idx="7138">
                  <c:v>23</c:v>
                </c:pt>
                <c:pt idx="7139">
                  <c:v>24</c:v>
                </c:pt>
                <c:pt idx="7140">
                  <c:v>20</c:v>
                </c:pt>
                <c:pt idx="7141">
                  <c:v>24</c:v>
                </c:pt>
                <c:pt idx="7142">
                  <c:v>25</c:v>
                </c:pt>
                <c:pt idx="7143">
                  <c:v>22</c:v>
                </c:pt>
                <c:pt idx="7144">
                  <c:v>22</c:v>
                </c:pt>
                <c:pt idx="7145">
                  <c:v>27</c:v>
                </c:pt>
                <c:pt idx="7146">
                  <c:v>25</c:v>
                </c:pt>
                <c:pt idx="7147">
                  <c:v>27</c:v>
                </c:pt>
                <c:pt idx="7148">
                  <c:v>21</c:v>
                </c:pt>
                <c:pt idx="7149">
                  <c:v>25</c:v>
                </c:pt>
                <c:pt idx="7150">
                  <c:v>23</c:v>
                </c:pt>
                <c:pt idx="7151">
                  <c:v>23</c:v>
                </c:pt>
                <c:pt idx="7152">
                  <c:v>21</c:v>
                </c:pt>
                <c:pt idx="7153">
                  <c:v>23</c:v>
                </c:pt>
                <c:pt idx="7154">
                  <c:v>22</c:v>
                </c:pt>
                <c:pt idx="7155">
                  <c:v>26</c:v>
                </c:pt>
                <c:pt idx="7156">
                  <c:v>22</c:v>
                </c:pt>
                <c:pt idx="7157">
                  <c:v>21</c:v>
                </c:pt>
                <c:pt idx="7158">
                  <c:v>20</c:v>
                </c:pt>
                <c:pt idx="7159">
                  <c:v>22</c:v>
                </c:pt>
                <c:pt idx="7160">
                  <c:v>22</c:v>
                </c:pt>
                <c:pt idx="7161">
                  <c:v>21</c:v>
                </c:pt>
                <c:pt idx="7162">
                  <c:v>21</c:v>
                </c:pt>
                <c:pt idx="7163">
                  <c:v>23</c:v>
                </c:pt>
                <c:pt idx="7164">
                  <c:v>21</c:v>
                </c:pt>
                <c:pt idx="7165">
                  <c:v>20</c:v>
                </c:pt>
                <c:pt idx="7166">
                  <c:v>22</c:v>
                </c:pt>
                <c:pt idx="7167">
                  <c:v>21</c:v>
                </c:pt>
                <c:pt idx="7168">
                  <c:v>22</c:v>
                </c:pt>
                <c:pt idx="7169">
                  <c:v>26</c:v>
                </c:pt>
                <c:pt idx="7170">
                  <c:v>22</c:v>
                </c:pt>
                <c:pt idx="7171">
                  <c:v>29</c:v>
                </c:pt>
                <c:pt idx="7172">
                  <c:v>24</c:v>
                </c:pt>
                <c:pt idx="7173">
                  <c:v>22</c:v>
                </c:pt>
                <c:pt idx="7174">
                  <c:v>20</c:v>
                </c:pt>
                <c:pt idx="7175">
                  <c:v>23</c:v>
                </c:pt>
                <c:pt idx="7176">
                  <c:v>22</c:v>
                </c:pt>
                <c:pt idx="7177">
                  <c:v>24</c:v>
                </c:pt>
                <c:pt idx="7178">
                  <c:v>22</c:v>
                </c:pt>
                <c:pt idx="7179">
                  <c:v>21</c:v>
                </c:pt>
                <c:pt idx="7180">
                  <c:v>20</c:v>
                </c:pt>
                <c:pt idx="7181">
                  <c:v>22</c:v>
                </c:pt>
                <c:pt idx="7182">
                  <c:v>23</c:v>
                </c:pt>
                <c:pt idx="7183">
                  <c:v>26</c:v>
                </c:pt>
                <c:pt idx="7184">
                  <c:v>23</c:v>
                </c:pt>
                <c:pt idx="7185">
                  <c:v>23</c:v>
                </c:pt>
                <c:pt idx="7186">
                  <c:v>21</c:v>
                </c:pt>
                <c:pt idx="7187">
                  <c:v>23</c:v>
                </c:pt>
                <c:pt idx="7188">
                  <c:v>23</c:v>
                </c:pt>
                <c:pt idx="7189">
                  <c:v>23</c:v>
                </c:pt>
                <c:pt idx="7190">
                  <c:v>20</c:v>
                </c:pt>
                <c:pt idx="7191">
                  <c:v>22</c:v>
                </c:pt>
                <c:pt idx="7192">
                  <c:v>22</c:v>
                </c:pt>
                <c:pt idx="7193">
                  <c:v>20</c:v>
                </c:pt>
                <c:pt idx="7194">
                  <c:v>23</c:v>
                </c:pt>
                <c:pt idx="7195">
                  <c:v>23</c:v>
                </c:pt>
                <c:pt idx="7196">
                  <c:v>21</c:v>
                </c:pt>
                <c:pt idx="7197">
                  <c:v>22</c:v>
                </c:pt>
                <c:pt idx="7198">
                  <c:v>22</c:v>
                </c:pt>
                <c:pt idx="7199">
                  <c:v>24</c:v>
                </c:pt>
                <c:pt idx="7200">
                  <c:v>22</c:v>
                </c:pt>
                <c:pt idx="7201">
                  <c:v>23</c:v>
                </c:pt>
                <c:pt idx="7202">
                  <c:v>25</c:v>
                </c:pt>
                <c:pt idx="7203">
                  <c:v>24</c:v>
                </c:pt>
                <c:pt idx="7204">
                  <c:v>22</c:v>
                </c:pt>
                <c:pt idx="7205">
                  <c:v>22</c:v>
                </c:pt>
                <c:pt idx="7206">
                  <c:v>21</c:v>
                </c:pt>
                <c:pt idx="7207">
                  <c:v>23</c:v>
                </c:pt>
                <c:pt idx="7208">
                  <c:v>24</c:v>
                </c:pt>
                <c:pt idx="7209">
                  <c:v>20</c:v>
                </c:pt>
                <c:pt idx="7210">
                  <c:v>28</c:v>
                </c:pt>
                <c:pt idx="7211">
                  <c:v>22</c:v>
                </c:pt>
                <c:pt idx="7212">
                  <c:v>24</c:v>
                </c:pt>
                <c:pt idx="7213">
                  <c:v>22</c:v>
                </c:pt>
                <c:pt idx="7214">
                  <c:v>23</c:v>
                </c:pt>
                <c:pt idx="7215">
                  <c:v>21</c:v>
                </c:pt>
                <c:pt idx="7216">
                  <c:v>20</c:v>
                </c:pt>
                <c:pt idx="7217">
                  <c:v>22</c:v>
                </c:pt>
                <c:pt idx="7218">
                  <c:v>23</c:v>
                </c:pt>
                <c:pt idx="7219">
                  <c:v>25</c:v>
                </c:pt>
                <c:pt idx="7220">
                  <c:v>23</c:v>
                </c:pt>
                <c:pt idx="7221">
                  <c:v>22</c:v>
                </c:pt>
                <c:pt idx="7222">
                  <c:v>20</c:v>
                </c:pt>
                <c:pt idx="7223">
                  <c:v>20</c:v>
                </c:pt>
                <c:pt idx="7224">
                  <c:v>21</c:v>
                </c:pt>
                <c:pt idx="7225">
                  <c:v>20</c:v>
                </c:pt>
                <c:pt idx="7226">
                  <c:v>22</c:v>
                </c:pt>
                <c:pt idx="7227">
                  <c:v>22</c:v>
                </c:pt>
                <c:pt idx="7228">
                  <c:v>21</c:v>
                </c:pt>
                <c:pt idx="7229">
                  <c:v>23</c:v>
                </c:pt>
                <c:pt idx="7230">
                  <c:v>21</c:v>
                </c:pt>
                <c:pt idx="7231">
                  <c:v>21</c:v>
                </c:pt>
                <c:pt idx="7232">
                  <c:v>27</c:v>
                </c:pt>
                <c:pt idx="7233">
                  <c:v>22</c:v>
                </c:pt>
                <c:pt idx="7234">
                  <c:v>24</c:v>
                </c:pt>
                <c:pt idx="7235">
                  <c:v>21</c:v>
                </c:pt>
                <c:pt idx="7236">
                  <c:v>19</c:v>
                </c:pt>
                <c:pt idx="7237">
                  <c:v>21</c:v>
                </c:pt>
                <c:pt idx="7238">
                  <c:v>21</c:v>
                </c:pt>
                <c:pt idx="7239">
                  <c:v>19</c:v>
                </c:pt>
                <c:pt idx="7240">
                  <c:v>22</c:v>
                </c:pt>
                <c:pt idx="7241">
                  <c:v>23</c:v>
                </c:pt>
                <c:pt idx="7242">
                  <c:v>21</c:v>
                </c:pt>
                <c:pt idx="7243">
                  <c:v>20</c:v>
                </c:pt>
                <c:pt idx="7244">
                  <c:v>22</c:v>
                </c:pt>
                <c:pt idx="7245">
                  <c:v>22</c:v>
                </c:pt>
                <c:pt idx="7246">
                  <c:v>28</c:v>
                </c:pt>
                <c:pt idx="7247">
                  <c:v>22</c:v>
                </c:pt>
                <c:pt idx="7248">
                  <c:v>22</c:v>
                </c:pt>
                <c:pt idx="7249">
                  <c:v>20</c:v>
                </c:pt>
                <c:pt idx="7250">
                  <c:v>23</c:v>
                </c:pt>
                <c:pt idx="7251">
                  <c:v>22</c:v>
                </c:pt>
                <c:pt idx="7252">
                  <c:v>21</c:v>
                </c:pt>
                <c:pt idx="7253">
                  <c:v>21</c:v>
                </c:pt>
                <c:pt idx="7254">
                  <c:v>21</c:v>
                </c:pt>
                <c:pt idx="7255">
                  <c:v>22</c:v>
                </c:pt>
                <c:pt idx="7256">
                  <c:v>22</c:v>
                </c:pt>
                <c:pt idx="7257">
                  <c:v>22</c:v>
                </c:pt>
                <c:pt idx="7258">
                  <c:v>22</c:v>
                </c:pt>
                <c:pt idx="7259">
                  <c:v>22</c:v>
                </c:pt>
                <c:pt idx="7260">
                  <c:v>23</c:v>
                </c:pt>
                <c:pt idx="7261">
                  <c:v>22</c:v>
                </c:pt>
                <c:pt idx="7262">
                  <c:v>21</c:v>
                </c:pt>
                <c:pt idx="7263">
                  <c:v>22</c:v>
                </c:pt>
                <c:pt idx="7264">
                  <c:v>20</c:v>
                </c:pt>
                <c:pt idx="7265">
                  <c:v>22</c:v>
                </c:pt>
                <c:pt idx="7266">
                  <c:v>23</c:v>
                </c:pt>
                <c:pt idx="7267">
                  <c:v>22</c:v>
                </c:pt>
                <c:pt idx="7268">
                  <c:v>21</c:v>
                </c:pt>
                <c:pt idx="7269">
                  <c:v>21</c:v>
                </c:pt>
                <c:pt idx="7270">
                  <c:v>20</c:v>
                </c:pt>
                <c:pt idx="7271">
                  <c:v>22</c:v>
                </c:pt>
                <c:pt idx="7272">
                  <c:v>23</c:v>
                </c:pt>
                <c:pt idx="7273">
                  <c:v>20</c:v>
                </c:pt>
                <c:pt idx="7274">
                  <c:v>24</c:v>
                </c:pt>
                <c:pt idx="7275">
                  <c:v>21</c:v>
                </c:pt>
                <c:pt idx="7276">
                  <c:v>21</c:v>
                </c:pt>
                <c:pt idx="7277">
                  <c:v>25</c:v>
                </c:pt>
                <c:pt idx="7278">
                  <c:v>21</c:v>
                </c:pt>
                <c:pt idx="7279">
                  <c:v>22</c:v>
                </c:pt>
                <c:pt idx="7280">
                  <c:v>22</c:v>
                </c:pt>
                <c:pt idx="7281">
                  <c:v>23</c:v>
                </c:pt>
                <c:pt idx="7282">
                  <c:v>22</c:v>
                </c:pt>
                <c:pt idx="7283">
                  <c:v>20</c:v>
                </c:pt>
                <c:pt idx="7284">
                  <c:v>21</c:v>
                </c:pt>
                <c:pt idx="7285">
                  <c:v>24</c:v>
                </c:pt>
                <c:pt idx="7286">
                  <c:v>23</c:v>
                </c:pt>
                <c:pt idx="7287">
                  <c:v>24</c:v>
                </c:pt>
                <c:pt idx="7288">
                  <c:v>21</c:v>
                </c:pt>
                <c:pt idx="7289">
                  <c:v>22</c:v>
                </c:pt>
                <c:pt idx="7290">
                  <c:v>24</c:v>
                </c:pt>
                <c:pt idx="7291">
                  <c:v>23</c:v>
                </c:pt>
                <c:pt idx="7292">
                  <c:v>22</c:v>
                </c:pt>
                <c:pt idx="7293">
                  <c:v>21</c:v>
                </c:pt>
                <c:pt idx="7294">
                  <c:v>21</c:v>
                </c:pt>
                <c:pt idx="7295">
                  <c:v>23</c:v>
                </c:pt>
                <c:pt idx="7296">
                  <c:v>21</c:v>
                </c:pt>
                <c:pt idx="7297">
                  <c:v>22</c:v>
                </c:pt>
                <c:pt idx="7298">
                  <c:v>21</c:v>
                </c:pt>
                <c:pt idx="7299">
                  <c:v>22</c:v>
                </c:pt>
                <c:pt idx="7300">
                  <c:v>25</c:v>
                </c:pt>
                <c:pt idx="7301">
                  <c:v>23</c:v>
                </c:pt>
                <c:pt idx="7302">
                  <c:v>22</c:v>
                </c:pt>
                <c:pt idx="7303">
                  <c:v>21</c:v>
                </c:pt>
                <c:pt idx="7304">
                  <c:v>23</c:v>
                </c:pt>
                <c:pt idx="7305">
                  <c:v>21</c:v>
                </c:pt>
                <c:pt idx="7306">
                  <c:v>22</c:v>
                </c:pt>
                <c:pt idx="7307">
                  <c:v>22</c:v>
                </c:pt>
                <c:pt idx="7308">
                  <c:v>26</c:v>
                </c:pt>
                <c:pt idx="7309">
                  <c:v>25</c:v>
                </c:pt>
                <c:pt idx="7310">
                  <c:v>25</c:v>
                </c:pt>
                <c:pt idx="7311">
                  <c:v>28</c:v>
                </c:pt>
                <c:pt idx="7312">
                  <c:v>23</c:v>
                </c:pt>
                <c:pt idx="7313">
                  <c:v>20</c:v>
                </c:pt>
                <c:pt idx="7314">
                  <c:v>23</c:v>
                </c:pt>
                <c:pt idx="7315">
                  <c:v>21</c:v>
                </c:pt>
                <c:pt idx="7316">
                  <c:v>21</c:v>
                </c:pt>
                <c:pt idx="7317">
                  <c:v>21</c:v>
                </c:pt>
                <c:pt idx="7318">
                  <c:v>22</c:v>
                </c:pt>
                <c:pt idx="7319">
                  <c:v>22</c:v>
                </c:pt>
                <c:pt idx="7320">
                  <c:v>22</c:v>
                </c:pt>
                <c:pt idx="7321">
                  <c:v>24</c:v>
                </c:pt>
                <c:pt idx="7322">
                  <c:v>22</c:v>
                </c:pt>
                <c:pt idx="7323">
                  <c:v>21</c:v>
                </c:pt>
                <c:pt idx="7324">
                  <c:v>23</c:v>
                </c:pt>
                <c:pt idx="7325">
                  <c:v>23</c:v>
                </c:pt>
                <c:pt idx="7326">
                  <c:v>24</c:v>
                </c:pt>
                <c:pt idx="7327">
                  <c:v>23</c:v>
                </c:pt>
                <c:pt idx="7328">
                  <c:v>22</c:v>
                </c:pt>
                <c:pt idx="7329">
                  <c:v>22</c:v>
                </c:pt>
                <c:pt idx="7330">
                  <c:v>22</c:v>
                </c:pt>
                <c:pt idx="7331">
                  <c:v>24</c:v>
                </c:pt>
                <c:pt idx="7332">
                  <c:v>22</c:v>
                </c:pt>
                <c:pt idx="7333">
                  <c:v>21</c:v>
                </c:pt>
                <c:pt idx="7334">
                  <c:v>24</c:v>
                </c:pt>
                <c:pt idx="7335">
                  <c:v>25</c:v>
                </c:pt>
                <c:pt idx="7336">
                  <c:v>25</c:v>
                </c:pt>
                <c:pt idx="7337">
                  <c:v>22</c:v>
                </c:pt>
                <c:pt idx="7338">
                  <c:v>20</c:v>
                </c:pt>
                <c:pt idx="7339">
                  <c:v>21</c:v>
                </c:pt>
                <c:pt idx="7340">
                  <c:v>22</c:v>
                </c:pt>
                <c:pt idx="7341">
                  <c:v>24</c:v>
                </c:pt>
                <c:pt idx="7342">
                  <c:v>22</c:v>
                </c:pt>
                <c:pt idx="7343">
                  <c:v>22</c:v>
                </c:pt>
                <c:pt idx="7344">
                  <c:v>26</c:v>
                </c:pt>
                <c:pt idx="7345">
                  <c:v>21</c:v>
                </c:pt>
                <c:pt idx="7346">
                  <c:v>22</c:v>
                </c:pt>
                <c:pt idx="7347">
                  <c:v>21</c:v>
                </c:pt>
                <c:pt idx="7348">
                  <c:v>20</c:v>
                </c:pt>
                <c:pt idx="7349">
                  <c:v>22</c:v>
                </c:pt>
                <c:pt idx="7350">
                  <c:v>22</c:v>
                </c:pt>
                <c:pt idx="7351">
                  <c:v>27</c:v>
                </c:pt>
                <c:pt idx="7352">
                  <c:v>22</c:v>
                </c:pt>
                <c:pt idx="7353">
                  <c:v>22</c:v>
                </c:pt>
                <c:pt idx="7354">
                  <c:v>20</c:v>
                </c:pt>
                <c:pt idx="7355">
                  <c:v>24</c:v>
                </c:pt>
                <c:pt idx="7356">
                  <c:v>21</c:v>
                </c:pt>
                <c:pt idx="7357">
                  <c:v>21</c:v>
                </c:pt>
                <c:pt idx="7358">
                  <c:v>26</c:v>
                </c:pt>
                <c:pt idx="7359">
                  <c:v>28</c:v>
                </c:pt>
                <c:pt idx="7360">
                  <c:v>25</c:v>
                </c:pt>
                <c:pt idx="7361">
                  <c:v>23</c:v>
                </c:pt>
                <c:pt idx="7362">
                  <c:v>22</c:v>
                </c:pt>
                <c:pt idx="7363">
                  <c:v>22</c:v>
                </c:pt>
                <c:pt idx="7364">
                  <c:v>22</c:v>
                </c:pt>
                <c:pt idx="7365">
                  <c:v>25</c:v>
                </c:pt>
                <c:pt idx="7366">
                  <c:v>23</c:v>
                </c:pt>
                <c:pt idx="7367">
                  <c:v>23</c:v>
                </c:pt>
                <c:pt idx="7368">
                  <c:v>22</c:v>
                </c:pt>
                <c:pt idx="7369">
                  <c:v>22</c:v>
                </c:pt>
                <c:pt idx="7370">
                  <c:v>23</c:v>
                </c:pt>
                <c:pt idx="7371">
                  <c:v>24</c:v>
                </c:pt>
                <c:pt idx="7372">
                  <c:v>22</c:v>
                </c:pt>
                <c:pt idx="7373">
                  <c:v>27</c:v>
                </c:pt>
                <c:pt idx="7374">
                  <c:v>24</c:v>
                </c:pt>
                <c:pt idx="7375">
                  <c:v>24</c:v>
                </c:pt>
                <c:pt idx="7376">
                  <c:v>20</c:v>
                </c:pt>
                <c:pt idx="7377">
                  <c:v>21</c:v>
                </c:pt>
                <c:pt idx="7378">
                  <c:v>21</c:v>
                </c:pt>
                <c:pt idx="7379">
                  <c:v>23</c:v>
                </c:pt>
                <c:pt idx="7380">
                  <c:v>22</c:v>
                </c:pt>
                <c:pt idx="7381">
                  <c:v>23</c:v>
                </c:pt>
                <c:pt idx="7382">
                  <c:v>22</c:v>
                </c:pt>
                <c:pt idx="7383">
                  <c:v>22</c:v>
                </c:pt>
                <c:pt idx="7384">
                  <c:v>23</c:v>
                </c:pt>
                <c:pt idx="7385">
                  <c:v>29</c:v>
                </c:pt>
                <c:pt idx="7386">
                  <c:v>22</c:v>
                </c:pt>
                <c:pt idx="7387">
                  <c:v>23</c:v>
                </c:pt>
                <c:pt idx="7388">
                  <c:v>22</c:v>
                </c:pt>
                <c:pt idx="7389">
                  <c:v>21</c:v>
                </c:pt>
                <c:pt idx="7390">
                  <c:v>20</c:v>
                </c:pt>
                <c:pt idx="7391">
                  <c:v>20</c:v>
                </c:pt>
                <c:pt idx="7392">
                  <c:v>21</c:v>
                </c:pt>
                <c:pt idx="7393">
                  <c:v>24</c:v>
                </c:pt>
                <c:pt idx="7394">
                  <c:v>21</c:v>
                </c:pt>
                <c:pt idx="7395">
                  <c:v>20</c:v>
                </c:pt>
                <c:pt idx="7396">
                  <c:v>22</c:v>
                </c:pt>
                <c:pt idx="7397">
                  <c:v>21</c:v>
                </c:pt>
                <c:pt idx="7398">
                  <c:v>20</c:v>
                </c:pt>
                <c:pt idx="7399">
                  <c:v>21</c:v>
                </c:pt>
                <c:pt idx="7400">
                  <c:v>22</c:v>
                </c:pt>
                <c:pt idx="7401">
                  <c:v>22</c:v>
                </c:pt>
                <c:pt idx="7402">
                  <c:v>21</c:v>
                </c:pt>
                <c:pt idx="7403">
                  <c:v>23</c:v>
                </c:pt>
                <c:pt idx="7404">
                  <c:v>21</c:v>
                </c:pt>
                <c:pt idx="7405">
                  <c:v>24</c:v>
                </c:pt>
                <c:pt idx="7406">
                  <c:v>22</c:v>
                </c:pt>
                <c:pt idx="7407">
                  <c:v>20</c:v>
                </c:pt>
                <c:pt idx="7408">
                  <c:v>22</c:v>
                </c:pt>
                <c:pt idx="7409">
                  <c:v>22</c:v>
                </c:pt>
                <c:pt idx="7410">
                  <c:v>23</c:v>
                </c:pt>
                <c:pt idx="7411">
                  <c:v>21</c:v>
                </c:pt>
                <c:pt idx="7412">
                  <c:v>21</c:v>
                </c:pt>
                <c:pt idx="7413">
                  <c:v>20</c:v>
                </c:pt>
                <c:pt idx="7414">
                  <c:v>21</c:v>
                </c:pt>
                <c:pt idx="7415">
                  <c:v>22</c:v>
                </c:pt>
                <c:pt idx="7416">
                  <c:v>23</c:v>
                </c:pt>
                <c:pt idx="7417">
                  <c:v>21</c:v>
                </c:pt>
                <c:pt idx="7418">
                  <c:v>21</c:v>
                </c:pt>
                <c:pt idx="7419">
                  <c:v>26</c:v>
                </c:pt>
                <c:pt idx="7420">
                  <c:v>25</c:v>
                </c:pt>
                <c:pt idx="7421">
                  <c:v>25</c:v>
                </c:pt>
                <c:pt idx="7422">
                  <c:v>23</c:v>
                </c:pt>
                <c:pt idx="7423">
                  <c:v>23</c:v>
                </c:pt>
                <c:pt idx="7424">
                  <c:v>22</c:v>
                </c:pt>
                <c:pt idx="7425">
                  <c:v>21</c:v>
                </c:pt>
                <c:pt idx="7426">
                  <c:v>22</c:v>
                </c:pt>
                <c:pt idx="7427">
                  <c:v>23</c:v>
                </c:pt>
                <c:pt idx="7428">
                  <c:v>22</c:v>
                </c:pt>
                <c:pt idx="7429">
                  <c:v>21</c:v>
                </c:pt>
                <c:pt idx="7430">
                  <c:v>25</c:v>
                </c:pt>
                <c:pt idx="7431">
                  <c:v>21</c:v>
                </c:pt>
                <c:pt idx="7432">
                  <c:v>20</c:v>
                </c:pt>
                <c:pt idx="7433">
                  <c:v>21</c:v>
                </c:pt>
                <c:pt idx="7434">
                  <c:v>22</c:v>
                </c:pt>
                <c:pt idx="7435">
                  <c:v>22</c:v>
                </c:pt>
                <c:pt idx="7436">
                  <c:v>22</c:v>
                </c:pt>
                <c:pt idx="7437">
                  <c:v>21</c:v>
                </c:pt>
                <c:pt idx="7438">
                  <c:v>21</c:v>
                </c:pt>
                <c:pt idx="7439">
                  <c:v>21</c:v>
                </c:pt>
                <c:pt idx="7440">
                  <c:v>21</c:v>
                </c:pt>
                <c:pt idx="7441">
                  <c:v>22</c:v>
                </c:pt>
                <c:pt idx="7442">
                  <c:v>23</c:v>
                </c:pt>
                <c:pt idx="7443">
                  <c:v>21</c:v>
                </c:pt>
                <c:pt idx="7444">
                  <c:v>22</c:v>
                </c:pt>
                <c:pt idx="7445">
                  <c:v>22</c:v>
                </c:pt>
                <c:pt idx="7446">
                  <c:v>22</c:v>
                </c:pt>
                <c:pt idx="7447">
                  <c:v>22</c:v>
                </c:pt>
                <c:pt idx="7448">
                  <c:v>20</c:v>
                </c:pt>
                <c:pt idx="7449">
                  <c:v>20</c:v>
                </c:pt>
                <c:pt idx="7450">
                  <c:v>21</c:v>
                </c:pt>
                <c:pt idx="7451">
                  <c:v>20</c:v>
                </c:pt>
                <c:pt idx="7452">
                  <c:v>25</c:v>
                </c:pt>
                <c:pt idx="7453">
                  <c:v>24</c:v>
                </c:pt>
                <c:pt idx="7454">
                  <c:v>22</c:v>
                </c:pt>
                <c:pt idx="7455">
                  <c:v>19</c:v>
                </c:pt>
                <c:pt idx="7456">
                  <c:v>21</c:v>
                </c:pt>
                <c:pt idx="7457">
                  <c:v>23</c:v>
                </c:pt>
                <c:pt idx="7458">
                  <c:v>22</c:v>
                </c:pt>
                <c:pt idx="7459">
                  <c:v>23</c:v>
                </c:pt>
                <c:pt idx="7460">
                  <c:v>25</c:v>
                </c:pt>
                <c:pt idx="7461">
                  <c:v>24</c:v>
                </c:pt>
                <c:pt idx="7462">
                  <c:v>24</c:v>
                </c:pt>
                <c:pt idx="7463">
                  <c:v>22</c:v>
                </c:pt>
                <c:pt idx="7464">
                  <c:v>21</c:v>
                </c:pt>
                <c:pt idx="7465">
                  <c:v>20</c:v>
                </c:pt>
                <c:pt idx="7466">
                  <c:v>20</c:v>
                </c:pt>
                <c:pt idx="7467">
                  <c:v>20</c:v>
                </c:pt>
                <c:pt idx="7468">
                  <c:v>25</c:v>
                </c:pt>
                <c:pt idx="7469">
                  <c:v>20</c:v>
                </c:pt>
                <c:pt idx="7470">
                  <c:v>21</c:v>
                </c:pt>
                <c:pt idx="7471">
                  <c:v>22</c:v>
                </c:pt>
                <c:pt idx="7472">
                  <c:v>22</c:v>
                </c:pt>
                <c:pt idx="7473">
                  <c:v>24</c:v>
                </c:pt>
                <c:pt idx="7474">
                  <c:v>22</c:v>
                </c:pt>
                <c:pt idx="7475">
                  <c:v>21</c:v>
                </c:pt>
                <c:pt idx="7476">
                  <c:v>21</c:v>
                </c:pt>
                <c:pt idx="7477">
                  <c:v>23</c:v>
                </c:pt>
                <c:pt idx="7478">
                  <c:v>25</c:v>
                </c:pt>
                <c:pt idx="7479">
                  <c:v>28</c:v>
                </c:pt>
                <c:pt idx="7480">
                  <c:v>22</c:v>
                </c:pt>
                <c:pt idx="7481">
                  <c:v>22</c:v>
                </c:pt>
                <c:pt idx="7482">
                  <c:v>26</c:v>
                </c:pt>
                <c:pt idx="7483">
                  <c:v>23</c:v>
                </c:pt>
                <c:pt idx="7484">
                  <c:v>28</c:v>
                </c:pt>
                <c:pt idx="7485">
                  <c:v>26</c:v>
                </c:pt>
                <c:pt idx="7486">
                  <c:v>27</c:v>
                </c:pt>
                <c:pt idx="7487">
                  <c:v>22</c:v>
                </c:pt>
                <c:pt idx="7488">
                  <c:v>22</c:v>
                </c:pt>
                <c:pt idx="7489">
                  <c:v>23</c:v>
                </c:pt>
                <c:pt idx="7490">
                  <c:v>22</c:v>
                </c:pt>
                <c:pt idx="7491">
                  <c:v>20</c:v>
                </c:pt>
                <c:pt idx="7492">
                  <c:v>24</c:v>
                </c:pt>
                <c:pt idx="7493">
                  <c:v>22</c:v>
                </c:pt>
                <c:pt idx="7494">
                  <c:v>22</c:v>
                </c:pt>
                <c:pt idx="7495">
                  <c:v>24</c:v>
                </c:pt>
                <c:pt idx="7496">
                  <c:v>23</c:v>
                </c:pt>
                <c:pt idx="7497">
                  <c:v>22</c:v>
                </c:pt>
                <c:pt idx="7498">
                  <c:v>22</c:v>
                </c:pt>
                <c:pt idx="7499">
                  <c:v>20</c:v>
                </c:pt>
                <c:pt idx="7500">
                  <c:v>24</c:v>
                </c:pt>
                <c:pt idx="7501">
                  <c:v>23</c:v>
                </c:pt>
                <c:pt idx="7502">
                  <c:v>22</c:v>
                </c:pt>
                <c:pt idx="7503">
                  <c:v>21</c:v>
                </c:pt>
                <c:pt idx="7504">
                  <c:v>22</c:v>
                </c:pt>
                <c:pt idx="7505">
                  <c:v>21</c:v>
                </c:pt>
                <c:pt idx="7506">
                  <c:v>24</c:v>
                </c:pt>
                <c:pt idx="7507">
                  <c:v>21</c:v>
                </c:pt>
                <c:pt idx="7508">
                  <c:v>21</c:v>
                </c:pt>
                <c:pt idx="7509">
                  <c:v>24</c:v>
                </c:pt>
                <c:pt idx="7510">
                  <c:v>24</c:v>
                </c:pt>
                <c:pt idx="7511">
                  <c:v>26</c:v>
                </c:pt>
                <c:pt idx="7512">
                  <c:v>22</c:v>
                </c:pt>
                <c:pt idx="7513">
                  <c:v>23</c:v>
                </c:pt>
                <c:pt idx="7514">
                  <c:v>23</c:v>
                </c:pt>
                <c:pt idx="7515">
                  <c:v>23</c:v>
                </c:pt>
                <c:pt idx="7516">
                  <c:v>22</c:v>
                </c:pt>
                <c:pt idx="7517">
                  <c:v>21</c:v>
                </c:pt>
                <c:pt idx="7518">
                  <c:v>22</c:v>
                </c:pt>
                <c:pt idx="7519">
                  <c:v>22</c:v>
                </c:pt>
                <c:pt idx="7520">
                  <c:v>22</c:v>
                </c:pt>
                <c:pt idx="7521">
                  <c:v>24</c:v>
                </c:pt>
                <c:pt idx="7522">
                  <c:v>20</c:v>
                </c:pt>
                <c:pt idx="7523">
                  <c:v>21</c:v>
                </c:pt>
                <c:pt idx="7524">
                  <c:v>22</c:v>
                </c:pt>
                <c:pt idx="7525">
                  <c:v>22</c:v>
                </c:pt>
                <c:pt idx="7526">
                  <c:v>21</c:v>
                </c:pt>
                <c:pt idx="7527">
                  <c:v>21</c:v>
                </c:pt>
                <c:pt idx="7528">
                  <c:v>23</c:v>
                </c:pt>
                <c:pt idx="7529">
                  <c:v>22</c:v>
                </c:pt>
                <c:pt idx="7530">
                  <c:v>23</c:v>
                </c:pt>
                <c:pt idx="7531">
                  <c:v>21</c:v>
                </c:pt>
                <c:pt idx="7532">
                  <c:v>22</c:v>
                </c:pt>
                <c:pt idx="7533">
                  <c:v>26</c:v>
                </c:pt>
                <c:pt idx="7534">
                  <c:v>27</c:v>
                </c:pt>
                <c:pt idx="7535">
                  <c:v>25</c:v>
                </c:pt>
                <c:pt idx="7536">
                  <c:v>23</c:v>
                </c:pt>
                <c:pt idx="7537">
                  <c:v>24</c:v>
                </c:pt>
                <c:pt idx="7538">
                  <c:v>22</c:v>
                </c:pt>
                <c:pt idx="7539">
                  <c:v>22</c:v>
                </c:pt>
                <c:pt idx="7540">
                  <c:v>22</c:v>
                </c:pt>
                <c:pt idx="7541">
                  <c:v>22</c:v>
                </c:pt>
                <c:pt idx="7542">
                  <c:v>28</c:v>
                </c:pt>
                <c:pt idx="7543">
                  <c:v>23</c:v>
                </c:pt>
                <c:pt idx="7544">
                  <c:v>22</c:v>
                </c:pt>
                <c:pt idx="7545">
                  <c:v>23</c:v>
                </c:pt>
                <c:pt idx="7546">
                  <c:v>22</c:v>
                </c:pt>
                <c:pt idx="7547">
                  <c:v>25</c:v>
                </c:pt>
                <c:pt idx="7548">
                  <c:v>21</c:v>
                </c:pt>
                <c:pt idx="7549">
                  <c:v>22</c:v>
                </c:pt>
                <c:pt idx="7550">
                  <c:v>22</c:v>
                </c:pt>
                <c:pt idx="7551">
                  <c:v>21</c:v>
                </c:pt>
                <c:pt idx="7552">
                  <c:v>22</c:v>
                </c:pt>
                <c:pt idx="7553">
                  <c:v>25</c:v>
                </c:pt>
                <c:pt idx="7554">
                  <c:v>24</c:v>
                </c:pt>
                <c:pt idx="7555">
                  <c:v>23</c:v>
                </c:pt>
                <c:pt idx="7556">
                  <c:v>22</c:v>
                </c:pt>
                <c:pt idx="7557">
                  <c:v>21</c:v>
                </c:pt>
                <c:pt idx="7558">
                  <c:v>21</c:v>
                </c:pt>
                <c:pt idx="7559">
                  <c:v>22</c:v>
                </c:pt>
                <c:pt idx="7560">
                  <c:v>22</c:v>
                </c:pt>
                <c:pt idx="7561">
                  <c:v>25</c:v>
                </c:pt>
                <c:pt idx="7562">
                  <c:v>22</c:v>
                </c:pt>
                <c:pt idx="7563">
                  <c:v>22</c:v>
                </c:pt>
                <c:pt idx="7564">
                  <c:v>21</c:v>
                </c:pt>
                <c:pt idx="7565">
                  <c:v>20</c:v>
                </c:pt>
                <c:pt idx="7566">
                  <c:v>21</c:v>
                </c:pt>
                <c:pt idx="7567">
                  <c:v>22</c:v>
                </c:pt>
                <c:pt idx="7568">
                  <c:v>25</c:v>
                </c:pt>
                <c:pt idx="7569">
                  <c:v>21</c:v>
                </c:pt>
                <c:pt idx="7570">
                  <c:v>24</c:v>
                </c:pt>
                <c:pt idx="7571">
                  <c:v>21</c:v>
                </c:pt>
                <c:pt idx="7572">
                  <c:v>22</c:v>
                </c:pt>
                <c:pt idx="7573">
                  <c:v>22</c:v>
                </c:pt>
                <c:pt idx="7574">
                  <c:v>23</c:v>
                </c:pt>
                <c:pt idx="7575">
                  <c:v>21</c:v>
                </c:pt>
                <c:pt idx="7576">
                  <c:v>23</c:v>
                </c:pt>
                <c:pt idx="7577">
                  <c:v>25</c:v>
                </c:pt>
                <c:pt idx="7578">
                  <c:v>20</c:v>
                </c:pt>
                <c:pt idx="7579">
                  <c:v>20</c:v>
                </c:pt>
                <c:pt idx="7580">
                  <c:v>24</c:v>
                </c:pt>
                <c:pt idx="7581">
                  <c:v>22</c:v>
                </c:pt>
                <c:pt idx="7582">
                  <c:v>22</c:v>
                </c:pt>
                <c:pt idx="7583">
                  <c:v>19</c:v>
                </c:pt>
                <c:pt idx="7584">
                  <c:v>23</c:v>
                </c:pt>
                <c:pt idx="7585">
                  <c:v>22</c:v>
                </c:pt>
                <c:pt idx="7586">
                  <c:v>24</c:v>
                </c:pt>
                <c:pt idx="7587">
                  <c:v>21</c:v>
                </c:pt>
                <c:pt idx="7588">
                  <c:v>21</c:v>
                </c:pt>
                <c:pt idx="7589">
                  <c:v>22</c:v>
                </c:pt>
                <c:pt idx="7590">
                  <c:v>22</c:v>
                </c:pt>
                <c:pt idx="7591">
                  <c:v>25</c:v>
                </c:pt>
                <c:pt idx="7592">
                  <c:v>20</c:v>
                </c:pt>
                <c:pt idx="7593">
                  <c:v>25</c:v>
                </c:pt>
                <c:pt idx="7594">
                  <c:v>22</c:v>
                </c:pt>
                <c:pt idx="7595">
                  <c:v>23</c:v>
                </c:pt>
                <c:pt idx="7596">
                  <c:v>22</c:v>
                </c:pt>
                <c:pt idx="7597">
                  <c:v>21</c:v>
                </c:pt>
                <c:pt idx="7598">
                  <c:v>21</c:v>
                </c:pt>
                <c:pt idx="7599">
                  <c:v>23</c:v>
                </c:pt>
                <c:pt idx="7600">
                  <c:v>23</c:v>
                </c:pt>
                <c:pt idx="7601">
                  <c:v>21</c:v>
                </c:pt>
                <c:pt idx="7602">
                  <c:v>22</c:v>
                </c:pt>
                <c:pt idx="7603">
                  <c:v>23</c:v>
                </c:pt>
                <c:pt idx="7604">
                  <c:v>25</c:v>
                </c:pt>
                <c:pt idx="7605">
                  <c:v>21</c:v>
                </c:pt>
                <c:pt idx="7606">
                  <c:v>21</c:v>
                </c:pt>
                <c:pt idx="7607">
                  <c:v>25</c:v>
                </c:pt>
                <c:pt idx="7608">
                  <c:v>22</c:v>
                </c:pt>
                <c:pt idx="7609">
                  <c:v>19</c:v>
                </c:pt>
                <c:pt idx="7610">
                  <c:v>23</c:v>
                </c:pt>
                <c:pt idx="7611">
                  <c:v>22</c:v>
                </c:pt>
                <c:pt idx="7612">
                  <c:v>21</c:v>
                </c:pt>
                <c:pt idx="7613">
                  <c:v>21</c:v>
                </c:pt>
                <c:pt idx="7614">
                  <c:v>23</c:v>
                </c:pt>
                <c:pt idx="7615">
                  <c:v>21</c:v>
                </c:pt>
                <c:pt idx="7616">
                  <c:v>25</c:v>
                </c:pt>
                <c:pt idx="7617">
                  <c:v>25</c:v>
                </c:pt>
                <c:pt idx="7618">
                  <c:v>21</c:v>
                </c:pt>
                <c:pt idx="7619">
                  <c:v>23</c:v>
                </c:pt>
                <c:pt idx="7620">
                  <c:v>22</c:v>
                </c:pt>
                <c:pt idx="7621">
                  <c:v>22</c:v>
                </c:pt>
                <c:pt idx="7622">
                  <c:v>22</c:v>
                </c:pt>
                <c:pt idx="7623">
                  <c:v>22</c:v>
                </c:pt>
                <c:pt idx="7624">
                  <c:v>20</c:v>
                </c:pt>
                <c:pt idx="7625">
                  <c:v>21</c:v>
                </c:pt>
                <c:pt idx="7626">
                  <c:v>21</c:v>
                </c:pt>
                <c:pt idx="7627">
                  <c:v>21</c:v>
                </c:pt>
                <c:pt idx="7628">
                  <c:v>25</c:v>
                </c:pt>
                <c:pt idx="7629">
                  <c:v>22</c:v>
                </c:pt>
                <c:pt idx="7630">
                  <c:v>22</c:v>
                </c:pt>
                <c:pt idx="7631">
                  <c:v>21</c:v>
                </c:pt>
                <c:pt idx="7632">
                  <c:v>21</c:v>
                </c:pt>
                <c:pt idx="7633">
                  <c:v>26</c:v>
                </c:pt>
                <c:pt idx="7634">
                  <c:v>23</c:v>
                </c:pt>
                <c:pt idx="7635">
                  <c:v>23</c:v>
                </c:pt>
                <c:pt idx="7636">
                  <c:v>23</c:v>
                </c:pt>
                <c:pt idx="7637">
                  <c:v>21</c:v>
                </c:pt>
                <c:pt idx="7638">
                  <c:v>25</c:v>
                </c:pt>
                <c:pt idx="7639">
                  <c:v>22</c:v>
                </c:pt>
                <c:pt idx="7640">
                  <c:v>25</c:v>
                </c:pt>
                <c:pt idx="7641">
                  <c:v>26</c:v>
                </c:pt>
                <c:pt idx="7642">
                  <c:v>24</c:v>
                </c:pt>
                <c:pt idx="7643">
                  <c:v>21</c:v>
                </c:pt>
                <c:pt idx="7644">
                  <c:v>20</c:v>
                </c:pt>
                <c:pt idx="7645">
                  <c:v>21</c:v>
                </c:pt>
                <c:pt idx="7646">
                  <c:v>22</c:v>
                </c:pt>
                <c:pt idx="7647">
                  <c:v>22</c:v>
                </c:pt>
                <c:pt idx="7648">
                  <c:v>22</c:v>
                </c:pt>
                <c:pt idx="7649">
                  <c:v>21</c:v>
                </c:pt>
                <c:pt idx="7650">
                  <c:v>23</c:v>
                </c:pt>
                <c:pt idx="7651">
                  <c:v>23</c:v>
                </c:pt>
                <c:pt idx="7652">
                  <c:v>27</c:v>
                </c:pt>
                <c:pt idx="7653">
                  <c:v>26</c:v>
                </c:pt>
                <c:pt idx="7654">
                  <c:v>22</c:v>
                </c:pt>
                <c:pt idx="7655">
                  <c:v>22</c:v>
                </c:pt>
                <c:pt idx="7656">
                  <c:v>22</c:v>
                </c:pt>
                <c:pt idx="7657">
                  <c:v>21</c:v>
                </c:pt>
                <c:pt idx="7658">
                  <c:v>21</c:v>
                </c:pt>
                <c:pt idx="7659">
                  <c:v>23</c:v>
                </c:pt>
                <c:pt idx="7660">
                  <c:v>23</c:v>
                </c:pt>
                <c:pt idx="7661">
                  <c:v>26</c:v>
                </c:pt>
                <c:pt idx="7662">
                  <c:v>24</c:v>
                </c:pt>
                <c:pt idx="7663">
                  <c:v>23</c:v>
                </c:pt>
                <c:pt idx="7664">
                  <c:v>23</c:v>
                </c:pt>
                <c:pt idx="7665">
                  <c:v>26</c:v>
                </c:pt>
                <c:pt idx="7666">
                  <c:v>24</c:v>
                </c:pt>
                <c:pt idx="7667">
                  <c:v>23</c:v>
                </c:pt>
                <c:pt idx="7668">
                  <c:v>24</c:v>
                </c:pt>
                <c:pt idx="7669">
                  <c:v>22</c:v>
                </c:pt>
                <c:pt idx="7670">
                  <c:v>22</c:v>
                </c:pt>
                <c:pt idx="7671">
                  <c:v>22</c:v>
                </c:pt>
                <c:pt idx="7672">
                  <c:v>22</c:v>
                </c:pt>
                <c:pt idx="7673">
                  <c:v>22</c:v>
                </c:pt>
                <c:pt idx="7674">
                  <c:v>21</c:v>
                </c:pt>
                <c:pt idx="7675">
                  <c:v>29</c:v>
                </c:pt>
                <c:pt idx="7676">
                  <c:v>22</c:v>
                </c:pt>
                <c:pt idx="7677">
                  <c:v>21</c:v>
                </c:pt>
                <c:pt idx="7678">
                  <c:v>20</c:v>
                </c:pt>
                <c:pt idx="7679">
                  <c:v>22</c:v>
                </c:pt>
                <c:pt idx="7680">
                  <c:v>20</c:v>
                </c:pt>
                <c:pt idx="7681">
                  <c:v>20</c:v>
                </c:pt>
                <c:pt idx="7682">
                  <c:v>20</c:v>
                </c:pt>
                <c:pt idx="7683">
                  <c:v>23</c:v>
                </c:pt>
                <c:pt idx="7684">
                  <c:v>21</c:v>
                </c:pt>
                <c:pt idx="7685">
                  <c:v>24</c:v>
                </c:pt>
                <c:pt idx="7686">
                  <c:v>23</c:v>
                </c:pt>
                <c:pt idx="7687">
                  <c:v>21</c:v>
                </c:pt>
                <c:pt idx="7688">
                  <c:v>24</c:v>
                </c:pt>
                <c:pt idx="7689">
                  <c:v>23</c:v>
                </c:pt>
                <c:pt idx="7690">
                  <c:v>21</c:v>
                </c:pt>
                <c:pt idx="7691">
                  <c:v>21</c:v>
                </c:pt>
                <c:pt idx="7692">
                  <c:v>22</c:v>
                </c:pt>
                <c:pt idx="7693">
                  <c:v>21</c:v>
                </c:pt>
                <c:pt idx="7694">
                  <c:v>20</c:v>
                </c:pt>
                <c:pt idx="7695">
                  <c:v>24</c:v>
                </c:pt>
                <c:pt idx="7696">
                  <c:v>21</c:v>
                </c:pt>
                <c:pt idx="7697">
                  <c:v>20</c:v>
                </c:pt>
                <c:pt idx="7698">
                  <c:v>22</c:v>
                </c:pt>
                <c:pt idx="7699">
                  <c:v>20</c:v>
                </c:pt>
                <c:pt idx="7700">
                  <c:v>22</c:v>
                </c:pt>
                <c:pt idx="7701">
                  <c:v>25</c:v>
                </c:pt>
                <c:pt idx="7702">
                  <c:v>21</c:v>
                </c:pt>
                <c:pt idx="7703">
                  <c:v>25</c:v>
                </c:pt>
                <c:pt idx="7704">
                  <c:v>25</c:v>
                </c:pt>
                <c:pt idx="7705">
                  <c:v>23</c:v>
                </c:pt>
                <c:pt idx="7706">
                  <c:v>21</c:v>
                </c:pt>
                <c:pt idx="7707">
                  <c:v>21</c:v>
                </c:pt>
                <c:pt idx="7708">
                  <c:v>21</c:v>
                </c:pt>
                <c:pt idx="7709">
                  <c:v>21</c:v>
                </c:pt>
                <c:pt idx="7710">
                  <c:v>21</c:v>
                </c:pt>
                <c:pt idx="7711">
                  <c:v>25</c:v>
                </c:pt>
                <c:pt idx="7712">
                  <c:v>22</c:v>
                </c:pt>
                <c:pt idx="7713">
                  <c:v>22</c:v>
                </c:pt>
                <c:pt idx="7714">
                  <c:v>25</c:v>
                </c:pt>
                <c:pt idx="7715">
                  <c:v>22</c:v>
                </c:pt>
                <c:pt idx="7716">
                  <c:v>21</c:v>
                </c:pt>
                <c:pt idx="7717">
                  <c:v>23</c:v>
                </c:pt>
                <c:pt idx="7718">
                  <c:v>21</c:v>
                </c:pt>
                <c:pt idx="7719">
                  <c:v>22</c:v>
                </c:pt>
                <c:pt idx="7720">
                  <c:v>21</c:v>
                </c:pt>
                <c:pt idx="7721">
                  <c:v>23</c:v>
                </c:pt>
                <c:pt idx="7722">
                  <c:v>21</c:v>
                </c:pt>
                <c:pt idx="7723">
                  <c:v>21</c:v>
                </c:pt>
                <c:pt idx="7724">
                  <c:v>23</c:v>
                </c:pt>
                <c:pt idx="7725">
                  <c:v>25</c:v>
                </c:pt>
                <c:pt idx="7726">
                  <c:v>24</c:v>
                </c:pt>
                <c:pt idx="7727">
                  <c:v>22</c:v>
                </c:pt>
                <c:pt idx="7728">
                  <c:v>20</c:v>
                </c:pt>
                <c:pt idx="7729">
                  <c:v>23</c:v>
                </c:pt>
                <c:pt idx="7730">
                  <c:v>24</c:v>
                </c:pt>
                <c:pt idx="7731">
                  <c:v>21</c:v>
                </c:pt>
                <c:pt idx="7732">
                  <c:v>24</c:v>
                </c:pt>
                <c:pt idx="7733">
                  <c:v>21</c:v>
                </c:pt>
                <c:pt idx="7734">
                  <c:v>21</c:v>
                </c:pt>
                <c:pt idx="7735">
                  <c:v>21</c:v>
                </c:pt>
                <c:pt idx="7736">
                  <c:v>21</c:v>
                </c:pt>
                <c:pt idx="7737">
                  <c:v>21</c:v>
                </c:pt>
                <c:pt idx="7738">
                  <c:v>23</c:v>
                </c:pt>
                <c:pt idx="7739">
                  <c:v>21</c:v>
                </c:pt>
                <c:pt idx="7740">
                  <c:v>21</c:v>
                </c:pt>
                <c:pt idx="7741">
                  <c:v>21</c:v>
                </c:pt>
                <c:pt idx="7742">
                  <c:v>21</c:v>
                </c:pt>
                <c:pt idx="7743">
                  <c:v>25</c:v>
                </c:pt>
                <c:pt idx="7744">
                  <c:v>23</c:v>
                </c:pt>
                <c:pt idx="7745">
                  <c:v>21</c:v>
                </c:pt>
                <c:pt idx="7746">
                  <c:v>24</c:v>
                </c:pt>
                <c:pt idx="7747">
                  <c:v>22</c:v>
                </c:pt>
                <c:pt idx="7748">
                  <c:v>20</c:v>
                </c:pt>
                <c:pt idx="7749">
                  <c:v>25</c:v>
                </c:pt>
                <c:pt idx="7750">
                  <c:v>25</c:v>
                </c:pt>
                <c:pt idx="7751">
                  <c:v>23</c:v>
                </c:pt>
                <c:pt idx="7752">
                  <c:v>22</c:v>
                </c:pt>
                <c:pt idx="7753">
                  <c:v>21</c:v>
                </c:pt>
                <c:pt idx="7754">
                  <c:v>21</c:v>
                </c:pt>
                <c:pt idx="7755">
                  <c:v>21</c:v>
                </c:pt>
                <c:pt idx="7756">
                  <c:v>21</c:v>
                </c:pt>
                <c:pt idx="7757">
                  <c:v>22</c:v>
                </c:pt>
                <c:pt idx="7758">
                  <c:v>23</c:v>
                </c:pt>
                <c:pt idx="7759">
                  <c:v>24</c:v>
                </c:pt>
                <c:pt idx="7760">
                  <c:v>20</c:v>
                </c:pt>
                <c:pt idx="7761">
                  <c:v>21</c:v>
                </c:pt>
                <c:pt idx="7762">
                  <c:v>25</c:v>
                </c:pt>
                <c:pt idx="7763">
                  <c:v>21</c:v>
                </c:pt>
                <c:pt idx="7764">
                  <c:v>22</c:v>
                </c:pt>
                <c:pt idx="7765">
                  <c:v>23</c:v>
                </c:pt>
                <c:pt idx="7766">
                  <c:v>22</c:v>
                </c:pt>
                <c:pt idx="7767">
                  <c:v>23</c:v>
                </c:pt>
                <c:pt idx="7768">
                  <c:v>24</c:v>
                </c:pt>
                <c:pt idx="7769">
                  <c:v>23</c:v>
                </c:pt>
                <c:pt idx="7770">
                  <c:v>23</c:v>
                </c:pt>
                <c:pt idx="7771">
                  <c:v>21</c:v>
                </c:pt>
                <c:pt idx="7772">
                  <c:v>21</c:v>
                </c:pt>
                <c:pt idx="7773">
                  <c:v>29</c:v>
                </c:pt>
                <c:pt idx="7774">
                  <c:v>27</c:v>
                </c:pt>
                <c:pt idx="7775">
                  <c:v>25</c:v>
                </c:pt>
                <c:pt idx="7776">
                  <c:v>23</c:v>
                </c:pt>
                <c:pt idx="7777">
                  <c:v>22</c:v>
                </c:pt>
                <c:pt idx="7778">
                  <c:v>23</c:v>
                </c:pt>
                <c:pt idx="7779">
                  <c:v>21</c:v>
                </c:pt>
                <c:pt idx="7780">
                  <c:v>23</c:v>
                </c:pt>
                <c:pt idx="7781">
                  <c:v>27</c:v>
                </c:pt>
                <c:pt idx="7782">
                  <c:v>22</c:v>
                </c:pt>
                <c:pt idx="7783">
                  <c:v>22</c:v>
                </c:pt>
                <c:pt idx="7784">
                  <c:v>24</c:v>
                </c:pt>
                <c:pt idx="7785">
                  <c:v>22</c:v>
                </c:pt>
                <c:pt idx="7786">
                  <c:v>22</c:v>
                </c:pt>
                <c:pt idx="7787">
                  <c:v>23</c:v>
                </c:pt>
                <c:pt idx="7788">
                  <c:v>22</c:v>
                </c:pt>
                <c:pt idx="7789">
                  <c:v>22</c:v>
                </c:pt>
                <c:pt idx="7790">
                  <c:v>28</c:v>
                </c:pt>
                <c:pt idx="7791">
                  <c:v>20</c:v>
                </c:pt>
                <c:pt idx="7792">
                  <c:v>21</c:v>
                </c:pt>
                <c:pt idx="7793">
                  <c:v>20</c:v>
                </c:pt>
                <c:pt idx="7794">
                  <c:v>21</c:v>
                </c:pt>
                <c:pt idx="7795">
                  <c:v>20</c:v>
                </c:pt>
                <c:pt idx="7796">
                  <c:v>22</c:v>
                </c:pt>
                <c:pt idx="7797">
                  <c:v>21</c:v>
                </c:pt>
                <c:pt idx="7798">
                  <c:v>22</c:v>
                </c:pt>
                <c:pt idx="7799">
                  <c:v>23</c:v>
                </c:pt>
                <c:pt idx="7800">
                  <c:v>28</c:v>
                </c:pt>
                <c:pt idx="7801">
                  <c:v>22</c:v>
                </c:pt>
                <c:pt idx="7802">
                  <c:v>22</c:v>
                </c:pt>
                <c:pt idx="7803">
                  <c:v>21</c:v>
                </c:pt>
                <c:pt idx="7804">
                  <c:v>24</c:v>
                </c:pt>
                <c:pt idx="7805">
                  <c:v>20</c:v>
                </c:pt>
                <c:pt idx="7806">
                  <c:v>22</c:v>
                </c:pt>
                <c:pt idx="7807">
                  <c:v>22</c:v>
                </c:pt>
                <c:pt idx="7808">
                  <c:v>21</c:v>
                </c:pt>
                <c:pt idx="7809">
                  <c:v>21</c:v>
                </c:pt>
                <c:pt idx="7810">
                  <c:v>22</c:v>
                </c:pt>
                <c:pt idx="7811">
                  <c:v>20</c:v>
                </c:pt>
                <c:pt idx="7812">
                  <c:v>21</c:v>
                </c:pt>
                <c:pt idx="7813">
                  <c:v>21</c:v>
                </c:pt>
                <c:pt idx="7814">
                  <c:v>22</c:v>
                </c:pt>
                <c:pt idx="7815">
                  <c:v>22</c:v>
                </c:pt>
                <c:pt idx="7816">
                  <c:v>22</c:v>
                </c:pt>
                <c:pt idx="7817">
                  <c:v>22</c:v>
                </c:pt>
                <c:pt idx="7818">
                  <c:v>23</c:v>
                </c:pt>
                <c:pt idx="7819">
                  <c:v>23</c:v>
                </c:pt>
                <c:pt idx="7820">
                  <c:v>23</c:v>
                </c:pt>
                <c:pt idx="7821">
                  <c:v>23</c:v>
                </c:pt>
                <c:pt idx="7822">
                  <c:v>23</c:v>
                </c:pt>
                <c:pt idx="7823">
                  <c:v>22</c:v>
                </c:pt>
                <c:pt idx="7824">
                  <c:v>20</c:v>
                </c:pt>
                <c:pt idx="7825">
                  <c:v>23</c:v>
                </c:pt>
                <c:pt idx="7826">
                  <c:v>24</c:v>
                </c:pt>
                <c:pt idx="7827">
                  <c:v>21</c:v>
                </c:pt>
                <c:pt idx="7828">
                  <c:v>23</c:v>
                </c:pt>
                <c:pt idx="7829">
                  <c:v>21</c:v>
                </c:pt>
                <c:pt idx="7830">
                  <c:v>24</c:v>
                </c:pt>
                <c:pt idx="7831">
                  <c:v>22</c:v>
                </c:pt>
                <c:pt idx="7832">
                  <c:v>22</c:v>
                </c:pt>
                <c:pt idx="7833">
                  <c:v>23</c:v>
                </c:pt>
                <c:pt idx="7834">
                  <c:v>23</c:v>
                </c:pt>
                <c:pt idx="7835">
                  <c:v>21</c:v>
                </c:pt>
                <c:pt idx="7836">
                  <c:v>22</c:v>
                </c:pt>
                <c:pt idx="7837">
                  <c:v>22</c:v>
                </c:pt>
                <c:pt idx="7838">
                  <c:v>22</c:v>
                </c:pt>
                <c:pt idx="7839">
                  <c:v>24</c:v>
                </c:pt>
                <c:pt idx="7840">
                  <c:v>23</c:v>
                </c:pt>
                <c:pt idx="7841">
                  <c:v>23</c:v>
                </c:pt>
                <c:pt idx="7842">
                  <c:v>22</c:v>
                </c:pt>
                <c:pt idx="7843">
                  <c:v>21</c:v>
                </c:pt>
                <c:pt idx="7844">
                  <c:v>23</c:v>
                </c:pt>
                <c:pt idx="7845">
                  <c:v>23</c:v>
                </c:pt>
                <c:pt idx="7846">
                  <c:v>22</c:v>
                </c:pt>
                <c:pt idx="7847">
                  <c:v>23</c:v>
                </c:pt>
                <c:pt idx="7848">
                  <c:v>22</c:v>
                </c:pt>
                <c:pt idx="7849">
                  <c:v>22</c:v>
                </c:pt>
                <c:pt idx="7850">
                  <c:v>21</c:v>
                </c:pt>
                <c:pt idx="7851">
                  <c:v>22</c:v>
                </c:pt>
                <c:pt idx="7852">
                  <c:v>21</c:v>
                </c:pt>
                <c:pt idx="7853">
                  <c:v>20</c:v>
                </c:pt>
                <c:pt idx="7854">
                  <c:v>21</c:v>
                </c:pt>
                <c:pt idx="7855">
                  <c:v>21</c:v>
                </c:pt>
                <c:pt idx="7856">
                  <c:v>22</c:v>
                </c:pt>
                <c:pt idx="7857">
                  <c:v>22</c:v>
                </c:pt>
                <c:pt idx="7858">
                  <c:v>18</c:v>
                </c:pt>
                <c:pt idx="7859">
                  <c:v>22</c:v>
                </c:pt>
                <c:pt idx="7860">
                  <c:v>25</c:v>
                </c:pt>
                <c:pt idx="7861">
                  <c:v>22</c:v>
                </c:pt>
                <c:pt idx="7862">
                  <c:v>21</c:v>
                </c:pt>
                <c:pt idx="7863">
                  <c:v>20</c:v>
                </c:pt>
                <c:pt idx="7864">
                  <c:v>23</c:v>
                </c:pt>
                <c:pt idx="7865">
                  <c:v>26</c:v>
                </c:pt>
                <c:pt idx="7866">
                  <c:v>25</c:v>
                </c:pt>
                <c:pt idx="7867">
                  <c:v>24</c:v>
                </c:pt>
                <c:pt idx="7868">
                  <c:v>24</c:v>
                </c:pt>
                <c:pt idx="7869">
                  <c:v>22</c:v>
                </c:pt>
                <c:pt idx="7870">
                  <c:v>25</c:v>
                </c:pt>
                <c:pt idx="7871">
                  <c:v>23</c:v>
                </c:pt>
                <c:pt idx="7872">
                  <c:v>22</c:v>
                </c:pt>
                <c:pt idx="7873">
                  <c:v>22</c:v>
                </c:pt>
                <c:pt idx="7874">
                  <c:v>22</c:v>
                </c:pt>
                <c:pt idx="7875">
                  <c:v>22</c:v>
                </c:pt>
                <c:pt idx="7876">
                  <c:v>22</c:v>
                </c:pt>
                <c:pt idx="7877">
                  <c:v>24</c:v>
                </c:pt>
                <c:pt idx="7878">
                  <c:v>23</c:v>
                </c:pt>
                <c:pt idx="7879">
                  <c:v>26</c:v>
                </c:pt>
                <c:pt idx="7880">
                  <c:v>22</c:v>
                </c:pt>
                <c:pt idx="7881">
                  <c:v>22</c:v>
                </c:pt>
                <c:pt idx="7882">
                  <c:v>23</c:v>
                </c:pt>
                <c:pt idx="7883">
                  <c:v>21</c:v>
                </c:pt>
                <c:pt idx="7884">
                  <c:v>21</c:v>
                </c:pt>
                <c:pt idx="7885">
                  <c:v>22</c:v>
                </c:pt>
                <c:pt idx="7886">
                  <c:v>21</c:v>
                </c:pt>
                <c:pt idx="7887">
                  <c:v>22</c:v>
                </c:pt>
                <c:pt idx="7888">
                  <c:v>22</c:v>
                </c:pt>
                <c:pt idx="7889">
                  <c:v>24</c:v>
                </c:pt>
                <c:pt idx="7890">
                  <c:v>25</c:v>
                </c:pt>
                <c:pt idx="7891">
                  <c:v>19</c:v>
                </c:pt>
                <c:pt idx="7892">
                  <c:v>26</c:v>
                </c:pt>
                <c:pt idx="7893">
                  <c:v>23</c:v>
                </c:pt>
                <c:pt idx="7894">
                  <c:v>25</c:v>
                </c:pt>
                <c:pt idx="7895">
                  <c:v>24</c:v>
                </c:pt>
                <c:pt idx="7896">
                  <c:v>21</c:v>
                </c:pt>
                <c:pt idx="7897">
                  <c:v>24</c:v>
                </c:pt>
                <c:pt idx="7898">
                  <c:v>23</c:v>
                </c:pt>
                <c:pt idx="7899">
                  <c:v>21</c:v>
                </c:pt>
                <c:pt idx="7900">
                  <c:v>22</c:v>
                </c:pt>
                <c:pt idx="7901">
                  <c:v>24</c:v>
                </c:pt>
                <c:pt idx="7902">
                  <c:v>22</c:v>
                </c:pt>
                <c:pt idx="7903">
                  <c:v>21</c:v>
                </c:pt>
                <c:pt idx="7904">
                  <c:v>24</c:v>
                </c:pt>
                <c:pt idx="7905">
                  <c:v>21</c:v>
                </c:pt>
                <c:pt idx="7906">
                  <c:v>21</c:v>
                </c:pt>
                <c:pt idx="7907">
                  <c:v>23</c:v>
                </c:pt>
                <c:pt idx="7908">
                  <c:v>25</c:v>
                </c:pt>
                <c:pt idx="7909">
                  <c:v>24</c:v>
                </c:pt>
                <c:pt idx="7910">
                  <c:v>21</c:v>
                </c:pt>
                <c:pt idx="7911">
                  <c:v>22</c:v>
                </c:pt>
                <c:pt idx="7912">
                  <c:v>22</c:v>
                </c:pt>
                <c:pt idx="7913">
                  <c:v>23</c:v>
                </c:pt>
                <c:pt idx="7914">
                  <c:v>28</c:v>
                </c:pt>
                <c:pt idx="7915">
                  <c:v>25</c:v>
                </c:pt>
                <c:pt idx="7916">
                  <c:v>22</c:v>
                </c:pt>
                <c:pt idx="7917">
                  <c:v>22</c:v>
                </c:pt>
                <c:pt idx="7918">
                  <c:v>22</c:v>
                </c:pt>
                <c:pt idx="7919">
                  <c:v>21</c:v>
                </c:pt>
                <c:pt idx="7920">
                  <c:v>20</c:v>
                </c:pt>
                <c:pt idx="7921">
                  <c:v>21</c:v>
                </c:pt>
                <c:pt idx="7922">
                  <c:v>20</c:v>
                </c:pt>
                <c:pt idx="7923">
                  <c:v>23</c:v>
                </c:pt>
                <c:pt idx="7924">
                  <c:v>27</c:v>
                </c:pt>
                <c:pt idx="7925">
                  <c:v>21</c:v>
                </c:pt>
                <c:pt idx="7926">
                  <c:v>22</c:v>
                </c:pt>
                <c:pt idx="7927">
                  <c:v>22</c:v>
                </c:pt>
                <c:pt idx="7928">
                  <c:v>25</c:v>
                </c:pt>
                <c:pt idx="7929">
                  <c:v>27</c:v>
                </c:pt>
                <c:pt idx="7930">
                  <c:v>24</c:v>
                </c:pt>
                <c:pt idx="7931">
                  <c:v>22</c:v>
                </c:pt>
                <c:pt idx="7932">
                  <c:v>22</c:v>
                </c:pt>
                <c:pt idx="7933">
                  <c:v>21</c:v>
                </c:pt>
                <c:pt idx="7934">
                  <c:v>24</c:v>
                </c:pt>
                <c:pt idx="7935">
                  <c:v>22</c:v>
                </c:pt>
                <c:pt idx="7936">
                  <c:v>22</c:v>
                </c:pt>
                <c:pt idx="7937">
                  <c:v>22</c:v>
                </c:pt>
                <c:pt idx="7938">
                  <c:v>22</c:v>
                </c:pt>
                <c:pt idx="7939">
                  <c:v>27</c:v>
                </c:pt>
                <c:pt idx="7940">
                  <c:v>21</c:v>
                </c:pt>
                <c:pt idx="7941">
                  <c:v>21</c:v>
                </c:pt>
                <c:pt idx="7942">
                  <c:v>20</c:v>
                </c:pt>
                <c:pt idx="7943">
                  <c:v>22</c:v>
                </c:pt>
                <c:pt idx="7944">
                  <c:v>21</c:v>
                </c:pt>
                <c:pt idx="7945">
                  <c:v>21</c:v>
                </c:pt>
                <c:pt idx="7946">
                  <c:v>24</c:v>
                </c:pt>
                <c:pt idx="7947">
                  <c:v>21</c:v>
                </c:pt>
                <c:pt idx="7948">
                  <c:v>21</c:v>
                </c:pt>
                <c:pt idx="7949">
                  <c:v>23</c:v>
                </c:pt>
                <c:pt idx="7950">
                  <c:v>22</c:v>
                </c:pt>
                <c:pt idx="7951">
                  <c:v>21</c:v>
                </c:pt>
                <c:pt idx="7952">
                  <c:v>24</c:v>
                </c:pt>
                <c:pt idx="7953">
                  <c:v>21</c:v>
                </c:pt>
                <c:pt idx="7954">
                  <c:v>23</c:v>
                </c:pt>
                <c:pt idx="7955">
                  <c:v>22</c:v>
                </c:pt>
                <c:pt idx="7956">
                  <c:v>21</c:v>
                </c:pt>
                <c:pt idx="7957">
                  <c:v>22</c:v>
                </c:pt>
                <c:pt idx="7958">
                  <c:v>21</c:v>
                </c:pt>
                <c:pt idx="7959">
                  <c:v>21</c:v>
                </c:pt>
                <c:pt idx="7960">
                  <c:v>22</c:v>
                </c:pt>
                <c:pt idx="7961">
                  <c:v>22</c:v>
                </c:pt>
                <c:pt idx="7962">
                  <c:v>20</c:v>
                </c:pt>
                <c:pt idx="7963">
                  <c:v>21</c:v>
                </c:pt>
                <c:pt idx="7964">
                  <c:v>21</c:v>
                </c:pt>
                <c:pt idx="7965">
                  <c:v>28</c:v>
                </c:pt>
                <c:pt idx="7966">
                  <c:v>22</c:v>
                </c:pt>
                <c:pt idx="7967">
                  <c:v>19</c:v>
                </c:pt>
                <c:pt idx="7968">
                  <c:v>20</c:v>
                </c:pt>
                <c:pt idx="7969">
                  <c:v>24</c:v>
                </c:pt>
                <c:pt idx="7970">
                  <c:v>21</c:v>
                </c:pt>
                <c:pt idx="7971">
                  <c:v>23</c:v>
                </c:pt>
                <c:pt idx="7972">
                  <c:v>22</c:v>
                </c:pt>
                <c:pt idx="7973">
                  <c:v>20</c:v>
                </c:pt>
                <c:pt idx="7974">
                  <c:v>22</c:v>
                </c:pt>
                <c:pt idx="7975">
                  <c:v>24</c:v>
                </c:pt>
                <c:pt idx="7976">
                  <c:v>21</c:v>
                </c:pt>
                <c:pt idx="7977">
                  <c:v>22</c:v>
                </c:pt>
                <c:pt idx="7978">
                  <c:v>27</c:v>
                </c:pt>
                <c:pt idx="7979">
                  <c:v>23</c:v>
                </c:pt>
                <c:pt idx="7980">
                  <c:v>23</c:v>
                </c:pt>
                <c:pt idx="7981">
                  <c:v>20</c:v>
                </c:pt>
                <c:pt idx="7982">
                  <c:v>21</c:v>
                </c:pt>
                <c:pt idx="7983">
                  <c:v>21</c:v>
                </c:pt>
                <c:pt idx="7984">
                  <c:v>22</c:v>
                </c:pt>
                <c:pt idx="7985">
                  <c:v>21</c:v>
                </c:pt>
                <c:pt idx="7986">
                  <c:v>22</c:v>
                </c:pt>
                <c:pt idx="7987">
                  <c:v>21</c:v>
                </c:pt>
                <c:pt idx="7988">
                  <c:v>21</c:v>
                </c:pt>
                <c:pt idx="7989">
                  <c:v>21</c:v>
                </c:pt>
                <c:pt idx="7990">
                  <c:v>22</c:v>
                </c:pt>
                <c:pt idx="7991">
                  <c:v>22</c:v>
                </c:pt>
                <c:pt idx="7992">
                  <c:v>22</c:v>
                </c:pt>
                <c:pt idx="7993">
                  <c:v>23</c:v>
                </c:pt>
                <c:pt idx="7994">
                  <c:v>23</c:v>
                </c:pt>
                <c:pt idx="7995">
                  <c:v>21</c:v>
                </c:pt>
                <c:pt idx="7996">
                  <c:v>22</c:v>
                </c:pt>
                <c:pt idx="7997">
                  <c:v>22</c:v>
                </c:pt>
                <c:pt idx="7998">
                  <c:v>22</c:v>
                </c:pt>
                <c:pt idx="7999">
                  <c:v>20</c:v>
                </c:pt>
                <c:pt idx="8000">
                  <c:v>22</c:v>
                </c:pt>
                <c:pt idx="8001">
                  <c:v>21</c:v>
                </c:pt>
                <c:pt idx="8002">
                  <c:v>26</c:v>
                </c:pt>
                <c:pt idx="8003">
                  <c:v>24</c:v>
                </c:pt>
                <c:pt idx="8004">
                  <c:v>26</c:v>
                </c:pt>
                <c:pt idx="8005">
                  <c:v>23</c:v>
                </c:pt>
                <c:pt idx="8006">
                  <c:v>21</c:v>
                </c:pt>
                <c:pt idx="8007">
                  <c:v>25</c:v>
                </c:pt>
                <c:pt idx="8008">
                  <c:v>23</c:v>
                </c:pt>
                <c:pt idx="8009">
                  <c:v>21</c:v>
                </c:pt>
                <c:pt idx="8010">
                  <c:v>22</c:v>
                </c:pt>
                <c:pt idx="8011">
                  <c:v>21</c:v>
                </c:pt>
                <c:pt idx="8012">
                  <c:v>25</c:v>
                </c:pt>
                <c:pt idx="8013">
                  <c:v>22</c:v>
                </c:pt>
                <c:pt idx="8014">
                  <c:v>21</c:v>
                </c:pt>
                <c:pt idx="8015">
                  <c:v>25</c:v>
                </c:pt>
                <c:pt idx="8016">
                  <c:v>24</c:v>
                </c:pt>
                <c:pt idx="8017">
                  <c:v>21</c:v>
                </c:pt>
                <c:pt idx="8018">
                  <c:v>23</c:v>
                </c:pt>
                <c:pt idx="8019">
                  <c:v>19</c:v>
                </c:pt>
                <c:pt idx="8020">
                  <c:v>20</c:v>
                </c:pt>
                <c:pt idx="8021">
                  <c:v>22</c:v>
                </c:pt>
                <c:pt idx="8022">
                  <c:v>21</c:v>
                </c:pt>
                <c:pt idx="8023">
                  <c:v>23</c:v>
                </c:pt>
                <c:pt idx="8024">
                  <c:v>22</c:v>
                </c:pt>
                <c:pt idx="8025">
                  <c:v>22</c:v>
                </c:pt>
                <c:pt idx="8026">
                  <c:v>23</c:v>
                </c:pt>
                <c:pt idx="8027">
                  <c:v>22</c:v>
                </c:pt>
                <c:pt idx="8028">
                  <c:v>24</c:v>
                </c:pt>
                <c:pt idx="8029">
                  <c:v>21</c:v>
                </c:pt>
                <c:pt idx="8030">
                  <c:v>22</c:v>
                </c:pt>
                <c:pt idx="8031">
                  <c:v>23</c:v>
                </c:pt>
                <c:pt idx="8032">
                  <c:v>22</c:v>
                </c:pt>
                <c:pt idx="8033">
                  <c:v>22</c:v>
                </c:pt>
                <c:pt idx="8034">
                  <c:v>21</c:v>
                </c:pt>
                <c:pt idx="8035">
                  <c:v>23</c:v>
                </c:pt>
                <c:pt idx="8036">
                  <c:v>23</c:v>
                </c:pt>
                <c:pt idx="8037">
                  <c:v>23</c:v>
                </c:pt>
                <c:pt idx="8038">
                  <c:v>21</c:v>
                </c:pt>
                <c:pt idx="8039">
                  <c:v>22</c:v>
                </c:pt>
                <c:pt idx="8040">
                  <c:v>23</c:v>
                </c:pt>
                <c:pt idx="8041">
                  <c:v>21</c:v>
                </c:pt>
                <c:pt idx="8042">
                  <c:v>21</c:v>
                </c:pt>
                <c:pt idx="8043">
                  <c:v>25</c:v>
                </c:pt>
                <c:pt idx="8044">
                  <c:v>22</c:v>
                </c:pt>
                <c:pt idx="8045">
                  <c:v>25</c:v>
                </c:pt>
                <c:pt idx="8046">
                  <c:v>23</c:v>
                </c:pt>
                <c:pt idx="8047">
                  <c:v>21</c:v>
                </c:pt>
                <c:pt idx="8048">
                  <c:v>24</c:v>
                </c:pt>
                <c:pt idx="8049">
                  <c:v>23</c:v>
                </c:pt>
                <c:pt idx="8050">
                  <c:v>21</c:v>
                </c:pt>
                <c:pt idx="8051">
                  <c:v>25</c:v>
                </c:pt>
                <c:pt idx="8052">
                  <c:v>26</c:v>
                </c:pt>
                <c:pt idx="8053">
                  <c:v>29</c:v>
                </c:pt>
                <c:pt idx="8054">
                  <c:v>23</c:v>
                </c:pt>
                <c:pt idx="8055">
                  <c:v>22</c:v>
                </c:pt>
                <c:pt idx="8056">
                  <c:v>22</c:v>
                </c:pt>
                <c:pt idx="8057">
                  <c:v>21</c:v>
                </c:pt>
                <c:pt idx="8058">
                  <c:v>26</c:v>
                </c:pt>
                <c:pt idx="8059">
                  <c:v>21</c:v>
                </c:pt>
                <c:pt idx="8060">
                  <c:v>21</c:v>
                </c:pt>
                <c:pt idx="8061">
                  <c:v>23</c:v>
                </c:pt>
                <c:pt idx="8062">
                  <c:v>22</c:v>
                </c:pt>
                <c:pt idx="8063">
                  <c:v>26</c:v>
                </c:pt>
                <c:pt idx="8064">
                  <c:v>29</c:v>
                </c:pt>
                <c:pt idx="8065">
                  <c:v>20</c:v>
                </c:pt>
                <c:pt idx="8066">
                  <c:v>27</c:v>
                </c:pt>
                <c:pt idx="8067">
                  <c:v>21</c:v>
                </c:pt>
                <c:pt idx="8068">
                  <c:v>21</c:v>
                </c:pt>
                <c:pt idx="8069">
                  <c:v>28</c:v>
                </c:pt>
                <c:pt idx="8070">
                  <c:v>21</c:v>
                </c:pt>
                <c:pt idx="8071">
                  <c:v>27</c:v>
                </c:pt>
                <c:pt idx="8072">
                  <c:v>21</c:v>
                </c:pt>
                <c:pt idx="8073">
                  <c:v>21</c:v>
                </c:pt>
                <c:pt idx="8074">
                  <c:v>23</c:v>
                </c:pt>
                <c:pt idx="8075">
                  <c:v>23</c:v>
                </c:pt>
                <c:pt idx="8076">
                  <c:v>22</c:v>
                </c:pt>
                <c:pt idx="8077">
                  <c:v>22</c:v>
                </c:pt>
                <c:pt idx="8078">
                  <c:v>20</c:v>
                </c:pt>
                <c:pt idx="8079">
                  <c:v>21</c:v>
                </c:pt>
                <c:pt idx="8080">
                  <c:v>21</c:v>
                </c:pt>
                <c:pt idx="8081">
                  <c:v>21</c:v>
                </c:pt>
                <c:pt idx="8082">
                  <c:v>22</c:v>
                </c:pt>
                <c:pt idx="8083">
                  <c:v>23</c:v>
                </c:pt>
                <c:pt idx="8084">
                  <c:v>21</c:v>
                </c:pt>
                <c:pt idx="8085">
                  <c:v>23</c:v>
                </c:pt>
                <c:pt idx="8086">
                  <c:v>23</c:v>
                </c:pt>
                <c:pt idx="8087">
                  <c:v>24</c:v>
                </c:pt>
                <c:pt idx="8088">
                  <c:v>22</c:v>
                </c:pt>
                <c:pt idx="8089">
                  <c:v>22</c:v>
                </c:pt>
                <c:pt idx="8090">
                  <c:v>20</c:v>
                </c:pt>
                <c:pt idx="8091">
                  <c:v>22</c:v>
                </c:pt>
                <c:pt idx="8092">
                  <c:v>21</c:v>
                </c:pt>
                <c:pt idx="8093">
                  <c:v>22</c:v>
                </c:pt>
                <c:pt idx="8094">
                  <c:v>21</c:v>
                </c:pt>
                <c:pt idx="8095">
                  <c:v>20</c:v>
                </c:pt>
                <c:pt idx="8096">
                  <c:v>21</c:v>
                </c:pt>
                <c:pt idx="8097">
                  <c:v>23</c:v>
                </c:pt>
                <c:pt idx="8098">
                  <c:v>23</c:v>
                </c:pt>
                <c:pt idx="8099">
                  <c:v>22</c:v>
                </c:pt>
                <c:pt idx="8100">
                  <c:v>26</c:v>
                </c:pt>
                <c:pt idx="8101">
                  <c:v>20</c:v>
                </c:pt>
                <c:pt idx="8102">
                  <c:v>25</c:v>
                </c:pt>
                <c:pt idx="8103">
                  <c:v>23</c:v>
                </c:pt>
                <c:pt idx="8104">
                  <c:v>21</c:v>
                </c:pt>
                <c:pt idx="8105">
                  <c:v>21</c:v>
                </c:pt>
                <c:pt idx="8106">
                  <c:v>22</c:v>
                </c:pt>
                <c:pt idx="8107">
                  <c:v>22</c:v>
                </c:pt>
                <c:pt idx="8108">
                  <c:v>22</c:v>
                </c:pt>
                <c:pt idx="8109">
                  <c:v>22</c:v>
                </c:pt>
                <c:pt idx="8110">
                  <c:v>21</c:v>
                </c:pt>
                <c:pt idx="8111">
                  <c:v>23</c:v>
                </c:pt>
                <c:pt idx="8112">
                  <c:v>22</c:v>
                </c:pt>
                <c:pt idx="8113">
                  <c:v>23</c:v>
                </c:pt>
                <c:pt idx="8114">
                  <c:v>25</c:v>
                </c:pt>
                <c:pt idx="8115">
                  <c:v>28</c:v>
                </c:pt>
                <c:pt idx="8116">
                  <c:v>24</c:v>
                </c:pt>
                <c:pt idx="8117">
                  <c:v>22</c:v>
                </c:pt>
                <c:pt idx="8118">
                  <c:v>21</c:v>
                </c:pt>
                <c:pt idx="8119">
                  <c:v>22</c:v>
                </c:pt>
                <c:pt idx="8120">
                  <c:v>22</c:v>
                </c:pt>
                <c:pt idx="8121">
                  <c:v>23</c:v>
                </c:pt>
                <c:pt idx="8122">
                  <c:v>21</c:v>
                </c:pt>
                <c:pt idx="8123">
                  <c:v>21</c:v>
                </c:pt>
                <c:pt idx="8124">
                  <c:v>24</c:v>
                </c:pt>
                <c:pt idx="8125">
                  <c:v>22</c:v>
                </c:pt>
                <c:pt idx="8126">
                  <c:v>27</c:v>
                </c:pt>
                <c:pt idx="8127">
                  <c:v>25</c:v>
                </c:pt>
                <c:pt idx="8128">
                  <c:v>24</c:v>
                </c:pt>
                <c:pt idx="8129">
                  <c:v>22</c:v>
                </c:pt>
                <c:pt idx="8130">
                  <c:v>26</c:v>
                </c:pt>
                <c:pt idx="8131">
                  <c:v>23</c:v>
                </c:pt>
                <c:pt idx="8132">
                  <c:v>20</c:v>
                </c:pt>
                <c:pt idx="8133">
                  <c:v>24</c:v>
                </c:pt>
                <c:pt idx="8134">
                  <c:v>20</c:v>
                </c:pt>
                <c:pt idx="8135">
                  <c:v>22</c:v>
                </c:pt>
                <c:pt idx="8136">
                  <c:v>21</c:v>
                </c:pt>
                <c:pt idx="8137">
                  <c:v>22</c:v>
                </c:pt>
                <c:pt idx="8138">
                  <c:v>22</c:v>
                </c:pt>
                <c:pt idx="8139">
                  <c:v>24</c:v>
                </c:pt>
                <c:pt idx="8140">
                  <c:v>24</c:v>
                </c:pt>
                <c:pt idx="8141">
                  <c:v>26</c:v>
                </c:pt>
                <c:pt idx="8142">
                  <c:v>21</c:v>
                </c:pt>
                <c:pt idx="8143">
                  <c:v>21</c:v>
                </c:pt>
                <c:pt idx="8144">
                  <c:v>23</c:v>
                </c:pt>
                <c:pt idx="8145">
                  <c:v>21</c:v>
                </c:pt>
                <c:pt idx="8146">
                  <c:v>22</c:v>
                </c:pt>
                <c:pt idx="8147">
                  <c:v>22</c:v>
                </c:pt>
                <c:pt idx="8148">
                  <c:v>20</c:v>
                </c:pt>
                <c:pt idx="8149">
                  <c:v>20</c:v>
                </c:pt>
                <c:pt idx="8150">
                  <c:v>22</c:v>
                </c:pt>
                <c:pt idx="8151">
                  <c:v>22</c:v>
                </c:pt>
                <c:pt idx="8152">
                  <c:v>23</c:v>
                </c:pt>
                <c:pt idx="8153">
                  <c:v>22</c:v>
                </c:pt>
                <c:pt idx="8154">
                  <c:v>23</c:v>
                </c:pt>
                <c:pt idx="8155">
                  <c:v>23</c:v>
                </c:pt>
                <c:pt idx="8156">
                  <c:v>22</c:v>
                </c:pt>
                <c:pt idx="8157">
                  <c:v>22</c:v>
                </c:pt>
                <c:pt idx="8158">
                  <c:v>22</c:v>
                </c:pt>
                <c:pt idx="8159">
                  <c:v>25</c:v>
                </c:pt>
                <c:pt idx="8160">
                  <c:v>23</c:v>
                </c:pt>
                <c:pt idx="8161">
                  <c:v>22</c:v>
                </c:pt>
                <c:pt idx="8162">
                  <c:v>22</c:v>
                </c:pt>
                <c:pt idx="8163">
                  <c:v>25</c:v>
                </c:pt>
                <c:pt idx="8164">
                  <c:v>25</c:v>
                </c:pt>
                <c:pt idx="8165">
                  <c:v>28</c:v>
                </c:pt>
                <c:pt idx="8166">
                  <c:v>24</c:v>
                </c:pt>
                <c:pt idx="8167">
                  <c:v>22</c:v>
                </c:pt>
                <c:pt idx="8168">
                  <c:v>22</c:v>
                </c:pt>
                <c:pt idx="8169">
                  <c:v>24</c:v>
                </c:pt>
                <c:pt idx="8170">
                  <c:v>21</c:v>
                </c:pt>
                <c:pt idx="8171">
                  <c:v>23</c:v>
                </c:pt>
                <c:pt idx="8172">
                  <c:v>26</c:v>
                </c:pt>
                <c:pt idx="8173">
                  <c:v>22</c:v>
                </c:pt>
                <c:pt idx="8174">
                  <c:v>22</c:v>
                </c:pt>
                <c:pt idx="8175">
                  <c:v>23</c:v>
                </c:pt>
                <c:pt idx="8176">
                  <c:v>21</c:v>
                </c:pt>
                <c:pt idx="8177">
                  <c:v>22</c:v>
                </c:pt>
                <c:pt idx="8178">
                  <c:v>26</c:v>
                </c:pt>
                <c:pt idx="8179">
                  <c:v>27</c:v>
                </c:pt>
                <c:pt idx="8180">
                  <c:v>22</c:v>
                </c:pt>
                <c:pt idx="8181">
                  <c:v>31</c:v>
                </c:pt>
                <c:pt idx="8182">
                  <c:v>23</c:v>
                </c:pt>
                <c:pt idx="8183">
                  <c:v>21</c:v>
                </c:pt>
                <c:pt idx="8184">
                  <c:v>22</c:v>
                </c:pt>
                <c:pt idx="8185">
                  <c:v>20</c:v>
                </c:pt>
                <c:pt idx="8186">
                  <c:v>22</c:v>
                </c:pt>
                <c:pt idx="8187">
                  <c:v>25</c:v>
                </c:pt>
                <c:pt idx="8188">
                  <c:v>21</c:v>
                </c:pt>
                <c:pt idx="8189">
                  <c:v>25</c:v>
                </c:pt>
                <c:pt idx="8190">
                  <c:v>22</c:v>
                </c:pt>
                <c:pt idx="8191">
                  <c:v>22</c:v>
                </c:pt>
                <c:pt idx="8192">
                  <c:v>20</c:v>
                </c:pt>
                <c:pt idx="8193">
                  <c:v>21</c:v>
                </c:pt>
                <c:pt idx="8194">
                  <c:v>23</c:v>
                </c:pt>
                <c:pt idx="8195">
                  <c:v>21</c:v>
                </c:pt>
                <c:pt idx="8196">
                  <c:v>22</c:v>
                </c:pt>
                <c:pt idx="8197">
                  <c:v>21</c:v>
                </c:pt>
                <c:pt idx="8198">
                  <c:v>21</c:v>
                </c:pt>
                <c:pt idx="8199">
                  <c:v>20</c:v>
                </c:pt>
                <c:pt idx="8200">
                  <c:v>21</c:v>
                </c:pt>
                <c:pt idx="8201">
                  <c:v>21</c:v>
                </c:pt>
                <c:pt idx="8202">
                  <c:v>21</c:v>
                </c:pt>
                <c:pt idx="8203">
                  <c:v>23</c:v>
                </c:pt>
                <c:pt idx="8204">
                  <c:v>23</c:v>
                </c:pt>
                <c:pt idx="8205">
                  <c:v>22</c:v>
                </c:pt>
                <c:pt idx="8206">
                  <c:v>20</c:v>
                </c:pt>
                <c:pt idx="8207">
                  <c:v>22</c:v>
                </c:pt>
                <c:pt idx="8208">
                  <c:v>20</c:v>
                </c:pt>
                <c:pt idx="8209">
                  <c:v>21</c:v>
                </c:pt>
                <c:pt idx="8210">
                  <c:v>23</c:v>
                </c:pt>
                <c:pt idx="8211">
                  <c:v>20</c:v>
                </c:pt>
                <c:pt idx="8212">
                  <c:v>23</c:v>
                </c:pt>
                <c:pt idx="8213">
                  <c:v>20</c:v>
                </c:pt>
                <c:pt idx="8214">
                  <c:v>21</c:v>
                </c:pt>
                <c:pt idx="8215">
                  <c:v>22</c:v>
                </c:pt>
                <c:pt idx="8216">
                  <c:v>25</c:v>
                </c:pt>
                <c:pt idx="8217">
                  <c:v>25</c:v>
                </c:pt>
                <c:pt idx="8218">
                  <c:v>24</c:v>
                </c:pt>
                <c:pt idx="8219">
                  <c:v>23</c:v>
                </c:pt>
                <c:pt idx="8220">
                  <c:v>24</c:v>
                </c:pt>
                <c:pt idx="8221">
                  <c:v>22</c:v>
                </c:pt>
                <c:pt idx="8222">
                  <c:v>22</c:v>
                </c:pt>
                <c:pt idx="8223">
                  <c:v>25</c:v>
                </c:pt>
                <c:pt idx="8224">
                  <c:v>23</c:v>
                </c:pt>
                <c:pt idx="8225">
                  <c:v>22</c:v>
                </c:pt>
                <c:pt idx="8226">
                  <c:v>21</c:v>
                </c:pt>
                <c:pt idx="8227">
                  <c:v>21</c:v>
                </c:pt>
                <c:pt idx="8228">
                  <c:v>24</c:v>
                </c:pt>
                <c:pt idx="8229">
                  <c:v>21</c:v>
                </c:pt>
                <c:pt idx="8230">
                  <c:v>25</c:v>
                </c:pt>
                <c:pt idx="8231">
                  <c:v>27</c:v>
                </c:pt>
                <c:pt idx="8232">
                  <c:v>30</c:v>
                </c:pt>
                <c:pt idx="8233">
                  <c:v>21</c:v>
                </c:pt>
                <c:pt idx="8234">
                  <c:v>21</c:v>
                </c:pt>
                <c:pt idx="8235">
                  <c:v>21</c:v>
                </c:pt>
                <c:pt idx="8236">
                  <c:v>21</c:v>
                </c:pt>
                <c:pt idx="8237">
                  <c:v>22</c:v>
                </c:pt>
                <c:pt idx="8238">
                  <c:v>20</c:v>
                </c:pt>
                <c:pt idx="8239">
                  <c:v>23</c:v>
                </c:pt>
                <c:pt idx="8240">
                  <c:v>21</c:v>
                </c:pt>
                <c:pt idx="8241">
                  <c:v>22</c:v>
                </c:pt>
                <c:pt idx="8242">
                  <c:v>19</c:v>
                </c:pt>
                <c:pt idx="8243">
                  <c:v>23</c:v>
                </c:pt>
                <c:pt idx="8244">
                  <c:v>20</c:v>
                </c:pt>
                <c:pt idx="8245">
                  <c:v>21</c:v>
                </c:pt>
                <c:pt idx="8246">
                  <c:v>20</c:v>
                </c:pt>
                <c:pt idx="8247">
                  <c:v>21</c:v>
                </c:pt>
                <c:pt idx="8248">
                  <c:v>25</c:v>
                </c:pt>
                <c:pt idx="8249">
                  <c:v>22</c:v>
                </c:pt>
                <c:pt idx="8250">
                  <c:v>21</c:v>
                </c:pt>
                <c:pt idx="8251">
                  <c:v>22</c:v>
                </c:pt>
                <c:pt idx="8252">
                  <c:v>21</c:v>
                </c:pt>
                <c:pt idx="8253">
                  <c:v>25</c:v>
                </c:pt>
                <c:pt idx="8254">
                  <c:v>25</c:v>
                </c:pt>
                <c:pt idx="8255">
                  <c:v>24</c:v>
                </c:pt>
                <c:pt idx="8256">
                  <c:v>24</c:v>
                </c:pt>
                <c:pt idx="8257">
                  <c:v>24</c:v>
                </c:pt>
                <c:pt idx="8258">
                  <c:v>21</c:v>
                </c:pt>
                <c:pt idx="8259">
                  <c:v>23</c:v>
                </c:pt>
                <c:pt idx="8260">
                  <c:v>21</c:v>
                </c:pt>
                <c:pt idx="8261">
                  <c:v>21</c:v>
                </c:pt>
                <c:pt idx="8262">
                  <c:v>22</c:v>
                </c:pt>
                <c:pt idx="8263">
                  <c:v>22</c:v>
                </c:pt>
                <c:pt idx="8264">
                  <c:v>22</c:v>
                </c:pt>
                <c:pt idx="8265">
                  <c:v>24</c:v>
                </c:pt>
                <c:pt idx="8266">
                  <c:v>22</c:v>
                </c:pt>
                <c:pt idx="8267">
                  <c:v>21</c:v>
                </c:pt>
                <c:pt idx="8268">
                  <c:v>23</c:v>
                </c:pt>
                <c:pt idx="8269">
                  <c:v>23</c:v>
                </c:pt>
                <c:pt idx="8270">
                  <c:v>24</c:v>
                </c:pt>
                <c:pt idx="8271">
                  <c:v>23</c:v>
                </c:pt>
                <c:pt idx="8272">
                  <c:v>24</c:v>
                </c:pt>
                <c:pt idx="8273">
                  <c:v>20</c:v>
                </c:pt>
                <c:pt idx="8274">
                  <c:v>23</c:v>
                </c:pt>
                <c:pt idx="8275">
                  <c:v>23</c:v>
                </c:pt>
                <c:pt idx="8276">
                  <c:v>22</c:v>
                </c:pt>
                <c:pt idx="8277">
                  <c:v>23</c:v>
                </c:pt>
                <c:pt idx="8278">
                  <c:v>24</c:v>
                </c:pt>
                <c:pt idx="8279">
                  <c:v>25</c:v>
                </c:pt>
                <c:pt idx="8280">
                  <c:v>24</c:v>
                </c:pt>
                <c:pt idx="8281">
                  <c:v>27</c:v>
                </c:pt>
                <c:pt idx="8282">
                  <c:v>24</c:v>
                </c:pt>
                <c:pt idx="8283">
                  <c:v>22</c:v>
                </c:pt>
                <c:pt idx="8284">
                  <c:v>22</c:v>
                </c:pt>
                <c:pt idx="8285">
                  <c:v>25</c:v>
                </c:pt>
                <c:pt idx="8286">
                  <c:v>23</c:v>
                </c:pt>
                <c:pt idx="8287">
                  <c:v>23</c:v>
                </c:pt>
                <c:pt idx="8288">
                  <c:v>22</c:v>
                </c:pt>
                <c:pt idx="8289">
                  <c:v>21</c:v>
                </c:pt>
                <c:pt idx="8290">
                  <c:v>24</c:v>
                </c:pt>
                <c:pt idx="8291">
                  <c:v>24</c:v>
                </c:pt>
                <c:pt idx="8292">
                  <c:v>21</c:v>
                </c:pt>
                <c:pt idx="8293">
                  <c:v>22</c:v>
                </c:pt>
                <c:pt idx="8294">
                  <c:v>23</c:v>
                </c:pt>
                <c:pt idx="8295">
                  <c:v>22</c:v>
                </c:pt>
                <c:pt idx="8296">
                  <c:v>20</c:v>
                </c:pt>
                <c:pt idx="8297">
                  <c:v>24</c:v>
                </c:pt>
                <c:pt idx="8298">
                  <c:v>22</c:v>
                </c:pt>
                <c:pt idx="8299">
                  <c:v>23</c:v>
                </c:pt>
                <c:pt idx="8300">
                  <c:v>22</c:v>
                </c:pt>
                <c:pt idx="8301">
                  <c:v>22</c:v>
                </c:pt>
                <c:pt idx="8302">
                  <c:v>23</c:v>
                </c:pt>
                <c:pt idx="8303">
                  <c:v>25</c:v>
                </c:pt>
                <c:pt idx="8304">
                  <c:v>25</c:v>
                </c:pt>
                <c:pt idx="8305">
                  <c:v>25</c:v>
                </c:pt>
                <c:pt idx="8306">
                  <c:v>22</c:v>
                </c:pt>
                <c:pt idx="8307">
                  <c:v>21</c:v>
                </c:pt>
                <c:pt idx="8308">
                  <c:v>19</c:v>
                </c:pt>
                <c:pt idx="8309">
                  <c:v>26</c:v>
                </c:pt>
                <c:pt idx="8310">
                  <c:v>22</c:v>
                </c:pt>
                <c:pt idx="8311">
                  <c:v>22</c:v>
                </c:pt>
                <c:pt idx="8312">
                  <c:v>21</c:v>
                </c:pt>
                <c:pt idx="8313">
                  <c:v>21</c:v>
                </c:pt>
                <c:pt idx="8314">
                  <c:v>22</c:v>
                </c:pt>
                <c:pt idx="8315">
                  <c:v>30</c:v>
                </c:pt>
                <c:pt idx="8316">
                  <c:v>22</c:v>
                </c:pt>
                <c:pt idx="8317">
                  <c:v>21</c:v>
                </c:pt>
                <c:pt idx="8318">
                  <c:v>21</c:v>
                </c:pt>
                <c:pt idx="8319">
                  <c:v>21</c:v>
                </c:pt>
                <c:pt idx="8320">
                  <c:v>22</c:v>
                </c:pt>
                <c:pt idx="8321">
                  <c:v>21</c:v>
                </c:pt>
                <c:pt idx="8322">
                  <c:v>20</c:v>
                </c:pt>
                <c:pt idx="8323">
                  <c:v>20</c:v>
                </c:pt>
                <c:pt idx="8324">
                  <c:v>22</c:v>
                </c:pt>
                <c:pt idx="8325">
                  <c:v>25</c:v>
                </c:pt>
                <c:pt idx="8326">
                  <c:v>23</c:v>
                </c:pt>
                <c:pt idx="8327">
                  <c:v>23</c:v>
                </c:pt>
                <c:pt idx="8328">
                  <c:v>22</c:v>
                </c:pt>
                <c:pt idx="8329">
                  <c:v>21</c:v>
                </c:pt>
                <c:pt idx="8330">
                  <c:v>24</c:v>
                </c:pt>
                <c:pt idx="8331">
                  <c:v>23</c:v>
                </c:pt>
                <c:pt idx="8332">
                  <c:v>21</c:v>
                </c:pt>
                <c:pt idx="8333">
                  <c:v>22</c:v>
                </c:pt>
                <c:pt idx="8334">
                  <c:v>21</c:v>
                </c:pt>
                <c:pt idx="8335">
                  <c:v>20</c:v>
                </c:pt>
                <c:pt idx="8336">
                  <c:v>22</c:v>
                </c:pt>
                <c:pt idx="8337">
                  <c:v>21</c:v>
                </c:pt>
                <c:pt idx="8338">
                  <c:v>23</c:v>
                </c:pt>
                <c:pt idx="8339">
                  <c:v>21</c:v>
                </c:pt>
                <c:pt idx="8340">
                  <c:v>21</c:v>
                </c:pt>
                <c:pt idx="8341">
                  <c:v>22</c:v>
                </c:pt>
                <c:pt idx="8342">
                  <c:v>21</c:v>
                </c:pt>
                <c:pt idx="8343">
                  <c:v>21</c:v>
                </c:pt>
                <c:pt idx="8344">
                  <c:v>23</c:v>
                </c:pt>
                <c:pt idx="8345">
                  <c:v>21</c:v>
                </c:pt>
                <c:pt idx="8346">
                  <c:v>22</c:v>
                </c:pt>
                <c:pt idx="8347">
                  <c:v>22</c:v>
                </c:pt>
                <c:pt idx="8348">
                  <c:v>25</c:v>
                </c:pt>
                <c:pt idx="8349">
                  <c:v>20</c:v>
                </c:pt>
                <c:pt idx="8350">
                  <c:v>22</c:v>
                </c:pt>
                <c:pt idx="8351">
                  <c:v>24</c:v>
                </c:pt>
                <c:pt idx="8352">
                  <c:v>21</c:v>
                </c:pt>
                <c:pt idx="8353">
                  <c:v>21</c:v>
                </c:pt>
                <c:pt idx="8354">
                  <c:v>21</c:v>
                </c:pt>
                <c:pt idx="8355">
                  <c:v>21</c:v>
                </c:pt>
                <c:pt idx="8356">
                  <c:v>22</c:v>
                </c:pt>
                <c:pt idx="8357">
                  <c:v>20</c:v>
                </c:pt>
                <c:pt idx="8358">
                  <c:v>20</c:v>
                </c:pt>
                <c:pt idx="8359">
                  <c:v>22</c:v>
                </c:pt>
                <c:pt idx="8360">
                  <c:v>20</c:v>
                </c:pt>
                <c:pt idx="8361">
                  <c:v>21</c:v>
                </c:pt>
                <c:pt idx="8362">
                  <c:v>20</c:v>
                </c:pt>
                <c:pt idx="8363">
                  <c:v>27</c:v>
                </c:pt>
                <c:pt idx="8364">
                  <c:v>26</c:v>
                </c:pt>
                <c:pt idx="8365">
                  <c:v>24</c:v>
                </c:pt>
                <c:pt idx="8366">
                  <c:v>25</c:v>
                </c:pt>
                <c:pt idx="8367">
                  <c:v>22</c:v>
                </c:pt>
                <c:pt idx="8368">
                  <c:v>21</c:v>
                </c:pt>
                <c:pt idx="8369">
                  <c:v>21</c:v>
                </c:pt>
                <c:pt idx="8370">
                  <c:v>22</c:v>
                </c:pt>
                <c:pt idx="8371">
                  <c:v>21</c:v>
                </c:pt>
                <c:pt idx="8372">
                  <c:v>21</c:v>
                </c:pt>
                <c:pt idx="8373">
                  <c:v>21</c:v>
                </c:pt>
                <c:pt idx="8374">
                  <c:v>21</c:v>
                </c:pt>
                <c:pt idx="8375">
                  <c:v>19</c:v>
                </c:pt>
                <c:pt idx="8376">
                  <c:v>22</c:v>
                </c:pt>
                <c:pt idx="8377">
                  <c:v>24</c:v>
                </c:pt>
                <c:pt idx="8378">
                  <c:v>21</c:v>
                </c:pt>
                <c:pt idx="8379">
                  <c:v>22</c:v>
                </c:pt>
                <c:pt idx="8380">
                  <c:v>21</c:v>
                </c:pt>
                <c:pt idx="8381">
                  <c:v>22</c:v>
                </c:pt>
                <c:pt idx="8382">
                  <c:v>22</c:v>
                </c:pt>
                <c:pt idx="8383">
                  <c:v>21</c:v>
                </c:pt>
                <c:pt idx="8384">
                  <c:v>22</c:v>
                </c:pt>
                <c:pt idx="8385">
                  <c:v>24</c:v>
                </c:pt>
                <c:pt idx="8386">
                  <c:v>23</c:v>
                </c:pt>
                <c:pt idx="8387">
                  <c:v>22</c:v>
                </c:pt>
                <c:pt idx="8388">
                  <c:v>22</c:v>
                </c:pt>
                <c:pt idx="8389">
                  <c:v>24</c:v>
                </c:pt>
                <c:pt idx="8390">
                  <c:v>24</c:v>
                </c:pt>
                <c:pt idx="8391">
                  <c:v>25</c:v>
                </c:pt>
                <c:pt idx="8392">
                  <c:v>23</c:v>
                </c:pt>
                <c:pt idx="8393">
                  <c:v>22</c:v>
                </c:pt>
                <c:pt idx="8394">
                  <c:v>22</c:v>
                </c:pt>
                <c:pt idx="8395">
                  <c:v>22</c:v>
                </c:pt>
                <c:pt idx="8396">
                  <c:v>23</c:v>
                </c:pt>
                <c:pt idx="8397">
                  <c:v>21</c:v>
                </c:pt>
                <c:pt idx="8398">
                  <c:v>25</c:v>
                </c:pt>
                <c:pt idx="8399">
                  <c:v>22</c:v>
                </c:pt>
                <c:pt idx="8400">
                  <c:v>24</c:v>
                </c:pt>
                <c:pt idx="8401">
                  <c:v>22</c:v>
                </c:pt>
                <c:pt idx="8402">
                  <c:v>24</c:v>
                </c:pt>
                <c:pt idx="8403">
                  <c:v>23</c:v>
                </c:pt>
                <c:pt idx="8404">
                  <c:v>22</c:v>
                </c:pt>
                <c:pt idx="8405">
                  <c:v>23</c:v>
                </c:pt>
                <c:pt idx="8406">
                  <c:v>21</c:v>
                </c:pt>
                <c:pt idx="8407">
                  <c:v>21</c:v>
                </c:pt>
                <c:pt idx="8408">
                  <c:v>22</c:v>
                </c:pt>
                <c:pt idx="8409">
                  <c:v>22</c:v>
                </c:pt>
                <c:pt idx="8410">
                  <c:v>21</c:v>
                </c:pt>
                <c:pt idx="8411">
                  <c:v>22</c:v>
                </c:pt>
                <c:pt idx="8412">
                  <c:v>22</c:v>
                </c:pt>
                <c:pt idx="8413">
                  <c:v>23</c:v>
                </c:pt>
                <c:pt idx="8414">
                  <c:v>23</c:v>
                </c:pt>
                <c:pt idx="8415">
                  <c:v>24</c:v>
                </c:pt>
                <c:pt idx="8416">
                  <c:v>21</c:v>
                </c:pt>
                <c:pt idx="8417">
                  <c:v>22</c:v>
                </c:pt>
                <c:pt idx="8418">
                  <c:v>23</c:v>
                </c:pt>
                <c:pt idx="8419">
                  <c:v>22</c:v>
                </c:pt>
                <c:pt idx="8420">
                  <c:v>23</c:v>
                </c:pt>
                <c:pt idx="8421">
                  <c:v>21</c:v>
                </c:pt>
                <c:pt idx="8422">
                  <c:v>22</c:v>
                </c:pt>
                <c:pt idx="8423">
                  <c:v>23</c:v>
                </c:pt>
                <c:pt idx="8424">
                  <c:v>22</c:v>
                </c:pt>
                <c:pt idx="8425">
                  <c:v>22</c:v>
                </c:pt>
                <c:pt idx="8426">
                  <c:v>21</c:v>
                </c:pt>
                <c:pt idx="8427">
                  <c:v>21</c:v>
                </c:pt>
                <c:pt idx="8428">
                  <c:v>21</c:v>
                </c:pt>
                <c:pt idx="8429">
                  <c:v>21</c:v>
                </c:pt>
                <c:pt idx="8430">
                  <c:v>29</c:v>
                </c:pt>
                <c:pt idx="8431">
                  <c:v>23</c:v>
                </c:pt>
                <c:pt idx="8432">
                  <c:v>21</c:v>
                </c:pt>
                <c:pt idx="8433">
                  <c:v>24</c:v>
                </c:pt>
                <c:pt idx="8434">
                  <c:v>24</c:v>
                </c:pt>
                <c:pt idx="8435">
                  <c:v>21</c:v>
                </c:pt>
                <c:pt idx="8436">
                  <c:v>23</c:v>
                </c:pt>
                <c:pt idx="8437">
                  <c:v>22</c:v>
                </c:pt>
                <c:pt idx="8438">
                  <c:v>24</c:v>
                </c:pt>
                <c:pt idx="8439">
                  <c:v>24</c:v>
                </c:pt>
                <c:pt idx="8440">
                  <c:v>25</c:v>
                </c:pt>
                <c:pt idx="8441">
                  <c:v>22</c:v>
                </c:pt>
                <c:pt idx="8442">
                  <c:v>23</c:v>
                </c:pt>
                <c:pt idx="8443">
                  <c:v>24</c:v>
                </c:pt>
                <c:pt idx="8444">
                  <c:v>22</c:v>
                </c:pt>
                <c:pt idx="8445">
                  <c:v>22</c:v>
                </c:pt>
                <c:pt idx="8446">
                  <c:v>24</c:v>
                </c:pt>
                <c:pt idx="8447">
                  <c:v>21</c:v>
                </c:pt>
                <c:pt idx="8448">
                  <c:v>23</c:v>
                </c:pt>
                <c:pt idx="8449">
                  <c:v>21</c:v>
                </c:pt>
                <c:pt idx="8450">
                  <c:v>22</c:v>
                </c:pt>
                <c:pt idx="8451">
                  <c:v>22</c:v>
                </c:pt>
                <c:pt idx="8452">
                  <c:v>23</c:v>
                </c:pt>
                <c:pt idx="8453">
                  <c:v>23</c:v>
                </c:pt>
                <c:pt idx="8454">
                  <c:v>22</c:v>
                </c:pt>
                <c:pt idx="8455">
                  <c:v>22</c:v>
                </c:pt>
                <c:pt idx="8456">
                  <c:v>22</c:v>
                </c:pt>
                <c:pt idx="8457">
                  <c:v>22</c:v>
                </c:pt>
                <c:pt idx="8458">
                  <c:v>22</c:v>
                </c:pt>
                <c:pt idx="8459">
                  <c:v>23</c:v>
                </c:pt>
                <c:pt idx="8460">
                  <c:v>23</c:v>
                </c:pt>
                <c:pt idx="8461">
                  <c:v>29</c:v>
                </c:pt>
                <c:pt idx="8462">
                  <c:v>21</c:v>
                </c:pt>
                <c:pt idx="8463">
                  <c:v>22</c:v>
                </c:pt>
                <c:pt idx="8464">
                  <c:v>21</c:v>
                </c:pt>
                <c:pt idx="8465">
                  <c:v>21</c:v>
                </c:pt>
                <c:pt idx="8466">
                  <c:v>22</c:v>
                </c:pt>
                <c:pt idx="8467">
                  <c:v>22</c:v>
                </c:pt>
                <c:pt idx="8468">
                  <c:v>22</c:v>
                </c:pt>
                <c:pt idx="8469">
                  <c:v>22</c:v>
                </c:pt>
                <c:pt idx="8470">
                  <c:v>21</c:v>
                </c:pt>
                <c:pt idx="8471">
                  <c:v>22</c:v>
                </c:pt>
                <c:pt idx="8472">
                  <c:v>24</c:v>
                </c:pt>
                <c:pt idx="8473">
                  <c:v>19</c:v>
                </c:pt>
                <c:pt idx="8474">
                  <c:v>21</c:v>
                </c:pt>
                <c:pt idx="8475">
                  <c:v>23</c:v>
                </c:pt>
                <c:pt idx="8476">
                  <c:v>21</c:v>
                </c:pt>
                <c:pt idx="8477">
                  <c:v>21</c:v>
                </c:pt>
                <c:pt idx="8478">
                  <c:v>22</c:v>
                </c:pt>
                <c:pt idx="8479">
                  <c:v>21</c:v>
                </c:pt>
                <c:pt idx="8480">
                  <c:v>21</c:v>
                </c:pt>
                <c:pt idx="8481">
                  <c:v>22</c:v>
                </c:pt>
                <c:pt idx="8482">
                  <c:v>23</c:v>
                </c:pt>
                <c:pt idx="8483">
                  <c:v>22</c:v>
                </c:pt>
                <c:pt idx="8484">
                  <c:v>21</c:v>
                </c:pt>
                <c:pt idx="8485">
                  <c:v>20</c:v>
                </c:pt>
                <c:pt idx="8486">
                  <c:v>19</c:v>
                </c:pt>
                <c:pt idx="8487">
                  <c:v>21</c:v>
                </c:pt>
                <c:pt idx="8488">
                  <c:v>22</c:v>
                </c:pt>
                <c:pt idx="8489">
                  <c:v>19</c:v>
                </c:pt>
                <c:pt idx="8490">
                  <c:v>22</c:v>
                </c:pt>
                <c:pt idx="8491">
                  <c:v>25</c:v>
                </c:pt>
                <c:pt idx="8492">
                  <c:v>21</c:v>
                </c:pt>
                <c:pt idx="8493">
                  <c:v>21</c:v>
                </c:pt>
                <c:pt idx="8494">
                  <c:v>20</c:v>
                </c:pt>
                <c:pt idx="8495">
                  <c:v>24</c:v>
                </c:pt>
                <c:pt idx="8496">
                  <c:v>26</c:v>
                </c:pt>
                <c:pt idx="8497">
                  <c:v>26</c:v>
                </c:pt>
                <c:pt idx="8498">
                  <c:v>22</c:v>
                </c:pt>
                <c:pt idx="8499">
                  <c:v>22</c:v>
                </c:pt>
                <c:pt idx="8500">
                  <c:v>24</c:v>
                </c:pt>
                <c:pt idx="8501">
                  <c:v>25</c:v>
                </c:pt>
                <c:pt idx="8502">
                  <c:v>22</c:v>
                </c:pt>
                <c:pt idx="8503">
                  <c:v>20</c:v>
                </c:pt>
                <c:pt idx="8504">
                  <c:v>21</c:v>
                </c:pt>
                <c:pt idx="8505">
                  <c:v>22</c:v>
                </c:pt>
                <c:pt idx="8506">
                  <c:v>22</c:v>
                </c:pt>
                <c:pt idx="8507">
                  <c:v>21</c:v>
                </c:pt>
                <c:pt idx="8508">
                  <c:v>23</c:v>
                </c:pt>
                <c:pt idx="8509">
                  <c:v>24</c:v>
                </c:pt>
                <c:pt idx="8510">
                  <c:v>21</c:v>
                </c:pt>
                <c:pt idx="8511">
                  <c:v>27</c:v>
                </c:pt>
                <c:pt idx="8512">
                  <c:v>24</c:v>
                </c:pt>
                <c:pt idx="8513">
                  <c:v>21</c:v>
                </c:pt>
                <c:pt idx="8514">
                  <c:v>23</c:v>
                </c:pt>
                <c:pt idx="8515">
                  <c:v>20</c:v>
                </c:pt>
                <c:pt idx="8516">
                  <c:v>27</c:v>
                </c:pt>
                <c:pt idx="8517">
                  <c:v>20</c:v>
                </c:pt>
                <c:pt idx="8518">
                  <c:v>21</c:v>
                </c:pt>
                <c:pt idx="8519">
                  <c:v>22</c:v>
                </c:pt>
                <c:pt idx="8520">
                  <c:v>24</c:v>
                </c:pt>
                <c:pt idx="8521">
                  <c:v>22</c:v>
                </c:pt>
                <c:pt idx="8522">
                  <c:v>21</c:v>
                </c:pt>
                <c:pt idx="8523">
                  <c:v>21</c:v>
                </c:pt>
                <c:pt idx="8524">
                  <c:v>23</c:v>
                </c:pt>
                <c:pt idx="8525">
                  <c:v>21</c:v>
                </c:pt>
                <c:pt idx="8526">
                  <c:v>22</c:v>
                </c:pt>
                <c:pt idx="8527">
                  <c:v>22</c:v>
                </c:pt>
                <c:pt idx="8528">
                  <c:v>21</c:v>
                </c:pt>
                <c:pt idx="8529">
                  <c:v>22</c:v>
                </c:pt>
                <c:pt idx="8530">
                  <c:v>22</c:v>
                </c:pt>
                <c:pt idx="8531">
                  <c:v>29</c:v>
                </c:pt>
                <c:pt idx="8532">
                  <c:v>24</c:v>
                </c:pt>
                <c:pt idx="8533">
                  <c:v>21</c:v>
                </c:pt>
                <c:pt idx="8534">
                  <c:v>27</c:v>
                </c:pt>
                <c:pt idx="8535">
                  <c:v>24</c:v>
                </c:pt>
                <c:pt idx="8536">
                  <c:v>23</c:v>
                </c:pt>
                <c:pt idx="8537">
                  <c:v>21</c:v>
                </c:pt>
                <c:pt idx="8538">
                  <c:v>20</c:v>
                </c:pt>
                <c:pt idx="8539">
                  <c:v>21</c:v>
                </c:pt>
                <c:pt idx="8540">
                  <c:v>22</c:v>
                </c:pt>
                <c:pt idx="8541">
                  <c:v>21</c:v>
                </c:pt>
                <c:pt idx="8542">
                  <c:v>21</c:v>
                </c:pt>
                <c:pt idx="8543">
                  <c:v>23</c:v>
                </c:pt>
                <c:pt idx="8544">
                  <c:v>21</c:v>
                </c:pt>
                <c:pt idx="8545">
                  <c:v>21</c:v>
                </c:pt>
                <c:pt idx="8546">
                  <c:v>20</c:v>
                </c:pt>
                <c:pt idx="8547">
                  <c:v>23</c:v>
                </c:pt>
                <c:pt idx="8548">
                  <c:v>24</c:v>
                </c:pt>
                <c:pt idx="8549">
                  <c:v>22</c:v>
                </c:pt>
                <c:pt idx="8550">
                  <c:v>23</c:v>
                </c:pt>
                <c:pt idx="8551">
                  <c:v>20</c:v>
                </c:pt>
                <c:pt idx="8552">
                  <c:v>20</c:v>
                </c:pt>
                <c:pt idx="8553">
                  <c:v>22</c:v>
                </c:pt>
                <c:pt idx="8554">
                  <c:v>25</c:v>
                </c:pt>
                <c:pt idx="8555">
                  <c:v>23</c:v>
                </c:pt>
                <c:pt idx="8556">
                  <c:v>21</c:v>
                </c:pt>
                <c:pt idx="8557">
                  <c:v>23</c:v>
                </c:pt>
                <c:pt idx="8558">
                  <c:v>22</c:v>
                </c:pt>
                <c:pt idx="8559">
                  <c:v>26</c:v>
                </c:pt>
                <c:pt idx="8560">
                  <c:v>28</c:v>
                </c:pt>
                <c:pt idx="8561">
                  <c:v>25</c:v>
                </c:pt>
                <c:pt idx="8562">
                  <c:v>27</c:v>
                </c:pt>
                <c:pt idx="8563">
                  <c:v>22</c:v>
                </c:pt>
                <c:pt idx="8564">
                  <c:v>22</c:v>
                </c:pt>
                <c:pt idx="8565">
                  <c:v>23</c:v>
                </c:pt>
                <c:pt idx="8566">
                  <c:v>22</c:v>
                </c:pt>
                <c:pt idx="8567">
                  <c:v>22</c:v>
                </c:pt>
                <c:pt idx="8568">
                  <c:v>23</c:v>
                </c:pt>
                <c:pt idx="8569">
                  <c:v>24</c:v>
                </c:pt>
                <c:pt idx="8570">
                  <c:v>25</c:v>
                </c:pt>
                <c:pt idx="8571">
                  <c:v>21</c:v>
                </c:pt>
                <c:pt idx="8572">
                  <c:v>24</c:v>
                </c:pt>
                <c:pt idx="8573">
                  <c:v>28</c:v>
                </c:pt>
                <c:pt idx="8574">
                  <c:v>24</c:v>
                </c:pt>
                <c:pt idx="8575">
                  <c:v>23</c:v>
                </c:pt>
                <c:pt idx="8576">
                  <c:v>22</c:v>
                </c:pt>
                <c:pt idx="8577">
                  <c:v>22</c:v>
                </c:pt>
                <c:pt idx="8578">
                  <c:v>22</c:v>
                </c:pt>
                <c:pt idx="8579">
                  <c:v>24</c:v>
                </c:pt>
                <c:pt idx="8580">
                  <c:v>22</c:v>
                </c:pt>
                <c:pt idx="8581">
                  <c:v>21</c:v>
                </c:pt>
                <c:pt idx="8582">
                  <c:v>24</c:v>
                </c:pt>
                <c:pt idx="8583">
                  <c:v>24</c:v>
                </c:pt>
                <c:pt idx="8584">
                  <c:v>24</c:v>
                </c:pt>
                <c:pt idx="8585">
                  <c:v>26</c:v>
                </c:pt>
                <c:pt idx="8586">
                  <c:v>22</c:v>
                </c:pt>
                <c:pt idx="8587">
                  <c:v>21</c:v>
                </c:pt>
                <c:pt idx="8588">
                  <c:v>21</c:v>
                </c:pt>
                <c:pt idx="8589">
                  <c:v>22</c:v>
                </c:pt>
                <c:pt idx="8590">
                  <c:v>20</c:v>
                </c:pt>
                <c:pt idx="8591">
                  <c:v>20</c:v>
                </c:pt>
                <c:pt idx="8592">
                  <c:v>21</c:v>
                </c:pt>
                <c:pt idx="8593">
                  <c:v>19</c:v>
                </c:pt>
                <c:pt idx="8594">
                  <c:v>22</c:v>
                </c:pt>
                <c:pt idx="8595">
                  <c:v>21</c:v>
                </c:pt>
                <c:pt idx="8596">
                  <c:v>20</c:v>
                </c:pt>
                <c:pt idx="8597">
                  <c:v>21</c:v>
                </c:pt>
                <c:pt idx="8598">
                  <c:v>21</c:v>
                </c:pt>
                <c:pt idx="8599">
                  <c:v>20</c:v>
                </c:pt>
                <c:pt idx="8600">
                  <c:v>21</c:v>
                </c:pt>
                <c:pt idx="8601">
                  <c:v>21</c:v>
                </c:pt>
                <c:pt idx="8602">
                  <c:v>21</c:v>
                </c:pt>
                <c:pt idx="8603">
                  <c:v>23</c:v>
                </c:pt>
                <c:pt idx="8604">
                  <c:v>20</c:v>
                </c:pt>
                <c:pt idx="8605">
                  <c:v>23</c:v>
                </c:pt>
                <c:pt idx="8606">
                  <c:v>21</c:v>
                </c:pt>
                <c:pt idx="8607">
                  <c:v>20</c:v>
                </c:pt>
                <c:pt idx="8608">
                  <c:v>22</c:v>
                </c:pt>
                <c:pt idx="8609">
                  <c:v>21</c:v>
                </c:pt>
                <c:pt idx="8610">
                  <c:v>23</c:v>
                </c:pt>
                <c:pt idx="8611">
                  <c:v>20</c:v>
                </c:pt>
                <c:pt idx="8612">
                  <c:v>21</c:v>
                </c:pt>
                <c:pt idx="8613">
                  <c:v>22</c:v>
                </c:pt>
                <c:pt idx="8614">
                  <c:v>20</c:v>
                </c:pt>
                <c:pt idx="8615">
                  <c:v>25</c:v>
                </c:pt>
                <c:pt idx="8616">
                  <c:v>22</c:v>
                </c:pt>
                <c:pt idx="8617">
                  <c:v>23</c:v>
                </c:pt>
                <c:pt idx="8618">
                  <c:v>22</c:v>
                </c:pt>
                <c:pt idx="8619">
                  <c:v>25</c:v>
                </c:pt>
                <c:pt idx="8620">
                  <c:v>22</c:v>
                </c:pt>
                <c:pt idx="8621">
                  <c:v>27</c:v>
                </c:pt>
                <c:pt idx="8622">
                  <c:v>24</c:v>
                </c:pt>
                <c:pt idx="8623">
                  <c:v>26</c:v>
                </c:pt>
                <c:pt idx="8624">
                  <c:v>22</c:v>
                </c:pt>
                <c:pt idx="8625">
                  <c:v>22</c:v>
                </c:pt>
                <c:pt idx="8626">
                  <c:v>22</c:v>
                </c:pt>
                <c:pt idx="8627">
                  <c:v>21</c:v>
                </c:pt>
                <c:pt idx="8628">
                  <c:v>22</c:v>
                </c:pt>
                <c:pt idx="8629">
                  <c:v>24</c:v>
                </c:pt>
                <c:pt idx="8630">
                  <c:v>21</c:v>
                </c:pt>
                <c:pt idx="8631">
                  <c:v>22</c:v>
                </c:pt>
                <c:pt idx="8632">
                  <c:v>23</c:v>
                </c:pt>
                <c:pt idx="8633">
                  <c:v>24</c:v>
                </c:pt>
                <c:pt idx="8634">
                  <c:v>25</c:v>
                </c:pt>
                <c:pt idx="8635">
                  <c:v>24</c:v>
                </c:pt>
                <c:pt idx="8636">
                  <c:v>24</c:v>
                </c:pt>
                <c:pt idx="8637">
                  <c:v>22</c:v>
                </c:pt>
                <c:pt idx="8638">
                  <c:v>27</c:v>
                </c:pt>
                <c:pt idx="8639">
                  <c:v>22</c:v>
                </c:pt>
                <c:pt idx="8640">
                  <c:v>20</c:v>
                </c:pt>
                <c:pt idx="8641">
                  <c:v>21</c:v>
                </c:pt>
                <c:pt idx="8642">
                  <c:v>21</c:v>
                </c:pt>
                <c:pt idx="8643">
                  <c:v>22</c:v>
                </c:pt>
                <c:pt idx="8644">
                  <c:v>24</c:v>
                </c:pt>
                <c:pt idx="8645">
                  <c:v>21</c:v>
                </c:pt>
                <c:pt idx="8646">
                  <c:v>21</c:v>
                </c:pt>
                <c:pt idx="8647">
                  <c:v>23</c:v>
                </c:pt>
                <c:pt idx="8648">
                  <c:v>22</c:v>
                </c:pt>
                <c:pt idx="8649">
                  <c:v>21</c:v>
                </c:pt>
                <c:pt idx="8650">
                  <c:v>20</c:v>
                </c:pt>
                <c:pt idx="8651">
                  <c:v>22</c:v>
                </c:pt>
                <c:pt idx="8652">
                  <c:v>22</c:v>
                </c:pt>
                <c:pt idx="8653">
                  <c:v>21</c:v>
                </c:pt>
                <c:pt idx="8654">
                  <c:v>20</c:v>
                </c:pt>
                <c:pt idx="8655">
                  <c:v>19</c:v>
                </c:pt>
                <c:pt idx="8656">
                  <c:v>20</c:v>
                </c:pt>
                <c:pt idx="8657">
                  <c:v>22</c:v>
                </c:pt>
                <c:pt idx="8658">
                  <c:v>20</c:v>
                </c:pt>
                <c:pt idx="8659">
                  <c:v>24</c:v>
                </c:pt>
                <c:pt idx="8660">
                  <c:v>25</c:v>
                </c:pt>
                <c:pt idx="8661">
                  <c:v>23</c:v>
                </c:pt>
                <c:pt idx="8662">
                  <c:v>25</c:v>
                </c:pt>
                <c:pt idx="8663">
                  <c:v>23</c:v>
                </c:pt>
                <c:pt idx="8664">
                  <c:v>22</c:v>
                </c:pt>
                <c:pt idx="8665">
                  <c:v>21</c:v>
                </c:pt>
                <c:pt idx="8666">
                  <c:v>24</c:v>
                </c:pt>
                <c:pt idx="8667">
                  <c:v>25</c:v>
                </c:pt>
                <c:pt idx="8668">
                  <c:v>21</c:v>
                </c:pt>
                <c:pt idx="8669">
                  <c:v>21</c:v>
                </c:pt>
                <c:pt idx="8670">
                  <c:v>22</c:v>
                </c:pt>
                <c:pt idx="8671">
                  <c:v>22</c:v>
                </c:pt>
                <c:pt idx="8672">
                  <c:v>19</c:v>
                </c:pt>
                <c:pt idx="8673">
                  <c:v>22</c:v>
                </c:pt>
                <c:pt idx="8674">
                  <c:v>23</c:v>
                </c:pt>
                <c:pt idx="8675">
                  <c:v>24</c:v>
                </c:pt>
                <c:pt idx="8676">
                  <c:v>22</c:v>
                </c:pt>
                <c:pt idx="8677">
                  <c:v>22</c:v>
                </c:pt>
                <c:pt idx="8678">
                  <c:v>24</c:v>
                </c:pt>
                <c:pt idx="8679">
                  <c:v>22</c:v>
                </c:pt>
                <c:pt idx="8680">
                  <c:v>22</c:v>
                </c:pt>
                <c:pt idx="8681">
                  <c:v>23</c:v>
                </c:pt>
                <c:pt idx="8682">
                  <c:v>22</c:v>
                </c:pt>
                <c:pt idx="8683">
                  <c:v>29</c:v>
                </c:pt>
                <c:pt idx="8684">
                  <c:v>29</c:v>
                </c:pt>
                <c:pt idx="8685">
                  <c:v>24</c:v>
                </c:pt>
                <c:pt idx="8686">
                  <c:v>24</c:v>
                </c:pt>
                <c:pt idx="8687">
                  <c:v>22</c:v>
                </c:pt>
                <c:pt idx="8688">
                  <c:v>23</c:v>
                </c:pt>
                <c:pt idx="8689">
                  <c:v>24</c:v>
                </c:pt>
                <c:pt idx="8690">
                  <c:v>23</c:v>
                </c:pt>
                <c:pt idx="8691">
                  <c:v>23</c:v>
                </c:pt>
                <c:pt idx="8692">
                  <c:v>28</c:v>
                </c:pt>
                <c:pt idx="8693">
                  <c:v>21</c:v>
                </c:pt>
                <c:pt idx="8694">
                  <c:v>22</c:v>
                </c:pt>
                <c:pt idx="8695">
                  <c:v>23</c:v>
                </c:pt>
                <c:pt idx="8696">
                  <c:v>23</c:v>
                </c:pt>
                <c:pt idx="8697">
                  <c:v>22</c:v>
                </c:pt>
                <c:pt idx="8698">
                  <c:v>22</c:v>
                </c:pt>
                <c:pt idx="8699">
                  <c:v>23</c:v>
                </c:pt>
                <c:pt idx="8700">
                  <c:v>21</c:v>
                </c:pt>
                <c:pt idx="8701">
                  <c:v>22</c:v>
                </c:pt>
                <c:pt idx="8702">
                  <c:v>25</c:v>
                </c:pt>
                <c:pt idx="8703">
                  <c:v>23</c:v>
                </c:pt>
                <c:pt idx="8704">
                  <c:v>22</c:v>
                </c:pt>
                <c:pt idx="8705">
                  <c:v>22</c:v>
                </c:pt>
                <c:pt idx="8706">
                  <c:v>24</c:v>
                </c:pt>
                <c:pt idx="8707">
                  <c:v>26</c:v>
                </c:pt>
                <c:pt idx="8708">
                  <c:v>25</c:v>
                </c:pt>
                <c:pt idx="8709">
                  <c:v>23</c:v>
                </c:pt>
                <c:pt idx="8710">
                  <c:v>22</c:v>
                </c:pt>
                <c:pt idx="8711">
                  <c:v>22</c:v>
                </c:pt>
                <c:pt idx="8712">
                  <c:v>21</c:v>
                </c:pt>
                <c:pt idx="8713">
                  <c:v>22</c:v>
                </c:pt>
                <c:pt idx="8714">
                  <c:v>22</c:v>
                </c:pt>
                <c:pt idx="8715">
                  <c:v>20</c:v>
                </c:pt>
                <c:pt idx="8716">
                  <c:v>21</c:v>
                </c:pt>
                <c:pt idx="8717">
                  <c:v>24</c:v>
                </c:pt>
                <c:pt idx="8718">
                  <c:v>21</c:v>
                </c:pt>
                <c:pt idx="8719">
                  <c:v>22</c:v>
                </c:pt>
                <c:pt idx="8720">
                  <c:v>25</c:v>
                </c:pt>
                <c:pt idx="8721">
                  <c:v>20</c:v>
                </c:pt>
                <c:pt idx="8722">
                  <c:v>23</c:v>
                </c:pt>
                <c:pt idx="8723">
                  <c:v>26</c:v>
                </c:pt>
                <c:pt idx="8724">
                  <c:v>23</c:v>
                </c:pt>
                <c:pt idx="8725">
                  <c:v>23</c:v>
                </c:pt>
                <c:pt idx="8726">
                  <c:v>22</c:v>
                </c:pt>
                <c:pt idx="8727">
                  <c:v>22</c:v>
                </c:pt>
                <c:pt idx="8728">
                  <c:v>21</c:v>
                </c:pt>
                <c:pt idx="8729">
                  <c:v>20</c:v>
                </c:pt>
                <c:pt idx="8730">
                  <c:v>22</c:v>
                </c:pt>
                <c:pt idx="8731">
                  <c:v>23</c:v>
                </c:pt>
                <c:pt idx="8732">
                  <c:v>25</c:v>
                </c:pt>
                <c:pt idx="8733">
                  <c:v>23</c:v>
                </c:pt>
                <c:pt idx="8734">
                  <c:v>25</c:v>
                </c:pt>
                <c:pt idx="8735">
                  <c:v>22</c:v>
                </c:pt>
                <c:pt idx="8736">
                  <c:v>25</c:v>
                </c:pt>
                <c:pt idx="8737">
                  <c:v>22</c:v>
                </c:pt>
                <c:pt idx="8738">
                  <c:v>22</c:v>
                </c:pt>
                <c:pt idx="8739">
                  <c:v>21</c:v>
                </c:pt>
                <c:pt idx="8740">
                  <c:v>23</c:v>
                </c:pt>
                <c:pt idx="8741">
                  <c:v>21</c:v>
                </c:pt>
                <c:pt idx="8742">
                  <c:v>20</c:v>
                </c:pt>
                <c:pt idx="8743">
                  <c:v>22</c:v>
                </c:pt>
                <c:pt idx="8744">
                  <c:v>22</c:v>
                </c:pt>
                <c:pt idx="8745">
                  <c:v>25</c:v>
                </c:pt>
                <c:pt idx="8746">
                  <c:v>21</c:v>
                </c:pt>
                <c:pt idx="8747">
                  <c:v>25</c:v>
                </c:pt>
                <c:pt idx="8748">
                  <c:v>23</c:v>
                </c:pt>
                <c:pt idx="8749">
                  <c:v>21</c:v>
                </c:pt>
                <c:pt idx="8750">
                  <c:v>21</c:v>
                </c:pt>
                <c:pt idx="8751">
                  <c:v>23</c:v>
                </c:pt>
                <c:pt idx="8752">
                  <c:v>22</c:v>
                </c:pt>
                <c:pt idx="8753">
                  <c:v>21</c:v>
                </c:pt>
                <c:pt idx="8754">
                  <c:v>22</c:v>
                </c:pt>
                <c:pt idx="8755">
                  <c:v>21</c:v>
                </c:pt>
                <c:pt idx="8756">
                  <c:v>22</c:v>
                </c:pt>
                <c:pt idx="8757">
                  <c:v>22</c:v>
                </c:pt>
                <c:pt idx="8758">
                  <c:v>21</c:v>
                </c:pt>
                <c:pt idx="8759">
                  <c:v>24</c:v>
                </c:pt>
                <c:pt idx="8760">
                  <c:v>21</c:v>
                </c:pt>
                <c:pt idx="8761">
                  <c:v>22</c:v>
                </c:pt>
                <c:pt idx="8762">
                  <c:v>22</c:v>
                </c:pt>
                <c:pt idx="8763">
                  <c:v>20</c:v>
                </c:pt>
                <c:pt idx="8764">
                  <c:v>23</c:v>
                </c:pt>
                <c:pt idx="8765">
                  <c:v>22</c:v>
                </c:pt>
                <c:pt idx="8766">
                  <c:v>23</c:v>
                </c:pt>
                <c:pt idx="8767">
                  <c:v>21</c:v>
                </c:pt>
                <c:pt idx="8768">
                  <c:v>23</c:v>
                </c:pt>
                <c:pt idx="8769">
                  <c:v>22</c:v>
                </c:pt>
                <c:pt idx="8770">
                  <c:v>19</c:v>
                </c:pt>
                <c:pt idx="8771">
                  <c:v>20</c:v>
                </c:pt>
                <c:pt idx="8772">
                  <c:v>21</c:v>
                </c:pt>
                <c:pt idx="8773">
                  <c:v>24</c:v>
                </c:pt>
                <c:pt idx="8774">
                  <c:v>22</c:v>
                </c:pt>
                <c:pt idx="8775">
                  <c:v>22</c:v>
                </c:pt>
                <c:pt idx="8776">
                  <c:v>22</c:v>
                </c:pt>
                <c:pt idx="8777">
                  <c:v>23</c:v>
                </c:pt>
                <c:pt idx="8778">
                  <c:v>22</c:v>
                </c:pt>
                <c:pt idx="8779">
                  <c:v>21</c:v>
                </c:pt>
                <c:pt idx="8780">
                  <c:v>23</c:v>
                </c:pt>
                <c:pt idx="8781">
                  <c:v>21</c:v>
                </c:pt>
                <c:pt idx="8782">
                  <c:v>22</c:v>
                </c:pt>
                <c:pt idx="8783">
                  <c:v>22</c:v>
                </c:pt>
                <c:pt idx="8784">
                  <c:v>20</c:v>
                </c:pt>
                <c:pt idx="8785">
                  <c:v>22</c:v>
                </c:pt>
                <c:pt idx="8786">
                  <c:v>23</c:v>
                </c:pt>
                <c:pt idx="8787">
                  <c:v>21</c:v>
                </c:pt>
                <c:pt idx="8788">
                  <c:v>22</c:v>
                </c:pt>
                <c:pt idx="8789">
                  <c:v>23</c:v>
                </c:pt>
                <c:pt idx="8790">
                  <c:v>19</c:v>
                </c:pt>
                <c:pt idx="8791">
                  <c:v>21</c:v>
                </c:pt>
                <c:pt idx="8792">
                  <c:v>21</c:v>
                </c:pt>
                <c:pt idx="8793">
                  <c:v>20</c:v>
                </c:pt>
                <c:pt idx="8794">
                  <c:v>22</c:v>
                </c:pt>
                <c:pt idx="8795">
                  <c:v>22</c:v>
                </c:pt>
                <c:pt idx="8796">
                  <c:v>21</c:v>
                </c:pt>
                <c:pt idx="8797">
                  <c:v>22</c:v>
                </c:pt>
                <c:pt idx="8798">
                  <c:v>22</c:v>
                </c:pt>
                <c:pt idx="8799">
                  <c:v>22</c:v>
                </c:pt>
                <c:pt idx="8800">
                  <c:v>22</c:v>
                </c:pt>
                <c:pt idx="8801">
                  <c:v>23</c:v>
                </c:pt>
                <c:pt idx="8802">
                  <c:v>21</c:v>
                </c:pt>
                <c:pt idx="8803">
                  <c:v>23</c:v>
                </c:pt>
                <c:pt idx="8804">
                  <c:v>23</c:v>
                </c:pt>
                <c:pt idx="8805">
                  <c:v>23</c:v>
                </c:pt>
                <c:pt idx="8806">
                  <c:v>22</c:v>
                </c:pt>
                <c:pt idx="8807">
                  <c:v>21</c:v>
                </c:pt>
                <c:pt idx="8808">
                  <c:v>22</c:v>
                </c:pt>
                <c:pt idx="8809">
                  <c:v>21</c:v>
                </c:pt>
                <c:pt idx="8810">
                  <c:v>23</c:v>
                </c:pt>
                <c:pt idx="8811">
                  <c:v>22</c:v>
                </c:pt>
                <c:pt idx="8812">
                  <c:v>23</c:v>
                </c:pt>
                <c:pt idx="8813">
                  <c:v>24</c:v>
                </c:pt>
                <c:pt idx="8814">
                  <c:v>26</c:v>
                </c:pt>
                <c:pt idx="8815">
                  <c:v>22</c:v>
                </c:pt>
                <c:pt idx="8816">
                  <c:v>22</c:v>
                </c:pt>
                <c:pt idx="8817">
                  <c:v>23</c:v>
                </c:pt>
                <c:pt idx="8818">
                  <c:v>24</c:v>
                </c:pt>
                <c:pt idx="8819">
                  <c:v>24</c:v>
                </c:pt>
                <c:pt idx="8820">
                  <c:v>22</c:v>
                </c:pt>
                <c:pt idx="8821">
                  <c:v>22</c:v>
                </c:pt>
                <c:pt idx="8822">
                  <c:v>21</c:v>
                </c:pt>
                <c:pt idx="8823">
                  <c:v>24</c:v>
                </c:pt>
                <c:pt idx="8824">
                  <c:v>23</c:v>
                </c:pt>
                <c:pt idx="8825">
                  <c:v>24</c:v>
                </c:pt>
                <c:pt idx="8826">
                  <c:v>20</c:v>
                </c:pt>
                <c:pt idx="8827">
                  <c:v>23</c:v>
                </c:pt>
                <c:pt idx="8828">
                  <c:v>23</c:v>
                </c:pt>
                <c:pt idx="8829">
                  <c:v>20</c:v>
                </c:pt>
                <c:pt idx="8830">
                  <c:v>22</c:v>
                </c:pt>
                <c:pt idx="8831">
                  <c:v>21</c:v>
                </c:pt>
                <c:pt idx="8832">
                  <c:v>21</c:v>
                </c:pt>
                <c:pt idx="8833">
                  <c:v>21</c:v>
                </c:pt>
                <c:pt idx="8834">
                  <c:v>22</c:v>
                </c:pt>
                <c:pt idx="8835">
                  <c:v>23</c:v>
                </c:pt>
                <c:pt idx="8836">
                  <c:v>21</c:v>
                </c:pt>
                <c:pt idx="8837">
                  <c:v>24</c:v>
                </c:pt>
                <c:pt idx="8838">
                  <c:v>24</c:v>
                </c:pt>
                <c:pt idx="8839">
                  <c:v>25</c:v>
                </c:pt>
                <c:pt idx="8840">
                  <c:v>21</c:v>
                </c:pt>
                <c:pt idx="8841">
                  <c:v>25</c:v>
                </c:pt>
                <c:pt idx="8842">
                  <c:v>22</c:v>
                </c:pt>
                <c:pt idx="8843">
                  <c:v>22</c:v>
                </c:pt>
                <c:pt idx="8844">
                  <c:v>19</c:v>
                </c:pt>
                <c:pt idx="8845">
                  <c:v>21</c:v>
                </c:pt>
                <c:pt idx="8846">
                  <c:v>22</c:v>
                </c:pt>
                <c:pt idx="8847">
                  <c:v>22</c:v>
                </c:pt>
                <c:pt idx="8848">
                  <c:v>23</c:v>
                </c:pt>
                <c:pt idx="8849">
                  <c:v>22</c:v>
                </c:pt>
                <c:pt idx="8850">
                  <c:v>23</c:v>
                </c:pt>
                <c:pt idx="8851">
                  <c:v>22</c:v>
                </c:pt>
                <c:pt idx="8852">
                  <c:v>21</c:v>
                </c:pt>
                <c:pt idx="8853">
                  <c:v>24</c:v>
                </c:pt>
                <c:pt idx="8854">
                  <c:v>25</c:v>
                </c:pt>
                <c:pt idx="8855">
                  <c:v>21</c:v>
                </c:pt>
                <c:pt idx="8856">
                  <c:v>24</c:v>
                </c:pt>
                <c:pt idx="8857">
                  <c:v>23</c:v>
                </c:pt>
                <c:pt idx="8858">
                  <c:v>23</c:v>
                </c:pt>
                <c:pt idx="8859">
                  <c:v>21</c:v>
                </c:pt>
                <c:pt idx="8860">
                  <c:v>21</c:v>
                </c:pt>
                <c:pt idx="8861">
                  <c:v>23</c:v>
                </c:pt>
                <c:pt idx="8862">
                  <c:v>22</c:v>
                </c:pt>
                <c:pt idx="8863">
                  <c:v>24</c:v>
                </c:pt>
                <c:pt idx="8864">
                  <c:v>26</c:v>
                </c:pt>
                <c:pt idx="8865">
                  <c:v>22</c:v>
                </c:pt>
                <c:pt idx="8866">
                  <c:v>22</c:v>
                </c:pt>
                <c:pt idx="8867">
                  <c:v>23</c:v>
                </c:pt>
                <c:pt idx="8868">
                  <c:v>22</c:v>
                </c:pt>
                <c:pt idx="8869">
                  <c:v>23</c:v>
                </c:pt>
                <c:pt idx="8870">
                  <c:v>25</c:v>
                </c:pt>
                <c:pt idx="8871">
                  <c:v>22</c:v>
                </c:pt>
                <c:pt idx="8872">
                  <c:v>21</c:v>
                </c:pt>
                <c:pt idx="8873">
                  <c:v>22</c:v>
                </c:pt>
                <c:pt idx="8874">
                  <c:v>22</c:v>
                </c:pt>
                <c:pt idx="8875">
                  <c:v>21</c:v>
                </c:pt>
                <c:pt idx="8876">
                  <c:v>22</c:v>
                </c:pt>
                <c:pt idx="8877">
                  <c:v>21</c:v>
                </c:pt>
                <c:pt idx="8878">
                  <c:v>22</c:v>
                </c:pt>
                <c:pt idx="8879">
                  <c:v>24</c:v>
                </c:pt>
                <c:pt idx="8880">
                  <c:v>20</c:v>
                </c:pt>
                <c:pt idx="8881">
                  <c:v>22</c:v>
                </c:pt>
                <c:pt idx="8882">
                  <c:v>20</c:v>
                </c:pt>
                <c:pt idx="8883">
                  <c:v>22</c:v>
                </c:pt>
                <c:pt idx="8884">
                  <c:v>24</c:v>
                </c:pt>
                <c:pt idx="8885">
                  <c:v>22</c:v>
                </c:pt>
                <c:pt idx="8886">
                  <c:v>23</c:v>
                </c:pt>
                <c:pt idx="8887">
                  <c:v>28</c:v>
                </c:pt>
                <c:pt idx="8888">
                  <c:v>26</c:v>
                </c:pt>
                <c:pt idx="8889">
                  <c:v>23</c:v>
                </c:pt>
                <c:pt idx="8890">
                  <c:v>23</c:v>
                </c:pt>
                <c:pt idx="8891">
                  <c:v>21</c:v>
                </c:pt>
                <c:pt idx="8892">
                  <c:v>21</c:v>
                </c:pt>
                <c:pt idx="8893">
                  <c:v>22</c:v>
                </c:pt>
                <c:pt idx="8894">
                  <c:v>21</c:v>
                </c:pt>
                <c:pt idx="8895">
                  <c:v>22</c:v>
                </c:pt>
                <c:pt idx="8896">
                  <c:v>30</c:v>
                </c:pt>
                <c:pt idx="8897">
                  <c:v>23</c:v>
                </c:pt>
                <c:pt idx="8898">
                  <c:v>22</c:v>
                </c:pt>
                <c:pt idx="8899">
                  <c:v>17</c:v>
                </c:pt>
                <c:pt idx="8900">
                  <c:v>20</c:v>
                </c:pt>
                <c:pt idx="8901">
                  <c:v>21</c:v>
                </c:pt>
                <c:pt idx="8902">
                  <c:v>22</c:v>
                </c:pt>
                <c:pt idx="8903">
                  <c:v>21</c:v>
                </c:pt>
                <c:pt idx="8904">
                  <c:v>21</c:v>
                </c:pt>
                <c:pt idx="8905">
                  <c:v>23</c:v>
                </c:pt>
                <c:pt idx="8906">
                  <c:v>24</c:v>
                </c:pt>
                <c:pt idx="8907">
                  <c:v>24</c:v>
                </c:pt>
                <c:pt idx="8908">
                  <c:v>24</c:v>
                </c:pt>
                <c:pt idx="8909">
                  <c:v>21</c:v>
                </c:pt>
                <c:pt idx="8910">
                  <c:v>23</c:v>
                </c:pt>
                <c:pt idx="8911">
                  <c:v>22</c:v>
                </c:pt>
                <c:pt idx="8912">
                  <c:v>21</c:v>
                </c:pt>
                <c:pt idx="8913">
                  <c:v>24</c:v>
                </c:pt>
                <c:pt idx="8914">
                  <c:v>21</c:v>
                </c:pt>
                <c:pt idx="8915">
                  <c:v>22</c:v>
                </c:pt>
                <c:pt idx="8916">
                  <c:v>20</c:v>
                </c:pt>
                <c:pt idx="8917">
                  <c:v>22</c:v>
                </c:pt>
                <c:pt idx="8918">
                  <c:v>21</c:v>
                </c:pt>
                <c:pt idx="8919">
                  <c:v>22</c:v>
                </c:pt>
                <c:pt idx="8920">
                  <c:v>21</c:v>
                </c:pt>
                <c:pt idx="8921">
                  <c:v>22</c:v>
                </c:pt>
                <c:pt idx="8922">
                  <c:v>22</c:v>
                </c:pt>
                <c:pt idx="8923">
                  <c:v>25</c:v>
                </c:pt>
                <c:pt idx="8924">
                  <c:v>24</c:v>
                </c:pt>
                <c:pt idx="8925">
                  <c:v>27</c:v>
                </c:pt>
                <c:pt idx="8926">
                  <c:v>21</c:v>
                </c:pt>
                <c:pt idx="8927">
                  <c:v>22</c:v>
                </c:pt>
                <c:pt idx="8928">
                  <c:v>21</c:v>
                </c:pt>
                <c:pt idx="8929">
                  <c:v>23</c:v>
                </c:pt>
                <c:pt idx="8930">
                  <c:v>22</c:v>
                </c:pt>
                <c:pt idx="8931">
                  <c:v>21</c:v>
                </c:pt>
                <c:pt idx="8932">
                  <c:v>26</c:v>
                </c:pt>
                <c:pt idx="8933">
                  <c:v>21</c:v>
                </c:pt>
                <c:pt idx="8934">
                  <c:v>22</c:v>
                </c:pt>
                <c:pt idx="8935">
                  <c:v>20</c:v>
                </c:pt>
                <c:pt idx="8936">
                  <c:v>20</c:v>
                </c:pt>
                <c:pt idx="8937">
                  <c:v>20</c:v>
                </c:pt>
                <c:pt idx="8938">
                  <c:v>20</c:v>
                </c:pt>
                <c:pt idx="8939">
                  <c:v>25</c:v>
                </c:pt>
                <c:pt idx="8940">
                  <c:v>21</c:v>
                </c:pt>
                <c:pt idx="8941">
                  <c:v>21</c:v>
                </c:pt>
                <c:pt idx="8942">
                  <c:v>22</c:v>
                </c:pt>
                <c:pt idx="8943">
                  <c:v>21</c:v>
                </c:pt>
                <c:pt idx="8944">
                  <c:v>21</c:v>
                </c:pt>
                <c:pt idx="8945">
                  <c:v>21</c:v>
                </c:pt>
                <c:pt idx="8946">
                  <c:v>21</c:v>
                </c:pt>
                <c:pt idx="8947">
                  <c:v>20</c:v>
                </c:pt>
                <c:pt idx="8948">
                  <c:v>21</c:v>
                </c:pt>
                <c:pt idx="8949">
                  <c:v>21</c:v>
                </c:pt>
                <c:pt idx="8950">
                  <c:v>21</c:v>
                </c:pt>
                <c:pt idx="8951">
                  <c:v>21</c:v>
                </c:pt>
                <c:pt idx="8952">
                  <c:v>21</c:v>
                </c:pt>
                <c:pt idx="8953">
                  <c:v>23</c:v>
                </c:pt>
                <c:pt idx="8954">
                  <c:v>21</c:v>
                </c:pt>
                <c:pt idx="8955">
                  <c:v>21</c:v>
                </c:pt>
                <c:pt idx="8956">
                  <c:v>22</c:v>
                </c:pt>
                <c:pt idx="8957">
                  <c:v>22</c:v>
                </c:pt>
                <c:pt idx="8958">
                  <c:v>23</c:v>
                </c:pt>
                <c:pt idx="8959">
                  <c:v>22</c:v>
                </c:pt>
                <c:pt idx="8960">
                  <c:v>22</c:v>
                </c:pt>
                <c:pt idx="8961">
                  <c:v>21</c:v>
                </c:pt>
                <c:pt idx="8962">
                  <c:v>23</c:v>
                </c:pt>
                <c:pt idx="8963">
                  <c:v>22</c:v>
                </c:pt>
                <c:pt idx="8964">
                  <c:v>21</c:v>
                </c:pt>
                <c:pt idx="8965">
                  <c:v>22</c:v>
                </c:pt>
                <c:pt idx="8966">
                  <c:v>24</c:v>
                </c:pt>
                <c:pt idx="8967">
                  <c:v>22</c:v>
                </c:pt>
                <c:pt idx="8968">
                  <c:v>24</c:v>
                </c:pt>
                <c:pt idx="8969">
                  <c:v>23</c:v>
                </c:pt>
                <c:pt idx="8970">
                  <c:v>24</c:v>
                </c:pt>
                <c:pt idx="8971">
                  <c:v>25</c:v>
                </c:pt>
                <c:pt idx="8972">
                  <c:v>25</c:v>
                </c:pt>
                <c:pt idx="8973">
                  <c:v>22</c:v>
                </c:pt>
                <c:pt idx="8974">
                  <c:v>24</c:v>
                </c:pt>
                <c:pt idx="8975">
                  <c:v>20</c:v>
                </c:pt>
                <c:pt idx="8976">
                  <c:v>25</c:v>
                </c:pt>
                <c:pt idx="8977">
                  <c:v>23</c:v>
                </c:pt>
                <c:pt idx="8978">
                  <c:v>21</c:v>
                </c:pt>
                <c:pt idx="8979">
                  <c:v>22</c:v>
                </c:pt>
                <c:pt idx="8980">
                  <c:v>23</c:v>
                </c:pt>
                <c:pt idx="8981">
                  <c:v>22</c:v>
                </c:pt>
                <c:pt idx="8982">
                  <c:v>21</c:v>
                </c:pt>
                <c:pt idx="8983">
                  <c:v>23</c:v>
                </c:pt>
                <c:pt idx="8984">
                  <c:v>21</c:v>
                </c:pt>
                <c:pt idx="8985">
                  <c:v>24</c:v>
                </c:pt>
                <c:pt idx="8986">
                  <c:v>23</c:v>
                </c:pt>
                <c:pt idx="8987">
                  <c:v>22</c:v>
                </c:pt>
                <c:pt idx="8988">
                  <c:v>23</c:v>
                </c:pt>
                <c:pt idx="8989">
                  <c:v>22</c:v>
                </c:pt>
                <c:pt idx="8990">
                  <c:v>20</c:v>
                </c:pt>
                <c:pt idx="8991">
                  <c:v>24</c:v>
                </c:pt>
                <c:pt idx="8992">
                  <c:v>20</c:v>
                </c:pt>
                <c:pt idx="8993">
                  <c:v>20</c:v>
                </c:pt>
                <c:pt idx="8994">
                  <c:v>24</c:v>
                </c:pt>
                <c:pt idx="8995">
                  <c:v>25</c:v>
                </c:pt>
                <c:pt idx="8996">
                  <c:v>25</c:v>
                </c:pt>
                <c:pt idx="8997">
                  <c:v>23</c:v>
                </c:pt>
                <c:pt idx="8998">
                  <c:v>22</c:v>
                </c:pt>
                <c:pt idx="8999">
                  <c:v>22</c:v>
                </c:pt>
                <c:pt idx="9000">
                  <c:v>23</c:v>
                </c:pt>
                <c:pt idx="9001">
                  <c:v>23</c:v>
                </c:pt>
                <c:pt idx="9002">
                  <c:v>22</c:v>
                </c:pt>
                <c:pt idx="9003">
                  <c:v>22</c:v>
                </c:pt>
                <c:pt idx="9004">
                  <c:v>25</c:v>
                </c:pt>
                <c:pt idx="9005">
                  <c:v>24</c:v>
                </c:pt>
                <c:pt idx="9006">
                  <c:v>22</c:v>
                </c:pt>
                <c:pt idx="9007">
                  <c:v>23</c:v>
                </c:pt>
                <c:pt idx="9008">
                  <c:v>20</c:v>
                </c:pt>
                <c:pt idx="9009">
                  <c:v>21</c:v>
                </c:pt>
                <c:pt idx="9010">
                  <c:v>21</c:v>
                </c:pt>
                <c:pt idx="9011">
                  <c:v>22</c:v>
                </c:pt>
                <c:pt idx="9012">
                  <c:v>21</c:v>
                </c:pt>
                <c:pt idx="9013">
                  <c:v>22</c:v>
                </c:pt>
                <c:pt idx="9014">
                  <c:v>21</c:v>
                </c:pt>
                <c:pt idx="9015">
                  <c:v>23</c:v>
                </c:pt>
                <c:pt idx="9016">
                  <c:v>19</c:v>
                </c:pt>
                <c:pt idx="9017">
                  <c:v>21</c:v>
                </c:pt>
                <c:pt idx="9018">
                  <c:v>21</c:v>
                </c:pt>
                <c:pt idx="9019">
                  <c:v>22</c:v>
                </c:pt>
                <c:pt idx="9020">
                  <c:v>21</c:v>
                </c:pt>
                <c:pt idx="9021">
                  <c:v>22</c:v>
                </c:pt>
                <c:pt idx="9022">
                  <c:v>21</c:v>
                </c:pt>
                <c:pt idx="9023">
                  <c:v>23</c:v>
                </c:pt>
                <c:pt idx="9024">
                  <c:v>22</c:v>
                </c:pt>
                <c:pt idx="9025">
                  <c:v>20</c:v>
                </c:pt>
                <c:pt idx="9026">
                  <c:v>24</c:v>
                </c:pt>
                <c:pt idx="9027">
                  <c:v>22</c:v>
                </c:pt>
                <c:pt idx="9028">
                  <c:v>21</c:v>
                </c:pt>
                <c:pt idx="9029">
                  <c:v>23</c:v>
                </c:pt>
                <c:pt idx="9030">
                  <c:v>22</c:v>
                </c:pt>
                <c:pt idx="9031">
                  <c:v>21</c:v>
                </c:pt>
                <c:pt idx="9032">
                  <c:v>23</c:v>
                </c:pt>
                <c:pt idx="9033">
                  <c:v>22</c:v>
                </c:pt>
                <c:pt idx="9034">
                  <c:v>23</c:v>
                </c:pt>
                <c:pt idx="9035">
                  <c:v>25</c:v>
                </c:pt>
                <c:pt idx="9036">
                  <c:v>22</c:v>
                </c:pt>
                <c:pt idx="9037">
                  <c:v>22</c:v>
                </c:pt>
                <c:pt idx="9038">
                  <c:v>20</c:v>
                </c:pt>
                <c:pt idx="9039">
                  <c:v>22</c:v>
                </c:pt>
                <c:pt idx="9040">
                  <c:v>21</c:v>
                </c:pt>
                <c:pt idx="9041">
                  <c:v>20</c:v>
                </c:pt>
                <c:pt idx="9042">
                  <c:v>23</c:v>
                </c:pt>
                <c:pt idx="9043">
                  <c:v>24</c:v>
                </c:pt>
                <c:pt idx="9044">
                  <c:v>24</c:v>
                </c:pt>
                <c:pt idx="9045">
                  <c:v>21</c:v>
                </c:pt>
                <c:pt idx="9046">
                  <c:v>21</c:v>
                </c:pt>
                <c:pt idx="9047">
                  <c:v>22</c:v>
                </c:pt>
                <c:pt idx="9048">
                  <c:v>22</c:v>
                </c:pt>
                <c:pt idx="9049">
                  <c:v>24</c:v>
                </c:pt>
                <c:pt idx="9050">
                  <c:v>21</c:v>
                </c:pt>
                <c:pt idx="9051">
                  <c:v>22</c:v>
                </c:pt>
                <c:pt idx="9052">
                  <c:v>20</c:v>
                </c:pt>
                <c:pt idx="9053">
                  <c:v>22</c:v>
                </c:pt>
                <c:pt idx="9054">
                  <c:v>21</c:v>
                </c:pt>
                <c:pt idx="9055">
                  <c:v>22</c:v>
                </c:pt>
                <c:pt idx="9056">
                  <c:v>22</c:v>
                </c:pt>
                <c:pt idx="9057">
                  <c:v>22</c:v>
                </c:pt>
                <c:pt idx="9058">
                  <c:v>22</c:v>
                </c:pt>
                <c:pt idx="9059">
                  <c:v>22</c:v>
                </c:pt>
                <c:pt idx="9060">
                  <c:v>22</c:v>
                </c:pt>
                <c:pt idx="9061">
                  <c:v>21</c:v>
                </c:pt>
                <c:pt idx="9062">
                  <c:v>22</c:v>
                </c:pt>
                <c:pt idx="9063">
                  <c:v>24</c:v>
                </c:pt>
                <c:pt idx="9064">
                  <c:v>24</c:v>
                </c:pt>
                <c:pt idx="9065">
                  <c:v>25</c:v>
                </c:pt>
                <c:pt idx="9066">
                  <c:v>22</c:v>
                </c:pt>
                <c:pt idx="9067">
                  <c:v>21</c:v>
                </c:pt>
                <c:pt idx="9068">
                  <c:v>21</c:v>
                </c:pt>
                <c:pt idx="9069">
                  <c:v>20</c:v>
                </c:pt>
                <c:pt idx="9070">
                  <c:v>22</c:v>
                </c:pt>
                <c:pt idx="9071">
                  <c:v>22</c:v>
                </c:pt>
                <c:pt idx="9072">
                  <c:v>21</c:v>
                </c:pt>
                <c:pt idx="9073">
                  <c:v>23</c:v>
                </c:pt>
                <c:pt idx="9074">
                  <c:v>21</c:v>
                </c:pt>
                <c:pt idx="9075">
                  <c:v>21</c:v>
                </c:pt>
                <c:pt idx="9076">
                  <c:v>21</c:v>
                </c:pt>
                <c:pt idx="9077">
                  <c:v>22</c:v>
                </c:pt>
                <c:pt idx="9078">
                  <c:v>22</c:v>
                </c:pt>
                <c:pt idx="9079">
                  <c:v>23</c:v>
                </c:pt>
                <c:pt idx="9080">
                  <c:v>20</c:v>
                </c:pt>
                <c:pt idx="9081">
                  <c:v>22</c:v>
                </c:pt>
                <c:pt idx="9082">
                  <c:v>23</c:v>
                </c:pt>
                <c:pt idx="9083">
                  <c:v>23</c:v>
                </c:pt>
                <c:pt idx="9084">
                  <c:v>22</c:v>
                </c:pt>
                <c:pt idx="9085">
                  <c:v>21</c:v>
                </c:pt>
                <c:pt idx="9086">
                  <c:v>24</c:v>
                </c:pt>
                <c:pt idx="9087">
                  <c:v>26</c:v>
                </c:pt>
                <c:pt idx="9088">
                  <c:v>24</c:v>
                </c:pt>
                <c:pt idx="9089">
                  <c:v>26</c:v>
                </c:pt>
                <c:pt idx="9090">
                  <c:v>24</c:v>
                </c:pt>
                <c:pt idx="9091">
                  <c:v>21</c:v>
                </c:pt>
                <c:pt idx="9092">
                  <c:v>23</c:v>
                </c:pt>
                <c:pt idx="9093">
                  <c:v>20</c:v>
                </c:pt>
                <c:pt idx="9094">
                  <c:v>21</c:v>
                </c:pt>
                <c:pt idx="9095">
                  <c:v>23</c:v>
                </c:pt>
                <c:pt idx="9096">
                  <c:v>22</c:v>
                </c:pt>
                <c:pt idx="9097">
                  <c:v>22</c:v>
                </c:pt>
                <c:pt idx="9098">
                  <c:v>22</c:v>
                </c:pt>
                <c:pt idx="9099">
                  <c:v>21</c:v>
                </c:pt>
                <c:pt idx="9100">
                  <c:v>23</c:v>
                </c:pt>
                <c:pt idx="9101">
                  <c:v>23</c:v>
                </c:pt>
                <c:pt idx="9102">
                  <c:v>22</c:v>
                </c:pt>
                <c:pt idx="9103">
                  <c:v>22</c:v>
                </c:pt>
                <c:pt idx="9104">
                  <c:v>23</c:v>
                </c:pt>
                <c:pt idx="9105">
                  <c:v>25</c:v>
                </c:pt>
                <c:pt idx="9106">
                  <c:v>24</c:v>
                </c:pt>
                <c:pt idx="9107">
                  <c:v>23</c:v>
                </c:pt>
                <c:pt idx="9108">
                  <c:v>20</c:v>
                </c:pt>
                <c:pt idx="9109">
                  <c:v>22</c:v>
                </c:pt>
                <c:pt idx="9110">
                  <c:v>23</c:v>
                </c:pt>
                <c:pt idx="9111">
                  <c:v>22</c:v>
                </c:pt>
                <c:pt idx="9112">
                  <c:v>23</c:v>
                </c:pt>
                <c:pt idx="9113">
                  <c:v>25</c:v>
                </c:pt>
                <c:pt idx="9114">
                  <c:v>26</c:v>
                </c:pt>
                <c:pt idx="9115">
                  <c:v>20</c:v>
                </c:pt>
                <c:pt idx="9116">
                  <c:v>22</c:v>
                </c:pt>
                <c:pt idx="9117">
                  <c:v>21</c:v>
                </c:pt>
                <c:pt idx="9118">
                  <c:v>21</c:v>
                </c:pt>
                <c:pt idx="9119">
                  <c:v>25</c:v>
                </c:pt>
                <c:pt idx="9120">
                  <c:v>24</c:v>
                </c:pt>
                <c:pt idx="9121">
                  <c:v>21</c:v>
                </c:pt>
                <c:pt idx="9122">
                  <c:v>22</c:v>
                </c:pt>
                <c:pt idx="9123">
                  <c:v>23</c:v>
                </c:pt>
                <c:pt idx="9124">
                  <c:v>21</c:v>
                </c:pt>
                <c:pt idx="9125">
                  <c:v>21</c:v>
                </c:pt>
                <c:pt idx="9126">
                  <c:v>20</c:v>
                </c:pt>
                <c:pt idx="9127">
                  <c:v>20</c:v>
                </c:pt>
                <c:pt idx="9128">
                  <c:v>23</c:v>
                </c:pt>
                <c:pt idx="9129">
                  <c:v>24</c:v>
                </c:pt>
                <c:pt idx="9130">
                  <c:v>21</c:v>
                </c:pt>
                <c:pt idx="9131">
                  <c:v>28</c:v>
                </c:pt>
                <c:pt idx="9132">
                  <c:v>22</c:v>
                </c:pt>
                <c:pt idx="9133">
                  <c:v>25</c:v>
                </c:pt>
                <c:pt idx="9134">
                  <c:v>24</c:v>
                </c:pt>
                <c:pt idx="9135">
                  <c:v>21</c:v>
                </c:pt>
                <c:pt idx="9136">
                  <c:v>24</c:v>
                </c:pt>
                <c:pt idx="9137">
                  <c:v>25</c:v>
                </c:pt>
                <c:pt idx="9138">
                  <c:v>24</c:v>
                </c:pt>
                <c:pt idx="9139">
                  <c:v>27</c:v>
                </c:pt>
                <c:pt idx="9140">
                  <c:v>22</c:v>
                </c:pt>
                <c:pt idx="9141">
                  <c:v>22</c:v>
                </c:pt>
                <c:pt idx="9142">
                  <c:v>22</c:v>
                </c:pt>
                <c:pt idx="9143">
                  <c:v>20</c:v>
                </c:pt>
                <c:pt idx="9144">
                  <c:v>23</c:v>
                </c:pt>
                <c:pt idx="9145">
                  <c:v>24</c:v>
                </c:pt>
                <c:pt idx="9146">
                  <c:v>22</c:v>
                </c:pt>
                <c:pt idx="9147">
                  <c:v>22</c:v>
                </c:pt>
                <c:pt idx="9148">
                  <c:v>22</c:v>
                </c:pt>
                <c:pt idx="9149">
                  <c:v>20</c:v>
                </c:pt>
                <c:pt idx="9150">
                  <c:v>22</c:v>
                </c:pt>
                <c:pt idx="9151">
                  <c:v>25</c:v>
                </c:pt>
                <c:pt idx="9152">
                  <c:v>23</c:v>
                </c:pt>
                <c:pt idx="9153">
                  <c:v>22</c:v>
                </c:pt>
                <c:pt idx="9154">
                  <c:v>28</c:v>
                </c:pt>
                <c:pt idx="9155">
                  <c:v>23</c:v>
                </c:pt>
                <c:pt idx="9156">
                  <c:v>22</c:v>
                </c:pt>
                <c:pt idx="9157">
                  <c:v>22</c:v>
                </c:pt>
                <c:pt idx="9158">
                  <c:v>22</c:v>
                </c:pt>
                <c:pt idx="9159">
                  <c:v>22</c:v>
                </c:pt>
                <c:pt idx="9160">
                  <c:v>23</c:v>
                </c:pt>
                <c:pt idx="9161">
                  <c:v>23</c:v>
                </c:pt>
                <c:pt idx="9162">
                  <c:v>24</c:v>
                </c:pt>
                <c:pt idx="9163">
                  <c:v>26</c:v>
                </c:pt>
                <c:pt idx="9164">
                  <c:v>21</c:v>
                </c:pt>
                <c:pt idx="9165">
                  <c:v>23</c:v>
                </c:pt>
                <c:pt idx="9166">
                  <c:v>21</c:v>
                </c:pt>
                <c:pt idx="9167">
                  <c:v>24</c:v>
                </c:pt>
                <c:pt idx="9168">
                  <c:v>21</c:v>
                </c:pt>
                <c:pt idx="9169">
                  <c:v>21</c:v>
                </c:pt>
                <c:pt idx="9170">
                  <c:v>21</c:v>
                </c:pt>
                <c:pt idx="9171">
                  <c:v>21</c:v>
                </c:pt>
                <c:pt idx="9172">
                  <c:v>27</c:v>
                </c:pt>
                <c:pt idx="9173">
                  <c:v>21</c:v>
                </c:pt>
                <c:pt idx="9174">
                  <c:v>21</c:v>
                </c:pt>
                <c:pt idx="9175">
                  <c:v>28</c:v>
                </c:pt>
                <c:pt idx="9176">
                  <c:v>21</c:v>
                </c:pt>
                <c:pt idx="9177">
                  <c:v>20</c:v>
                </c:pt>
                <c:pt idx="9178">
                  <c:v>20</c:v>
                </c:pt>
                <c:pt idx="9179">
                  <c:v>19</c:v>
                </c:pt>
                <c:pt idx="9180">
                  <c:v>24</c:v>
                </c:pt>
                <c:pt idx="9181">
                  <c:v>20</c:v>
                </c:pt>
                <c:pt idx="9182">
                  <c:v>21</c:v>
                </c:pt>
                <c:pt idx="9183">
                  <c:v>20</c:v>
                </c:pt>
                <c:pt idx="9184">
                  <c:v>23</c:v>
                </c:pt>
                <c:pt idx="9185">
                  <c:v>25</c:v>
                </c:pt>
                <c:pt idx="9186">
                  <c:v>22</c:v>
                </c:pt>
                <c:pt idx="9187">
                  <c:v>22</c:v>
                </c:pt>
                <c:pt idx="9188">
                  <c:v>25</c:v>
                </c:pt>
                <c:pt idx="9189">
                  <c:v>24</c:v>
                </c:pt>
                <c:pt idx="9190">
                  <c:v>21</c:v>
                </c:pt>
                <c:pt idx="9191">
                  <c:v>22</c:v>
                </c:pt>
                <c:pt idx="9192">
                  <c:v>23</c:v>
                </c:pt>
                <c:pt idx="9193">
                  <c:v>22</c:v>
                </c:pt>
                <c:pt idx="9194">
                  <c:v>17</c:v>
                </c:pt>
                <c:pt idx="9195">
                  <c:v>23</c:v>
                </c:pt>
                <c:pt idx="9196">
                  <c:v>23</c:v>
                </c:pt>
                <c:pt idx="9197">
                  <c:v>22</c:v>
                </c:pt>
                <c:pt idx="9198">
                  <c:v>23</c:v>
                </c:pt>
                <c:pt idx="9199">
                  <c:v>23</c:v>
                </c:pt>
                <c:pt idx="9200">
                  <c:v>22</c:v>
                </c:pt>
                <c:pt idx="9201">
                  <c:v>24</c:v>
                </c:pt>
                <c:pt idx="9202">
                  <c:v>21</c:v>
                </c:pt>
                <c:pt idx="9203">
                  <c:v>23</c:v>
                </c:pt>
                <c:pt idx="9204">
                  <c:v>22</c:v>
                </c:pt>
                <c:pt idx="9205">
                  <c:v>22</c:v>
                </c:pt>
                <c:pt idx="9206">
                  <c:v>22</c:v>
                </c:pt>
                <c:pt idx="9207">
                  <c:v>21</c:v>
                </c:pt>
                <c:pt idx="9208">
                  <c:v>26</c:v>
                </c:pt>
                <c:pt idx="9209">
                  <c:v>21</c:v>
                </c:pt>
                <c:pt idx="9210">
                  <c:v>22</c:v>
                </c:pt>
                <c:pt idx="9211">
                  <c:v>21</c:v>
                </c:pt>
                <c:pt idx="9212">
                  <c:v>26</c:v>
                </c:pt>
                <c:pt idx="9213">
                  <c:v>25</c:v>
                </c:pt>
                <c:pt idx="9214">
                  <c:v>21</c:v>
                </c:pt>
                <c:pt idx="9215">
                  <c:v>23</c:v>
                </c:pt>
                <c:pt idx="9216">
                  <c:v>20</c:v>
                </c:pt>
                <c:pt idx="9217">
                  <c:v>21</c:v>
                </c:pt>
                <c:pt idx="9218">
                  <c:v>21</c:v>
                </c:pt>
                <c:pt idx="9219">
                  <c:v>23</c:v>
                </c:pt>
                <c:pt idx="9220">
                  <c:v>19</c:v>
                </c:pt>
                <c:pt idx="9221">
                  <c:v>22</c:v>
                </c:pt>
                <c:pt idx="9222">
                  <c:v>21</c:v>
                </c:pt>
                <c:pt idx="9223">
                  <c:v>20</c:v>
                </c:pt>
                <c:pt idx="9224">
                  <c:v>22</c:v>
                </c:pt>
                <c:pt idx="9225">
                  <c:v>21</c:v>
                </c:pt>
                <c:pt idx="9226">
                  <c:v>22</c:v>
                </c:pt>
                <c:pt idx="9227">
                  <c:v>21</c:v>
                </c:pt>
                <c:pt idx="9228">
                  <c:v>23</c:v>
                </c:pt>
                <c:pt idx="9229">
                  <c:v>22</c:v>
                </c:pt>
                <c:pt idx="9230">
                  <c:v>22</c:v>
                </c:pt>
                <c:pt idx="9231">
                  <c:v>20</c:v>
                </c:pt>
                <c:pt idx="9232">
                  <c:v>21</c:v>
                </c:pt>
                <c:pt idx="9233">
                  <c:v>21</c:v>
                </c:pt>
                <c:pt idx="9234">
                  <c:v>23</c:v>
                </c:pt>
                <c:pt idx="9235">
                  <c:v>22</c:v>
                </c:pt>
                <c:pt idx="9236">
                  <c:v>22</c:v>
                </c:pt>
                <c:pt idx="9237">
                  <c:v>25</c:v>
                </c:pt>
                <c:pt idx="9238">
                  <c:v>21</c:v>
                </c:pt>
                <c:pt idx="9239">
                  <c:v>22</c:v>
                </c:pt>
                <c:pt idx="9240">
                  <c:v>22</c:v>
                </c:pt>
                <c:pt idx="9241">
                  <c:v>22</c:v>
                </c:pt>
                <c:pt idx="9242">
                  <c:v>21</c:v>
                </c:pt>
                <c:pt idx="9243">
                  <c:v>23</c:v>
                </c:pt>
                <c:pt idx="9244">
                  <c:v>23</c:v>
                </c:pt>
                <c:pt idx="9245">
                  <c:v>25</c:v>
                </c:pt>
                <c:pt idx="9246">
                  <c:v>23</c:v>
                </c:pt>
                <c:pt idx="9247">
                  <c:v>27</c:v>
                </c:pt>
                <c:pt idx="9248">
                  <c:v>25</c:v>
                </c:pt>
                <c:pt idx="9249">
                  <c:v>22</c:v>
                </c:pt>
                <c:pt idx="9250">
                  <c:v>22</c:v>
                </c:pt>
                <c:pt idx="9251">
                  <c:v>22</c:v>
                </c:pt>
                <c:pt idx="9252">
                  <c:v>23</c:v>
                </c:pt>
                <c:pt idx="9253">
                  <c:v>26</c:v>
                </c:pt>
                <c:pt idx="9254">
                  <c:v>24</c:v>
                </c:pt>
                <c:pt idx="9255">
                  <c:v>22</c:v>
                </c:pt>
                <c:pt idx="9256">
                  <c:v>21</c:v>
                </c:pt>
                <c:pt idx="9257">
                  <c:v>22</c:v>
                </c:pt>
                <c:pt idx="9258">
                  <c:v>22</c:v>
                </c:pt>
                <c:pt idx="9259">
                  <c:v>22</c:v>
                </c:pt>
                <c:pt idx="9260">
                  <c:v>22</c:v>
                </c:pt>
                <c:pt idx="9261">
                  <c:v>21</c:v>
                </c:pt>
                <c:pt idx="9262">
                  <c:v>22</c:v>
                </c:pt>
                <c:pt idx="9263">
                  <c:v>23</c:v>
                </c:pt>
                <c:pt idx="9264">
                  <c:v>22</c:v>
                </c:pt>
                <c:pt idx="9265">
                  <c:v>22</c:v>
                </c:pt>
                <c:pt idx="9266">
                  <c:v>24</c:v>
                </c:pt>
                <c:pt idx="9267">
                  <c:v>24</c:v>
                </c:pt>
                <c:pt idx="9268">
                  <c:v>22</c:v>
                </c:pt>
                <c:pt idx="9269">
                  <c:v>22</c:v>
                </c:pt>
                <c:pt idx="9270">
                  <c:v>22</c:v>
                </c:pt>
                <c:pt idx="9271">
                  <c:v>21</c:v>
                </c:pt>
                <c:pt idx="9272">
                  <c:v>27</c:v>
                </c:pt>
                <c:pt idx="9273">
                  <c:v>25</c:v>
                </c:pt>
                <c:pt idx="9274">
                  <c:v>23</c:v>
                </c:pt>
                <c:pt idx="9275">
                  <c:v>23</c:v>
                </c:pt>
                <c:pt idx="9276">
                  <c:v>20</c:v>
                </c:pt>
                <c:pt idx="9277">
                  <c:v>26</c:v>
                </c:pt>
                <c:pt idx="9278">
                  <c:v>23</c:v>
                </c:pt>
                <c:pt idx="9279">
                  <c:v>21</c:v>
                </c:pt>
                <c:pt idx="9280">
                  <c:v>25</c:v>
                </c:pt>
                <c:pt idx="9281">
                  <c:v>30</c:v>
                </c:pt>
                <c:pt idx="9282">
                  <c:v>24</c:v>
                </c:pt>
                <c:pt idx="9283">
                  <c:v>22</c:v>
                </c:pt>
                <c:pt idx="9284">
                  <c:v>20</c:v>
                </c:pt>
                <c:pt idx="9285">
                  <c:v>21</c:v>
                </c:pt>
                <c:pt idx="9286">
                  <c:v>20</c:v>
                </c:pt>
                <c:pt idx="9287">
                  <c:v>22</c:v>
                </c:pt>
                <c:pt idx="9288">
                  <c:v>20</c:v>
                </c:pt>
                <c:pt idx="9289">
                  <c:v>21</c:v>
                </c:pt>
                <c:pt idx="9290">
                  <c:v>22</c:v>
                </c:pt>
                <c:pt idx="9291">
                  <c:v>21</c:v>
                </c:pt>
                <c:pt idx="9292">
                  <c:v>20</c:v>
                </c:pt>
                <c:pt idx="9293">
                  <c:v>26</c:v>
                </c:pt>
                <c:pt idx="9294">
                  <c:v>20</c:v>
                </c:pt>
                <c:pt idx="9295">
                  <c:v>20</c:v>
                </c:pt>
                <c:pt idx="9296">
                  <c:v>21</c:v>
                </c:pt>
                <c:pt idx="9297">
                  <c:v>21</c:v>
                </c:pt>
                <c:pt idx="9298">
                  <c:v>21</c:v>
                </c:pt>
                <c:pt idx="9299">
                  <c:v>23</c:v>
                </c:pt>
                <c:pt idx="9300">
                  <c:v>23</c:v>
                </c:pt>
                <c:pt idx="9301">
                  <c:v>20</c:v>
                </c:pt>
                <c:pt idx="9302">
                  <c:v>21</c:v>
                </c:pt>
                <c:pt idx="9303">
                  <c:v>22</c:v>
                </c:pt>
                <c:pt idx="9304">
                  <c:v>24</c:v>
                </c:pt>
                <c:pt idx="9305">
                  <c:v>24</c:v>
                </c:pt>
                <c:pt idx="9306">
                  <c:v>23</c:v>
                </c:pt>
                <c:pt idx="9307">
                  <c:v>25</c:v>
                </c:pt>
                <c:pt idx="9308">
                  <c:v>21</c:v>
                </c:pt>
                <c:pt idx="9309">
                  <c:v>23</c:v>
                </c:pt>
                <c:pt idx="9310">
                  <c:v>22</c:v>
                </c:pt>
                <c:pt idx="9311">
                  <c:v>24</c:v>
                </c:pt>
                <c:pt idx="9312">
                  <c:v>21</c:v>
                </c:pt>
                <c:pt idx="9313">
                  <c:v>23</c:v>
                </c:pt>
                <c:pt idx="9314">
                  <c:v>21</c:v>
                </c:pt>
                <c:pt idx="9315">
                  <c:v>24</c:v>
                </c:pt>
                <c:pt idx="9316">
                  <c:v>26</c:v>
                </c:pt>
                <c:pt idx="9317">
                  <c:v>25</c:v>
                </c:pt>
                <c:pt idx="9318">
                  <c:v>21</c:v>
                </c:pt>
                <c:pt idx="9319">
                  <c:v>24</c:v>
                </c:pt>
                <c:pt idx="9320">
                  <c:v>24</c:v>
                </c:pt>
                <c:pt idx="9321">
                  <c:v>22</c:v>
                </c:pt>
                <c:pt idx="9322">
                  <c:v>22</c:v>
                </c:pt>
                <c:pt idx="9323">
                  <c:v>25</c:v>
                </c:pt>
                <c:pt idx="9324">
                  <c:v>21</c:v>
                </c:pt>
                <c:pt idx="9325">
                  <c:v>22</c:v>
                </c:pt>
                <c:pt idx="9326">
                  <c:v>24</c:v>
                </c:pt>
                <c:pt idx="9327">
                  <c:v>23</c:v>
                </c:pt>
                <c:pt idx="9328">
                  <c:v>23</c:v>
                </c:pt>
                <c:pt idx="9329">
                  <c:v>25</c:v>
                </c:pt>
                <c:pt idx="9330">
                  <c:v>23</c:v>
                </c:pt>
                <c:pt idx="9331">
                  <c:v>26</c:v>
                </c:pt>
                <c:pt idx="9332">
                  <c:v>25</c:v>
                </c:pt>
                <c:pt idx="9333">
                  <c:v>19</c:v>
                </c:pt>
                <c:pt idx="9334">
                  <c:v>22</c:v>
                </c:pt>
                <c:pt idx="9335">
                  <c:v>21</c:v>
                </c:pt>
                <c:pt idx="9336">
                  <c:v>22</c:v>
                </c:pt>
                <c:pt idx="9337">
                  <c:v>23</c:v>
                </c:pt>
                <c:pt idx="9338">
                  <c:v>21</c:v>
                </c:pt>
                <c:pt idx="9339">
                  <c:v>21</c:v>
                </c:pt>
                <c:pt idx="9340">
                  <c:v>22</c:v>
                </c:pt>
                <c:pt idx="9341">
                  <c:v>22</c:v>
                </c:pt>
                <c:pt idx="9342">
                  <c:v>21</c:v>
                </c:pt>
                <c:pt idx="9343">
                  <c:v>24</c:v>
                </c:pt>
                <c:pt idx="9344">
                  <c:v>21</c:v>
                </c:pt>
                <c:pt idx="9345">
                  <c:v>20</c:v>
                </c:pt>
                <c:pt idx="9346">
                  <c:v>21</c:v>
                </c:pt>
                <c:pt idx="9347">
                  <c:v>21</c:v>
                </c:pt>
                <c:pt idx="9348">
                  <c:v>21</c:v>
                </c:pt>
                <c:pt idx="9349">
                  <c:v>22</c:v>
                </c:pt>
                <c:pt idx="9350">
                  <c:v>22</c:v>
                </c:pt>
                <c:pt idx="9351">
                  <c:v>22</c:v>
                </c:pt>
                <c:pt idx="9352">
                  <c:v>22</c:v>
                </c:pt>
                <c:pt idx="9353">
                  <c:v>23</c:v>
                </c:pt>
                <c:pt idx="9354">
                  <c:v>24</c:v>
                </c:pt>
                <c:pt idx="9355">
                  <c:v>30</c:v>
                </c:pt>
                <c:pt idx="9356">
                  <c:v>26</c:v>
                </c:pt>
                <c:pt idx="9357">
                  <c:v>25</c:v>
                </c:pt>
                <c:pt idx="9358">
                  <c:v>21</c:v>
                </c:pt>
                <c:pt idx="9359">
                  <c:v>22</c:v>
                </c:pt>
                <c:pt idx="9360">
                  <c:v>25</c:v>
                </c:pt>
                <c:pt idx="9361">
                  <c:v>25</c:v>
                </c:pt>
                <c:pt idx="9362">
                  <c:v>23</c:v>
                </c:pt>
                <c:pt idx="9363">
                  <c:v>24</c:v>
                </c:pt>
                <c:pt idx="9364">
                  <c:v>25</c:v>
                </c:pt>
                <c:pt idx="9365">
                  <c:v>22</c:v>
                </c:pt>
                <c:pt idx="9366">
                  <c:v>23</c:v>
                </c:pt>
                <c:pt idx="9367">
                  <c:v>22</c:v>
                </c:pt>
                <c:pt idx="9368">
                  <c:v>21</c:v>
                </c:pt>
                <c:pt idx="9369">
                  <c:v>24</c:v>
                </c:pt>
                <c:pt idx="9370">
                  <c:v>22</c:v>
                </c:pt>
                <c:pt idx="9371">
                  <c:v>21</c:v>
                </c:pt>
                <c:pt idx="9372">
                  <c:v>18</c:v>
                </c:pt>
                <c:pt idx="9373">
                  <c:v>23</c:v>
                </c:pt>
                <c:pt idx="9374">
                  <c:v>23</c:v>
                </c:pt>
                <c:pt idx="9375">
                  <c:v>22</c:v>
                </c:pt>
                <c:pt idx="9376">
                  <c:v>22</c:v>
                </c:pt>
                <c:pt idx="9377">
                  <c:v>24</c:v>
                </c:pt>
                <c:pt idx="9378">
                  <c:v>22</c:v>
                </c:pt>
                <c:pt idx="9379">
                  <c:v>23</c:v>
                </c:pt>
                <c:pt idx="9380">
                  <c:v>25</c:v>
                </c:pt>
                <c:pt idx="9381">
                  <c:v>25</c:v>
                </c:pt>
                <c:pt idx="9382">
                  <c:v>23</c:v>
                </c:pt>
                <c:pt idx="9383">
                  <c:v>20</c:v>
                </c:pt>
                <c:pt idx="9384">
                  <c:v>22</c:v>
                </c:pt>
                <c:pt idx="9385">
                  <c:v>21</c:v>
                </c:pt>
                <c:pt idx="9386">
                  <c:v>22</c:v>
                </c:pt>
                <c:pt idx="9387">
                  <c:v>23</c:v>
                </c:pt>
                <c:pt idx="9388">
                  <c:v>21</c:v>
                </c:pt>
                <c:pt idx="9389">
                  <c:v>22</c:v>
                </c:pt>
                <c:pt idx="9390">
                  <c:v>22</c:v>
                </c:pt>
                <c:pt idx="9391">
                  <c:v>23</c:v>
                </c:pt>
                <c:pt idx="9392">
                  <c:v>21</c:v>
                </c:pt>
                <c:pt idx="9393">
                  <c:v>21</c:v>
                </c:pt>
                <c:pt idx="9394">
                  <c:v>25</c:v>
                </c:pt>
                <c:pt idx="9395">
                  <c:v>23</c:v>
                </c:pt>
                <c:pt idx="9396">
                  <c:v>22</c:v>
                </c:pt>
                <c:pt idx="9397">
                  <c:v>21</c:v>
                </c:pt>
                <c:pt idx="9398">
                  <c:v>22</c:v>
                </c:pt>
                <c:pt idx="9399">
                  <c:v>23</c:v>
                </c:pt>
                <c:pt idx="9400">
                  <c:v>25</c:v>
                </c:pt>
                <c:pt idx="9401">
                  <c:v>24</c:v>
                </c:pt>
                <c:pt idx="9402">
                  <c:v>24</c:v>
                </c:pt>
                <c:pt idx="9403">
                  <c:v>22</c:v>
                </c:pt>
                <c:pt idx="9404">
                  <c:v>25</c:v>
                </c:pt>
                <c:pt idx="9405">
                  <c:v>25</c:v>
                </c:pt>
                <c:pt idx="9406">
                  <c:v>25</c:v>
                </c:pt>
                <c:pt idx="9407">
                  <c:v>22</c:v>
                </c:pt>
                <c:pt idx="9408">
                  <c:v>22</c:v>
                </c:pt>
                <c:pt idx="9409">
                  <c:v>23</c:v>
                </c:pt>
                <c:pt idx="9410">
                  <c:v>19</c:v>
                </c:pt>
                <c:pt idx="9411">
                  <c:v>22</c:v>
                </c:pt>
                <c:pt idx="9412">
                  <c:v>24</c:v>
                </c:pt>
                <c:pt idx="9413">
                  <c:v>25</c:v>
                </c:pt>
                <c:pt idx="9414">
                  <c:v>21</c:v>
                </c:pt>
                <c:pt idx="9415">
                  <c:v>23</c:v>
                </c:pt>
                <c:pt idx="9416">
                  <c:v>23</c:v>
                </c:pt>
                <c:pt idx="9417">
                  <c:v>23</c:v>
                </c:pt>
                <c:pt idx="9418">
                  <c:v>23</c:v>
                </c:pt>
                <c:pt idx="9419">
                  <c:v>23</c:v>
                </c:pt>
                <c:pt idx="9420">
                  <c:v>23</c:v>
                </c:pt>
                <c:pt idx="9421">
                  <c:v>26</c:v>
                </c:pt>
                <c:pt idx="9422">
                  <c:v>22</c:v>
                </c:pt>
                <c:pt idx="9423">
                  <c:v>26</c:v>
                </c:pt>
                <c:pt idx="9424">
                  <c:v>24</c:v>
                </c:pt>
                <c:pt idx="9425">
                  <c:v>23</c:v>
                </c:pt>
                <c:pt idx="9426">
                  <c:v>24</c:v>
                </c:pt>
                <c:pt idx="9427">
                  <c:v>23</c:v>
                </c:pt>
                <c:pt idx="9428">
                  <c:v>24</c:v>
                </c:pt>
                <c:pt idx="9429">
                  <c:v>26</c:v>
                </c:pt>
                <c:pt idx="9430">
                  <c:v>26</c:v>
                </c:pt>
                <c:pt idx="9431">
                  <c:v>20</c:v>
                </c:pt>
                <c:pt idx="9432">
                  <c:v>21</c:v>
                </c:pt>
                <c:pt idx="9433">
                  <c:v>21</c:v>
                </c:pt>
                <c:pt idx="9434">
                  <c:v>20</c:v>
                </c:pt>
                <c:pt idx="9435">
                  <c:v>21</c:v>
                </c:pt>
                <c:pt idx="9436">
                  <c:v>21</c:v>
                </c:pt>
                <c:pt idx="9437">
                  <c:v>20</c:v>
                </c:pt>
                <c:pt idx="9438">
                  <c:v>21</c:v>
                </c:pt>
                <c:pt idx="9439">
                  <c:v>21</c:v>
                </c:pt>
                <c:pt idx="9440">
                  <c:v>21</c:v>
                </c:pt>
                <c:pt idx="9441">
                  <c:v>23</c:v>
                </c:pt>
                <c:pt idx="9442">
                  <c:v>24</c:v>
                </c:pt>
                <c:pt idx="9443">
                  <c:v>23</c:v>
                </c:pt>
                <c:pt idx="9444">
                  <c:v>20</c:v>
                </c:pt>
                <c:pt idx="9445">
                  <c:v>23</c:v>
                </c:pt>
                <c:pt idx="9446">
                  <c:v>22</c:v>
                </c:pt>
                <c:pt idx="9447">
                  <c:v>21</c:v>
                </c:pt>
                <c:pt idx="9448">
                  <c:v>20</c:v>
                </c:pt>
                <c:pt idx="9449">
                  <c:v>22</c:v>
                </c:pt>
                <c:pt idx="9450">
                  <c:v>23</c:v>
                </c:pt>
                <c:pt idx="9451">
                  <c:v>23</c:v>
                </c:pt>
                <c:pt idx="9452">
                  <c:v>25</c:v>
                </c:pt>
                <c:pt idx="9453">
                  <c:v>24</c:v>
                </c:pt>
                <c:pt idx="9454">
                  <c:v>24</c:v>
                </c:pt>
                <c:pt idx="9455">
                  <c:v>24</c:v>
                </c:pt>
                <c:pt idx="9456">
                  <c:v>25</c:v>
                </c:pt>
                <c:pt idx="9457">
                  <c:v>20</c:v>
                </c:pt>
                <c:pt idx="9458">
                  <c:v>23</c:v>
                </c:pt>
                <c:pt idx="9459">
                  <c:v>17</c:v>
                </c:pt>
                <c:pt idx="9460">
                  <c:v>28</c:v>
                </c:pt>
                <c:pt idx="9461">
                  <c:v>22</c:v>
                </c:pt>
                <c:pt idx="9462">
                  <c:v>20</c:v>
                </c:pt>
                <c:pt idx="9463">
                  <c:v>25</c:v>
                </c:pt>
                <c:pt idx="9464">
                  <c:v>32</c:v>
                </c:pt>
                <c:pt idx="9465">
                  <c:v>21</c:v>
                </c:pt>
                <c:pt idx="9466">
                  <c:v>21</c:v>
                </c:pt>
                <c:pt idx="9467">
                  <c:v>21</c:v>
                </c:pt>
                <c:pt idx="9468">
                  <c:v>20</c:v>
                </c:pt>
                <c:pt idx="9469">
                  <c:v>23</c:v>
                </c:pt>
                <c:pt idx="9470">
                  <c:v>23</c:v>
                </c:pt>
                <c:pt idx="9471">
                  <c:v>21</c:v>
                </c:pt>
                <c:pt idx="9472">
                  <c:v>20</c:v>
                </c:pt>
                <c:pt idx="9473">
                  <c:v>22</c:v>
                </c:pt>
                <c:pt idx="9474">
                  <c:v>26</c:v>
                </c:pt>
                <c:pt idx="9475">
                  <c:v>26</c:v>
                </c:pt>
                <c:pt idx="9476">
                  <c:v>20</c:v>
                </c:pt>
                <c:pt idx="9477">
                  <c:v>19</c:v>
                </c:pt>
                <c:pt idx="9478">
                  <c:v>23</c:v>
                </c:pt>
                <c:pt idx="9479">
                  <c:v>25</c:v>
                </c:pt>
                <c:pt idx="9480">
                  <c:v>25</c:v>
                </c:pt>
                <c:pt idx="9481">
                  <c:v>25</c:v>
                </c:pt>
                <c:pt idx="9482">
                  <c:v>21</c:v>
                </c:pt>
                <c:pt idx="9483">
                  <c:v>22</c:v>
                </c:pt>
                <c:pt idx="9484">
                  <c:v>22</c:v>
                </c:pt>
                <c:pt idx="9485">
                  <c:v>22</c:v>
                </c:pt>
                <c:pt idx="9486">
                  <c:v>21</c:v>
                </c:pt>
                <c:pt idx="9487">
                  <c:v>22</c:v>
                </c:pt>
                <c:pt idx="9488">
                  <c:v>21</c:v>
                </c:pt>
                <c:pt idx="9489">
                  <c:v>21</c:v>
                </c:pt>
                <c:pt idx="9490">
                  <c:v>18</c:v>
                </c:pt>
                <c:pt idx="9491">
                  <c:v>22</c:v>
                </c:pt>
                <c:pt idx="9492">
                  <c:v>24</c:v>
                </c:pt>
                <c:pt idx="9493">
                  <c:v>23</c:v>
                </c:pt>
                <c:pt idx="9494">
                  <c:v>32</c:v>
                </c:pt>
                <c:pt idx="9495">
                  <c:v>24</c:v>
                </c:pt>
                <c:pt idx="9496">
                  <c:v>21</c:v>
                </c:pt>
                <c:pt idx="9497">
                  <c:v>26</c:v>
                </c:pt>
                <c:pt idx="9498">
                  <c:v>21</c:v>
                </c:pt>
                <c:pt idx="9499">
                  <c:v>28</c:v>
                </c:pt>
                <c:pt idx="9500">
                  <c:v>22</c:v>
                </c:pt>
                <c:pt idx="9501">
                  <c:v>24</c:v>
                </c:pt>
                <c:pt idx="9502">
                  <c:v>24</c:v>
                </c:pt>
                <c:pt idx="9503">
                  <c:v>33</c:v>
                </c:pt>
                <c:pt idx="9504">
                  <c:v>28</c:v>
                </c:pt>
                <c:pt idx="9505">
                  <c:v>39</c:v>
                </c:pt>
                <c:pt idx="9506">
                  <c:v>25</c:v>
                </c:pt>
                <c:pt idx="9507">
                  <c:v>21</c:v>
                </c:pt>
                <c:pt idx="9508">
                  <c:v>25</c:v>
                </c:pt>
                <c:pt idx="9509">
                  <c:v>20</c:v>
                </c:pt>
                <c:pt idx="9510">
                  <c:v>20</c:v>
                </c:pt>
                <c:pt idx="9511">
                  <c:v>22</c:v>
                </c:pt>
                <c:pt idx="9512">
                  <c:v>21</c:v>
                </c:pt>
                <c:pt idx="9513">
                  <c:v>22</c:v>
                </c:pt>
                <c:pt idx="9514">
                  <c:v>24</c:v>
                </c:pt>
                <c:pt idx="9515">
                  <c:v>20</c:v>
                </c:pt>
                <c:pt idx="9516">
                  <c:v>21</c:v>
                </c:pt>
                <c:pt idx="9517">
                  <c:v>27</c:v>
                </c:pt>
                <c:pt idx="9518">
                  <c:v>20</c:v>
                </c:pt>
                <c:pt idx="9519">
                  <c:v>23</c:v>
                </c:pt>
                <c:pt idx="9520">
                  <c:v>20</c:v>
                </c:pt>
                <c:pt idx="9521">
                  <c:v>25</c:v>
                </c:pt>
                <c:pt idx="9522">
                  <c:v>22</c:v>
                </c:pt>
                <c:pt idx="9523">
                  <c:v>20</c:v>
                </c:pt>
                <c:pt idx="9524">
                  <c:v>23</c:v>
                </c:pt>
                <c:pt idx="9525">
                  <c:v>21</c:v>
                </c:pt>
                <c:pt idx="9526">
                  <c:v>20</c:v>
                </c:pt>
                <c:pt idx="9527">
                  <c:v>23</c:v>
                </c:pt>
                <c:pt idx="9528">
                  <c:v>24</c:v>
                </c:pt>
                <c:pt idx="9529">
                  <c:v>22</c:v>
                </c:pt>
                <c:pt idx="9530">
                  <c:v>46</c:v>
                </c:pt>
                <c:pt idx="9531">
                  <c:v>21</c:v>
                </c:pt>
                <c:pt idx="9532">
                  <c:v>25</c:v>
                </c:pt>
                <c:pt idx="9533">
                  <c:v>23</c:v>
                </c:pt>
                <c:pt idx="9534">
                  <c:v>21</c:v>
                </c:pt>
                <c:pt idx="9535">
                  <c:v>21</c:v>
                </c:pt>
                <c:pt idx="9536">
                  <c:v>21</c:v>
                </c:pt>
                <c:pt idx="9537">
                  <c:v>24</c:v>
                </c:pt>
                <c:pt idx="9538">
                  <c:v>22</c:v>
                </c:pt>
                <c:pt idx="9539">
                  <c:v>20</c:v>
                </c:pt>
                <c:pt idx="9540">
                  <c:v>19</c:v>
                </c:pt>
                <c:pt idx="9541">
                  <c:v>21</c:v>
                </c:pt>
                <c:pt idx="9542">
                  <c:v>21</c:v>
                </c:pt>
                <c:pt idx="9543">
                  <c:v>23</c:v>
                </c:pt>
                <c:pt idx="9544">
                  <c:v>24</c:v>
                </c:pt>
                <c:pt idx="9545">
                  <c:v>22</c:v>
                </c:pt>
                <c:pt idx="9546">
                  <c:v>22</c:v>
                </c:pt>
                <c:pt idx="9547">
                  <c:v>23</c:v>
                </c:pt>
                <c:pt idx="9548">
                  <c:v>22</c:v>
                </c:pt>
                <c:pt idx="9549">
                  <c:v>24</c:v>
                </c:pt>
                <c:pt idx="9550">
                  <c:v>22</c:v>
                </c:pt>
                <c:pt idx="9551">
                  <c:v>21</c:v>
                </c:pt>
                <c:pt idx="9552">
                  <c:v>25</c:v>
                </c:pt>
                <c:pt idx="9553">
                  <c:v>23</c:v>
                </c:pt>
                <c:pt idx="9554">
                  <c:v>24</c:v>
                </c:pt>
                <c:pt idx="9555">
                  <c:v>25</c:v>
                </c:pt>
                <c:pt idx="9556">
                  <c:v>23</c:v>
                </c:pt>
                <c:pt idx="9557">
                  <c:v>26</c:v>
                </c:pt>
                <c:pt idx="9558">
                  <c:v>18</c:v>
                </c:pt>
                <c:pt idx="9559">
                  <c:v>18</c:v>
                </c:pt>
                <c:pt idx="9560">
                  <c:v>25</c:v>
                </c:pt>
                <c:pt idx="9561">
                  <c:v>23</c:v>
                </c:pt>
                <c:pt idx="9562">
                  <c:v>22</c:v>
                </c:pt>
                <c:pt idx="9563">
                  <c:v>20</c:v>
                </c:pt>
                <c:pt idx="9564">
                  <c:v>21</c:v>
                </c:pt>
                <c:pt idx="9565">
                  <c:v>24</c:v>
                </c:pt>
                <c:pt idx="9566">
                  <c:v>20</c:v>
                </c:pt>
                <c:pt idx="9567">
                  <c:v>22</c:v>
                </c:pt>
                <c:pt idx="9568">
                  <c:v>18</c:v>
                </c:pt>
                <c:pt idx="9569">
                  <c:v>25</c:v>
                </c:pt>
                <c:pt idx="9570">
                  <c:v>20</c:v>
                </c:pt>
                <c:pt idx="9571">
                  <c:v>20</c:v>
                </c:pt>
                <c:pt idx="9572">
                  <c:v>22</c:v>
                </c:pt>
                <c:pt idx="9573">
                  <c:v>21</c:v>
                </c:pt>
                <c:pt idx="9574">
                  <c:v>25</c:v>
                </c:pt>
                <c:pt idx="9575">
                  <c:v>21</c:v>
                </c:pt>
                <c:pt idx="9576">
                  <c:v>23</c:v>
                </c:pt>
                <c:pt idx="9577">
                  <c:v>22</c:v>
                </c:pt>
                <c:pt idx="9578">
                  <c:v>20</c:v>
                </c:pt>
                <c:pt idx="9579">
                  <c:v>23</c:v>
                </c:pt>
                <c:pt idx="9580">
                  <c:v>24</c:v>
                </c:pt>
                <c:pt idx="9581">
                  <c:v>22</c:v>
                </c:pt>
                <c:pt idx="9582">
                  <c:v>21</c:v>
                </c:pt>
                <c:pt idx="9583">
                  <c:v>25</c:v>
                </c:pt>
                <c:pt idx="9584">
                  <c:v>21</c:v>
                </c:pt>
                <c:pt idx="9585">
                  <c:v>19</c:v>
                </c:pt>
                <c:pt idx="9586">
                  <c:v>24</c:v>
                </c:pt>
                <c:pt idx="9587">
                  <c:v>20</c:v>
                </c:pt>
                <c:pt idx="9588">
                  <c:v>21</c:v>
                </c:pt>
                <c:pt idx="9589">
                  <c:v>21</c:v>
                </c:pt>
                <c:pt idx="9590">
                  <c:v>23</c:v>
                </c:pt>
                <c:pt idx="9591">
                  <c:v>25</c:v>
                </c:pt>
                <c:pt idx="9592">
                  <c:v>25</c:v>
                </c:pt>
                <c:pt idx="9593">
                  <c:v>24</c:v>
                </c:pt>
                <c:pt idx="9594">
                  <c:v>23</c:v>
                </c:pt>
                <c:pt idx="9595">
                  <c:v>21</c:v>
                </c:pt>
                <c:pt idx="9596">
                  <c:v>23</c:v>
                </c:pt>
                <c:pt idx="9597">
                  <c:v>24</c:v>
                </c:pt>
                <c:pt idx="9598">
                  <c:v>23</c:v>
                </c:pt>
                <c:pt idx="9599">
                  <c:v>24</c:v>
                </c:pt>
                <c:pt idx="9600">
                  <c:v>22</c:v>
                </c:pt>
                <c:pt idx="9601">
                  <c:v>24</c:v>
                </c:pt>
                <c:pt idx="9602">
                  <c:v>27</c:v>
                </c:pt>
                <c:pt idx="9603">
                  <c:v>22</c:v>
                </c:pt>
                <c:pt idx="9604">
                  <c:v>20</c:v>
                </c:pt>
                <c:pt idx="9605">
                  <c:v>21</c:v>
                </c:pt>
                <c:pt idx="9606">
                  <c:v>21</c:v>
                </c:pt>
                <c:pt idx="9607">
                  <c:v>22</c:v>
                </c:pt>
                <c:pt idx="9608">
                  <c:v>23</c:v>
                </c:pt>
                <c:pt idx="9609">
                  <c:v>24</c:v>
                </c:pt>
                <c:pt idx="9610">
                  <c:v>21</c:v>
                </c:pt>
                <c:pt idx="9611">
                  <c:v>24</c:v>
                </c:pt>
                <c:pt idx="9612">
                  <c:v>28</c:v>
                </c:pt>
                <c:pt idx="9613">
                  <c:v>19</c:v>
                </c:pt>
                <c:pt idx="9614">
                  <c:v>24</c:v>
                </c:pt>
                <c:pt idx="9615">
                  <c:v>23</c:v>
                </c:pt>
                <c:pt idx="9616">
                  <c:v>25</c:v>
                </c:pt>
                <c:pt idx="9617">
                  <c:v>23</c:v>
                </c:pt>
                <c:pt idx="9618">
                  <c:v>24</c:v>
                </c:pt>
                <c:pt idx="9619">
                  <c:v>22</c:v>
                </c:pt>
                <c:pt idx="9620">
                  <c:v>21</c:v>
                </c:pt>
                <c:pt idx="9621">
                  <c:v>21</c:v>
                </c:pt>
                <c:pt idx="9622">
                  <c:v>21</c:v>
                </c:pt>
                <c:pt idx="9623">
                  <c:v>20</c:v>
                </c:pt>
                <c:pt idx="9624">
                  <c:v>22</c:v>
                </c:pt>
                <c:pt idx="9625">
                  <c:v>23</c:v>
                </c:pt>
                <c:pt idx="9626">
                  <c:v>20</c:v>
                </c:pt>
                <c:pt idx="9627">
                  <c:v>21</c:v>
                </c:pt>
                <c:pt idx="9628">
                  <c:v>25</c:v>
                </c:pt>
                <c:pt idx="9629">
                  <c:v>21</c:v>
                </c:pt>
                <c:pt idx="9630">
                  <c:v>24</c:v>
                </c:pt>
                <c:pt idx="9631">
                  <c:v>21</c:v>
                </c:pt>
                <c:pt idx="9632">
                  <c:v>21</c:v>
                </c:pt>
                <c:pt idx="9633">
                  <c:v>23</c:v>
                </c:pt>
                <c:pt idx="9634">
                  <c:v>20</c:v>
                </c:pt>
                <c:pt idx="9635">
                  <c:v>28</c:v>
                </c:pt>
                <c:pt idx="9636">
                  <c:v>24</c:v>
                </c:pt>
                <c:pt idx="9637">
                  <c:v>24</c:v>
                </c:pt>
                <c:pt idx="9638">
                  <c:v>21</c:v>
                </c:pt>
                <c:pt idx="9639">
                  <c:v>23</c:v>
                </c:pt>
                <c:pt idx="9640">
                  <c:v>19</c:v>
                </c:pt>
                <c:pt idx="9641">
                  <c:v>21</c:v>
                </c:pt>
                <c:pt idx="9642">
                  <c:v>26</c:v>
                </c:pt>
                <c:pt idx="9643">
                  <c:v>21</c:v>
                </c:pt>
                <c:pt idx="9644">
                  <c:v>25</c:v>
                </c:pt>
                <c:pt idx="9645">
                  <c:v>20</c:v>
                </c:pt>
                <c:pt idx="9646">
                  <c:v>21</c:v>
                </c:pt>
                <c:pt idx="9647">
                  <c:v>22</c:v>
                </c:pt>
                <c:pt idx="9648">
                  <c:v>21</c:v>
                </c:pt>
                <c:pt idx="9649">
                  <c:v>22</c:v>
                </c:pt>
                <c:pt idx="9650">
                  <c:v>22</c:v>
                </c:pt>
                <c:pt idx="9651">
                  <c:v>24</c:v>
                </c:pt>
                <c:pt idx="9652">
                  <c:v>24</c:v>
                </c:pt>
                <c:pt idx="9653">
                  <c:v>26</c:v>
                </c:pt>
                <c:pt idx="9654">
                  <c:v>25</c:v>
                </c:pt>
                <c:pt idx="9655">
                  <c:v>25</c:v>
                </c:pt>
                <c:pt idx="9656">
                  <c:v>25</c:v>
                </c:pt>
                <c:pt idx="9657">
                  <c:v>22</c:v>
                </c:pt>
                <c:pt idx="9658">
                  <c:v>22</c:v>
                </c:pt>
                <c:pt idx="9659">
                  <c:v>22</c:v>
                </c:pt>
                <c:pt idx="9660">
                  <c:v>25</c:v>
                </c:pt>
                <c:pt idx="9661">
                  <c:v>25</c:v>
                </c:pt>
                <c:pt idx="9662">
                  <c:v>23</c:v>
                </c:pt>
                <c:pt idx="9663">
                  <c:v>21</c:v>
                </c:pt>
                <c:pt idx="9664">
                  <c:v>22</c:v>
                </c:pt>
                <c:pt idx="9665">
                  <c:v>20</c:v>
                </c:pt>
                <c:pt idx="9666">
                  <c:v>23</c:v>
                </c:pt>
                <c:pt idx="9667">
                  <c:v>21</c:v>
                </c:pt>
                <c:pt idx="9668">
                  <c:v>23</c:v>
                </c:pt>
                <c:pt idx="9669">
                  <c:v>26</c:v>
                </c:pt>
                <c:pt idx="9670">
                  <c:v>22</c:v>
                </c:pt>
                <c:pt idx="9671">
                  <c:v>22</c:v>
                </c:pt>
                <c:pt idx="9672">
                  <c:v>21</c:v>
                </c:pt>
                <c:pt idx="9673">
                  <c:v>22</c:v>
                </c:pt>
                <c:pt idx="9674">
                  <c:v>22</c:v>
                </c:pt>
                <c:pt idx="9675">
                  <c:v>24</c:v>
                </c:pt>
                <c:pt idx="9676">
                  <c:v>22</c:v>
                </c:pt>
                <c:pt idx="9677">
                  <c:v>22</c:v>
                </c:pt>
                <c:pt idx="9678">
                  <c:v>22</c:v>
                </c:pt>
                <c:pt idx="9679">
                  <c:v>22</c:v>
                </c:pt>
                <c:pt idx="9680">
                  <c:v>25</c:v>
                </c:pt>
                <c:pt idx="9681">
                  <c:v>23</c:v>
                </c:pt>
                <c:pt idx="9682">
                  <c:v>18</c:v>
                </c:pt>
                <c:pt idx="9683">
                  <c:v>20</c:v>
                </c:pt>
                <c:pt idx="9684">
                  <c:v>24</c:v>
                </c:pt>
                <c:pt idx="9685">
                  <c:v>23</c:v>
                </c:pt>
                <c:pt idx="9686">
                  <c:v>24</c:v>
                </c:pt>
                <c:pt idx="9687">
                  <c:v>20</c:v>
                </c:pt>
                <c:pt idx="9688">
                  <c:v>21</c:v>
                </c:pt>
                <c:pt idx="9689">
                  <c:v>25</c:v>
                </c:pt>
                <c:pt idx="9690">
                  <c:v>22</c:v>
                </c:pt>
                <c:pt idx="9691">
                  <c:v>22</c:v>
                </c:pt>
                <c:pt idx="9692">
                  <c:v>20</c:v>
                </c:pt>
                <c:pt idx="9693">
                  <c:v>28</c:v>
                </c:pt>
                <c:pt idx="9694">
                  <c:v>23</c:v>
                </c:pt>
                <c:pt idx="9695">
                  <c:v>19</c:v>
                </c:pt>
                <c:pt idx="9696">
                  <c:v>25</c:v>
                </c:pt>
                <c:pt idx="9697">
                  <c:v>23</c:v>
                </c:pt>
                <c:pt idx="9698">
                  <c:v>25</c:v>
                </c:pt>
                <c:pt idx="9699">
                  <c:v>23</c:v>
                </c:pt>
                <c:pt idx="9700">
                  <c:v>21</c:v>
                </c:pt>
                <c:pt idx="9701">
                  <c:v>23</c:v>
                </c:pt>
                <c:pt idx="9702">
                  <c:v>23</c:v>
                </c:pt>
                <c:pt idx="9703">
                  <c:v>20</c:v>
                </c:pt>
                <c:pt idx="9704">
                  <c:v>22</c:v>
                </c:pt>
                <c:pt idx="9705">
                  <c:v>23</c:v>
                </c:pt>
                <c:pt idx="9706">
                  <c:v>20</c:v>
                </c:pt>
                <c:pt idx="9707">
                  <c:v>22</c:v>
                </c:pt>
                <c:pt idx="9708">
                  <c:v>25</c:v>
                </c:pt>
                <c:pt idx="9709">
                  <c:v>31</c:v>
                </c:pt>
                <c:pt idx="9710">
                  <c:v>25</c:v>
                </c:pt>
                <c:pt idx="9711">
                  <c:v>25</c:v>
                </c:pt>
                <c:pt idx="9712">
                  <c:v>22</c:v>
                </c:pt>
                <c:pt idx="9713">
                  <c:v>20</c:v>
                </c:pt>
                <c:pt idx="9714">
                  <c:v>22</c:v>
                </c:pt>
                <c:pt idx="9715">
                  <c:v>29</c:v>
                </c:pt>
                <c:pt idx="9716">
                  <c:v>23</c:v>
                </c:pt>
                <c:pt idx="9717">
                  <c:v>24</c:v>
                </c:pt>
                <c:pt idx="9718">
                  <c:v>25</c:v>
                </c:pt>
                <c:pt idx="9719">
                  <c:v>23</c:v>
                </c:pt>
                <c:pt idx="9720">
                  <c:v>23</c:v>
                </c:pt>
                <c:pt idx="9721">
                  <c:v>23</c:v>
                </c:pt>
                <c:pt idx="9722">
                  <c:v>21</c:v>
                </c:pt>
                <c:pt idx="9723">
                  <c:v>20</c:v>
                </c:pt>
                <c:pt idx="9724">
                  <c:v>17</c:v>
                </c:pt>
                <c:pt idx="9725">
                  <c:v>21</c:v>
                </c:pt>
                <c:pt idx="9726">
                  <c:v>19</c:v>
                </c:pt>
                <c:pt idx="9727">
                  <c:v>21</c:v>
                </c:pt>
                <c:pt idx="9728">
                  <c:v>23</c:v>
                </c:pt>
                <c:pt idx="9729">
                  <c:v>27</c:v>
                </c:pt>
                <c:pt idx="9730">
                  <c:v>21</c:v>
                </c:pt>
                <c:pt idx="9731">
                  <c:v>22</c:v>
                </c:pt>
                <c:pt idx="9732">
                  <c:v>22</c:v>
                </c:pt>
                <c:pt idx="9733">
                  <c:v>18</c:v>
                </c:pt>
                <c:pt idx="9734">
                  <c:v>26</c:v>
                </c:pt>
                <c:pt idx="9735">
                  <c:v>26</c:v>
                </c:pt>
                <c:pt idx="9736">
                  <c:v>22</c:v>
                </c:pt>
                <c:pt idx="9737">
                  <c:v>22</c:v>
                </c:pt>
                <c:pt idx="9738">
                  <c:v>22</c:v>
                </c:pt>
                <c:pt idx="9739">
                  <c:v>25</c:v>
                </c:pt>
                <c:pt idx="9740">
                  <c:v>21</c:v>
                </c:pt>
                <c:pt idx="9741">
                  <c:v>21</c:v>
                </c:pt>
                <c:pt idx="9742">
                  <c:v>19</c:v>
                </c:pt>
                <c:pt idx="9743">
                  <c:v>26</c:v>
                </c:pt>
                <c:pt idx="9744">
                  <c:v>21</c:v>
                </c:pt>
                <c:pt idx="9745">
                  <c:v>25</c:v>
                </c:pt>
                <c:pt idx="9746">
                  <c:v>25</c:v>
                </c:pt>
                <c:pt idx="9747">
                  <c:v>23</c:v>
                </c:pt>
                <c:pt idx="9748">
                  <c:v>23</c:v>
                </c:pt>
                <c:pt idx="9749">
                  <c:v>18</c:v>
                </c:pt>
                <c:pt idx="9750">
                  <c:v>23</c:v>
                </c:pt>
                <c:pt idx="9751">
                  <c:v>27</c:v>
                </c:pt>
                <c:pt idx="9752">
                  <c:v>22</c:v>
                </c:pt>
                <c:pt idx="9753">
                  <c:v>25</c:v>
                </c:pt>
                <c:pt idx="9754">
                  <c:v>22</c:v>
                </c:pt>
                <c:pt idx="9755">
                  <c:v>21</c:v>
                </c:pt>
                <c:pt idx="9756">
                  <c:v>21</c:v>
                </c:pt>
                <c:pt idx="9757">
                  <c:v>19</c:v>
                </c:pt>
                <c:pt idx="9758">
                  <c:v>20</c:v>
                </c:pt>
                <c:pt idx="9759">
                  <c:v>24</c:v>
                </c:pt>
                <c:pt idx="9760">
                  <c:v>19</c:v>
                </c:pt>
                <c:pt idx="9761">
                  <c:v>24</c:v>
                </c:pt>
                <c:pt idx="9762">
                  <c:v>19</c:v>
                </c:pt>
                <c:pt idx="9763">
                  <c:v>23</c:v>
                </c:pt>
                <c:pt idx="9764">
                  <c:v>20</c:v>
                </c:pt>
                <c:pt idx="9765">
                  <c:v>28</c:v>
                </c:pt>
                <c:pt idx="9766">
                  <c:v>23</c:v>
                </c:pt>
                <c:pt idx="9767">
                  <c:v>23</c:v>
                </c:pt>
                <c:pt idx="9768">
                  <c:v>22</c:v>
                </c:pt>
                <c:pt idx="9769">
                  <c:v>23</c:v>
                </c:pt>
                <c:pt idx="9770">
                  <c:v>19</c:v>
                </c:pt>
                <c:pt idx="9771">
                  <c:v>18</c:v>
                </c:pt>
                <c:pt idx="9772">
                  <c:v>22</c:v>
                </c:pt>
                <c:pt idx="9773">
                  <c:v>24</c:v>
                </c:pt>
                <c:pt idx="9774">
                  <c:v>21</c:v>
                </c:pt>
                <c:pt idx="9775">
                  <c:v>24</c:v>
                </c:pt>
                <c:pt idx="9776">
                  <c:v>21</c:v>
                </c:pt>
                <c:pt idx="9777">
                  <c:v>21</c:v>
                </c:pt>
                <c:pt idx="9778">
                  <c:v>23</c:v>
                </c:pt>
                <c:pt idx="9779">
                  <c:v>21</c:v>
                </c:pt>
                <c:pt idx="9780">
                  <c:v>24</c:v>
                </c:pt>
                <c:pt idx="9781">
                  <c:v>21</c:v>
                </c:pt>
                <c:pt idx="9782">
                  <c:v>22</c:v>
                </c:pt>
                <c:pt idx="9783">
                  <c:v>21</c:v>
                </c:pt>
                <c:pt idx="9784">
                  <c:v>21</c:v>
                </c:pt>
                <c:pt idx="9785">
                  <c:v>21</c:v>
                </c:pt>
                <c:pt idx="9786">
                  <c:v>20</c:v>
                </c:pt>
                <c:pt idx="9787">
                  <c:v>23</c:v>
                </c:pt>
                <c:pt idx="9788">
                  <c:v>20</c:v>
                </c:pt>
                <c:pt idx="9789">
                  <c:v>23</c:v>
                </c:pt>
                <c:pt idx="9790">
                  <c:v>23</c:v>
                </c:pt>
                <c:pt idx="9791">
                  <c:v>24</c:v>
                </c:pt>
                <c:pt idx="9792">
                  <c:v>24</c:v>
                </c:pt>
                <c:pt idx="9793">
                  <c:v>19</c:v>
                </c:pt>
                <c:pt idx="9794">
                  <c:v>20</c:v>
                </c:pt>
                <c:pt idx="9795">
                  <c:v>24</c:v>
                </c:pt>
                <c:pt idx="9796">
                  <c:v>20</c:v>
                </c:pt>
                <c:pt idx="9797">
                  <c:v>22</c:v>
                </c:pt>
                <c:pt idx="9798">
                  <c:v>26</c:v>
                </c:pt>
                <c:pt idx="9799">
                  <c:v>21</c:v>
                </c:pt>
                <c:pt idx="9800">
                  <c:v>18</c:v>
                </c:pt>
                <c:pt idx="9801">
                  <c:v>24</c:v>
                </c:pt>
                <c:pt idx="9802">
                  <c:v>23</c:v>
                </c:pt>
                <c:pt idx="9803">
                  <c:v>22</c:v>
                </c:pt>
                <c:pt idx="9804">
                  <c:v>20</c:v>
                </c:pt>
                <c:pt idx="9805">
                  <c:v>23</c:v>
                </c:pt>
                <c:pt idx="9806">
                  <c:v>26</c:v>
                </c:pt>
                <c:pt idx="9807">
                  <c:v>25</c:v>
                </c:pt>
                <c:pt idx="9808">
                  <c:v>26</c:v>
                </c:pt>
                <c:pt idx="9809">
                  <c:v>23</c:v>
                </c:pt>
                <c:pt idx="9810">
                  <c:v>22</c:v>
                </c:pt>
                <c:pt idx="9811">
                  <c:v>25</c:v>
                </c:pt>
                <c:pt idx="9812">
                  <c:v>20</c:v>
                </c:pt>
                <c:pt idx="9813">
                  <c:v>29</c:v>
                </c:pt>
                <c:pt idx="9814">
                  <c:v>31</c:v>
                </c:pt>
                <c:pt idx="9815">
                  <c:v>25</c:v>
                </c:pt>
                <c:pt idx="9816">
                  <c:v>28</c:v>
                </c:pt>
                <c:pt idx="9817">
                  <c:v>27</c:v>
                </c:pt>
                <c:pt idx="9818">
                  <c:v>23</c:v>
                </c:pt>
                <c:pt idx="9819">
                  <c:v>29</c:v>
                </c:pt>
                <c:pt idx="9820">
                  <c:v>21</c:v>
                </c:pt>
                <c:pt idx="9821">
                  <c:v>31</c:v>
                </c:pt>
                <c:pt idx="9822">
                  <c:v>27</c:v>
                </c:pt>
                <c:pt idx="9823">
                  <c:v>23</c:v>
                </c:pt>
                <c:pt idx="9824">
                  <c:v>26</c:v>
                </c:pt>
                <c:pt idx="9825">
                  <c:v>22</c:v>
                </c:pt>
                <c:pt idx="9826">
                  <c:v>23</c:v>
                </c:pt>
                <c:pt idx="9827">
                  <c:v>24</c:v>
                </c:pt>
                <c:pt idx="9828">
                  <c:v>23</c:v>
                </c:pt>
                <c:pt idx="9829">
                  <c:v>20</c:v>
                </c:pt>
                <c:pt idx="9830">
                  <c:v>24</c:v>
                </c:pt>
                <c:pt idx="9831">
                  <c:v>26</c:v>
                </c:pt>
                <c:pt idx="9832">
                  <c:v>25</c:v>
                </c:pt>
                <c:pt idx="9833">
                  <c:v>21</c:v>
                </c:pt>
                <c:pt idx="9834">
                  <c:v>21</c:v>
                </c:pt>
                <c:pt idx="9835">
                  <c:v>25</c:v>
                </c:pt>
                <c:pt idx="9836">
                  <c:v>24</c:v>
                </c:pt>
                <c:pt idx="9837">
                  <c:v>24</c:v>
                </c:pt>
                <c:pt idx="9838">
                  <c:v>27</c:v>
                </c:pt>
                <c:pt idx="9839">
                  <c:v>26</c:v>
                </c:pt>
                <c:pt idx="9840">
                  <c:v>29</c:v>
                </c:pt>
                <c:pt idx="9841">
                  <c:v>26</c:v>
                </c:pt>
                <c:pt idx="9842">
                  <c:v>28</c:v>
                </c:pt>
                <c:pt idx="9843">
                  <c:v>27</c:v>
                </c:pt>
                <c:pt idx="9844">
                  <c:v>25</c:v>
                </c:pt>
                <c:pt idx="9845">
                  <c:v>23</c:v>
                </c:pt>
                <c:pt idx="9846">
                  <c:v>24</c:v>
                </c:pt>
                <c:pt idx="9847">
                  <c:v>29</c:v>
                </c:pt>
                <c:pt idx="9848">
                  <c:v>28</c:v>
                </c:pt>
                <c:pt idx="9849">
                  <c:v>21</c:v>
                </c:pt>
                <c:pt idx="9850">
                  <c:v>25</c:v>
                </c:pt>
                <c:pt idx="9851">
                  <c:v>29</c:v>
                </c:pt>
                <c:pt idx="9852">
                  <c:v>24</c:v>
                </c:pt>
                <c:pt idx="9853">
                  <c:v>21</c:v>
                </c:pt>
                <c:pt idx="9854">
                  <c:v>24</c:v>
                </c:pt>
                <c:pt idx="9855">
                  <c:v>22</c:v>
                </c:pt>
                <c:pt idx="9856">
                  <c:v>22</c:v>
                </c:pt>
                <c:pt idx="9857">
                  <c:v>20</c:v>
                </c:pt>
                <c:pt idx="9858">
                  <c:v>21</c:v>
                </c:pt>
                <c:pt idx="9859">
                  <c:v>21</c:v>
                </c:pt>
                <c:pt idx="9860">
                  <c:v>24</c:v>
                </c:pt>
                <c:pt idx="9861">
                  <c:v>22</c:v>
                </c:pt>
                <c:pt idx="9862">
                  <c:v>27</c:v>
                </c:pt>
                <c:pt idx="9863">
                  <c:v>22</c:v>
                </c:pt>
                <c:pt idx="9864">
                  <c:v>28</c:v>
                </c:pt>
                <c:pt idx="9865">
                  <c:v>20</c:v>
                </c:pt>
                <c:pt idx="9866">
                  <c:v>25</c:v>
                </c:pt>
                <c:pt idx="9867">
                  <c:v>20</c:v>
                </c:pt>
                <c:pt idx="9868">
                  <c:v>29</c:v>
                </c:pt>
                <c:pt idx="9869">
                  <c:v>24</c:v>
                </c:pt>
                <c:pt idx="9870">
                  <c:v>23</c:v>
                </c:pt>
                <c:pt idx="9871">
                  <c:v>25</c:v>
                </c:pt>
                <c:pt idx="9872">
                  <c:v>24</c:v>
                </c:pt>
                <c:pt idx="9873">
                  <c:v>29</c:v>
                </c:pt>
                <c:pt idx="9874">
                  <c:v>22</c:v>
                </c:pt>
                <c:pt idx="9875">
                  <c:v>21</c:v>
                </c:pt>
                <c:pt idx="9876">
                  <c:v>23</c:v>
                </c:pt>
                <c:pt idx="9877">
                  <c:v>29</c:v>
                </c:pt>
                <c:pt idx="9878">
                  <c:v>20</c:v>
                </c:pt>
                <c:pt idx="9879">
                  <c:v>22</c:v>
                </c:pt>
                <c:pt idx="9880">
                  <c:v>21</c:v>
                </c:pt>
                <c:pt idx="9881">
                  <c:v>25</c:v>
                </c:pt>
                <c:pt idx="9882">
                  <c:v>22</c:v>
                </c:pt>
                <c:pt idx="9883">
                  <c:v>22</c:v>
                </c:pt>
                <c:pt idx="9884">
                  <c:v>21</c:v>
                </c:pt>
                <c:pt idx="9885">
                  <c:v>22</c:v>
                </c:pt>
                <c:pt idx="9886">
                  <c:v>23</c:v>
                </c:pt>
                <c:pt idx="9887">
                  <c:v>23</c:v>
                </c:pt>
                <c:pt idx="9888">
                  <c:v>24</c:v>
                </c:pt>
                <c:pt idx="9889">
                  <c:v>22</c:v>
                </c:pt>
                <c:pt idx="9890">
                  <c:v>19</c:v>
                </c:pt>
                <c:pt idx="9891">
                  <c:v>28</c:v>
                </c:pt>
                <c:pt idx="9892">
                  <c:v>25</c:v>
                </c:pt>
                <c:pt idx="9893">
                  <c:v>23</c:v>
                </c:pt>
                <c:pt idx="9894">
                  <c:v>21</c:v>
                </c:pt>
                <c:pt idx="9895">
                  <c:v>18</c:v>
                </c:pt>
                <c:pt idx="9896">
                  <c:v>21</c:v>
                </c:pt>
                <c:pt idx="9897">
                  <c:v>23</c:v>
                </c:pt>
                <c:pt idx="9898">
                  <c:v>24</c:v>
                </c:pt>
                <c:pt idx="9899">
                  <c:v>25</c:v>
                </c:pt>
                <c:pt idx="9900">
                  <c:v>23</c:v>
                </c:pt>
                <c:pt idx="9901">
                  <c:v>25</c:v>
                </c:pt>
                <c:pt idx="9902">
                  <c:v>26</c:v>
                </c:pt>
                <c:pt idx="9903">
                  <c:v>25</c:v>
                </c:pt>
                <c:pt idx="9904">
                  <c:v>23</c:v>
                </c:pt>
                <c:pt idx="9905">
                  <c:v>28</c:v>
                </c:pt>
                <c:pt idx="9906">
                  <c:v>24</c:v>
                </c:pt>
                <c:pt idx="9907">
                  <c:v>26</c:v>
                </c:pt>
                <c:pt idx="9908">
                  <c:v>24</c:v>
                </c:pt>
                <c:pt idx="9909">
                  <c:v>30</c:v>
                </c:pt>
                <c:pt idx="9910">
                  <c:v>24</c:v>
                </c:pt>
                <c:pt idx="9911">
                  <c:v>24</c:v>
                </c:pt>
                <c:pt idx="9912">
                  <c:v>22</c:v>
                </c:pt>
                <c:pt idx="9913">
                  <c:v>26</c:v>
                </c:pt>
                <c:pt idx="9914">
                  <c:v>22</c:v>
                </c:pt>
                <c:pt idx="9915">
                  <c:v>25</c:v>
                </c:pt>
                <c:pt idx="9916">
                  <c:v>18</c:v>
                </c:pt>
                <c:pt idx="9917">
                  <c:v>24</c:v>
                </c:pt>
                <c:pt idx="9918">
                  <c:v>22</c:v>
                </c:pt>
                <c:pt idx="9919">
                  <c:v>25</c:v>
                </c:pt>
                <c:pt idx="9920">
                  <c:v>22</c:v>
                </c:pt>
                <c:pt idx="9921">
                  <c:v>26</c:v>
                </c:pt>
                <c:pt idx="9922">
                  <c:v>23</c:v>
                </c:pt>
                <c:pt idx="9923">
                  <c:v>24</c:v>
                </c:pt>
                <c:pt idx="9924">
                  <c:v>28</c:v>
                </c:pt>
                <c:pt idx="9925">
                  <c:v>22</c:v>
                </c:pt>
                <c:pt idx="9926">
                  <c:v>25</c:v>
                </c:pt>
                <c:pt idx="9927">
                  <c:v>22</c:v>
                </c:pt>
                <c:pt idx="9928">
                  <c:v>26</c:v>
                </c:pt>
                <c:pt idx="9929">
                  <c:v>22</c:v>
                </c:pt>
                <c:pt idx="9930">
                  <c:v>20</c:v>
                </c:pt>
                <c:pt idx="9931">
                  <c:v>21</c:v>
                </c:pt>
                <c:pt idx="9932">
                  <c:v>23</c:v>
                </c:pt>
                <c:pt idx="9933">
                  <c:v>18</c:v>
                </c:pt>
                <c:pt idx="9934">
                  <c:v>30</c:v>
                </c:pt>
                <c:pt idx="9935">
                  <c:v>22</c:v>
                </c:pt>
                <c:pt idx="9936">
                  <c:v>22</c:v>
                </c:pt>
                <c:pt idx="9937">
                  <c:v>21</c:v>
                </c:pt>
                <c:pt idx="9938">
                  <c:v>21</c:v>
                </c:pt>
                <c:pt idx="9939">
                  <c:v>22</c:v>
                </c:pt>
                <c:pt idx="9940">
                  <c:v>17</c:v>
                </c:pt>
                <c:pt idx="9941">
                  <c:v>22</c:v>
                </c:pt>
                <c:pt idx="9942">
                  <c:v>26</c:v>
                </c:pt>
                <c:pt idx="9943">
                  <c:v>24</c:v>
                </c:pt>
                <c:pt idx="9944">
                  <c:v>23</c:v>
                </c:pt>
                <c:pt idx="9945">
                  <c:v>25</c:v>
                </c:pt>
                <c:pt idx="9946">
                  <c:v>24</c:v>
                </c:pt>
                <c:pt idx="9947">
                  <c:v>27</c:v>
                </c:pt>
                <c:pt idx="9948">
                  <c:v>22</c:v>
                </c:pt>
                <c:pt idx="9949">
                  <c:v>23</c:v>
                </c:pt>
                <c:pt idx="9950">
                  <c:v>24</c:v>
                </c:pt>
                <c:pt idx="9951">
                  <c:v>20</c:v>
                </c:pt>
                <c:pt idx="9952">
                  <c:v>18</c:v>
                </c:pt>
                <c:pt idx="9953">
                  <c:v>27</c:v>
                </c:pt>
                <c:pt idx="9954">
                  <c:v>23</c:v>
                </c:pt>
                <c:pt idx="9955">
                  <c:v>23</c:v>
                </c:pt>
                <c:pt idx="9956">
                  <c:v>25</c:v>
                </c:pt>
                <c:pt idx="9957">
                  <c:v>24</c:v>
                </c:pt>
                <c:pt idx="9958">
                  <c:v>21</c:v>
                </c:pt>
                <c:pt idx="9959">
                  <c:v>22</c:v>
                </c:pt>
                <c:pt idx="9960">
                  <c:v>24</c:v>
                </c:pt>
                <c:pt idx="9961">
                  <c:v>26</c:v>
                </c:pt>
                <c:pt idx="9962">
                  <c:v>23</c:v>
                </c:pt>
                <c:pt idx="9963">
                  <c:v>25</c:v>
                </c:pt>
                <c:pt idx="9964">
                  <c:v>25</c:v>
                </c:pt>
                <c:pt idx="9965">
                  <c:v>26</c:v>
                </c:pt>
                <c:pt idx="9966">
                  <c:v>21</c:v>
                </c:pt>
                <c:pt idx="9967">
                  <c:v>24</c:v>
                </c:pt>
                <c:pt idx="9968">
                  <c:v>23</c:v>
                </c:pt>
                <c:pt idx="9969">
                  <c:v>23</c:v>
                </c:pt>
                <c:pt idx="9970">
                  <c:v>22</c:v>
                </c:pt>
                <c:pt idx="9971">
                  <c:v>25</c:v>
                </c:pt>
                <c:pt idx="9972">
                  <c:v>26</c:v>
                </c:pt>
                <c:pt idx="9973">
                  <c:v>24</c:v>
                </c:pt>
                <c:pt idx="9974">
                  <c:v>20</c:v>
                </c:pt>
                <c:pt idx="9975">
                  <c:v>20</c:v>
                </c:pt>
                <c:pt idx="9976">
                  <c:v>23</c:v>
                </c:pt>
                <c:pt idx="9977">
                  <c:v>26</c:v>
                </c:pt>
                <c:pt idx="9978">
                  <c:v>24</c:v>
                </c:pt>
                <c:pt idx="9979">
                  <c:v>23</c:v>
                </c:pt>
                <c:pt idx="9980">
                  <c:v>22</c:v>
                </c:pt>
                <c:pt idx="9981">
                  <c:v>23</c:v>
                </c:pt>
                <c:pt idx="9982">
                  <c:v>25</c:v>
                </c:pt>
                <c:pt idx="9983">
                  <c:v>25</c:v>
                </c:pt>
                <c:pt idx="9984">
                  <c:v>24</c:v>
                </c:pt>
                <c:pt idx="9985">
                  <c:v>24</c:v>
                </c:pt>
                <c:pt idx="9986">
                  <c:v>24</c:v>
                </c:pt>
                <c:pt idx="9987">
                  <c:v>22</c:v>
                </c:pt>
                <c:pt idx="9988">
                  <c:v>29</c:v>
                </c:pt>
                <c:pt idx="9989">
                  <c:v>23</c:v>
                </c:pt>
                <c:pt idx="9990">
                  <c:v>25</c:v>
                </c:pt>
                <c:pt idx="9991">
                  <c:v>24</c:v>
                </c:pt>
                <c:pt idx="9992">
                  <c:v>25</c:v>
                </c:pt>
                <c:pt idx="9993">
                  <c:v>23</c:v>
                </c:pt>
                <c:pt idx="9994">
                  <c:v>23</c:v>
                </c:pt>
                <c:pt idx="9995">
                  <c:v>22</c:v>
                </c:pt>
                <c:pt idx="9996">
                  <c:v>24</c:v>
                </c:pt>
                <c:pt idx="9997">
                  <c:v>31</c:v>
                </c:pt>
                <c:pt idx="9998">
                  <c:v>26</c:v>
                </c:pt>
              </c:numCache>
            </c:numRef>
          </c:yVal>
          <c:smooth val="0"/>
          <c:extLst>
            <c:ext xmlns:c16="http://schemas.microsoft.com/office/drawing/2014/chart" uri="{C3380CC4-5D6E-409C-BE32-E72D297353CC}">
              <c16:uniqueId val="{00000000-03CA-8A4B-AE11-AD05288637F3}"/>
            </c:ext>
          </c:extLst>
        </c:ser>
        <c:dLbls>
          <c:showLegendKey val="0"/>
          <c:showVal val="0"/>
          <c:showCatName val="0"/>
          <c:showSerName val="0"/>
          <c:showPercent val="0"/>
          <c:showBubbleSize val="0"/>
        </c:dLbls>
        <c:axId val="1279585200"/>
        <c:axId val="1279586928"/>
      </c:scatterChart>
      <c:valAx>
        <c:axId val="1279585200"/>
        <c:scaling>
          <c:orientation val="minMax"/>
          <c:max val="10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sse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9586928"/>
        <c:crosses val="autoZero"/>
        <c:crossBetween val="midCat"/>
      </c:valAx>
      <c:valAx>
        <c:axId val="1279586928"/>
        <c:scaling>
          <c:orientation val="minMax"/>
          <c:min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illiseconds</a:t>
                </a:r>
              </a:p>
            </c:rich>
          </c:tx>
          <c:layout>
            <c:manualLayout>
              <c:xMode val="edge"/>
              <c:yMode val="edge"/>
              <c:x val="2.240083135488953E-2"/>
              <c:y val="0.3373747609871922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958520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Groth16</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3538748359920461"/>
          <c:y val="6.8084507675560263E-2"/>
          <c:w val="0.86229687931465504"/>
          <c:h val="0.6848068956960921"/>
        </c:manualLayout>
      </c:layout>
      <c:barChart>
        <c:barDir val="col"/>
        <c:grouping val="clustered"/>
        <c:varyColors val="0"/>
        <c:ser>
          <c:idx val="0"/>
          <c:order val="0"/>
          <c:tx>
            <c:v>Percentage</c:v>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C$102:$C$123</c:f>
              <c:numCache>
                <c:formatCode>General</c:formatCode>
                <c:ptCount val="22"/>
                <c:pt idx="0">
                  <c:v>16</c:v>
                </c:pt>
                <c:pt idx="1">
                  <c:v>17</c:v>
                </c:pt>
                <c:pt idx="2">
                  <c:v>18</c:v>
                </c:pt>
                <c:pt idx="3">
                  <c:v>19</c:v>
                </c:pt>
                <c:pt idx="4">
                  <c:v>20</c:v>
                </c:pt>
                <c:pt idx="5">
                  <c:v>21</c:v>
                </c:pt>
                <c:pt idx="6">
                  <c:v>22</c:v>
                </c:pt>
                <c:pt idx="7">
                  <c:v>23</c:v>
                </c:pt>
                <c:pt idx="8">
                  <c:v>24</c:v>
                </c:pt>
                <c:pt idx="9">
                  <c:v>25</c:v>
                </c:pt>
                <c:pt idx="10">
                  <c:v>26</c:v>
                </c:pt>
                <c:pt idx="11">
                  <c:v>27</c:v>
                </c:pt>
                <c:pt idx="12">
                  <c:v>28</c:v>
                </c:pt>
                <c:pt idx="13">
                  <c:v>29</c:v>
                </c:pt>
                <c:pt idx="14">
                  <c:v>30</c:v>
                </c:pt>
                <c:pt idx="15">
                  <c:v>31</c:v>
                </c:pt>
                <c:pt idx="16">
                  <c:v>32</c:v>
                </c:pt>
                <c:pt idx="17">
                  <c:v>33</c:v>
                </c:pt>
                <c:pt idx="18">
                  <c:v>34</c:v>
                </c:pt>
                <c:pt idx="19">
                  <c:v>37</c:v>
                </c:pt>
                <c:pt idx="20">
                  <c:v>39</c:v>
                </c:pt>
                <c:pt idx="21">
                  <c:v>46</c:v>
                </c:pt>
              </c:numCache>
            </c:numRef>
          </c:cat>
          <c:val>
            <c:numRef>
              <c:f>Sheet1!$A$102:$A$123</c:f>
              <c:numCache>
                <c:formatCode>0.00</c:formatCode>
                <c:ptCount val="22"/>
                <c:pt idx="0">
                  <c:v>0.02</c:v>
                </c:pt>
                <c:pt idx="1">
                  <c:v>0.11</c:v>
                </c:pt>
                <c:pt idx="2">
                  <c:v>0.25</c:v>
                </c:pt>
                <c:pt idx="3">
                  <c:v>1.28</c:v>
                </c:pt>
                <c:pt idx="4">
                  <c:v>7.46</c:v>
                </c:pt>
                <c:pt idx="5">
                  <c:v>21.94</c:v>
                </c:pt>
                <c:pt idx="6">
                  <c:v>28.82</c:v>
                </c:pt>
                <c:pt idx="7">
                  <c:v>17.059999999999999</c:v>
                </c:pt>
                <c:pt idx="8">
                  <c:v>9.629999999999999</c:v>
                </c:pt>
                <c:pt idx="9">
                  <c:v>6.81</c:v>
                </c:pt>
                <c:pt idx="10">
                  <c:v>3.16</c:v>
                </c:pt>
                <c:pt idx="11">
                  <c:v>1.51</c:v>
                </c:pt>
                <c:pt idx="12">
                  <c:v>0.89</c:v>
                </c:pt>
                <c:pt idx="13">
                  <c:v>0.54999999999999993</c:v>
                </c:pt>
                <c:pt idx="14">
                  <c:v>0.22999999999999998</c:v>
                </c:pt>
                <c:pt idx="15">
                  <c:v>0.11</c:v>
                </c:pt>
                <c:pt idx="16">
                  <c:v>0.08</c:v>
                </c:pt>
                <c:pt idx="17">
                  <c:v>0.02</c:v>
                </c:pt>
                <c:pt idx="18">
                  <c:v>0.02</c:v>
                </c:pt>
                <c:pt idx="19">
                  <c:v>0.01</c:v>
                </c:pt>
                <c:pt idx="20">
                  <c:v>0.02</c:v>
                </c:pt>
                <c:pt idx="21">
                  <c:v>0.01</c:v>
                </c:pt>
              </c:numCache>
            </c:numRef>
          </c:val>
          <c:extLst>
            <c:ext xmlns:c16="http://schemas.microsoft.com/office/drawing/2014/chart" uri="{C3380CC4-5D6E-409C-BE32-E72D297353CC}">
              <c16:uniqueId val="{00000000-0290-0C44-8978-888113134768}"/>
            </c:ext>
          </c:extLst>
        </c:ser>
        <c:dLbls>
          <c:dLblPos val="outEnd"/>
          <c:showLegendKey val="0"/>
          <c:showVal val="1"/>
          <c:showCatName val="0"/>
          <c:showSerName val="0"/>
          <c:showPercent val="0"/>
          <c:showBubbleSize val="0"/>
        </c:dLbls>
        <c:gapWidth val="444"/>
        <c:overlap val="-90"/>
        <c:axId val="194313135"/>
        <c:axId val="1226420320"/>
      </c:barChart>
      <c:catAx>
        <c:axId val="194313135"/>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t>time (m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226420320"/>
        <c:crosses val="autoZero"/>
        <c:auto val="1"/>
        <c:lblAlgn val="ctr"/>
        <c:lblOffset val="100"/>
        <c:noMultiLvlLbl val="0"/>
      </c:catAx>
      <c:valAx>
        <c:axId val="1226420320"/>
        <c:scaling>
          <c:orientation val="minMax"/>
          <c:max val="30"/>
        </c:scaling>
        <c:delete val="1"/>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t>Asset percentage</a:t>
                </a:r>
              </a:p>
            </c:rich>
          </c:tx>
          <c:layout>
            <c:manualLayout>
              <c:xMode val="edge"/>
              <c:yMode val="edge"/>
              <c:x val="1.8010074949388326E-2"/>
              <c:y val="0.28047077394651659"/>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crossAx val="19431313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Fflonk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6.6770150307264728E-2"/>
          <c:y val="2.6687788286819183E-2"/>
          <c:w val="0.89665183738183962"/>
          <c:h val="0.83689174754318496"/>
        </c:manualLayout>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yVal>
            <c:numRef>
              <c:f>Sheet1!$A$1:$NTP$1</c:f>
              <c:numCache>
                <c:formatCode>General</c:formatCode>
                <c:ptCount val="10000"/>
                <c:pt idx="0">
                  <c:v>43</c:v>
                </c:pt>
                <c:pt idx="1">
                  <c:v>25</c:v>
                </c:pt>
                <c:pt idx="2">
                  <c:v>22</c:v>
                </c:pt>
                <c:pt idx="3">
                  <c:v>22</c:v>
                </c:pt>
                <c:pt idx="4">
                  <c:v>23</c:v>
                </c:pt>
                <c:pt idx="5">
                  <c:v>23</c:v>
                </c:pt>
                <c:pt idx="6">
                  <c:v>21</c:v>
                </c:pt>
                <c:pt idx="7">
                  <c:v>23</c:v>
                </c:pt>
                <c:pt idx="8">
                  <c:v>16</c:v>
                </c:pt>
                <c:pt idx="9">
                  <c:v>23</c:v>
                </c:pt>
                <c:pt idx="10">
                  <c:v>21</c:v>
                </c:pt>
                <c:pt idx="11">
                  <c:v>21</c:v>
                </c:pt>
                <c:pt idx="12">
                  <c:v>24</c:v>
                </c:pt>
                <c:pt idx="13">
                  <c:v>22</c:v>
                </c:pt>
                <c:pt idx="14">
                  <c:v>22</c:v>
                </c:pt>
                <c:pt idx="15">
                  <c:v>21</c:v>
                </c:pt>
                <c:pt idx="16">
                  <c:v>20</c:v>
                </c:pt>
                <c:pt idx="17">
                  <c:v>19</c:v>
                </c:pt>
                <c:pt idx="18">
                  <c:v>21</c:v>
                </c:pt>
                <c:pt idx="19">
                  <c:v>20</c:v>
                </c:pt>
                <c:pt idx="20">
                  <c:v>23</c:v>
                </c:pt>
                <c:pt idx="21">
                  <c:v>21</c:v>
                </c:pt>
                <c:pt idx="22">
                  <c:v>20</c:v>
                </c:pt>
                <c:pt idx="23">
                  <c:v>22</c:v>
                </c:pt>
                <c:pt idx="24">
                  <c:v>23</c:v>
                </c:pt>
                <c:pt idx="25">
                  <c:v>20</c:v>
                </c:pt>
                <c:pt idx="26">
                  <c:v>22</c:v>
                </c:pt>
                <c:pt idx="27">
                  <c:v>21</c:v>
                </c:pt>
                <c:pt idx="28">
                  <c:v>22</c:v>
                </c:pt>
                <c:pt idx="29">
                  <c:v>21</c:v>
                </c:pt>
                <c:pt idx="30">
                  <c:v>21</c:v>
                </c:pt>
                <c:pt idx="31">
                  <c:v>21</c:v>
                </c:pt>
                <c:pt idx="32">
                  <c:v>22</c:v>
                </c:pt>
                <c:pt idx="33">
                  <c:v>22</c:v>
                </c:pt>
                <c:pt idx="34">
                  <c:v>23</c:v>
                </c:pt>
                <c:pt idx="35">
                  <c:v>21</c:v>
                </c:pt>
                <c:pt idx="36">
                  <c:v>20</c:v>
                </c:pt>
                <c:pt idx="37">
                  <c:v>22</c:v>
                </c:pt>
                <c:pt idx="38">
                  <c:v>23</c:v>
                </c:pt>
                <c:pt idx="39">
                  <c:v>21</c:v>
                </c:pt>
                <c:pt idx="40">
                  <c:v>20</c:v>
                </c:pt>
                <c:pt idx="41">
                  <c:v>22</c:v>
                </c:pt>
                <c:pt idx="42">
                  <c:v>23</c:v>
                </c:pt>
                <c:pt idx="43">
                  <c:v>21</c:v>
                </c:pt>
                <c:pt idx="44">
                  <c:v>23</c:v>
                </c:pt>
                <c:pt idx="45">
                  <c:v>22</c:v>
                </c:pt>
                <c:pt idx="46">
                  <c:v>20</c:v>
                </c:pt>
                <c:pt idx="47">
                  <c:v>22</c:v>
                </c:pt>
                <c:pt idx="48">
                  <c:v>22</c:v>
                </c:pt>
                <c:pt idx="49">
                  <c:v>21</c:v>
                </c:pt>
                <c:pt idx="50">
                  <c:v>23</c:v>
                </c:pt>
                <c:pt idx="51">
                  <c:v>21</c:v>
                </c:pt>
                <c:pt idx="52">
                  <c:v>21</c:v>
                </c:pt>
                <c:pt idx="53">
                  <c:v>22</c:v>
                </c:pt>
                <c:pt idx="54">
                  <c:v>22</c:v>
                </c:pt>
                <c:pt idx="55">
                  <c:v>22</c:v>
                </c:pt>
                <c:pt idx="56">
                  <c:v>23</c:v>
                </c:pt>
                <c:pt idx="57">
                  <c:v>21</c:v>
                </c:pt>
                <c:pt idx="58">
                  <c:v>21</c:v>
                </c:pt>
                <c:pt idx="59">
                  <c:v>23</c:v>
                </c:pt>
                <c:pt idx="60">
                  <c:v>23</c:v>
                </c:pt>
                <c:pt idx="61">
                  <c:v>23</c:v>
                </c:pt>
                <c:pt idx="62">
                  <c:v>22</c:v>
                </c:pt>
                <c:pt idx="63">
                  <c:v>21</c:v>
                </c:pt>
                <c:pt idx="64">
                  <c:v>22</c:v>
                </c:pt>
                <c:pt idx="65">
                  <c:v>23</c:v>
                </c:pt>
                <c:pt idx="66">
                  <c:v>21</c:v>
                </c:pt>
                <c:pt idx="67">
                  <c:v>23</c:v>
                </c:pt>
                <c:pt idx="68">
                  <c:v>21</c:v>
                </c:pt>
                <c:pt idx="69">
                  <c:v>20</c:v>
                </c:pt>
                <c:pt idx="70">
                  <c:v>22</c:v>
                </c:pt>
                <c:pt idx="71">
                  <c:v>23</c:v>
                </c:pt>
                <c:pt idx="72">
                  <c:v>20</c:v>
                </c:pt>
                <c:pt idx="73">
                  <c:v>21</c:v>
                </c:pt>
                <c:pt idx="74">
                  <c:v>21</c:v>
                </c:pt>
                <c:pt idx="75">
                  <c:v>21</c:v>
                </c:pt>
                <c:pt idx="76">
                  <c:v>20</c:v>
                </c:pt>
                <c:pt idx="77">
                  <c:v>20</c:v>
                </c:pt>
                <c:pt idx="78">
                  <c:v>23</c:v>
                </c:pt>
                <c:pt idx="79">
                  <c:v>21</c:v>
                </c:pt>
                <c:pt idx="80">
                  <c:v>21</c:v>
                </c:pt>
                <c:pt idx="81">
                  <c:v>19</c:v>
                </c:pt>
                <c:pt idx="82">
                  <c:v>21</c:v>
                </c:pt>
                <c:pt idx="83">
                  <c:v>21</c:v>
                </c:pt>
                <c:pt idx="84">
                  <c:v>21</c:v>
                </c:pt>
                <c:pt idx="85">
                  <c:v>21</c:v>
                </c:pt>
                <c:pt idx="86">
                  <c:v>20</c:v>
                </c:pt>
                <c:pt idx="87">
                  <c:v>19</c:v>
                </c:pt>
                <c:pt idx="88">
                  <c:v>21</c:v>
                </c:pt>
                <c:pt idx="89">
                  <c:v>22</c:v>
                </c:pt>
                <c:pt idx="90">
                  <c:v>21</c:v>
                </c:pt>
                <c:pt idx="91">
                  <c:v>23</c:v>
                </c:pt>
                <c:pt idx="92">
                  <c:v>22</c:v>
                </c:pt>
                <c:pt idx="93">
                  <c:v>24</c:v>
                </c:pt>
                <c:pt idx="94">
                  <c:v>21</c:v>
                </c:pt>
                <c:pt idx="95">
                  <c:v>22</c:v>
                </c:pt>
                <c:pt idx="96">
                  <c:v>22</c:v>
                </c:pt>
                <c:pt idx="97">
                  <c:v>21</c:v>
                </c:pt>
                <c:pt idx="98">
                  <c:v>22</c:v>
                </c:pt>
                <c:pt idx="99">
                  <c:v>21</c:v>
                </c:pt>
                <c:pt idx="100">
                  <c:v>20</c:v>
                </c:pt>
                <c:pt idx="101">
                  <c:v>22</c:v>
                </c:pt>
                <c:pt idx="102">
                  <c:v>21</c:v>
                </c:pt>
                <c:pt idx="103">
                  <c:v>19</c:v>
                </c:pt>
                <c:pt idx="104">
                  <c:v>21</c:v>
                </c:pt>
                <c:pt idx="105">
                  <c:v>20</c:v>
                </c:pt>
                <c:pt idx="106">
                  <c:v>22</c:v>
                </c:pt>
                <c:pt idx="107">
                  <c:v>21</c:v>
                </c:pt>
                <c:pt idx="108">
                  <c:v>22</c:v>
                </c:pt>
                <c:pt idx="109">
                  <c:v>20</c:v>
                </c:pt>
                <c:pt idx="110">
                  <c:v>21</c:v>
                </c:pt>
                <c:pt idx="111">
                  <c:v>22</c:v>
                </c:pt>
                <c:pt idx="112">
                  <c:v>20</c:v>
                </c:pt>
                <c:pt idx="113">
                  <c:v>21</c:v>
                </c:pt>
                <c:pt idx="114">
                  <c:v>21</c:v>
                </c:pt>
                <c:pt idx="115">
                  <c:v>21</c:v>
                </c:pt>
                <c:pt idx="116">
                  <c:v>19</c:v>
                </c:pt>
                <c:pt idx="117">
                  <c:v>22</c:v>
                </c:pt>
                <c:pt idx="118">
                  <c:v>22</c:v>
                </c:pt>
                <c:pt idx="119">
                  <c:v>20</c:v>
                </c:pt>
                <c:pt idx="120">
                  <c:v>21</c:v>
                </c:pt>
                <c:pt idx="121">
                  <c:v>19</c:v>
                </c:pt>
                <c:pt idx="122">
                  <c:v>21</c:v>
                </c:pt>
                <c:pt idx="123">
                  <c:v>21</c:v>
                </c:pt>
                <c:pt idx="124">
                  <c:v>22</c:v>
                </c:pt>
                <c:pt idx="125">
                  <c:v>22</c:v>
                </c:pt>
                <c:pt idx="126">
                  <c:v>21</c:v>
                </c:pt>
                <c:pt idx="127">
                  <c:v>22</c:v>
                </c:pt>
                <c:pt idx="128">
                  <c:v>22</c:v>
                </c:pt>
                <c:pt idx="129">
                  <c:v>21</c:v>
                </c:pt>
                <c:pt idx="130">
                  <c:v>22</c:v>
                </c:pt>
                <c:pt idx="131">
                  <c:v>20</c:v>
                </c:pt>
                <c:pt idx="132">
                  <c:v>21</c:v>
                </c:pt>
                <c:pt idx="133">
                  <c:v>25</c:v>
                </c:pt>
                <c:pt idx="134">
                  <c:v>22</c:v>
                </c:pt>
                <c:pt idx="135">
                  <c:v>22</c:v>
                </c:pt>
                <c:pt idx="136">
                  <c:v>22</c:v>
                </c:pt>
                <c:pt idx="137">
                  <c:v>22</c:v>
                </c:pt>
                <c:pt idx="138">
                  <c:v>22</c:v>
                </c:pt>
                <c:pt idx="139">
                  <c:v>22</c:v>
                </c:pt>
                <c:pt idx="140">
                  <c:v>21</c:v>
                </c:pt>
                <c:pt idx="141">
                  <c:v>21</c:v>
                </c:pt>
                <c:pt idx="142">
                  <c:v>18</c:v>
                </c:pt>
                <c:pt idx="143">
                  <c:v>19</c:v>
                </c:pt>
                <c:pt idx="144">
                  <c:v>14</c:v>
                </c:pt>
                <c:pt idx="145">
                  <c:v>23</c:v>
                </c:pt>
                <c:pt idx="146">
                  <c:v>21</c:v>
                </c:pt>
                <c:pt idx="147">
                  <c:v>21</c:v>
                </c:pt>
                <c:pt idx="148">
                  <c:v>20</c:v>
                </c:pt>
                <c:pt idx="149">
                  <c:v>23</c:v>
                </c:pt>
                <c:pt idx="150">
                  <c:v>22</c:v>
                </c:pt>
                <c:pt idx="151">
                  <c:v>20</c:v>
                </c:pt>
                <c:pt idx="152">
                  <c:v>22</c:v>
                </c:pt>
                <c:pt idx="153">
                  <c:v>23</c:v>
                </c:pt>
                <c:pt idx="154">
                  <c:v>22</c:v>
                </c:pt>
                <c:pt idx="155">
                  <c:v>22</c:v>
                </c:pt>
                <c:pt idx="156">
                  <c:v>21</c:v>
                </c:pt>
                <c:pt idx="157">
                  <c:v>21</c:v>
                </c:pt>
                <c:pt idx="158">
                  <c:v>15</c:v>
                </c:pt>
                <c:pt idx="159">
                  <c:v>21</c:v>
                </c:pt>
                <c:pt idx="160">
                  <c:v>21</c:v>
                </c:pt>
                <c:pt idx="161">
                  <c:v>20</c:v>
                </c:pt>
                <c:pt idx="162">
                  <c:v>22</c:v>
                </c:pt>
                <c:pt idx="163">
                  <c:v>21</c:v>
                </c:pt>
                <c:pt idx="164">
                  <c:v>21</c:v>
                </c:pt>
                <c:pt idx="165">
                  <c:v>23</c:v>
                </c:pt>
                <c:pt idx="166">
                  <c:v>20</c:v>
                </c:pt>
                <c:pt idx="167">
                  <c:v>21</c:v>
                </c:pt>
                <c:pt idx="168">
                  <c:v>21</c:v>
                </c:pt>
                <c:pt idx="169">
                  <c:v>20</c:v>
                </c:pt>
                <c:pt idx="170">
                  <c:v>22</c:v>
                </c:pt>
                <c:pt idx="171">
                  <c:v>22</c:v>
                </c:pt>
                <c:pt idx="172">
                  <c:v>21</c:v>
                </c:pt>
                <c:pt idx="173">
                  <c:v>21</c:v>
                </c:pt>
                <c:pt idx="174">
                  <c:v>21</c:v>
                </c:pt>
                <c:pt idx="175">
                  <c:v>21</c:v>
                </c:pt>
                <c:pt idx="176">
                  <c:v>20</c:v>
                </c:pt>
                <c:pt idx="177">
                  <c:v>22</c:v>
                </c:pt>
                <c:pt idx="178">
                  <c:v>21</c:v>
                </c:pt>
                <c:pt idx="179">
                  <c:v>20</c:v>
                </c:pt>
                <c:pt idx="180">
                  <c:v>23</c:v>
                </c:pt>
                <c:pt idx="181">
                  <c:v>22</c:v>
                </c:pt>
                <c:pt idx="182">
                  <c:v>20</c:v>
                </c:pt>
                <c:pt idx="183">
                  <c:v>21</c:v>
                </c:pt>
                <c:pt idx="184">
                  <c:v>22</c:v>
                </c:pt>
                <c:pt idx="185">
                  <c:v>22</c:v>
                </c:pt>
                <c:pt idx="186">
                  <c:v>22</c:v>
                </c:pt>
                <c:pt idx="187">
                  <c:v>21</c:v>
                </c:pt>
                <c:pt idx="188">
                  <c:v>22</c:v>
                </c:pt>
                <c:pt idx="189">
                  <c:v>20</c:v>
                </c:pt>
                <c:pt idx="190">
                  <c:v>22</c:v>
                </c:pt>
                <c:pt idx="191">
                  <c:v>22</c:v>
                </c:pt>
                <c:pt idx="192">
                  <c:v>20</c:v>
                </c:pt>
                <c:pt idx="193">
                  <c:v>21</c:v>
                </c:pt>
                <c:pt idx="194">
                  <c:v>22</c:v>
                </c:pt>
                <c:pt idx="195">
                  <c:v>20</c:v>
                </c:pt>
                <c:pt idx="196">
                  <c:v>21</c:v>
                </c:pt>
                <c:pt idx="197">
                  <c:v>20</c:v>
                </c:pt>
                <c:pt idx="198">
                  <c:v>22</c:v>
                </c:pt>
                <c:pt idx="199">
                  <c:v>22</c:v>
                </c:pt>
                <c:pt idx="200">
                  <c:v>21</c:v>
                </c:pt>
                <c:pt idx="201">
                  <c:v>23</c:v>
                </c:pt>
                <c:pt idx="202">
                  <c:v>22</c:v>
                </c:pt>
                <c:pt idx="203">
                  <c:v>23</c:v>
                </c:pt>
                <c:pt idx="204">
                  <c:v>22</c:v>
                </c:pt>
                <c:pt idx="205">
                  <c:v>22</c:v>
                </c:pt>
                <c:pt idx="206">
                  <c:v>22</c:v>
                </c:pt>
                <c:pt idx="207">
                  <c:v>21</c:v>
                </c:pt>
                <c:pt idx="208">
                  <c:v>22</c:v>
                </c:pt>
                <c:pt idx="209">
                  <c:v>22</c:v>
                </c:pt>
                <c:pt idx="210">
                  <c:v>22</c:v>
                </c:pt>
                <c:pt idx="211">
                  <c:v>19</c:v>
                </c:pt>
                <c:pt idx="212">
                  <c:v>21</c:v>
                </c:pt>
                <c:pt idx="213">
                  <c:v>22</c:v>
                </c:pt>
                <c:pt idx="214">
                  <c:v>21</c:v>
                </c:pt>
                <c:pt idx="215">
                  <c:v>20</c:v>
                </c:pt>
                <c:pt idx="216">
                  <c:v>21</c:v>
                </c:pt>
                <c:pt idx="217">
                  <c:v>21</c:v>
                </c:pt>
                <c:pt idx="218">
                  <c:v>21</c:v>
                </c:pt>
                <c:pt idx="219">
                  <c:v>20</c:v>
                </c:pt>
                <c:pt idx="220">
                  <c:v>20</c:v>
                </c:pt>
                <c:pt idx="221">
                  <c:v>21</c:v>
                </c:pt>
                <c:pt idx="222">
                  <c:v>22</c:v>
                </c:pt>
                <c:pt idx="223">
                  <c:v>20</c:v>
                </c:pt>
                <c:pt idx="224">
                  <c:v>21</c:v>
                </c:pt>
                <c:pt idx="225">
                  <c:v>21</c:v>
                </c:pt>
                <c:pt idx="226">
                  <c:v>20</c:v>
                </c:pt>
                <c:pt idx="227">
                  <c:v>20</c:v>
                </c:pt>
                <c:pt idx="228">
                  <c:v>23</c:v>
                </c:pt>
                <c:pt idx="229">
                  <c:v>21</c:v>
                </c:pt>
                <c:pt idx="230">
                  <c:v>22</c:v>
                </c:pt>
                <c:pt idx="231">
                  <c:v>20</c:v>
                </c:pt>
                <c:pt idx="232">
                  <c:v>23</c:v>
                </c:pt>
                <c:pt idx="233">
                  <c:v>22</c:v>
                </c:pt>
                <c:pt idx="234">
                  <c:v>20</c:v>
                </c:pt>
                <c:pt idx="235">
                  <c:v>21</c:v>
                </c:pt>
                <c:pt idx="236">
                  <c:v>22</c:v>
                </c:pt>
                <c:pt idx="237">
                  <c:v>23</c:v>
                </c:pt>
                <c:pt idx="238">
                  <c:v>21</c:v>
                </c:pt>
                <c:pt idx="239">
                  <c:v>21</c:v>
                </c:pt>
                <c:pt idx="240">
                  <c:v>20</c:v>
                </c:pt>
                <c:pt idx="241">
                  <c:v>20</c:v>
                </c:pt>
                <c:pt idx="242">
                  <c:v>22</c:v>
                </c:pt>
                <c:pt idx="243">
                  <c:v>20</c:v>
                </c:pt>
                <c:pt idx="244">
                  <c:v>23</c:v>
                </c:pt>
                <c:pt idx="245">
                  <c:v>20</c:v>
                </c:pt>
                <c:pt idx="246">
                  <c:v>21</c:v>
                </c:pt>
                <c:pt idx="247">
                  <c:v>21</c:v>
                </c:pt>
                <c:pt idx="248">
                  <c:v>20</c:v>
                </c:pt>
                <c:pt idx="249">
                  <c:v>21</c:v>
                </c:pt>
                <c:pt idx="250">
                  <c:v>19</c:v>
                </c:pt>
                <c:pt idx="251">
                  <c:v>21</c:v>
                </c:pt>
                <c:pt idx="252">
                  <c:v>21</c:v>
                </c:pt>
                <c:pt idx="253">
                  <c:v>21</c:v>
                </c:pt>
                <c:pt idx="254">
                  <c:v>22</c:v>
                </c:pt>
                <c:pt idx="255">
                  <c:v>21</c:v>
                </c:pt>
                <c:pt idx="256">
                  <c:v>21</c:v>
                </c:pt>
                <c:pt idx="257">
                  <c:v>20</c:v>
                </c:pt>
                <c:pt idx="258">
                  <c:v>21</c:v>
                </c:pt>
                <c:pt idx="259">
                  <c:v>21</c:v>
                </c:pt>
                <c:pt idx="260">
                  <c:v>22</c:v>
                </c:pt>
                <c:pt idx="261">
                  <c:v>21</c:v>
                </c:pt>
                <c:pt idx="262">
                  <c:v>23</c:v>
                </c:pt>
                <c:pt idx="263">
                  <c:v>20</c:v>
                </c:pt>
                <c:pt idx="264">
                  <c:v>22</c:v>
                </c:pt>
                <c:pt idx="265">
                  <c:v>21</c:v>
                </c:pt>
                <c:pt idx="266">
                  <c:v>21</c:v>
                </c:pt>
                <c:pt idx="267">
                  <c:v>22</c:v>
                </c:pt>
                <c:pt idx="268">
                  <c:v>20</c:v>
                </c:pt>
                <c:pt idx="269">
                  <c:v>20</c:v>
                </c:pt>
                <c:pt idx="270">
                  <c:v>19</c:v>
                </c:pt>
                <c:pt idx="271">
                  <c:v>22</c:v>
                </c:pt>
                <c:pt idx="272">
                  <c:v>20</c:v>
                </c:pt>
                <c:pt idx="273">
                  <c:v>21</c:v>
                </c:pt>
                <c:pt idx="274">
                  <c:v>21</c:v>
                </c:pt>
                <c:pt idx="275">
                  <c:v>19</c:v>
                </c:pt>
                <c:pt idx="276">
                  <c:v>20</c:v>
                </c:pt>
                <c:pt idx="277">
                  <c:v>22</c:v>
                </c:pt>
                <c:pt idx="278">
                  <c:v>23</c:v>
                </c:pt>
                <c:pt idx="279">
                  <c:v>20</c:v>
                </c:pt>
                <c:pt idx="280">
                  <c:v>20</c:v>
                </c:pt>
                <c:pt idx="281">
                  <c:v>22</c:v>
                </c:pt>
                <c:pt idx="282">
                  <c:v>21</c:v>
                </c:pt>
                <c:pt idx="283">
                  <c:v>18</c:v>
                </c:pt>
                <c:pt idx="284">
                  <c:v>22</c:v>
                </c:pt>
                <c:pt idx="285">
                  <c:v>20</c:v>
                </c:pt>
                <c:pt idx="286">
                  <c:v>19</c:v>
                </c:pt>
                <c:pt idx="287">
                  <c:v>21</c:v>
                </c:pt>
                <c:pt idx="288">
                  <c:v>20</c:v>
                </c:pt>
                <c:pt idx="289">
                  <c:v>20</c:v>
                </c:pt>
                <c:pt idx="290">
                  <c:v>21</c:v>
                </c:pt>
                <c:pt idx="291">
                  <c:v>23</c:v>
                </c:pt>
                <c:pt idx="292">
                  <c:v>20</c:v>
                </c:pt>
                <c:pt idx="293">
                  <c:v>22</c:v>
                </c:pt>
                <c:pt idx="294">
                  <c:v>20</c:v>
                </c:pt>
                <c:pt idx="295">
                  <c:v>22</c:v>
                </c:pt>
                <c:pt idx="296">
                  <c:v>22</c:v>
                </c:pt>
                <c:pt idx="297">
                  <c:v>20</c:v>
                </c:pt>
                <c:pt idx="298">
                  <c:v>22</c:v>
                </c:pt>
                <c:pt idx="299">
                  <c:v>20</c:v>
                </c:pt>
                <c:pt idx="300">
                  <c:v>21</c:v>
                </c:pt>
                <c:pt idx="301">
                  <c:v>20</c:v>
                </c:pt>
                <c:pt idx="302">
                  <c:v>21</c:v>
                </c:pt>
                <c:pt idx="303">
                  <c:v>20</c:v>
                </c:pt>
                <c:pt idx="304">
                  <c:v>20</c:v>
                </c:pt>
                <c:pt idx="305">
                  <c:v>21</c:v>
                </c:pt>
                <c:pt idx="306">
                  <c:v>19</c:v>
                </c:pt>
                <c:pt idx="307">
                  <c:v>22</c:v>
                </c:pt>
                <c:pt idx="308">
                  <c:v>20</c:v>
                </c:pt>
                <c:pt idx="309">
                  <c:v>21</c:v>
                </c:pt>
                <c:pt idx="310">
                  <c:v>22</c:v>
                </c:pt>
                <c:pt idx="311">
                  <c:v>20</c:v>
                </c:pt>
                <c:pt idx="312">
                  <c:v>20</c:v>
                </c:pt>
                <c:pt idx="313">
                  <c:v>20</c:v>
                </c:pt>
                <c:pt idx="314">
                  <c:v>20</c:v>
                </c:pt>
                <c:pt idx="315">
                  <c:v>20</c:v>
                </c:pt>
                <c:pt idx="316">
                  <c:v>20</c:v>
                </c:pt>
                <c:pt idx="317">
                  <c:v>21</c:v>
                </c:pt>
                <c:pt idx="318">
                  <c:v>20</c:v>
                </c:pt>
                <c:pt idx="319">
                  <c:v>23</c:v>
                </c:pt>
                <c:pt idx="320">
                  <c:v>19</c:v>
                </c:pt>
                <c:pt idx="321">
                  <c:v>20</c:v>
                </c:pt>
                <c:pt idx="322">
                  <c:v>20</c:v>
                </c:pt>
                <c:pt idx="323">
                  <c:v>21</c:v>
                </c:pt>
                <c:pt idx="324">
                  <c:v>23</c:v>
                </c:pt>
                <c:pt idx="325">
                  <c:v>21</c:v>
                </c:pt>
                <c:pt idx="326">
                  <c:v>22</c:v>
                </c:pt>
                <c:pt idx="327">
                  <c:v>21</c:v>
                </c:pt>
                <c:pt idx="328">
                  <c:v>21</c:v>
                </c:pt>
                <c:pt idx="329">
                  <c:v>21</c:v>
                </c:pt>
                <c:pt idx="330">
                  <c:v>19</c:v>
                </c:pt>
                <c:pt idx="331">
                  <c:v>22</c:v>
                </c:pt>
                <c:pt idx="332">
                  <c:v>20</c:v>
                </c:pt>
                <c:pt idx="333">
                  <c:v>21</c:v>
                </c:pt>
                <c:pt idx="334">
                  <c:v>20</c:v>
                </c:pt>
                <c:pt idx="335">
                  <c:v>20</c:v>
                </c:pt>
                <c:pt idx="336">
                  <c:v>22</c:v>
                </c:pt>
                <c:pt idx="337">
                  <c:v>21</c:v>
                </c:pt>
                <c:pt idx="338">
                  <c:v>20</c:v>
                </c:pt>
                <c:pt idx="339">
                  <c:v>24</c:v>
                </c:pt>
                <c:pt idx="340">
                  <c:v>20</c:v>
                </c:pt>
                <c:pt idx="341">
                  <c:v>20</c:v>
                </c:pt>
                <c:pt idx="342">
                  <c:v>21</c:v>
                </c:pt>
                <c:pt idx="343">
                  <c:v>21</c:v>
                </c:pt>
                <c:pt idx="344">
                  <c:v>20</c:v>
                </c:pt>
                <c:pt idx="345">
                  <c:v>20</c:v>
                </c:pt>
                <c:pt idx="346">
                  <c:v>20</c:v>
                </c:pt>
                <c:pt idx="347">
                  <c:v>20</c:v>
                </c:pt>
                <c:pt idx="348">
                  <c:v>21</c:v>
                </c:pt>
                <c:pt idx="349">
                  <c:v>20</c:v>
                </c:pt>
                <c:pt idx="350">
                  <c:v>22</c:v>
                </c:pt>
                <c:pt idx="351">
                  <c:v>21</c:v>
                </c:pt>
                <c:pt idx="352">
                  <c:v>21</c:v>
                </c:pt>
                <c:pt idx="353">
                  <c:v>20</c:v>
                </c:pt>
                <c:pt idx="354">
                  <c:v>21</c:v>
                </c:pt>
                <c:pt idx="355">
                  <c:v>21</c:v>
                </c:pt>
                <c:pt idx="356">
                  <c:v>20</c:v>
                </c:pt>
                <c:pt idx="357">
                  <c:v>19</c:v>
                </c:pt>
                <c:pt idx="358">
                  <c:v>20</c:v>
                </c:pt>
                <c:pt idx="359">
                  <c:v>20</c:v>
                </c:pt>
                <c:pt idx="360">
                  <c:v>23</c:v>
                </c:pt>
                <c:pt idx="361">
                  <c:v>20</c:v>
                </c:pt>
                <c:pt idx="362">
                  <c:v>23</c:v>
                </c:pt>
                <c:pt idx="363">
                  <c:v>19</c:v>
                </c:pt>
                <c:pt idx="364">
                  <c:v>20</c:v>
                </c:pt>
                <c:pt idx="365">
                  <c:v>21</c:v>
                </c:pt>
                <c:pt idx="366">
                  <c:v>20</c:v>
                </c:pt>
                <c:pt idx="367">
                  <c:v>20</c:v>
                </c:pt>
                <c:pt idx="368">
                  <c:v>20</c:v>
                </c:pt>
                <c:pt idx="369">
                  <c:v>20</c:v>
                </c:pt>
                <c:pt idx="370">
                  <c:v>18</c:v>
                </c:pt>
                <c:pt idx="371">
                  <c:v>21</c:v>
                </c:pt>
                <c:pt idx="372">
                  <c:v>22</c:v>
                </c:pt>
                <c:pt idx="373">
                  <c:v>20</c:v>
                </c:pt>
                <c:pt idx="374">
                  <c:v>20</c:v>
                </c:pt>
                <c:pt idx="375">
                  <c:v>21</c:v>
                </c:pt>
                <c:pt idx="376">
                  <c:v>20</c:v>
                </c:pt>
                <c:pt idx="377">
                  <c:v>20</c:v>
                </c:pt>
                <c:pt idx="378">
                  <c:v>19</c:v>
                </c:pt>
                <c:pt idx="379">
                  <c:v>21</c:v>
                </c:pt>
                <c:pt idx="380">
                  <c:v>21</c:v>
                </c:pt>
                <c:pt idx="381">
                  <c:v>20</c:v>
                </c:pt>
                <c:pt idx="382">
                  <c:v>20</c:v>
                </c:pt>
                <c:pt idx="383">
                  <c:v>20</c:v>
                </c:pt>
                <c:pt idx="384">
                  <c:v>22</c:v>
                </c:pt>
                <c:pt idx="385">
                  <c:v>20</c:v>
                </c:pt>
                <c:pt idx="386">
                  <c:v>21</c:v>
                </c:pt>
                <c:pt idx="387">
                  <c:v>20</c:v>
                </c:pt>
                <c:pt idx="388">
                  <c:v>20</c:v>
                </c:pt>
                <c:pt idx="389">
                  <c:v>23</c:v>
                </c:pt>
                <c:pt idx="390">
                  <c:v>21</c:v>
                </c:pt>
                <c:pt idx="391">
                  <c:v>21</c:v>
                </c:pt>
                <c:pt idx="392">
                  <c:v>20</c:v>
                </c:pt>
                <c:pt idx="393">
                  <c:v>21</c:v>
                </c:pt>
                <c:pt idx="394">
                  <c:v>22</c:v>
                </c:pt>
                <c:pt idx="395">
                  <c:v>22</c:v>
                </c:pt>
                <c:pt idx="396">
                  <c:v>20</c:v>
                </c:pt>
                <c:pt idx="397">
                  <c:v>19</c:v>
                </c:pt>
                <c:pt idx="398">
                  <c:v>23</c:v>
                </c:pt>
                <c:pt idx="399">
                  <c:v>19</c:v>
                </c:pt>
                <c:pt idx="400">
                  <c:v>20</c:v>
                </c:pt>
                <c:pt idx="401">
                  <c:v>20</c:v>
                </c:pt>
                <c:pt idx="402">
                  <c:v>23</c:v>
                </c:pt>
                <c:pt idx="403">
                  <c:v>21</c:v>
                </c:pt>
                <c:pt idx="404">
                  <c:v>21</c:v>
                </c:pt>
                <c:pt idx="405">
                  <c:v>21</c:v>
                </c:pt>
                <c:pt idx="406">
                  <c:v>17</c:v>
                </c:pt>
                <c:pt idx="407">
                  <c:v>20</c:v>
                </c:pt>
                <c:pt idx="408">
                  <c:v>21</c:v>
                </c:pt>
                <c:pt idx="409">
                  <c:v>21</c:v>
                </c:pt>
                <c:pt idx="410">
                  <c:v>21</c:v>
                </c:pt>
                <c:pt idx="411">
                  <c:v>20</c:v>
                </c:pt>
                <c:pt idx="412">
                  <c:v>21</c:v>
                </c:pt>
                <c:pt idx="413">
                  <c:v>19</c:v>
                </c:pt>
                <c:pt idx="414">
                  <c:v>21</c:v>
                </c:pt>
                <c:pt idx="415">
                  <c:v>20</c:v>
                </c:pt>
                <c:pt idx="416">
                  <c:v>21</c:v>
                </c:pt>
                <c:pt idx="417">
                  <c:v>19</c:v>
                </c:pt>
                <c:pt idx="418">
                  <c:v>21</c:v>
                </c:pt>
                <c:pt idx="419">
                  <c:v>22</c:v>
                </c:pt>
                <c:pt idx="420">
                  <c:v>20</c:v>
                </c:pt>
                <c:pt idx="421">
                  <c:v>23</c:v>
                </c:pt>
                <c:pt idx="422">
                  <c:v>20</c:v>
                </c:pt>
                <c:pt idx="423">
                  <c:v>23</c:v>
                </c:pt>
                <c:pt idx="424">
                  <c:v>18</c:v>
                </c:pt>
                <c:pt idx="425">
                  <c:v>21</c:v>
                </c:pt>
                <c:pt idx="426">
                  <c:v>22</c:v>
                </c:pt>
                <c:pt idx="427">
                  <c:v>22</c:v>
                </c:pt>
                <c:pt idx="428">
                  <c:v>23</c:v>
                </c:pt>
                <c:pt idx="429">
                  <c:v>21</c:v>
                </c:pt>
                <c:pt idx="430">
                  <c:v>19</c:v>
                </c:pt>
                <c:pt idx="431">
                  <c:v>22</c:v>
                </c:pt>
                <c:pt idx="432">
                  <c:v>20</c:v>
                </c:pt>
                <c:pt idx="433">
                  <c:v>22</c:v>
                </c:pt>
                <c:pt idx="434">
                  <c:v>21</c:v>
                </c:pt>
                <c:pt idx="435">
                  <c:v>21</c:v>
                </c:pt>
                <c:pt idx="436">
                  <c:v>20</c:v>
                </c:pt>
                <c:pt idx="437">
                  <c:v>20</c:v>
                </c:pt>
                <c:pt idx="438">
                  <c:v>22</c:v>
                </c:pt>
                <c:pt idx="439">
                  <c:v>20</c:v>
                </c:pt>
                <c:pt idx="440">
                  <c:v>20</c:v>
                </c:pt>
                <c:pt idx="441">
                  <c:v>21</c:v>
                </c:pt>
                <c:pt idx="442">
                  <c:v>22</c:v>
                </c:pt>
                <c:pt idx="443">
                  <c:v>20</c:v>
                </c:pt>
                <c:pt idx="444">
                  <c:v>20</c:v>
                </c:pt>
                <c:pt idx="445">
                  <c:v>21</c:v>
                </c:pt>
                <c:pt idx="446">
                  <c:v>20</c:v>
                </c:pt>
                <c:pt idx="447">
                  <c:v>23</c:v>
                </c:pt>
                <c:pt idx="448">
                  <c:v>22</c:v>
                </c:pt>
                <c:pt idx="449">
                  <c:v>20</c:v>
                </c:pt>
                <c:pt idx="450">
                  <c:v>21</c:v>
                </c:pt>
                <c:pt idx="451">
                  <c:v>21</c:v>
                </c:pt>
                <c:pt idx="452">
                  <c:v>20</c:v>
                </c:pt>
                <c:pt idx="453">
                  <c:v>21</c:v>
                </c:pt>
                <c:pt idx="454">
                  <c:v>19</c:v>
                </c:pt>
                <c:pt idx="455">
                  <c:v>23</c:v>
                </c:pt>
                <c:pt idx="456">
                  <c:v>21</c:v>
                </c:pt>
                <c:pt idx="457">
                  <c:v>20</c:v>
                </c:pt>
                <c:pt idx="458">
                  <c:v>22</c:v>
                </c:pt>
                <c:pt idx="459">
                  <c:v>22</c:v>
                </c:pt>
                <c:pt idx="460">
                  <c:v>21</c:v>
                </c:pt>
                <c:pt idx="461">
                  <c:v>22</c:v>
                </c:pt>
                <c:pt idx="462">
                  <c:v>21</c:v>
                </c:pt>
                <c:pt idx="463">
                  <c:v>20</c:v>
                </c:pt>
                <c:pt idx="464">
                  <c:v>18</c:v>
                </c:pt>
                <c:pt idx="465">
                  <c:v>21</c:v>
                </c:pt>
                <c:pt idx="466">
                  <c:v>22</c:v>
                </c:pt>
                <c:pt idx="467">
                  <c:v>21</c:v>
                </c:pt>
                <c:pt idx="468">
                  <c:v>21</c:v>
                </c:pt>
                <c:pt idx="469">
                  <c:v>21</c:v>
                </c:pt>
                <c:pt idx="470">
                  <c:v>18</c:v>
                </c:pt>
                <c:pt idx="471">
                  <c:v>20</c:v>
                </c:pt>
                <c:pt idx="472">
                  <c:v>21</c:v>
                </c:pt>
                <c:pt idx="473">
                  <c:v>19</c:v>
                </c:pt>
                <c:pt idx="474">
                  <c:v>23</c:v>
                </c:pt>
                <c:pt idx="475">
                  <c:v>20</c:v>
                </c:pt>
                <c:pt idx="476">
                  <c:v>19</c:v>
                </c:pt>
                <c:pt idx="477">
                  <c:v>21</c:v>
                </c:pt>
                <c:pt idx="478">
                  <c:v>21</c:v>
                </c:pt>
                <c:pt idx="479">
                  <c:v>20</c:v>
                </c:pt>
                <c:pt idx="480">
                  <c:v>19</c:v>
                </c:pt>
                <c:pt idx="481">
                  <c:v>21</c:v>
                </c:pt>
                <c:pt idx="482">
                  <c:v>21</c:v>
                </c:pt>
                <c:pt idx="483">
                  <c:v>20</c:v>
                </c:pt>
                <c:pt idx="484">
                  <c:v>21</c:v>
                </c:pt>
                <c:pt idx="485">
                  <c:v>20</c:v>
                </c:pt>
                <c:pt idx="486">
                  <c:v>22</c:v>
                </c:pt>
                <c:pt idx="487">
                  <c:v>22</c:v>
                </c:pt>
                <c:pt idx="488">
                  <c:v>20</c:v>
                </c:pt>
                <c:pt idx="489">
                  <c:v>21</c:v>
                </c:pt>
                <c:pt idx="490">
                  <c:v>19</c:v>
                </c:pt>
                <c:pt idx="491">
                  <c:v>20</c:v>
                </c:pt>
                <c:pt idx="492">
                  <c:v>19</c:v>
                </c:pt>
                <c:pt idx="493">
                  <c:v>22</c:v>
                </c:pt>
                <c:pt idx="494">
                  <c:v>20</c:v>
                </c:pt>
                <c:pt idx="495">
                  <c:v>22</c:v>
                </c:pt>
                <c:pt idx="496">
                  <c:v>21</c:v>
                </c:pt>
                <c:pt idx="497">
                  <c:v>21</c:v>
                </c:pt>
                <c:pt idx="498">
                  <c:v>21</c:v>
                </c:pt>
                <c:pt idx="499">
                  <c:v>21</c:v>
                </c:pt>
                <c:pt idx="500">
                  <c:v>21</c:v>
                </c:pt>
                <c:pt idx="501">
                  <c:v>20</c:v>
                </c:pt>
                <c:pt idx="502">
                  <c:v>21</c:v>
                </c:pt>
                <c:pt idx="503">
                  <c:v>20</c:v>
                </c:pt>
                <c:pt idx="504">
                  <c:v>20</c:v>
                </c:pt>
                <c:pt idx="505">
                  <c:v>22</c:v>
                </c:pt>
                <c:pt idx="506">
                  <c:v>22</c:v>
                </c:pt>
                <c:pt idx="507">
                  <c:v>22</c:v>
                </c:pt>
                <c:pt idx="508">
                  <c:v>21</c:v>
                </c:pt>
                <c:pt idx="509">
                  <c:v>20</c:v>
                </c:pt>
                <c:pt idx="510">
                  <c:v>22</c:v>
                </c:pt>
                <c:pt idx="511">
                  <c:v>21</c:v>
                </c:pt>
                <c:pt idx="512">
                  <c:v>25</c:v>
                </c:pt>
                <c:pt idx="513">
                  <c:v>21</c:v>
                </c:pt>
                <c:pt idx="514">
                  <c:v>21</c:v>
                </c:pt>
                <c:pt idx="515">
                  <c:v>22</c:v>
                </c:pt>
                <c:pt idx="516">
                  <c:v>21</c:v>
                </c:pt>
                <c:pt idx="517">
                  <c:v>21</c:v>
                </c:pt>
                <c:pt idx="518">
                  <c:v>20</c:v>
                </c:pt>
                <c:pt idx="519">
                  <c:v>21</c:v>
                </c:pt>
                <c:pt idx="520">
                  <c:v>20</c:v>
                </c:pt>
                <c:pt idx="521">
                  <c:v>20</c:v>
                </c:pt>
                <c:pt idx="522">
                  <c:v>20</c:v>
                </c:pt>
                <c:pt idx="523">
                  <c:v>21</c:v>
                </c:pt>
                <c:pt idx="524">
                  <c:v>21</c:v>
                </c:pt>
                <c:pt idx="525">
                  <c:v>21</c:v>
                </c:pt>
                <c:pt idx="526">
                  <c:v>22</c:v>
                </c:pt>
                <c:pt idx="527">
                  <c:v>20</c:v>
                </c:pt>
                <c:pt idx="528">
                  <c:v>20</c:v>
                </c:pt>
                <c:pt idx="529">
                  <c:v>19</c:v>
                </c:pt>
                <c:pt idx="530">
                  <c:v>22</c:v>
                </c:pt>
                <c:pt idx="531">
                  <c:v>20</c:v>
                </c:pt>
                <c:pt idx="532">
                  <c:v>21</c:v>
                </c:pt>
                <c:pt idx="533">
                  <c:v>20</c:v>
                </c:pt>
                <c:pt idx="534">
                  <c:v>20</c:v>
                </c:pt>
                <c:pt idx="535">
                  <c:v>19</c:v>
                </c:pt>
                <c:pt idx="536">
                  <c:v>21</c:v>
                </c:pt>
                <c:pt idx="537">
                  <c:v>20</c:v>
                </c:pt>
                <c:pt idx="538">
                  <c:v>20</c:v>
                </c:pt>
                <c:pt idx="539">
                  <c:v>21</c:v>
                </c:pt>
                <c:pt idx="540">
                  <c:v>23</c:v>
                </c:pt>
                <c:pt idx="541">
                  <c:v>20</c:v>
                </c:pt>
                <c:pt idx="542">
                  <c:v>20</c:v>
                </c:pt>
                <c:pt idx="543">
                  <c:v>20</c:v>
                </c:pt>
                <c:pt idx="544">
                  <c:v>20</c:v>
                </c:pt>
                <c:pt idx="545">
                  <c:v>18</c:v>
                </c:pt>
                <c:pt idx="546">
                  <c:v>24</c:v>
                </c:pt>
                <c:pt idx="547">
                  <c:v>20</c:v>
                </c:pt>
                <c:pt idx="548">
                  <c:v>20</c:v>
                </c:pt>
                <c:pt idx="549">
                  <c:v>19</c:v>
                </c:pt>
                <c:pt idx="550">
                  <c:v>20</c:v>
                </c:pt>
                <c:pt idx="551">
                  <c:v>20</c:v>
                </c:pt>
                <c:pt idx="552">
                  <c:v>22</c:v>
                </c:pt>
                <c:pt idx="553">
                  <c:v>23</c:v>
                </c:pt>
                <c:pt idx="554">
                  <c:v>21</c:v>
                </c:pt>
                <c:pt idx="555">
                  <c:v>23</c:v>
                </c:pt>
                <c:pt idx="556">
                  <c:v>20</c:v>
                </c:pt>
                <c:pt idx="557">
                  <c:v>21</c:v>
                </c:pt>
                <c:pt idx="558">
                  <c:v>21</c:v>
                </c:pt>
                <c:pt idx="559">
                  <c:v>21</c:v>
                </c:pt>
                <c:pt idx="560">
                  <c:v>20</c:v>
                </c:pt>
                <c:pt idx="561">
                  <c:v>20</c:v>
                </c:pt>
                <c:pt idx="562">
                  <c:v>20</c:v>
                </c:pt>
                <c:pt idx="563">
                  <c:v>21</c:v>
                </c:pt>
                <c:pt idx="564">
                  <c:v>22</c:v>
                </c:pt>
                <c:pt idx="565">
                  <c:v>21</c:v>
                </c:pt>
                <c:pt idx="566">
                  <c:v>21</c:v>
                </c:pt>
                <c:pt idx="567">
                  <c:v>21</c:v>
                </c:pt>
                <c:pt idx="568">
                  <c:v>21</c:v>
                </c:pt>
                <c:pt idx="569">
                  <c:v>20</c:v>
                </c:pt>
                <c:pt idx="570">
                  <c:v>22</c:v>
                </c:pt>
                <c:pt idx="571">
                  <c:v>20</c:v>
                </c:pt>
                <c:pt idx="572">
                  <c:v>20</c:v>
                </c:pt>
                <c:pt idx="573">
                  <c:v>20</c:v>
                </c:pt>
                <c:pt idx="574">
                  <c:v>20</c:v>
                </c:pt>
                <c:pt idx="575">
                  <c:v>23</c:v>
                </c:pt>
                <c:pt idx="576">
                  <c:v>20</c:v>
                </c:pt>
                <c:pt idx="577">
                  <c:v>21</c:v>
                </c:pt>
                <c:pt idx="578">
                  <c:v>21</c:v>
                </c:pt>
                <c:pt idx="579">
                  <c:v>21</c:v>
                </c:pt>
                <c:pt idx="580">
                  <c:v>22</c:v>
                </c:pt>
                <c:pt idx="581">
                  <c:v>21</c:v>
                </c:pt>
                <c:pt idx="582">
                  <c:v>20</c:v>
                </c:pt>
                <c:pt idx="583">
                  <c:v>22</c:v>
                </c:pt>
                <c:pt idx="584">
                  <c:v>21</c:v>
                </c:pt>
                <c:pt idx="585">
                  <c:v>20</c:v>
                </c:pt>
                <c:pt idx="586">
                  <c:v>20</c:v>
                </c:pt>
                <c:pt idx="587">
                  <c:v>21</c:v>
                </c:pt>
                <c:pt idx="588">
                  <c:v>19</c:v>
                </c:pt>
                <c:pt idx="589">
                  <c:v>21</c:v>
                </c:pt>
                <c:pt idx="590">
                  <c:v>21</c:v>
                </c:pt>
                <c:pt idx="591">
                  <c:v>21</c:v>
                </c:pt>
                <c:pt idx="592">
                  <c:v>23</c:v>
                </c:pt>
                <c:pt idx="593">
                  <c:v>20</c:v>
                </c:pt>
                <c:pt idx="594">
                  <c:v>20</c:v>
                </c:pt>
                <c:pt idx="595">
                  <c:v>21</c:v>
                </c:pt>
                <c:pt idx="596">
                  <c:v>20</c:v>
                </c:pt>
                <c:pt idx="597">
                  <c:v>21</c:v>
                </c:pt>
                <c:pt idx="598">
                  <c:v>21</c:v>
                </c:pt>
                <c:pt idx="599">
                  <c:v>20</c:v>
                </c:pt>
                <c:pt idx="600">
                  <c:v>20</c:v>
                </c:pt>
                <c:pt idx="601">
                  <c:v>21</c:v>
                </c:pt>
                <c:pt idx="602">
                  <c:v>20</c:v>
                </c:pt>
                <c:pt idx="603">
                  <c:v>20</c:v>
                </c:pt>
                <c:pt idx="604">
                  <c:v>20</c:v>
                </c:pt>
                <c:pt idx="605">
                  <c:v>21</c:v>
                </c:pt>
                <c:pt idx="606">
                  <c:v>21</c:v>
                </c:pt>
                <c:pt idx="607">
                  <c:v>20</c:v>
                </c:pt>
                <c:pt idx="608">
                  <c:v>23</c:v>
                </c:pt>
                <c:pt idx="609">
                  <c:v>20</c:v>
                </c:pt>
                <c:pt idx="610">
                  <c:v>20</c:v>
                </c:pt>
                <c:pt idx="611">
                  <c:v>20</c:v>
                </c:pt>
                <c:pt idx="612">
                  <c:v>21</c:v>
                </c:pt>
                <c:pt idx="613">
                  <c:v>21</c:v>
                </c:pt>
                <c:pt idx="614">
                  <c:v>20</c:v>
                </c:pt>
                <c:pt idx="615">
                  <c:v>22</c:v>
                </c:pt>
                <c:pt idx="616">
                  <c:v>20</c:v>
                </c:pt>
                <c:pt idx="617">
                  <c:v>22</c:v>
                </c:pt>
                <c:pt idx="618">
                  <c:v>20</c:v>
                </c:pt>
                <c:pt idx="619">
                  <c:v>21</c:v>
                </c:pt>
                <c:pt idx="620">
                  <c:v>21</c:v>
                </c:pt>
                <c:pt idx="621">
                  <c:v>20</c:v>
                </c:pt>
                <c:pt idx="622">
                  <c:v>20</c:v>
                </c:pt>
                <c:pt idx="623">
                  <c:v>21</c:v>
                </c:pt>
                <c:pt idx="624">
                  <c:v>21</c:v>
                </c:pt>
                <c:pt idx="625">
                  <c:v>20</c:v>
                </c:pt>
                <c:pt idx="626">
                  <c:v>19</c:v>
                </c:pt>
                <c:pt idx="627">
                  <c:v>20</c:v>
                </c:pt>
                <c:pt idx="628">
                  <c:v>21</c:v>
                </c:pt>
                <c:pt idx="629">
                  <c:v>21</c:v>
                </c:pt>
                <c:pt idx="630">
                  <c:v>21</c:v>
                </c:pt>
                <c:pt idx="631">
                  <c:v>20</c:v>
                </c:pt>
                <c:pt idx="632">
                  <c:v>21</c:v>
                </c:pt>
                <c:pt idx="633">
                  <c:v>20</c:v>
                </c:pt>
                <c:pt idx="634">
                  <c:v>21</c:v>
                </c:pt>
                <c:pt idx="635">
                  <c:v>20</c:v>
                </c:pt>
                <c:pt idx="636">
                  <c:v>22</c:v>
                </c:pt>
                <c:pt idx="637">
                  <c:v>22</c:v>
                </c:pt>
                <c:pt idx="638">
                  <c:v>23</c:v>
                </c:pt>
                <c:pt idx="639">
                  <c:v>23</c:v>
                </c:pt>
                <c:pt idx="640">
                  <c:v>21</c:v>
                </c:pt>
                <c:pt idx="641">
                  <c:v>21</c:v>
                </c:pt>
                <c:pt idx="642">
                  <c:v>22</c:v>
                </c:pt>
                <c:pt idx="643">
                  <c:v>21</c:v>
                </c:pt>
                <c:pt idx="644">
                  <c:v>18</c:v>
                </c:pt>
                <c:pt idx="645">
                  <c:v>19</c:v>
                </c:pt>
                <c:pt idx="646">
                  <c:v>21</c:v>
                </c:pt>
                <c:pt idx="647">
                  <c:v>20</c:v>
                </c:pt>
                <c:pt idx="648">
                  <c:v>23</c:v>
                </c:pt>
                <c:pt idx="649">
                  <c:v>20</c:v>
                </c:pt>
                <c:pt idx="650">
                  <c:v>21</c:v>
                </c:pt>
                <c:pt idx="651">
                  <c:v>22</c:v>
                </c:pt>
                <c:pt idx="652">
                  <c:v>22</c:v>
                </c:pt>
                <c:pt idx="653">
                  <c:v>21</c:v>
                </c:pt>
                <c:pt idx="654">
                  <c:v>21</c:v>
                </c:pt>
                <c:pt idx="655">
                  <c:v>19</c:v>
                </c:pt>
                <c:pt idx="656">
                  <c:v>20</c:v>
                </c:pt>
                <c:pt idx="657">
                  <c:v>19</c:v>
                </c:pt>
                <c:pt idx="658">
                  <c:v>21</c:v>
                </c:pt>
                <c:pt idx="659">
                  <c:v>21</c:v>
                </c:pt>
                <c:pt idx="660">
                  <c:v>20</c:v>
                </c:pt>
                <c:pt idx="661">
                  <c:v>20</c:v>
                </c:pt>
                <c:pt idx="662">
                  <c:v>21</c:v>
                </c:pt>
                <c:pt idx="663">
                  <c:v>20</c:v>
                </c:pt>
                <c:pt idx="664">
                  <c:v>21</c:v>
                </c:pt>
                <c:pt idx="665">
                  <c:v>22</c:v>
                </c:pt>
                <c:pt idx="666">
                  <c:v>21</c:v>
                </c:pt>
                <c:pt idx="667">
                  <c:v>22</c:v>
                </c:pt>
                <c:pt idx="668">
                  <c:v>21</c:v>
                </c:pt>
                <c:pt idx="669">
                  <c:v>20</c:v>
                </c:pt>
                <c:pt idx="670">
                  <c:v>22</c:v>
                </c:pt>
                <c:pt idx="671">
                  <c:v>21</c:v>
                </c:pt>
                <c:pt idx="672">
                  <c:v>22</c:v>
                </c:pt>
                <c:pt idx="673">
                  <c:v>20</c:v>
                </c:pt>
                <c:pt idx="674">
                  <c:v>21</c:v>
                </c:pt>
                <c:pt idx="675">
                  <c:v>22</c:v>
                </c:pt>
                <c:pt idx="676">
                  <c:v>20</c:v>
                </c:pt>
                <c:pt idx="677">
                  <c:v>19</c:v>
                </c:pt>
                <c:pt idx="678">
                  <c:v>20</c:v>
                </c:pt>
                <c:pt idx="679">
                  <c:v>19</c:v>
                </c:pt>
                <c:pt idx="680">
                  <c:v>21</c:v>
                </c:pt>
                <c:pt idx="681">
                  <c:v>21</c:v>
                </c:pt>
                <c:pt idx="682">
                  <c:v>21</c:v>
                </c:pt>
                <c:pt idx="683">
                  <c:v>19</c:v>
                </c:pt>
                <c:pt idx="684">
                  <c:v>20</c:v>
                </c:pt>
                <c:pt idx="685">
                  <c:v>20</c:v>
                </c:pt>
                <c:pt idx="686">
                  <c:v>21</c:v>
                </c:pt>
                <c:pt idx="687">
                  <c:v>20</c:v>
                </c:pt>
                <c:pt idx="688">
                  <c:v>20</c:v>
                </c:pt>
                <c:pt idx="689">
                  <c:v>21</c:v>
                </c:pt>
                <c:pt idx="690">
                  <c:v>20</c:v>
                </c:pt>
                <c:pt idx="691">
                  <c:v>20</c:v>
                </c:pt>
                <c:pt idx="692">
                  <c:v>21</c:v>
                </c:pt>
                <c:pt idx="693">
                  <c:v>21</c:v>
                </c:pt>
                <c:pt idx="694">
                  <c:v>20</c:v>
                </c:pt>
                <c:pt idx="695">
                  <c:v>19</c:v>
                </c:pt>
                <c:pt idx="696">
                  <c:v>21</c:v>
                </c:pt>
                <c:pt idx="697">
                  <c:v>22</c:v>
                </c:pt>
                <c:pt idx="698">
                  <c:v>22</c:v>
                </c:pt>
                <c:pt idx="699">
                  <c:v>21</c:v>
                </c:pt>
                <c:pt idx="700">
                  <c:v>22</c:v>
                </c:pt>
                <c:pt idx="701">
                  <c:v>21</c:v>
                </c:pt>
                <c:pt idx="702">
                  <c:v>17</c:v>
                </c:pt>
                <c:pt idx="703">
                  <c:v>21</c:v>
                </c:pt>
                <c:pt idx="704">
                  <c:v>20</c:v>
                </c:pt>
                <c:pt idx="705">
                  <c:v>21</c:v>
                </c:pt>
                <c:pt idx="706">
                  <c:v>20</c:v>
                </c:pt>
                <c:pt idx="707">
                  <c:v>20</c:v>
                </c:pt>
                <c:pt idx="708">
                  <c:v>19</c:v>
                </c:pt>
                <c:pt idx="709">
                  <c:v>21</c:v>
                </c:pt>
                <c:pt idx="710">
                  <c:v>22</c:v>
                </c:pt>
                <c:pt idx="711">
                  <c:v>20</c:v>
                </c:pt>
                <c:pt idx="712">
                  <c:v>22</c:v>
                </c:pt>
                <c:pt idx="713">
                  <c:v>20</c:v>
                </c:pt>
                <c:pt idx="714">
                  <c:v>18</c:v>
                </c:pt>
                <c:pt idx="715">
                  <c:v>22</c:v>
                </c:pt>
                <c:pt idx="716">
                  <c:v>21</c:v>
                </c:pt>
                <c:pt idx="717">
                  <c:v>21</c:v>
                </c:pt>
                <c:pt idx="718">
                  <c:v>20</c:v>
                </c:pt>
                <c:pt idx="719">
                  <c:v>22</c:v>
                </c:pt>
                <c:pt idx="720">
                  <c:v>20</c:v>
                </c:pt>
                <c:pt idx="721">
                  <c:v>20</c:v>
                </c:pt>
                <c:pt idx="722">
                  <c:v>21</c:v>
                </c:pt>
                <c:pt idx="723">
                  <c:v>17</c:v>
                </c:pt>
                <c:pt idx="724">
                  <c:v>20</c:v>
                </c:pt>
                <c:pt idx="725">
                  <c:v>20</c:v>
                </c:pt>
                <c:pt idx="726">
                  <c:v>22</c:v>
                </c:pt>
                <c:pt idx="727">
                  <c:v>21</c:v>
                </c:pt>
                <c:pt idx="728">
                  <c:v>20</c:v>
                </c:pt>
                <c:pt idx="729">
                  <c:v>21</c:v>
                </c:pt>
                <c:pt idx="730">
                  <c:v>20</c:v>
                </c:pt>
                <c:pt idx="731">
                  <c:v>19</c:v>
                </c:pt>
                <c:pt idx="732">
                  <c:v>22</c:v>
                </c:pt>
                <c:pt idx="733">
                  <c:v>20</c:v>
                </c:pt>
                <c:pt idx="734">
                  <c:v>22</c:v>
                </c:pt>
                <c:pt idx="735">
                  <c:v>19</c:v>
                </c:pt>
                <c:pt idx="736">
                  <c:v>20</c:v>
                </c:pt>
                <c:pt idx="737">
                  <c:v>22</c:v>
                </c:pt>
                <c:pt idx="738">
                  <c:v>20</c:v>
                </c:pt>
                <c:pt idx="739">
                  <c:v>20</c:v>
                </c:pt>
                <c:pt idx="740">
                  <c:v>21</c:v>
                </c:pt>
                <c:pt idx="741">
                  <c:v>20</c:v>
                </c:pt>
                <c:pt idx="742">
                  <c:v>20</c:v>
                </c:pt>
                <c:pt idx="743">
                  <c:v>20</c:v>
                </c:pt>
                <c:pt idx="744">
                  <c:v>20</c:v>
                </c:pt>
                <c:pt idx="745">
                  <c:v>21</c:v>
                </c:pt>
                <c:pt idx="746">
                  <c:v>21</c:v>
                </c:pt>
                <c:pt idx="747">
                  <c:v>21</c:v>
                </c:pt>
                <c:pt idx="748">
                  <c:v>22</c:v>
                </c:pt>
                <c:pt idx="749">
                  <c:v>20</c:v>
                </c:pt>
                <c:pt idx="750">
                  <c:v>20</c:v>
                </c:pt>
                <c:pt idx="751">
                  <c:v>21</c:v>
                </c:pt>
                <c:pt idx="752">
                  <c:v>20</c:v>
                </c:pt>
                <c:pt idx="753">
                  <c:v>21</c:v>
                </c:pt>
                <c:pt idx="754">
                  <c:v>21</c:v>
                </c:pt>
                <c:pt idx="755">
                  <c:v>19</c:v>
                </c:pt>
                <c:pt idx="756">
                  <c:v>20</c:v>
                </c:pt>
                <c:pt idx="757">
                  <c:v>23</c:v>
                </c:pt>
                <c:pt idx="758">
                  <c:v>20</c:v>
                </c:pt>
                <c:pt idx="759">
                  <c:v>22</c:v>
                </c:pt>
                <c:pt idx="760">
                  <c:v>21</c:v>
                </c:pt>
                <c:pt idx="761">
                  <c:v>20</c:v>
                </c:pt>
                <c:pt idx="762">
                  <c:v>21</c:v>
                </c:pt>
                <c:pt idx="763">
                  <c:v>21</c:v>
                </c:pt>
                <c:pt idx="764">
                  <c:v>20</c:v>
                </c:pt>
                <c:pt idx="765">
                  <c:v>22</c:v>
                </c:pt>
                <c:pt idx="766">
                  <c:v>19</c:v>
                </c:pt>
                <c:pt idx="767">
                  <c:v>21</c:v>
                </c:pt>
                <c:pt idx="768">
                  <c:v>20</c:v>
                </c:pt>
                <c:pt idx="769">
                  <c:v>21</c:v>
                </c:pt>
                <c:pt idx="770">
                  <c:v>20</c:v>
                </c:pt>
                <c:pt idx="771">
                  <c:v>22</c:v>
                </c:pt>
                <c:pt idx="772">
                  <c:v>21</c:v>
                </c:pt>
                <c:pt idx="773">
                  <c:v>20</c:v>
                </c:pt>
                <c:pt idx="774">
                  <c:v>22</c:v>
                </c:pt>
                <c:pt idx="775">
                  <c:v>21</c:v>
                </c:pt>
                <c:pt idx="776">
                  <c:v>21</c:v>
                </c:pt>
                <c:pt idx="777">
                  <c:v>22</c:v>
                </c:pt>
                <c:pt idx="778">
                  <c:v>21</c:v>
                </c:pt>
                <c:pt idx="779">
                  <c:v>20</c:v>
                </c:pt>
                <c:pt idx="780">
                  <c:v>21</c:v>
                </c:pt>
                <c:pt idx="781">
                  <c:v>21</c:v>
                </c:pt>
                <c:pt idx="782">
                  <c:v>20</c:v>
                </c:pt>
                <c:pt idx="783">
                  <c:v>19</c:v>
                </c:pt>
                <c:pt idx="784">
                  <c:v>20</c:v>
                </c:pt>
                <c:pt idx="785">
                  <c:v>20</c:v>
                </c:pt>
                <c:pt idx="786">
                  <c:v>21</c:v>
                </c:pt>
                <c:pt idx="787">
                  <c:v>19</c:v>
                </c:pt>
                <c:pt idx="788">
                  <c:v>21</c:v>
                </c:pt>
                <c:pt idx="789">
                  <c:v>20</c:v>
                </c:pt>
                <c:pt idx="790">
                  <c:v>19</c:v>
                </c:pt>
                <c:pt idx="791">
                  <c:v>20</c:v>
                </c:pt>
                <c:pt idx="792">
                  <c:v>21</c:v>
                </c:pt>
                <c:pt idx="793">
                  <c:v>21</c:v>
                </c:pt>
                <c:pt idx="794">
                  <c:v>21</c:v>
                </c:pt>
                <c:pt idx="795">
                  <c:v>19</c:v>
                </c:pt>
                <c:pt idx="796">
                  <c:v>18</c:v>
                </c:pt>
                <c:pt idx="797">
                  <c:v>20</c:v>
                </c:pt>
                <c:pt idx="798">
                  <c:v>22</c:v>
                </c:pt>
                <c:pt idx="799">
                  <c:v>21</c:v>
                </c:pt>
                <c:pt idx="800">
                  <c:v>20</c:v>
                </c:pt>
                <c:pt idx="801">
                  <c:v>22</c:v>
                </c:pt>
                <c:pt idx="802">
                  <c:v>22</c:v>
                </c:pt>
                <c:pt idx="803">
                  <c:v>20</c:v>
                </c:pt>
                <c:pt idx="804">
                  <c:v>21</c:v>
                </c:pt>
                <c:pt idx="805">
                  <c:v>20</c:v>
                </c:pt>
                <c:pt idx="806">
                  <c:v>21</c:v>
                </c:pt>
                <c:pt idx="807">
                  <c:v>22</c:v>
                </c:pt>
                <c:pt idx="808">
                  <c:v>20</c:v>
                </c:pt>
                <c:pt idx="809">
                  <c:v>21</c:v>
                </c:pt>
                <c:pt idx="810">
                  <c:v>21</c:v>
                </c:pt>
                <c:pt idx="811">
                  <c:v>22</c:v>
                </c:pt>
                <c:pt idx="812">
                  <c:v>21</c:v>
                </c:pt>
                <c:pt idx="813">
                  <c:v>20</c:v>
                </c:pt>
                <c:pt idx="814">
                  <c:v>20</c:v>
                </c:pt>
                <c:pt idx="815">
                  <c:v>20</c:v>
                </c:pt>
                <c:pt idx="816">
                  <c:v>22</c:v>
                </c:pt>
                <c:pt idx="817">
                  <c:v>20</c:v>
                </c:pt>
                <c:pt idx="818">
                  <c:v>21</c:v>
                </c:pt>
                <c:pt idx="819">
                  <c:v>20</c:v>
                </c:pt>
                <c:pt idx="820">
                  <c:v>20</c:v>
                </c:pt>
                <c:pt idx="821">
                  <c:v>17</c:v>
                </c:pt>
                <c:pt idx="822">
                  <c:v>21</c:v>
                </c:pt>
                <c:pt idx="823">
                  <c:v>23</c:v>
                </c:pt>
                <c:pt idx="824">
                  <c:v>20</c:v>
                </c:pt>
                <c:pt idx="825">
                  <c:v>21</c:v>
                </c:pt>
                <c:pt idx="826">
                  <c:v>19</c:v>
                </c:pt>
                <c:pt idx="827">
                  <c:v>20</c:v>
                </c:pt>
                <c:pt idx="828">
                  <c:v>21</c:v>
                </c:pt>
                <c:pt idx="829">
                  <c:v>21</c:v>
                </c:pt>
                <c:pt idx="830">
                  <c:v>19</c:v>
                </c:pt>
                <c:pt idx="831">
                  <c:v>20</c:v>
                </c:pt>
                <c:pt idx="832">
                  <c:v>20</c:v>
                </c:pt>
                <c:pt idx="833">
                  <c:v>19</c:v>
                </c:pt>
                <c:pt idx="834">
                  <c:v>21</c:v>
                </c:pt>
                <c:pt idx="835">
                  <c:v>22</c:v>
                </c:pt>
                <c:pt idx="836">
                  <c:v>21</c:v>
                </c:pt>
                <c:pt idx="837">
                  <c:v>22</c:v>
                </c:pt>
                <c:pt idx="838">
                  <c:v>22</c:v>
                </c:pt>
                <c:pt idx="839">
                  <c:v>19</c:v>
                </c:pt>
                <c:pt idx="840">
                  <c:v>21</c:v>
                </c:pt>
                <c:pt idx="841">
                  <c:v>20</c:v>
                </c:pt>
                <c:pt idx="842">
                  <c:v>20</c:v>
                </c:pt>
                <c:pt idx="843">
                  <c:v>20</c:v>
                </c:pt>
                <c:pt idx="844">
                  <c:v>20</c:v>
                </c:pt>
                <c:pt idx="845">
                  <c:v>20</c:v>
                </c:pt>
                <c:pt idx="846">
                  <c:v>20</c:v>
                </c:pt>
                <c:pt idx="847">
                  <c:v>22</c:v>
                </c:pt>
                <c:pt idx="848">
                  <c:v>21</c:v>
                </c:pt>
                <c:pt idx="849">
                  <c:v>21</c:v>
                </c:pt>
                <c:pt idx="850">
                  <c:v>21</c:v>
                </c:pt>
                <c:pt idx="851">
                  <c:v>21</c:v>
                </c:pt>
                <c:pt idx="852">
                  <c:v>20</c:v>
                </c:pt>
                <c:pt idx="853">
                  <c:v>22</c:v>
                </c:pt>
                <c:pt idx="854">
                  <c:v>20</c:v>
                </c:pt>
                <c:pt idx="855">
                  <c:v>21</c:v>
                </c:pt>
                <c:pt idx="856">
                  <c:v>22</c:v>
                </c:pt>
                <c:pt idx="857">
                  <c:v>23</c:v>
                </c:pt>
                <c:pt idx="858">
                  <c:v>22</c:v>
                </c:pt>
                <c:pt idx="859">
                  <c:v>22</c:v>
                </c:pt>
                <c:pt idx="860">
                  <c:v>20</c:v>
                </c:pt>
                <c:pt idx="861">
                  <c:v>20</c:v>
                </c:pt>
                <c:pt idx="862">
                  <c:v>21</c:v>
                </c:pt>
                <c:pt idx="863">
                  <c:v>21</c:v>
                </c:pt>
                <c:pt idx="864">
                  <c:v>21</c:v>
                </c:pt>
                <c:pt idx="865">
                  <c:v>20</c:v>
                </c:pt>
                <c:pt idx="866">
                  <c:v>21</c:v>
                </c:pt>
                <c:pt idx="867">
                  <c:v>19</c:v>
                </c:pt>
                <c:pt idx="868">
                  <c:v>21</c:v>
                </c:pt>
                <c:pt idx="869">
                  <c:v>22</c:v>
                </c:pt>
                <c:pt idx="870">
                  <c:v>22</c:v>
                </c:pt>
                <c:pt idx="871">
                  <c:v>20</c:v>
                </c:pt>
                <c:pt idx="872">
                  <c:v>20</c:v>
                </c:pt>
                <c:pt idx="873">
                  <c:v>20</c:v>
                </c:pt>
                <c:pt idx="874">
                  <c:v>22</c:v>
                </c:pt>
                <c:pt idx="875">
                  <c:v>21</c:v>
                </c:pt>
                <c:pt idx="876">
                  <c:v>20</c:v>
                </c:pt>
                <c:pt idx="877">
                  <c:v>21</c:v>
                </c:pt>
                <c:pt idx="878">
                  <c:v>21</c:v>
                </c:pt>
                <c:pt idx="879">
                  <c:v>20</c:v>
                </c:pt>
                <c:pt idx="880">
                  <c:v>21</c:v>
                </c:pt>
                <c:pt idx="881">
                  <c:v>22</c:v>
                </c:pt>
                <c:pt idx="882">
                  <c:v>20</c:v>
                </c:pt>
                <c:pt idx="883">
                  <c:v>20</c:v>
                </c:pt>
                <c:pt idx="884">
                  <c:v>21</c:v>
                </c:pt>
                <c:pt idx="885">
                  <c:v>21</c:v>
                </c:pt>
                <c:pt idx="886">
                  <c:v>20</c:v>
                </c:pt>
                <c:pt idx="887">
                  <c:v>21</c:v>
                </c:pt>
                <c:pt idx="888">
                  <c:v>21</c:v>
                </c:pt>
                <c:pt idx="889">
                  <c:v>20</c:v>
                </c:pt>
                <c:pt idx="890">
                  <c:v>20</c:v>
                </c:pt>
                <c:pt idx="891">
                  <c:v>17</c:v>
                </c:pt>
                <c:pt idx="892">
                  <c:v>22</c:v>
                </c:pt>
                <c:pt idx="893">
                  <c:v>20</c:v>
                </c:pt>
                <c:pt idx="894">
                  <c:v>20</c:v>
                </c:pt>
                <c:pt idx="895">
                  <c:v>21</c:v>
                </c:pt>
                <c:pt idx="896">
                  <c:v>20</c:v>
                </c:pt>
                <c:pt idx="897">
                  <c:v>21</c:v>
                </c:pt>
                <c:pt idx="898">
                  <c:v>21</c:v>
                </c:pt>
                <c:pt idx="899">
                  <c:v>21</c:v>
                </c:pt>
                <c:pt idx="900">
                  <c:v>21</c:v>
                </c:pt>
                <c:pt idx="901">
                  <c:v>21</c:v>
                </c:pt>
                <c:pt idx="902">
                  <c:v>23</c:v>
                </c:pt>
                <c:pt idx="903">
                  <c:v>20</c:v>
                </c:pt>
                <c:pt idx="904">
                  <c:v>20</c:v>
                </c:pt>
                <c:pt idx="905">
                  <c:v>20</c:v>
                </c:pt>
                <c:pt idx="906">
                  <c:v>21</c:v>
                </c:pt>
                <c:pt idx="907">
                  <c:v>21</c:v>
                </c:pt>
                <c:pt idx="908">
                  <c:v>21</c:v>
                </c:pt>
                <c:pt idx="909">
                  <c:v>21</c:v>
                </c:pt>
                <c:pt idx="910">
                  <c:v>21</c:v>
                </c:pt>
                <c:pt idx="911">
                  <c:v>20</c:v>
                </c:pt>
                <c:pt idx="912">
                  <c:v>21</c:v>
                </c:pt>
                <c:pt idx="913">
                  <c:v>20</c:v>
                </c:pt>
                <c:pt idx="914">
                  <c:v>18</c:v>
                </c:pt>
                <c:pt idx="915">
                  <c:v>20</c:v>
                </c:pt>
                <c:pt idx="916">
                  <c:v>23</c:v>
                </c:pt>
                <c:pt idx="917">
                  <c:v>21</c:v>
                </c:pt>
                <c:pt idx="918">
                  <c:v>20</c:v>
                </c:pt>
                <c:pt idx="919">
                  <c:v>21</c:v>
                </c:pt>
                <c:pt idx="920">
                  <c:v>20</c:v>
                </c:pt>
                <c:pt idx="921">
                  <c:v>20</c:v>
                </c:pt>
                <c:pt idx="922">
                  <c:v>20</c:v>
                </c:pt>
                <c:pt idx="923">
                  <c:v>20</c:v>
                </c:pt>
                <c:pt idx="924">
                  <c:v>20</c:v>
                </c:pt>
                <c:pt idx="925">
                  <c:v>20</c:v>
                </c:pt>
                <c:pt idx="926">
                  <c:v>20</c:v>
                </c:pt>
                <c:pt idx="927">
                  <c:v>21</c:v>
                </c:pt>
                <c:pt idx="928">
                  <c:v>19</c:v>
                </c:pt>
                <c:pt idx="929">
                  <c:v>21</c:v>
                </c:pt>
                <c:pt idx="930">
                  <c:v>20</c:v>
                </c:pt>
                <c:pt idx="931">
                  <c:v>21</c:v>
                </c:pt>
                <c:pt idx="932">
                  <c:v>21</c:v>
                </c:pt>
                <c:pt idx="933">
                  <c:v>22</c:v>
                </c:pt>
                <c:pt idx="934">
                  <c:v>21</c:v>
                </c:pt>
                <c:pt idx="935">
                  <c:v>21</c:v>
                </c:pt>
                <c:pt idx="936">
                  <c:v>21</c:v>
                </c:pt>
                <c:pt idx="937">
                  <c:v>20</c:v>
                </c:pt>
                <c:pt idx="938">
                  <c:v>19</c:v>
                </c:pt>
                <c:pt idx="939">
                  <c:v>21</c:v>
                </c:pt>
                <c:pt idx="940">
                  <c:v>22</c:v>
                </c:pt>
                <c:pt idx="941">
                  <c:v>21</c:v>
                </c:pt>
                <c:pt idx="942">
                  <c:v>22</c:v>
                </c:pt>
                <c:pt idx="943">
                  <c:v>20</c:v>
                </c:pt>
                <c:pt idx="944">
                  <c:v>20</c:v>
                </c:pt>
                <c:pt idx="945">
                  <c:v>20</c:v>
                </c:pt>
                <c:pt idx="946">
                  <c:v>21</c:v>
                </c:pt>
                <c:pt idx="947">
                  <c:v>20</c:v>
                </c:pt>
                <c:pt idx="948">
                  <c:v>21</c:v>
                </c:pt>
                <c:pt idx="949">
                  <c:v>19</c:v>
                </c:pt>
                <c:pt idx="950">
                  <c:v>20</c:v>
                </c:pt>
                <c:pt idx="951">
                  <c:v>20</c:v>
                </c:pt>
                <c:pt idx="952">
                  <c:v>23</c:v>
                </c:pt>
                <c:pt idx="953">
                  <c:v>21</c:v>
                </c:pt>
                <c:pt idx="954">
                  <c:v>22</c:v>
                </c:pt>
                <c:pt idx="955">
                  <c:v>21</c:v>
                </c:pt>
                <c:pt idx="956">
                  <c:v>19</c:v>
                </c:pt>
                <c:pt idx="957">
                  <c:v>20</c:v>
                </c:pt>
                <c:pt idx="958">
                  <c:v>20</c:v>
                </c:pt>
                <c:pt idx="959">
                  <c:v>21</c:v>
                </c:pt>
                <c:pt idx="960">
                  <c:v>18</c:v>
                </c:pt>
                <c:pt idx="961">
                  <c:v>20</c:v>
                </c:pt>
                <c:pt idx="962">
                  <c:v>20</c:v>
                </c:pt>
                <c:pt idx="963">
                  <c:v>20</c:v>
                </c:pt>
                <c:pt idx="964">
                  <c:v>20</c:v>
                </c:pt>
                <c:pt idx="965">
                  <c:v>21</c:v>
                </c:pt>
                <c:pt idx="966">
                  <c:v>20</c:v>
                </c:pt>
                <c:pt idx="967">
                  <c:v>20</c:v>
                </c:pt>
                <c:pt idx="968">
                  <c:v>19</c:v>
                </c:pt>
                <c:pt idx="969">
                  <c:v>19</c:v>
                </c:pt>
                <c:pt idx="970">
                  <c:v>20</c:v>
                </c:pt>
                <c:pt idx="971">
                  <c:v>20</c:v>
                </c:pt>
                <c:pt idx="972">
                  <c:v>19</c:v>
                </c:pt>
                <c:pt idx="973">
                  <c:v>19</c:v>
                </c:pt>
                <c:pt idx="974">
                  <c:v>22</c:v>
                </c:pt>
                <c:pt idx="975">
                  <c:v>20</c:v>
                </c:pt>
                <c:pt idx="976">
                  <c:v>20</c:v>
                </c:pt>
                <c:pt idx="977">
                  <c:v>20</c:v>
                </c:pt>
                <c:pt idx="978">
                  <c:v>22</c:v>
                </c:pt>
                <c:pt idx="979">
                  <c:v>20</c:v>
                </c:pt>
                <c:pt idx="980">
                  <c:v>20</c:v>
                </c:pt>
                <c:pt idx="981">
                  <c:v>19</c:v>
                </c:pt>
                <c:pt idx="982">
                  <c:v>20</c:v>
                </c:pt>
                <c:pt idx="983">
                  <c:v>21</c:v>
                </c:pt>
                <c:pt idx="984">
                  <c:v>21</c:v>
                </c:pt>
                <c:pt idx="985">
                  <c:v>21</c:v>
                </c:pt>
                <c:pt idx="986">
                  <c:v>20</c:v>
                </c:pt>
                <c:pt idx="987">
                  <c:v>21</c:v>
                </c:pt>
                <c:pt idx="988">
                  <c:v>21</c:v>
                </c:pt>
                <c:pt idx="989">
                  <c:v>21</c:v>
                </c:pt>
                <c:pt idx="990">
                  <c:v>20</c:v>
                </c:pt>
                <c:pt idx="991">
                  <c:v>21</c:v>
                </c:pt>
                <c:pt idx="992">
                  <c:v>20</c:v>
                </c:pt>
                <c:pt idx="993">
                  <c:v>21</c:v>
                </c:pt>
                <c:pt idx="994">
                  <c:v>21</c:v>
                </c:pt>
                <c:pt idx="995">
                  <c:v>21</c:v>
                </c:pt>
                <c:pt idx="996">
                  <c:v>20</c:v>
                </c:pt>
                <c:pt idx="997">
                  <c:v>21</c:v>
                </c:pt>
                <c:pt idx="998">
                  <c:v>21</c:v>
                </c:pt>
                <c:pt idx="999">
                  <c:v>21</c:v>
                </c:pt>
                <c:pt idx="1000">
                  <c:v>20</c:v>
                </c:pt>
                <c:pt idx="1001">
                  <c:v>20</c:v>
                </c:pt>
                <c:pt idx="1002">
                  <c:v>21</c:v>
                </c:pt>
                <c:pt idx="1003">
                  <c:v>22</c:v>
                </c:pt>
                <c:pt idx="1004">
                  <c:v>20</c:v>
                </c:pt>
                <c:pt idx="1005">
                  <c:v>22</c:v>
                </c:pt>
                <c:pt idx="1006">
                  <c:v>20</c:v>
                </c:pt>
                <c:pt idx="1007">
                  <c:v>21</c:v>
                </c:pt>
                <c:pt idx="1008">
                  <c:v>20</c:v>
                </c:pt>
                <c:pt idx="1009">
                  <c:v>21</c:v>
                </c:pt>
                <c:pt idx="1010">
                  <c:v>22</c:v>
                </c:pt>
                <c:pt idx="1011">
                  <c:v>21</c:v>
                </c:pt>
                <c:pt idx="1012">
                  <c:v>21</c:v>
                </c:pt>
                <c:pt idx="1013">
                  <c:v>20</c:v>
                </c:pt>
                <c:pt idx="1014">
                  <c:v>21</c:v>
                </c:pt>
                <c:pt idx="1015">
                  <c:v>21</c:v>
                </c:pt>
                <c:pt idx="1016">
                  <c:v>22</c:v>
                </c:pt>
                <c:pt idx="1017">
                  <c:v>20</c:v>
                </c:pt>
                <c:pt idx="1018">
                  <c:v>21</c:v>
                </c:pt>
                <c:pt idx="1019">
                  <c:v>19</c:v>
                </c:pt>
                <c:pt idx="1020">
                  <c:v>21</c:v>
                </c:pt>
                <c:pt idx="1021">
                  <c:v>21</c:v>
                </c:pt>
                <c:pt idx="1022">
                  <c:v>21</c:v>
                </c:pt>
                <c:pt idx="1023">
                  <c:v>20</c:v>
                </c:pt>
                <c:pt idx="1024">
                  <c:v>22</c:v>
                </c:pt>
                <c:pt idx="1025">
                  <c:v>20</c:v>
                </c:pt>
                <c:pt idx="1026">
                  <c:v>20</c:v>
                </c:pt>
                <c:pt idx="1027">
                  <c:v>20</c:v>
                </c:pt>
                <c:pt idx="1028">
                  <c:v>19</c:v>
                </c:pt>
                <c:pt idx="1029">
                  <c:v>21</c:v>
                </c:pt>
                <c:pt idx="1030">
                  <c:v>20</c:v>
                </c:pt>
                <c:pt idx="1031">
                  <c:v>20</c:v>
                </c:pt>
                <c:pt idx="1032">
                  <c:v>22</c:v>
                </c:pt>
                <c:pt idx="1033">
                  <c:v>20</c:v>
                </c:pt>
                <c:pt idx="1034">
                  <c:v>21</c:v>
                </c:pt>
                <c:pt idx="1035">
                  <c:v>20</c:v>
                </c:pt>
                <c:pt idx="1036">
                  <c:v>20</c:v>
                </c:pt>
                <c:pt idx="1037">
                  <c:v>19</c:v>
                </c:pt>
                <c:pt idx="1038">
                  <c:v>20</c:v>
                </c:pt>
                <c:pt idx="1039">
                  <c:v>21</c:v>
                </c:pt>
                <c:pt idx="1040">
                  <c:v>20</c:v>
                </c:pt>
                <c:pt idx="1041">
                  <c:v>19</c:v>
                </c:pt>
                <c:pt idx="1042">
                  <c:v>20</c:v>
                </c:pt>
                <c:pt idx="1043">
                  <c:v>21</c:v>
                </c:pt>
                <c:pt idx="1044">
                  <c:v>22</c:v>
                </c:pt>
                <c:pt idx="1045">
                  <c:v>21</c:v>
                </c:pt>
                <c:pt idx="1046">
                  <c:v>21</c:v>
                </c:pt>
                <c:pt idx="1047">
                  <c:v>20</c:v>
                </c:pt>
                <c:pt idx="1048">
                  <c:v>21</c:v>
                </c:pt>
                <c:pt idx="1049">
                  <c:v>23</c:v>
                </c:pt>
                <c:pt idx="1050">
                  <c:v>22</c:v>
                </c:pt>
                <c:pt idx="1051">
                  <c:v>20</c:v>
                </c:pt>
                <c:pt idx="1052">
                  <c:v>23</c:v>
                </c:pt>
                <c:pt idx="1053">
                  <c:v>20</c:v>
                </c:pt>
                <c:pt idx="1054">
                  <c:v>21</c:v>
                </c:pt>
                <c:pt idx="1055">
                  <c:v>21</c:v>
                </c:pt>
                <c:pt idx="1056">
                  <c:v>21</c:v>
                </c:pt>
                <c:pt idx="1057">
                  <c:v>20</c:v>
                </c:pt>
                <c:pt idx="1058">
                  <c:v>21</c:v>
                </c:pt>
                <c:pt idx="1059">
                  <c:v>21</c:v>
                </c:pt>
                <c:pt idx="1060">
                  <c:v>19</c:v>
                </c:pt>
                <c:pt idx="1061">
                  <c:v>20</c:v>
                </c:pt>
                <c:pt idx="1062">
                  <c:v>21</c:v>
                </c:pt>
                <c:pt idx="1063">
                  <c:v>20</c:v>
                </c:pt>
                <c:pt idx="1064">
                  <c:v>23</c:v>
                </c:pt>
                <c:pt idx="1065">
                  <c:v>21</c:v>
                </c:pt>
                <c:pt idx="1066">
                  <c:v>21</c:v>
                </c:pt>
                <c:pt idx="1067">
                  <c:v>19</c:v>
                </c:pt>
                <c:pt idx="1068">
                  <c:v>20</c:v>
                </c:pt>
                <c:pt idx="1069">
                  <c:v>20</c:v>
                </c:pt>
                <c:pt idx="1070">
                  <c:v>20</c:v>
                </c:pt>
                <c:pt idx="1071">
                  <c:v>22</c:v>
                </c:pt>
                <c:pt idx="1072">
                  <c:v>20</c:v>
                </c:pt>
                <c:pt idx="1073">
                  <c:v>21</c:v>
                </c:pt>
                <c:pt idx="1074">
                  <c:v>21</c:v>
                </c:pt>
                <c:pt idx="1075">
                  <c:v>22</c:v>
                </c:pt>
                <c:pt idx="1076">
                  <c:v>20</c:v>
                </c:pt>
                <c:pt idx="1077">
                  <c:v>22</c:v>
                </c:pt>
                <c:pt idx="1078">
                  <c:v>20</c:v>
                </c:pt>
                <c:pt idx="1079">
                  <c:v>20</c:v>
                </c:pt>
                <c:pt idx="1080">
                  <c:v>22</c:v>
                </c:pt>
                <c:pt idx="1081">
                  <c:v>20</c:v>
                </c:pt>
                <c:pt idx="1082">
                  <c:v>20</c:v>
                </c:pt>
                <c:pt idx="1083">
                  <c:v>21</c:v>
                </c:pt>
                <c:pt idx="1084">
                  <c:v>21</c:v>
                </c:pt>
                <c:pt idx="1085">
                  <c:v>20</c:v>
                </c:pt>
                <c:pt idx="1086">
                  <c:v>20</c:v>
                </c:pt>
                <c:pt idx="1087">
                  <c:v>19</c:v>
                </c:pt>
                <c:pt idx="1088">
                  <c:v>19</c:v>
                </c:pt>
                <c:pt idx="1089">
                  <c:v>20</c:v>
                </c:pt>
                <c:pt idx="1090">
                  <c:v>18</c:v>
                </c:pt>
                <c:pt idx="1091">
                  <c:v>22</c:v>
                </c:pt>
                <c:pt idx="1092">
                  <c:v>20</c:v>
                </c:pt>
                <c:pt idx="1093">
                  <c:v>21</c:v>
                </c:pt>
                <c:pt idx="1094">
                  <c:v>21</c:v>
                </c:pt>
                <c:pt idx="1095">
                  <c:v>22</c:v>
                </c:pt>
                <c:pt idx="1096">
                  <c:v>19</c:v>
                </c:pt>
                <c:pt idx="1097">
                  <c:v>20</c:v>
                </c:pt>
                <c:pt idx="1098">
                  <c:v>22</c:v>
                </c:pt>
                <c:pt idx="1099">
                  <c:v>20</c:v>
                </c:pt>
                <c:pt idx="1100">
                  <c:v>19</c:v>
                </c:pt>
                <c:pt idx="1101">
                  <c:v>23</c:v>
                </c:pt>
                <c:pt idx="1102">
                  <c:v>20</c:v>
                </c:pt>
                <c:pt idx="1103">
                  <c:v>22</c:v>
                </c:pt>
                <c:pt idx="1104">
                  <c:v>20</c:v>
                </c:pt>
                <c:pt idx="1105">
                  <c:v>21</c:v>
                </c:pt>
                <c:pt idx="1106">
                  <c:v>22</c:v>
                </c:pt>
                <c:pt idx="1107">
                  <c:v>21</c:v>
                </c:pt>
                <c:pt idx="1108">
                  <c:v>18</c:v>
                </c:pt>
                <c:pt idx="1109">
                  <c:v>20</c:v>
                </c:pt>
                <c:pt idx="1110">
                  <c:v>19</c:v>
                </c:pt>
                <c:pt idx="1111">
                  <c:v>22</c:v>
                </c:pt>
                <c:pt idx="1112">
                  <c:v>22</c:v>
                </c:pt>
                <c:pt idx="1113">
                  <c:v>21</c:v>
                </c:pt>
                <c:pt idx="1114">
                  <c:v>19</c:v>
                </c:pt>
                <c:pt idx="1115">
                  <c:v>21</c:v>
                </c:pt>
                <c:pt idx="1116">
                  <c:v>22</c:v>
                </c:pt>
                <c:pt idx="1117">
                  <c:v>21</c:v>
                </c:pt>
                <c:pt idx="1118">
                  <c:v>21</c:v>
                </c:pt>
                <c:pt idx="1119">
                  <c:v>22</c:v>
                </c:pt>
                <c:pt idx="1120">
                  <c:v>17</c:v>
                </c:pt>
                <c:pt idx="1121">
                  <c:v>21</c:v>
                </c:pt>
                <c:pt idx="1122">
                  <c:v>20</c:v>
                </c:pt>
                <c:pt idx="1123">
                  <c:v>21</c:v>
                </c:pt>
                <c:pt idx="1124">
                  <c:v>20</c:v>
                </c:pt>
                <c:pt idx="1125">
                  <c:v>23</c:v>
                </c:pt>
                <c:pt idx="1126">
                  <c:v>19</c:v>
                </c:pt>
                <c:pt idx="1127">
                  <c:v>21</c:v>
                </c:pt>
                <c:pt idx="1128">
                  <c:v>21</c:v>
                </c:pt>
                <c:pt idx="1129">
                  <c:v>21</c:v>
                </c:pt>
                <c:pt idx="1130">
                  <c:v>21</c:v>
                </c:pt>
                <c:pt idx="1131">
                  <c:v>20</c:v>
                </c:pt>
                <c:pt idx="1132">
                  <c:v>19</c:v>
                </c:pt>
                <c:pt idx="1133">
                  <c:v>20</c:v>
                </c:pt>
                <c:pt idx="1134">
                  <c:v>20</c:v>
                </c:pt>
                <c:pt idx="1135">
                  <c:v>21</c:v>
                </c:pt>
                <c:pt idx="1136">
                  <c:v>21</c:v>
                </c:pt>
                <c:pt idx="1137">
                  <c:v>20</c:v>
                </c:pt>
                <c:pt idx="1138">
                  <c:v>19</c:v>
                </c:pt>
                <c:pt idx="1139">
                  <c:v>20</c:v>
                </c:pt>
                <c:pt idx="1140">
                  <c:v>23</c:v>
                </c:pt>
                <c:pt idx="1141">
                  <c:v>20</c:v>
                </c:pt>
                <c:pt idx="1142">
                  <c:v>21</c:v>
                </c:pt>
                <c:pt idx="1143">
                  <c:v>20</c:v>
                </c:pt>
                <c:pt idx="1144">
                  <c:v>20</c:v>
                </c:pt>
                <c:pt idx="1145">
                  <c:v>21</c:v>
                </c:pt>
                <c:pt idx="1146">
                  <c:v>21</c:v>
                </c:pt>
                <c:pt idx="1147">
                  <c:v>21</c:v>
                </c:pt>
                <c:pt idx="1148">
                  <c:v>22</c:v>
                </c:pt>
                <c:pt idx="1149">
                  <c:v>21</c:v>
                </c:pt>
                <c:pt idx="1150">
                  <c:v>19</c:v>
                </c:pt>
                <c:pt idx="1151">
                  <c:v>21</c:v>
                </c:pt>
                <c:pt idx="1152">
                  <c:v>20</c:v>
                </c:pt>
                <c:pt idx="1153">
                  <c:v>20</c:v>
                </c:pt>
                <c:pt idx="1154">
                  <c:v>21</c:v>
                </c:pt>
                <c:pt idx="1155">
                  <c:v>20</c:v>
                </c:pt>
                <c:pt idx="1156">
                  <c:v>19</c:v>
                </c:pt>
                <c:pt idx="1157">
                  <c:v>20</c:v>
                </c:pt>
                <c:pt idx="1158">
                  <c:v>21</c:v>
                </c:pt>
                <c:pt idx="1159">
                  <c:v>20</c:v>
                </c:pt>
                <c:pt idx="1160">
                  <c:v>22</c:v>
                </c:pt>
                <c:pt idx="1161">
                  <c:v>20</c:v>
                </c:pt>
                <c:pt idx="1162">
                  <c:v>18</c:v>
                </c:pt>
                <c:pt idx="1163">
                  <c:v>20</c:v>
                </c:pt>
                <c:pt idx="1164">
                  <c:v>20</c:v>
                </c:pt>
                <c:pt idx="1165">
                  <c:v>21</c:v>
                </c:pt>
                <c:pt idx="1166">
                  <c:v>20</c:v>
                </c:pt>
                <c:pt idx="1167">
                  <c:v>21</c:v>
                </c:pt>
                <c:pt idx="1168">
                  <c:v>18</c:v>
                </c:pt>
                <c:pt idx="1169">
                  <c:v>21</c:v>
                </c:pt>
                <c:pt idx="1170">
                  <c:v>21</c:v>
                </c:pt>
                <c:pt idx="1171">
                  <c:v>20</c:v>
                </c:pt>
                <c:pt idx="1172">
                  <c:v>21</c:v>
                </c:pt>
                <c:pt idx="1173">
                  <c:v>20</c:v>
                </c:pt>
                <c:pt idx="1174">
                  <c:v>20</c:v>
                </c:pt>
                <c:pt idx="1175">
                  <c:v>20</c:v>
                </c:pt>
                <c:pt idx="1176">
                  <c:v>21</c:v>
                </c:pt>
                <c:pt idx="1177">
                  <c:v>22</c:v>
                </c:pt>
                <c:pt idx="1178">
                  <c:v>22</c:v>
                </c:pt>
                <c:pt idx="1179">
                  <c:v>21</c:v>
                </c:pt>
                <c:pt idx="1180">
                  <c:v>18</c:v>
                </c:pt>
                <c:pt idx="1181">
                  <c:v>20</c:v>
                </c:pt>
                <c:pt idx="1182">
                  <c:v>20</c:v>
                </c:pt>
                <c:pt idx="1183">
                  <c:v>21</c:v>
                </c:pt>
                <c:pt idx="1184">
                  <c:v>21</c:v>
                </c:pt>
                <c:pt idx="1185">
                  <c:v>20</c:v>
                </c:pt>
                <c:pt idx="1186">
                  <c:v>18</c:v>
                </c:pt>
                <c:pt idx="1187">
                  <c:v>20</c:v>
                </c:pt>
                <c:pt idx="1188">
                  <c:v>21</c:v>
                </c:pt>
                <c:pt idx="1189">
                  <c:v>20</c:v>
                </c:pt>
                <c:pt idx="1190">
                  <c:v>21</c:v>
                </c:pt>
                <c:pt idx="1191">
                  <c:v>22</c:v>
                </c:pt>
                <c:pt idx="1192">
                  <c:v>19</c:v>
                </c:pt>
                <c:pt idx="1193">
                  <c:v>21</c:v>
                </c:pt>
                <c:pt idx="1194">
                  <c:v>22</c:v>
                </c:pt>
                <c:pt idx="1195">
                  <c:v>21</c:v>
                </c:pt>
                <c:pt idx="1196">
                  <c:v>21</c:v>
                </c:pt>
                <c:pt idx="1197">
                  <c:v>20</c:v>
                </c:pt>
                <c:pt idx="1198">
                  <c:v>19</c:v>
                </c:pt>
                <c:pt idx="1199">
                  <c:v>21</c:v>
                </c:pt>
                <c:pt idx="1200">
                  <c:v>20</c:v>
                </c:pt>
                <c:pt idx="1201">
                  <c:v>20</c:v>
                </c:pt>
                <c:pt idx="1202">
                  <c:v>22</c:v>
                </c:pt>
                <c:pt idx="1203">
                  <c:v>20</c:v>
                </c:pt>
                <c:pt idx="1204">
                  <c:v>20</c:v>
                </c:pt>
                <c:pt idx="1205">
                  <c:v>21</c:v>
                </c:pt>
                <c:pt idx="1206">
                  <c:v>21</c:v>
                </c:pt>
                <c:pt idx="1207">
                  <c:v>20</c:v>
                </c:pt>
                <c:pt idx="1208">
                  <c:v>18</c:v>
                </c:pt>
                <c:pt idx="1209">
                  <c:v>21</c:v>
                </c:pt>
                <c:pt idx="1210">
                  <c:v>17</c:v>
                </c:pt>
                <c:pt idx="1211">
                  <c:v>21</c:v>
                </c:pt>
                <c:pt idx="1212">
                  <c:v>21</c:v>
                </c:pt>
                <c:pt idx="1213">
                  <c:v>19</c:v>
                </c:pt>
                <c:pt idx="1214">
                  <c:v>21</c:v>
                </c:pt>
                <c:pt idx="1215">
                  <c:v>20</c:v>
                </c:pt>
                <c:pt idx="1216">
                  <c:v>19</c:v>
                </c:pt>
                <c:pt idx="1217">
                  <c:v>21</c:v>
                </c:pt>
                <c:pt idx="1218">
                  <c:v>19</c:v>
                </c:pt>
                <c:pt idx="1219">
                  <c:v>20</c:v>
                </c:pt>
                <c:pt idx="1220">
                  <c:v>21</c:v>
                </c:pt>
                <c:pt idx="1221">
                  <c:v>20</c:v>
                </c:pt>
                <c:pt idx="1222">
                  <c:v>21</c:v>
                </c:pt>
                <c:pt idx="1223">
                  <c:v>21</c:v>
                </c:pt>
                <c:pt idx="1224">
                  <c:v>22</c:v>
                </c:pt>
                <c:pt idx="1225">
                  <c:v>20</c:v>
                </c:pt>
                <c:pt idx="1226">
                  <c:v>21</c:v>
                </c:pt>
                <c:pt idx="1227">
                  <c:v>23</c:v>
                </c:pt>
                <c:pt idx="1228">
                  <c:v>16</c:v>
                </c:pt>
                <c:pt idx="1229">
                  <c:v>21</c:v>
                </c:pt>
                <c:pt idx="1230">
                  <c:v>19</c:v>
                </c:pt>
                <c:pt idx="1231">
                  <c:v>19</c:v>
                </c:pt>
                <c:pt idx="1232">
                  <c:v>22</c:v>
                </c:pt>
                <c:pt idx="1233">
                  <c:v>22</c:v>
                </c:pt>
                <c:pt idx="1234">
                  <c:v>19</c:v>
                </c:pt>
                <c:pt idx="1235">
                  <c:v>20</c:v>
                </c:pt>
                <c:pt idx="1236">
                  <c:v>20</c:v>
                </c:pt>
                <c:pt idx="1237">
                  <c:v>20</c:v>
                </c:pt>
                <c:pt idx="1238">
                  <c:v>20</c:v>
                </c:pt>
                <c:pt idx="1239">
                  <c:v>21</c:v>
                </c:pt>
                <c:pt idx="1240">
                  <c:v>18</c:v>
                </c:pt>
                <c:pt idx="1241">
                  <c:v>20</c:v>
                </c:pt>
                <c:pt idx="1242">
                  <c:v>20</c:v>
                </c:pt>
                <c:pt idx="1243">
                  <c:v>21</c:v>
                </c:pt>
                <c:pt idx="1244">
                  <c:v>21</c:v>
                </c:pt>
                <c:pt idx="1245">
                  <c:v>21</c:v>
                </c:pt>
                <c:pt idx="1246">
                  <c:v>19</c:v>
                </c:pt>
                <c:pt idx="1247">
                  <c:v>19</c:v>
                </c:pt>
                <c:pt idx="1248">
                  <c:v>20</c:v>
                </c:pt>
                <c:pt idx="1249">
                  <c:v>21</c:v>
                </c:pt>
                <c:pt idx="1250">
                  <c:v>20</c:v>
                </c:pt>
                <c:pt idx="1251">
                  <c:v>22</c:v>
                </c:pt>
                <c:pt idx="1252">
                  <c:v>19</c:v>
                </c:pt>
                <c:pt idx="1253">
                  <c:v>19</c:v>
                </c:pt>
                <c:pt idx="1254">
                  <c:v>20</c:v>
                </c:pt>
                <c:pt idx="1255">
                  <c:v>21</c:v>
                </c:pt>
                <c:pt idx="1256">
                  <c:v>20</c:v>
                </c:pt>
                <c:pt idx="1257">
                  <c:v>20</c:v>
                </c:pt>
                <c:pt idx="1258">
                  <c:v>20</c:v>
                </c:pt>
                <c:pt idx="1259">
                  <c:v>21</c:v>
                </c:pt>
                <c:pt idx="1260">
                  <c:v>21</c:v>
                </c:pt>
                <c:pt idx="1261">
                  <c:v>23</c:v>
                </c:pt>
                <c:pt idx="1262">
                  <c:v>21</c:v>
                </c:pt>
                <c:pt idx="1263">
                  <c:v>21</c:v>
                </c:pt>
                <c:pt idx="1264">
                  <c:v>19</c:v>
                </c:pt>
                <c:pt idx="1265">
                  <c:v>20</c:v>
                </c:pt>
                <c:pt idx="1266">
                  <c:v>20</c:v>
                </c:pt>
                <c:pt idx="1267">
                  <c:v>21</c:v>
                </c:pt>
                <c:pt idx="1268">
                  <c:v>20</c:v>
                </c:pt>
                <c:pt idx="1269">
                  <c:v>22</c:v>
                </c:pt>
                <c:pt idx="1270">
                  <c:v>21</c:v>
                </c:pt>
                <c:pt idx="1271">
                  <c:v>21</c:v>
                </c:pt>
                <c:pt idx="1272">
                  <c:v>21</c:v>
                </c:pt>
                <c:pt idx="1273">
                  <c:v>20</c:v>
                </c:pt>
                <c:pt idx="1274">
                  <c:v>21</c:v>
                </c:pt>
                <c:pt idx="1275">
                  <c:v>21</c:v>
                </c:pt>
                <c:pt idx="1276">
                  <c:v>21</c:v>
                </c:pt>
                <c:pt idx="1277">
                  <c:v>20</c:v>
                </c:pt>
                <c:pt idx="1278">
                  <c:v>22</c:v>
                </c:pt>
                <c:pt idx="1279">
                  <c:v>21</c:v>
                </c:pt>
                <c:pt idx="1280">
                  <c:v>19</c:v>
                </c:pt>
                <c:pt idx="1281">
                  <c:v>20</c:v>
                </c:pt>
                <c:pt idx="1282">
                  <c:v>20</c:v>
                </c:pt>
                <c:pt idx="1283">
                  <c:v>19</c:v>
                </c:pt>
                <c:pt idx="1284">
                  <c:v>20</c:v>
                </c:pt>
                <c:pt idx="1285">
                  <c:v>20</c:v>
                </c:pt>
                <c:pt idx="1286">
                  <c:v>21</c:v>
                </c:pt>
                <c:pt idx="1287">
                  <c:v>20</c:v>
                </c:pt>
                <c:pt idx="1288">
                  <c:v>24</c:v>
                </c:pt>
                <c:pt idx="1289">
                  <c:v>13</c:v>
                </c:pt>
                <c:pt idx="1290">
                  <c:v>22</c:v>
                </c:pt>
                <c:pt idx="1291">
                  <c:v>21</c:v>
                </c:pt>
                <c:pt idx="1292">
                  <c:v>19</c:v>
                </c:pt>
                <c:pt idx="1293">
                  <c:v>19</c:v>
                </c:pt>
                <c:pt idx="1294">
                  <c:v>21</c:v>
                </c:pt>
                <c:pt idx="1295">
                  <c:v>21</c:v>
                </c:pt>
                <c:pt idx="1296">
                  <c:v>20</c:v>
                </c:pt>
                <c:pt idx="1297">
                  <c:v>20</c:v>
                </c:pt>
                <c:pt idx="1298">
                  <c:v>20</c:v>
                </c:pt>
                <c:pt idx="1299">
                  <c:v>19</c:v>
                </c:pt>
                <c:pt idx="1300">
                  <c:v>20</c:v>
                </c:pt>
                <c:pt idx="1301">
                  <c:v>20</c:v>
                </c:pt>
                <c:pt idx="1302">
                  <c:v>23</c:v>
                </c:pt>
                <c:pt idx="1303">
                  <c:v>20</c:v>
                </c:pt>
                <c:pt idx="1304">
                  <c:v>20</c:v>
                </c:pt>
                <c:pt idx="1305">
                  <c:v>19</c:v>
                </c:pt>
                <c:pt idx="1306">
                  <c:v>21</c:v>
                </c:pt>
                <c:pt idx="1307">
                  <c:v>20</c:v>
                </c:pt>
                <c:pt idx="1308">
                  <c:v>20</c:v>
                </c:pt>
                <c:pt idx="1309">
                  <c:v>21</c:v>
                </c:pt>
                <c:pt idx="1310">
                  <c:v>19</c:v>
                </c:pt>
                <c:pt idx="1311">
                  <c:v>19</c:v>
                </c:pt>
                <c:pt idx="1312">
                  <c:v>23</c:v>
                </c:pt>
                <c:pt idx="1313">
                  <c:v>20</c:v>
                </c:pt>
                <c:pt idx="1314">
                  <c:v>21</c:v>
                </c:pt>
                <c:pt idx="1315">
                  <c:v>20</c:v>
                </c:pt>
                <c:pt idx="1316">
                  <c:v>19</c:v>
                </c:pt>
                <c:pt idx="1317">
                  <c:v>20</c:v>
                </c:pt>
                <c:pt idx="1318">
                  <c:v>20</c:v>
                </c:pt>
                <c:pt idx="1319">
                  <c:v>20</c:v>
                </c:pt>
                <c:pt idx="1320">
                  <c:v>21</c:v>
                </c:pt>
                <c:pt idx="1321">
                  <c:v>20</c:v>
                </c:pt>
                <c:pt idx="1322">
                  <c:v>21</c:v>
                </c:pt>
                <c:pt idx="1323">
                  <c:v>20</c:v>
                </c:pt>
                <c:pt idx="1324">
                  <c:v>21</c:v>
                </c:pt>
                <c:pt idx="1325">
                  <c:v>21</c:v>
                </c:pt>
                <c:pt idx="1326">
                  <c:v>22</c:v>
                </c:pt>
                <c:pt idx="1327">
                  <c:v>21</c:v>
                </c:pt>
                <c:pt idx="1328">
                  <c:v>21</c:v>
                </c:pt>
                <c:pt idx="1329">
                  <c:v>20</c:v>
                </c:pt>
                <c:pt idx="1330">
                  <c:v>21</c:v>
                </c:pt>
                <c:pt idx="1331">
                  <c:v>20</c:v>
                </c:pt>
                <c:pt idx="1332">
                  <c:v>20</c:v>
                </c:pt>
                <c:pt idx="1333">
                  <c:v>20</c:v>
                </c:pt>
                <c:pt idx="1334">
                  <c:v>20</c:v>
                </c:pt>
                <c:pt idx="1335">
                  <c:v>21</c:v>
                </c:pt>
                <c:pt idx="1336">
                  <c:v>19</c:v>
                </c:pt>
                <c:pt idx="1337">
                  <c:v>21</c:v>
                </c:pt>
                <c:pt idx="1338">
                  <c:v>20</c:v>
                </c:pt>
                <c:pt idx="1339">
                  <c:v>19</c:v>
                </c:pt>
                <c:pt idx="1340">
                  <c:v>20</c:v>
                </c:pt>
                <c:pt idx="1341">
                  <c:v>21</c:v>
                </c:pt>
                <c:pt idx="1342">
                  <c:v>21</c:v>
                </c:pt>
                <c:pt idx="1343">
                  <c:v>20</c:v>
                </c:pt>
                <c:pt idx="1344">
                  <c:v>22</c:v>
                </c:pt>
                <c:pt idx="1345">
                  <c:v>20</c:v>
                </c:pt>
                <c:pt idx="1346">
                  <c:v>21</c:v>
                </c:pt>
                <c:pt idx="1347">
                  <c:v>21</c:v>
                </c:pt>
                <c:pt idx="1348">
                  <c:v>22</c:v>
                </c:pt>
                <c:pt idx="1349">
                  <c:v>21</c:v>
                </c:pt>
                <c:pt idx="1350">
                  <c:v>20</c:v>
                </c:pt>
                <c:pt idx="1351">
                  <c:v>20</c:v>
                </c:pt>
                <c:pt idx="1352">
                  <c:v>21</c:v>
                </c:pt>
                <c:pt idx="1353">
                  <c:v>19</c:v>
                </c:pt>
                <c:pt idx="1354">
                  <c:v>21</c:v>
                </c:pt>
                <c:pt idx="1355">
                  <c:v>21</c:v>
                </c:pt>
                <c:pt idx="1356">
                  <c:v>20</c:v>
                </c:pt>
                <c:pt idx="1357">
                  <c:v>22</c:v>
                </c:pt>
                <c:pt idx="1358">
                  <c:v>19</c:v>
                </c:pt>
                <c:pt idx="1359">
                  <c:v>20</c:v>
                </c:pt>
                <c:pt idx="1360">
                  <c:v>21</c:v>
                </c:pt>
                <c:pt idx="1361">
                  <c:v>20</c:v>
                </c:pt>
                <c:pt idx="1362">
                  <c:v>22</c:v>
                </c:pt>
                <c:pt idx="1363">
                  <c:v>20</c:v>
                </c:pt>
                <c:pt idx="1364">
                  <c:v>20</c:v>
                </c:pt>
                <c:pt idx="1365">
                  <c:v>20</c:v>
                </c:pt>
                <c:pt idx="1366">
                  <c:v>21</c:v>
                </c:pt>
                <c:pt idx="1367">
                  <c:v>20</c:v>
                </c:pt>
                <c:pt idx="1368">
                  <c:v>21</c:v>
                </c:pt>
                <c:pt idx="1369">
                  <c:v>22</c:v>
                </c:pt>
                <c:pt idx="1370">
                  <c:v>20</c:v>
                </c:pt>
                <c:pt idx="1371">
                  <c:v>20</c:v>
                </c:pt>
                <c:pt idx="1372">
                  <c:v>21</c:v>
                </c:pt>
                <c:pt idx="1373">
                  <c:v>21</c:v>
                </c:pt>
                <c:pt idx="1374">
                  <c:v>21</c:v>
                </c:pt>
                <c:pt idx="1375">
                  <c:v>20</c:v>
                </c:pt>
                <c:pt idx="1376">
                  <c:v>19</c:v>
                </c:pt>
                <c:pt idx="1377">
                  <c:v>19</c:v>
                </c:pt>
                <c:pt idx="1378">
                  <c:v>22</c:v>
                </c:pt>
                <c:pt idx="1379">
                  <c:v>20</c:v>
                </c:pt>
                <c:pt idx="1380">
                  <c:v>19</c:v>
                </c:pt>
                <c:pt idx="1381">
                  <c:v>20</c:v>
                </c:pt>
                <c:pt idx="1382">
                  <c:v>21</c:v>
                </c:pt>
                <c:pt idx="1383">
                  <c:v>22</c:v>
                </c:pt>
                <c:pt idx="1384">
                  <c:v>22</c:v>
                </c:pt>
                <c:pt idx="1385">
                  <c:v>21</c:v>
                </c:pt>
                <c:pt idx="1386">
                  <c:v>21</c:v>
                </c:pt>
                <c:pt idx="1387">
                  <c:v>21</c:v>
                </c:pt>
                <c:pt idx="1388">
                  <c:v>20</c:v>
                </c:pt>
                <c:pt idx="1389">
                  <c:v>22</c:v>
                </c:pt>
                <c:pt idx="1390">
                  <c:v>22</c:v>
                </c:pt>
                <c:pt idx="1391">
                  <c:v>21</c:v>
                </c:pt>
                <c:pt idx="1392">
                  <c:v>21</c:v>
                </c:pt>
                <c:pt idx="1393">
                  <c:v>19</c:v>
                </c:pt>
                <c:pt idx="1394">
                  <c:v>21</c:v>
                </c:pt>
                <c:pt idx="1395">
                  <c:v>21</c:v>
                </c:pt>
                <c:pt idx="1396">
                  <c:v>22</c:v>
                </c:pt>
                <c:pt idx="1397">
                  <c:v>18</c:v>
                </c:pt>
                <c:pt idx="1398">
                  <c:v>22</c:v>
                </c:pt>
                <c:pt idx="1399">
                  <c:v>20</c:v>
                </c:pt>
                <c:pt idx="1400">
                  <c:v>18</c:v>
                </c:pt>
                <c:pt idx="1401">
                  <c:v>21</c:v>
                </c:pt>
                <c:pt idx="1402">
                  <c:v>19</c:v>
                </c:pt>
                <c:pt idx="1403">
                  <c:v>21</c:v>
                </c:pt>
                <c:pt idx="1404">
                  <c:v>19</c:v>
                </c:pt>
                <c:pt idx="1405">
                  <c:v>21</c:v>
                </c:pt>
                <c:pt idx="1406">
                  <c:v>21</c:v>
                </c:pt>
                <c:pt idx="1407">
                  <c:v>20</c:v>
                </c:pt>
                <c:pt idx="1408">
                  <c:v>22</c:v>
                </c:pt>
                <c:pt idx="1409">
                  <c:v>19</c:v>
                </c:pt>
                <c:pt idx="1410">
                  <c:v>22</c:v>
                </c:pt>
                <c:pt idx="1411">
                  <c:v>20</c:v>
                </c:pt>
                <c:pt idx="1412">
                  <c:v>21</c:v>
                </c:pt>
                <c:pt idx="1413">
                  <c:v>21</c:v>
                </c:pt>
                <c:pt idx="1414">
                  <c:v>21</c:v>
                </c:pt>
                <c:pt idx="1415">
                  <c:v>17</c:v>
                </c:pt>
                <c:pt idx="1416">
                  <c:v>20</c:v>
                </c:pt>
                <c:pt idx="1417">
                  <c:v>20</c:v>
                </c:pt>
                <c:pt idx="1418">
                  <c:v>22</c:v>
                </c:pt>
                <c:pt idx="1419">
                  <c:v>20</c:v>
                </c:pt>
                <c:pt idx="1420">
                  <c:v>20</c:v>
                </c:pt>
                <c:pt idx="1421">
                  <c:v>18</c:v>
                </c:pt>
                <c:pt idx="1422">
                  <c:v>21</c:v>
                </c:pt>
                <c:pt idx="1423">
                  <c:v>21</c:v>
                </c:pt>
                <c:pt idx="1424">
                  <c:v>21</c:v>
                </c:pt>
                <c:pt idx="1425">
                  <c:v>21</c:v>
                </c:pt>
                <c:pt idx="1426">
                  <c:v>20</c:v>
                </c:pt>
                <c:pt idx="1427">
                  <c:v>17</c:v>
                </c:pt>
                <c:pt idx="1428">
                  <c:v>22</c:v>
                </c:pt>
                <c:pt idx="1429">
                  <c:v>20</c:v>
                </c:pt>
                <c:pt idx="1430">
                  <c:v>21</c:v>
                </c:pt>
                <c:pt idx="1431">
                  <c:v>21</c:v>
                </c:pt>
                <c:pt idx="1432">
                  <c:v>20</c:v>
                </c:pt>
                <c:pt idx="1433">
                  <c:v>19</c:v>
                </c:pt>
                <c:pt idx="1434">
                  <c:v>21</c:v>
                </c:pt>
                <c:pt idx="1435">
                  <c:v>21</c:v>
                </c:pt>
                <c:pt idx="1436">
                  <c:v>22</c:v>
                </c:pt>
                <c:pt idx="1437">
                  <c:v>21</c:v>
                </c:pt>
                <c:pt idx="1438">
                  <c:v>21</c:v>
                </c:pt>
                <c:pt idx="1439">
                  <c:v>20</c:v>
                </c:pt>
                <c:pt idx="1440">
                  <c:v>20</c:v>
                </c:pt>
                <c:pt idx="1441">
                  <c:v>19</c:v>
                </c:pt>
                <c:pt idx="1442">
                  <c:v>19</c:v>
                </c:pt>
                <c:pt idx="1443">
                  <c:v>20</c:v>
                </c:pt>
                <c:pt idx="1444">
                  <c:v>20</c:v>
                </c:pt>
                <c:pt idx="1445">
                  <c:v>21</c:v>
                </c:pt>
                <c:pt idx="1446">
                  <c:v>21</c:v>
                </c:pt>
                <c:pt idx="1447">
                  <c:v>20</c:v>
                </c:pt>
                <c:pt idx="1448">
                  <c:v>21</c:v>
                </c:pt>
                <c:pt idx="1449">
                  <c:v>20</c:v>
                </c:pt>
                <c:pt idx="1450">
                  <c:v>19</c:v>
                </c:pt>
                <c:pt idx="1451">
                  <c:v>21</c:v>
                </c:pt>
                <c:pt idx="1452">
                  <c:v>20</c:v>
                </c:pt>
                <c:pt idx="1453">
                  <c:v>21</c:v>
                </c:pt>
                <c:pt idx="1454">
                  <c:v>21</c:v>
                </c:pt>
                <c:pt idx="1455">
                  <c:v>21</c:v>
                </c:pt>
                <c:pt idx="1456">
                  <c:v>19</c:v>
                </c:pt>
                <c:pt idx="1457">
                  <c:v>20</c:v>
                </c:pt>
                <c:pt idx="1458">
                  <c:v>20</c:v>
                </c:pt>
                <c:pt idx="1459">
                  <c:v>20</c:v>
                </c:pt>
                <c:pt idx="1460">
                  <c:v>20</c:v>
                </c:pt>
                <c:pt idx="1461">
                  <c:v>22</c:v>
                </c:pt>
                <c:pt idx="1462">
                  <c:v>21</c:v>
                </c:pt>
                <c:pt idx="1463">
                  <c:v>20</c:v>
                </c:pt>
                <c:pt idx="1464">
                  <c:v>20</c:v>
                </c:pt>
                <c:pt idx="1465">
                  <c:v>21</c:v>
                </c:pt>
                <c:pt idx="1466">
                  <c:v>21</c:v>
                </c:pt>
                <c:pt idx="1467">
                  <c:v>22</c:v>
                </c:pt>
                <c:pt idx="1468">
                  <c:v>20</c:v>
                </c:pt>
                <c:pt idx="1469">
                  <c:v>21</c:v>
                </c:pt>
                <c:pt idx="1470">
                  <c:v>20</c:v>
                </c:pt>
                <c:pt idx="1471">
                  <c:v>20</c:v>
                </c:pt>
                <c:pt idx="1472">
                  <c:v>20</c:v>
                </c:pt>
                <c:pt idx="1473">
                  <c:v>21</c:v>
                </c:pt>
                <c:pt idx="1474">
                  <c:v>19</c:v>
                </c:pt>
                <c:pt idx="1475">
                  <c:v>20</c:v>
                </c:pt>
                <c:pt idx="1476">
                  <c:v>20</c:v>
                </c:pt>
                <c:pt idx="1477">
                  <c:v>24</c:v>
                </c:pt>
                <c:pt idx="1478">
                  <c:v>20</c:v>
                </c:pt>
                <c:pt idx="1479">
                  <c:v>21</c:v>
                </c:pt>
                <c:pt idx="1480">
                  <c:v>21</c:v>
                </c:pt>
                <c:pt idx="1481">
                  <c:v>21</c:v>
                </c:pt>
                <c:pt idx="1482">
                  <c:v>23</c:v>
                </c:pt>
                <c:pt idx="1483">
                  <c:v>23</c:v>
                </c:pt>
                <c:pt idx="1484">
                  <c:v>20</c:v>
                </c:pt>
                <c:pt idx="1485">
                  <c:v>20</c:v>
                </c:pt>
                <c:pt idx="1486">
                  <c:v>22</c:v>
                </c:pt>
                <c:pt idx="1487">
                  <c:v>22</c:v>
                </c:pt>
                <c:pt idx="1488">
                  <c:v>22</c:v>
                </c:pt>
                <c:pt idx="1489">
                  <c:v>20</c:v>
                </c:pt>
                <c:pt idx="1490">
                  <c:v>20</c:v>
                </c:pt>
                <c:pt idx="1491">
                  <c:v>22</c:v>
                </c:pt>
                <c:pt idx="1492">
                  <c:v>20</c:v>
                </c:pt>
                <c:pt idx="1493">
                  <c:v>21</c:v>
                </c:pt>
                <c:pt idx="1494">
                  <c:v>20</c:v>
                </c:pt>
                <c:pt idx="1495">
                  <c:v>20</c:v>
                </c:pt>
                <c:pt idx="1496">
                  <c:v>20</c:v>
                </c:pt>
                <c:pt idx="1497">
                  <c:v>23</c:v>
                </c:pt>
                <c:pt idx="1498">
                  <c:v>20</c:v>
                </c:pt>
                <c:pt idx="1499">
                  <c:v>20</c:v>
                </c:pt>
                <c:pt idx="1500">
                  <c:v>22</c:v>
                </c:pt>
                <c:pt idx="1501">
                  <c:v>20</c:v>
                </c:pt>
                <c:pt idx="1502">
                  <c:v>22</c:v>
                </c:pt>
                <c:pt idx="1503">
                  <c:v>20</c:v>
                </c:pt>
                <c:pt idx="1504">
                  <c:v>21</c:v>
                </c:pt>
                <c:pt idx="1505">
                  <c:v>21</c:v>
                </c:pt>
                <c:pt idx="1506">
                  <c:v>21</c:v>
                </c:pt>
                <c:pt idx="1507">
                  <c:v>22</c:v>
                </c:pt>
                <c:pt idx="1508">
                  <c:v>21</c:v>
                </c:pt>
                <c:pt idx="1509">
                  <c:v>20</c:v>
                </c:pt>
                <c:pt idx="1510">
                  <c:v>20</c:v>
                </c:pt>
                <c:pt idx="1511">
                  <c:v>21</c:v>
                </c:pt>
                <c:pt idx="1512">
                  <c:v>20</c:v>
                </c:pt>
                <c:pt idx="1513">
                  <c:v>21</c:v>
                </c:pt>
                <c:pt idx="1514">
                  <c:v>20</c:v>
                </c:pt>
                <c:pt idx="1515">
                  <c:v>21</c:v>
                </c:pt>
                <c:pt idx="1516">
                  <c:v>21</c:v>
                </c:pt>
                <c:pt idx="1517">
                  <c:v>21</c:v>
                </c:pt>
                <c:pt idx="1518">
                  <c:v>17</c:v>
                </c:pt>
                <c:pt idx="1519">
                  <c:v>20</c:v>
                </c:pt>
                <c:pt idx="1520">
                  <c:v>20</c:v>
                </c:pt>
                <c:pt idx="1521">
                  <c:v>20</c:v>
                </c:pt>
                <c:pt idx="1522">
                  <c:v>21</c:v>
                </c:pt>
                <c:pt idx="1523">
                  <c:v>21</c:v>
                </c:pt>
                <c:pt idx="1524">
                  <c:v>18</c:v>
                </c:pt>
                <c:pt idx="1525">
                  <c:v>20</c:v>
                </c:pt>
                <c:pt idx="1526">
                  <c:v>21</c:v>
                </c:pt>
                <c:pt idx="1527">
                  <c:v>20</c:v>
                </c:pt>
                <c:pt idx="1528">
                  <c:v>20</c:v>
                </c:pt>
                <c:pt idx="1529">
                  <c:v>21</c:v>
                </c:pt>
                <c:pt idx="1530">
                  <c:v>24</c:v>
                </c:pt>
                <c:pt idx="1531">
                  <c:v>20</c:v>
                </c:pt>
                <c:pt idx="1532">
                  <c:v>21</c:v>
                </c:pt>
                <c:pt idx="1533">
                  <c:v>21</c:v>
                </c:pt>
                <c:pt idx="1534">
                  <c:v>20</c:v>
                </c:pt>
                <c:pt idx="1535">
                  <c:v>18</c:v>
                </c:pt>
                <c:pt idx="1536">
                  <c:v>21</c:v>
                </c:pt>
                <c:pt idx="1537">
                  <c:v>21</c:v>
                </c:pt>
                <c:pt idx="1538">
                  <c:v>22</c:v>
                </c:pt>
                <c:pt idx="1539">
                  <c:v>20</c:v>
                </c:pt>
                <c:pt idx="1540">
                  <c:v>20</c:v>
                </c:pt>
                <c:pt idx="1541">
                  <c:v>20</c:v>
                </c:pt>
                <c:pt idx="1542">
                  <c:v>22</c:v>
                </c:pt>
                <c:pt idx="1543">
                  <c:v>22</c:v>
                </c:pt>
                <c:pt idx="1544">
                  <c:v>19</c:v>
                </c:pt>
                <c:pt idx="1545">
                  <c:v>20</c:v>
                </c:pt>
                <c:pt idx="1546">
                  <c:v>24</c:v>
                </c:pt>
                <c:pt idx="1547">
                  <c:v>20</c:v>
                </c:pt>
                <c:pt idx="1548">
                  <c:v>20</c:v>
                </c:pt>
                <c:pt idx="1549">
                  <c:v>20</c:v>
                </c:pt>
                <c:pt idx="1550">
                  <c:v>21</c:v>
                </c:pt>
                <c:pt idx="1551">
                  <c:v>21</c:v>
                </c:pt>
                <c:pt idx="1552">
                  <c:v>22</c:v>
                </c:pt>
                <c:pt idx="1553">
                  <c:v>19</c:v>
                </c:pt>
                <c:pt idx="1554">
                  <c:v>21</c:v>
                </c:pt>
                <c:pt idx="1555">
                  <c:v>22</c:v>
                </c:pt>
                <c:pt idx="1556">
                  <c:v>19</c:v>
                </c:pt>
                <c:pt idx="1557">
                  <c:v>20</c:v>
                </c:pt>
                <c:pt idx="1558">
                  <c:v>21</c:v>
                </c:pt>
                <c:pt idx="1559">
                  <c:v>21</c:v>
                </c:pt>
                <c:pt idx="1560">
                  <c:v>21</c:v>
                </c:pt>
                <c:pt idx="1561">
                  <c:v>22</c:v>
                </c:pt>
                <c:pt idx="1562">
                  <c:v>22</c:v>
                </c:pt>
                <c:pt idx="1563">
                  <c:v>19</c:v>
                </c:pt>
                <c:pt idx="1564">
                  <c:v>21</c:v>
                </c:pt>
                <c:pt idx="1565">
                  <c:v>20</c:v>
                </c:pt>
                <c:pt idx="1566">
                  <c:v>20</c:v>
                </c:pt>
                <c:pt idx="1567">
                  <c:v>22</c:v>
                </c:pt>
                <c:pt idx="1568">
                  <c:v>22</c:v>
                </c:pt>
                <c:pt idx="1569">
                  <c:v>13</c:v>
                </c:pt>
                <c:pt idx="1570">
                  <c:v>23</c:v>
                </c:pt>
                <c:pt idx="1571">
                  <c:v>20</c:v>
                </c:pt>
                <c:pt idx="1572">
                  <c:v>23</c:v>
                </c:pt>
                <c:pt idx="1573">
                  <c:v>22</c:v>
                </c:pt>
                <c:pt idx="1574">
                  <c:v>22</c:v>
                </c:pt>
                <c:pt idx="1575">
                  <c:v>25</c:v>
                </c:pt>
                <c:pt idx="1576">
                  <c:v>20</c:v>
                </c:pt>
                <c:pt idx="1577">
                  <c:v>22</c:v>
                </c:pt>
                <c:pt idx="1578">
                  <c:v>24</c:v>
                </c:pt>
                <c:pt idx="1579">
                  <c:v>20</c:v>
                </c:pt>
                <c:pt idx="1580">
                  <c:v>17</c:v>
                </c:pt>
                <c:pt idx="1581">
                  <c:v>22</c:v>
                </c:pt>
                <c:pt idx="1582">
                  <c:v>21</c:v>
                </c:pt>
                <c:pt idx="1583">
                  <c:v>22</c:v>
                </c:pt>
                <c:pt idx="1584">
                  <c:v>22</c:v>
                </c:pt>
                <c:pt idx="1585">
                  <c:v>22</c:v>
                </c:pt>
                <c:pt idx="1586">
                  <c:v>22</c:v>
                </c:pt>
                <c:pt idx="1587">
                  <c:v>22</c:v>
                </c:pt>
                <c:pt idx="1588">
                  <c:v>29</c:v>
                </c:pt>
                <c:pt idx="1589">
                  <c:v>21</c:v>
                </c:pt>
                <c:pt idx="1590">
                  <c:v>20</c:v>
                </c:pt>
                <c:pt idx="1591">
                  <c:v>18</c:v>
                </c:pt>
                <c:pt idx="1592">
                  <c:v>22</c:v>
                </c:pt>
                <c:pt idx="1593">
                  <c:v>20</c:v>
                </c:pt>
                <c:pt idx="1594">
                  <c:v>20</c:v>
                </c:pt>
                <c:pt idx="1595">
                  <c:v>19</c:v>
                </c:pt>
                <c:pt idx="1596">
                  <c:v>22</c:v>
                </c:pt>
                <c:pt idx="1597">
                  <c:v>20</c:v>
                </c:pt>
                <c:pt idx="1598">
                  <c:v>22</c:v>
                </c:pt>
                <c:pt idx="1599">
                  <c:v>21</c:v>
                </c:pt>
                <c:pt idx="1600">
                  <c:v>21</c:v>
                </c:pt>
                <c:pt idx="1601">
                  <c:v>21</c:v>
                </c:pt>
                <c:pt idx="1602">
                  <c:v>21</c:v>
                </c:pt>
                <c:pt idx="1603">
                  <c:v>21</c:v>
                </c:pt>
                <c:pt idx="1604">
                  <c:v>21</c:v>
                </c:pt>
                <c:pt idx="1605">
                  <c:v>21</c:v>
                </c:pt>
                <c:pt idx="1606">
                  <c:v>20</c:v>
                </c:pt>
                <c:pt idx="1607">
                  <c:v>20</c:v>
                </c:pt>
                <c:pt idx="1608">
                  <c:v>23</c:v>
                </c:pt>
                <c:pt idx="1609">
                  <c:v>21</c:v>
                </c:pt>
                <c:pt idx="1610">
                  <c:v>21</c:v>
                </c:pt>
                <c:pt idx="1611">
                  <c:v>21</c:v>
                </c:pt>
                <c:pt idx="1612">
                  <c:v>22</c:v>
                </c:pt>
                <c:pt idx="1613">
                  <c:v>21</c:v>
                </c:pt>
                <c:pt idx="1614">
                  <c:v>19</c:v>
                </c:pt>
                <c:pt idx="1615">
                  <c:v>22</c:v>
                </c:pt>
                <c:pt idx="1616">
                  <c:v>21</c:v>
                </c:pt>
                <c:pt idx="1617">
                  <c:v>20</c:v>
                </c:pt>
                <c:pt idx="1618">
                  <c:v>20</c:v>
                </c:pt>
                <c:pt idx="1619">
                  <c:v>23</c:v>
                </c:pt>
                <c:pt idx="1620">
                  <c:v>21</c:v>
                </c:pt>
                <c:pt idx="1621">
                  <c:v>20</c:v>
                </c:pt>
                <c:pt idx="1622">
                  <c:v>20</c:v>
                </c:pt>
                <c:pt idx="1623">
                  <c:v>22</c:v>
                </c:pt>
                <c:pt idx="1624">
                  <c:v>21</c:v>
                </c:pt>
                <c:pt idx="1625">
                  <c:v>20</c:v>
                </c:pt>
                <c:pt idx="1626">
                  <c:v>22</c:v>
                </c:pt>
                <c:pt idx="1627">
                  <c:v>20</c:v>
                </c:pt>
                <c:pt idx="1628">
                  <c:v>21</c:v>
                </c:pt>
                <c:pt idx="1629">
                  <c:v>21</c:v>
                </c:pt>
                <c:pt idx="1630">
                  <c:v>19</c:v>
                </c:pt>
                <c:pt idx="1631">
                  <c:v>22</c:v>
                </c:pt>
                <c:pt idx="1632">
                  <c:v>20</c:v>
                </c:pt>
                <c:pt idx="1633">
                  <c:v>19</c:v>
                </c:pt>
                <c:pt idx="1634">
                  <c:v>22</c:v>
                </c:pt>
                <c:pt idx="1635">
                  <c:v>21</c:v>
                </c:pt>
                <c:pt idx="1636">
                  <c:v>21</c:v>
                </c:pt>
                <c:pt idx="1637">
                  <c:v>20</c:v>
                </c:pt>
                <c:pt idx="1638">
                  <c:v>24</c:v>
                </c:pt>
                <c:pt idx="1639">
                  <c:v>20</c:v>
                </c:pt>
                <c:pt idx="1640">
                  <c:v>20</c:v>
                </c:pt>
                <c:pt idx="1641">
                  <c:v>21</c:v>
                </c:pt>
                <c:pt idx="1642">
                  <c:v>22</c:v>
                </c:pt>
                <c:pt idx="1643">
                  <c:v>19</c:v>
                </c:pt>
                <c:pt idx="1644">
                  <c:v>23</c:v>
                </c:pt>
                <c:pt idx="1645">
                  <c:v>20</c:v>
                </c:pt>
                <c:pt idx="1646">
                  <c:v>21</c:v>
                </c:pt>
                <c:pt idx="1647">
                  <c:v>21</c:v>
                </c:pt>
                <c:pt idx="1648">
                  <c:v>19</c:v>
                </c:pt>
                <c:pt idx="1649">
                  <c:v>20</c:v>
                </c:pt>
                <c:pt idx="1650">
                  <c:v>21</c:v>
                </c:pt>
                <c:pt idx="1651">
                  <c:v>21</c:v>
                </c:pt>
                <c:pt idx="1652">
                  <c:v>20</c:v>
                </c:pt>
                <c:pt idx="1653">
                  <c:v>22</c:v>
                </c:pt>
                <c:pt idx="1654">
                  <c:v>21</c:v>
                </c:pt>
                <c:pt idx="1655">
                  <c:v>20</c:v>
                </c:pt>
                <c:pt idx="1656">
                  <c:v>22</c:v>
                </c:pt>
                <c:pt idx="1657">
                  <c:v>20</c:v>
                </c:pt>
                <c:pt idx="1658">
                  <c:v>20</c:v>
                </c:pt>
                <c:pt idx="1659">
                  <c:v>21</c:v>
                </c:pt>
                <c:pt idx="1660">
                  <c:v>21</c:v>
                </c:pt>
                <c:pt idx="1661">
                  <c:v>20</c:v>
                </c:pt>
                <c:pt idx="1662">
                  <c:v>21</c:v>
                </c:pt>
                <c:pt idx="1663">
                  <c:v>21</c:v>
                </c:pt>
                <c:pt idx="1664">
                  <c:v>22</c:v>
                </c:pt>
                <c:pt idx="1665">
                  <c:v>20</c:v>
                </c:pt>
                <c:pt idx="1666">
                  <c:v>21</c:v>
                </c:pt>
                <c:pt idx="1667">
                  <c:v>21</c:v>
                </c:pt>
                <c:pt idx="1668">
                  <c:v>20</c:v>
                </c:pt>
                <c:pt idx="1669">
                  <c:v>20</c:v>
                </c:pt>
                <c:pt idx="1670">
                  <c:v>19</c:v>
                </c:pt>
                <c:pt idx="1671">
                  <c:v>21</c:v>
                </c:pt>
                <c:pt idx="1672">
                  <c:v>21</c:v>
                </c:pt>
                <c:pt idx="1673">
                  <c:v>19</c:v>
                </c:pt>
                <c:pt idx="1674">
                  <c:v>21</c:v>
                </c:pt>
                <c:pt idx="1675">
                  <c:v>21</c:v>
                </c:pt>
                <c:pt idx="1676">
                  <c:v>21</c:v>
                </c:pt>
                <c:pt idx="1677">
                  <c:v>21</c:v>
                </c:pt>
                <c:pt idx="1678">
                  <c:v>19</c:v>
                </c:pt>
                <c:pt idx="1679">
                  <c:v>21</c:v>
                </c:pt>
                <c:pt idx="1680">
                  <c:v>20</c:v>
                </c:pt>
                <c:pt idx="1681">
                  <c:v>20</c:v>
                </c:pt>
                <c:pt idx="1682">
                  <c:v>19</c:v>
                </c:pt>
                <c:pt idx="1683">
                  <c:v>21</c:v>
                </c:pt>
                <c:pt idx="1684">
                  <c:v>21</c:v>
                </c:pt>
                <c:pt idx="1685">
                  <c:v>20</c:v>
                </c:pt>
                <c:pt idx="1686">
                  <c:v>21</c:v>
                </c:pt>
                <c:pt idx="1687">
                  <c:v>20</c:v>
                </c:pt>
                <c:pt idx="1688">
                  <c:v>20</c:v>
                </c:pt>
                <c:pt idx="1689">
                  <c:v>20</c:v>
                </c:pt>
                <c:pt idx="1690">
                  <c:v>20</c:v>
                </c:pt>
                <c:pt idx="1691">
                  <c:v>19</c:v>
                </c:pt>
                <c:pt idx="1692">
                  <c:v>21</c:v>
                </c:pt>
                <c:pt idx="1693">
                  <c:v>21</c:v>
                </c:pt>
                <c:pt idx="1694">
                  <c:v>23</c:v>
                </c:pt>
                <c:pt idx="1695">
                  <c:v>21</c:v>
                </c:pt>
                <c:pt idx="1696">
                  <c:v>21</c:v>
                </c:pt>
                <c:pt idx="1697">
                  <c:v>18</c:v>
                </c:pt>
                <c:pt idx="1698">
                  <c:v>21</c:v>
                </c:pt>
                <c:pt idx="1699">
                  <c:v>21</c:v>
                </c:pt>
                <c:pt idx="1700">
                  <c:v>22</c:v>
                </c:pt>
                <c:pt idx="1701">
                  <c:v>20</c:v>
                </c:pt>
                <c:pt idx="1702">
                  <c:v>18</c:v>
                </c:pt>
                <c:pt idx="1703">
                  <c:v>21</c:v>
                </c:pt>
                <c:pt idx="1704">
                  <c:v>21</c:v>
                </c:pt>
                <c:pt idx="1705">
                  <c:v>21</c:v>
                </c:pt>
                <c:pt idx="1706">
                  <c:v>22</c:v>
                </c:pt>
                <c:pt idx="1707">
                  <c:v>20</c:v>
                </c:pt>
                <c:pt idx="1708">
                  <c:v>19</c:v>
                </c:pt>
                <c:pt idx="1709">
                  <c:v>20</c:v>
                </c:pt>
                <c:pt idx="1710">
                  <c:v>21</c:v>
                </c:pt>
                <c:pt idx="1711">
                  <c:v>22</c:v>
                </c:pt>
                <c:pt idx="1712">
                  <c:v>20</c:v>
                </c:pt>
                <c:pt idx="1713">
                  <c:v>20</c:v>
                </c:pt>
                <c:pt idx="1714">
                  <c:v>21</c:v>
                </c:pt>
                <c:pt idx="1715">
                  <c:v>20</c:v>
                </c:pt>
                <c:pt idx="1716">
                  <c:v>20</c:v>
                </c:pt>
                <c:pt idx="1717">
                  <c:v>22</c:v>
                </c:pt>
                <c:pt idx="1718">
                  <c:v>20</c:v>
                </c:pt>
                <c:pt idx="1719">
                  <c:v>20</c:v>
                </c:pt>
                <c:pt idx="1720">
                  <c:v>20</c:v>
                </c:pt>
                <c:pt idx="1721">
                  <c:v>20</c:v>
                </c:pt>
                <c:pt idx="1722">
                  <c:v>19</c:v>
                </c:pt>
                <c:pt idx="1723">
                  <c:v>20</c:v>
                </c:pt>
                <c:pt idx="1724">
                  <c:v>23</c:v>
                </c:pt>
                <c:pt idx="1725">
                  <c:v>20</c:v>
                </c:pt>
                <c:pt idx="1726">
                  <c:v>18</c:v>
                </c:pt>
                <c:pt idx="1727">
                  <c:v>21</c:v>
                </c:pt>
                <c:pt idx="1728">
                  <c:v>20</c:v>
                </c:pt>
                <c:pt idx="1729">
                  <c:v>21</c:v>
                </c:pt>
                <c:pt idx="1730">
                  <c:v>23</c:v>
                </c:pt>
                <c:pt idx="1731">
                  <c:v>20</c:v>
                </c:pt>
                <c:pt idx="1732">
                  <c:v>20</c:v>
                </c:pt>
                <c:pt idx="1733">
                  <c:v>22</c:v>
                </c:pt>
                <c:pt idx="1734">
                  <c:v>19</c:v>
                </c:pt>
                <c:pt idx="1735">
                  <c:v>21</c:v>
                </c:pt>
                <c:pt idx="1736">
                  <c:v>21</c:v>
                </c:pt>
                <c:pt idx="1737">
                  <c:v>18</c:v>
                </c:pt>
                <c:pt idx="1738">
                  <c:v>20</c:v>
                </c:pt>
                <c:pt idx="1739">
                  <c:v>22</c:v>
                </c:pt>
                <c:pt idx="1740">
                  <c:v>20</c:v>
                </c:pt>
                <c:pt idx="1741">
                  <c:v>23</c:v>
                </c:pt>
                <c:pt idx="1742">
                  <c:v>20</c:v>
                </c:pt>
                <c:pt idx="1743">
                  <c:v>20</c:v>
                </c:pt>
                <c:pt idx="1744">
                  <c:v>21</c:v>
                </c:pt>
                <c:pt idx="1745">
                  <c:v>21</c:v>
                </c:pt>
                <c:pt idx="1746">
                  <c:v>20</c:v>
                </c:pt>
                <c:pt idx="1747">
                  <c:v>20</c:v>
                </c:pt>
                <c:pt idx="1748">
                  <c:v>23</c:v>
                </c:pt>
                <c:pt idx="1749">
                  <c:v>20</c:v>
                </c:pt>
                <c:pt idx="1750">
                  <c:v>21</c:v>
                </c:pt>
                <c:pt idx="1751">
                  <c:v>21</c:v>
                </c:pt>
                <c:pt idx="1752">
                  <c:v>21</c:v>
                </c:pt>
                <c:pt idx="1753">
                  <c:v>21</c:v>
                </c:pt>
                <c:pt idx="1754">
                  <c:v>20</c:v>
                </c:pt>
                <c:pt idx="1755">
                  <c:v>19</c:v>
                </c:pt>
                <c:pt idx="1756">
                  <c:v>21</c:v>
                </c:pt>
                <c:pt idx="1757">
                  <c:v>20</c:v>
                </c:pt>
                <c:pt idx="1758">
                  <c:v>20</c:v>
                </c:pt>
                <c:pt idx="1759">
                  <c:v>19</c:v>
                </c:pt>
                <c:pt idx="1760">
                  <c:v>25</c:v>
                </c:pt>
                <c:pt idx="1761">
                  <c:v>23</c:v>
                </c:pt>
                <c:pt idx="1762">
                  <c:v>22</c:v>
                </c:pt>
                <c:pt idx="1763">
                  <c:v>21</c:v>
                </c:pt>
                <c:pt idx="1764">
                  <c:v>20</c:v>
                </c:pt>
                <c:pt idx="1765">
                  <c:v>19</c:v>
                </c:pt>
                <c:pt idx="1766">
                  <c:v>19</c:v>
                </c:pt>
                <c:pt idx="1767">
                  <c:v>19</c:v>
                </c:pt>
                <c:pt idx="1768">
                  <c:v>21</c:v>
                </c:pt>
                <c:pt idx="1769">
                  <c:v>21</c:v>
                </c:pt>
                <c:pt idx="1770">
                  <c:v>21</c:v>
                </c:pt>
                <c:pt idx="1771">
                  <c:v>22</c:v>
                </c:pt>
                <c:pt idx="1772">
                  <c:v>21</c:v>
                </c:pt>
                <c:pt idx="1773">
                  <c:v>21</c:v>
                </c:pt>
                <c:pt idx="1774">
                  <c:v>21</c:v>
                </c:pt>
                <c:pt idx="1775">
                  <c:v>22</c:v>
                </c:pt>
                <c:pt idx="1776">
                  <c:v>20</c:v>
                </c:pt>
                <c:pt idx="1777">
                  <c:v>20</c:v>
                </c:pt>
                <c:pt idx="1778">
                  <c:v>21</c:v>
                </c:pt>
                <c:pt idx="1779">
                  <c:v>20</c:v>
                </c:pt>
                <c:pt idx="1780">
                  <c:v>22</c:v>
                </c:pt>
                <c:pt idx="1781">
                  <c:v>21</c:v>
                </c:pt>
                <c:pt idx="1782">
                  <c:v>20</c:v>
                </c:pt>
                <c:pt idx="1783">
                  <c:v>22</c:v>
                </c:pt>
                <c:pt idx="1784">
                  <c:v>20</c:v>
                </c:pt>
                <c:pt idx="1785">
                  <c:v>20</c:v>
                </c:pt>
                <c:pt idx="1786">
                  <c:v>21</c:v>
                </c:pt>
                <c:pt idx="1787">
                  <c:v>22</c:v>
                </c:pt>
                <c:pt idx="1788">
                  <c:v>21</c:v>
                </c:pt>
                <c:pt idx="1789">
                  <c:v>20</c:v>
                </c:pt>
                <c:pt idx="1790">
                  <c:v>23</c:v>
                </c:pt>
                <c:pt idx="1791">
                  <c:v>22</c:v>
                </c:pt>
                <c:pt idx="1792">
                  <c:v>20</c:v>
                </c:pt>
                <c:pt idx="1793">
                  <c:v>20</c:v>
                </c:pt>
                <c:pt idx="1794">
                  <c:v>20</c:v>
                </c:pt>
                <c:pt idx="1795">
                  <c:v>20</c:v>
                </c:pt>
                <c:pt idx="1796">
                  <c:v>21</c:v>
                </c:pt>
                <c:pt idx="1797">
                  <c:v>21</c:v>
                </c:pt>
                <c:pt idx="1798">
                  <c:v>19</c:v>
                </c:pt>
                <c:pt idx="1799">
                  <c:v>20</c:v>
                </c:pt>
                <c:pt idx="1800">
                  <c:v>20</c:v>
                </c:pt>
                <c:pt idx="1801">
                  <c:v>20</c:v>
                </c:pt>
                <c:pt idx="1802">
                  <c:v>21</c:v>
                </c:pt>
                <c:pt idx="1803">
                  <c:v>21</c:v>
                </c:pt>
                <c:pt idx="1804">
                  <c:v>21</c:v>
                </c:pt>
                <c:pt idx="1805">
                  <c:v>21</c:v>
                </c:pt>
                <c:pt idx="1806">
                  <c:v>20</c:v>
                </c:pt>
                <c:pt idx="1807">
                  <c:v>20</c:v>
                </c:pt>
                <c:pt idx="1808">
                  <c:v>23</c:v>
                </c:pt>
                <c:pt idx="1809">
                  <c:v>21</c:v>
                </c:pt>
                <c:pt idx="1810">
                  <c:v>22</c:v>
                </c:pt>
                <c:pt idx="1811">
                  <c:v>20</c:v>
                </c:pt>
                <c:pt idx="1812">
                  <c:v>20</c:v>
                </c:pt>
                <c:pt idx="1813">
                  <c:v>22</c:v>
                </c:pt>
                <c:pt idx="1814">
                  <c:v>21</c:v>
                </c:pt>
                <c:pt idx="1815">
                  <c:v>22</c:v>
                </c:pt>
                <c:pt idx="1816">
                  <c:v>20</c:v>
                </c:pt>
                <c:pt idx="1817">
                  <c:v>21</c:v>
                </c:pt>
                <c:pt idx="1818">
                  <c:v>20</c:v>
                </c:pt>
                <c:pt idx="1819">
                  <c:v>21</c:v>
                </c:pt>
                <c:pt idx="1820">
                  <c:v>20</c:v>
                </c:pt>
                <c:pt idx="1821">
                  <c:v>21</c:v>
                </c:pt>
                <c:pt idx="1822">
                  <c:v>20</c:v>
                </c:pt>
                <c:pt idx="1823">
                  <c:v>21</c:v>
                </c:pt>
                <c:pt idx="1824">
                  <c:v>20</c:v>
                </c:pt>
                <c:pt idx="1825">
                  <c:v>21</c:v>
                </c:pt>
                <c:pt idx="1826">
                  <c:v>19</c:v>
                </c:pt>
                <c:pt idx="1827">
                  <c:v>21</c:v>
                </c:pt>
                <c:pt idx="1828">
                  <c:v>20</c:v>
                </c:pt>
                <c:pt idx="1829">
                  <c:v>20</c:v>
                </c:pt>
                <c:pt idx="1830">
                  <c:v>21</c:v>
                </c:pt>
                <c:pt idx="1831">
                  <c:v>22</c:v>
                </c:pt>
                <c:pt idx="1832">
                  <c:v>20</c:v>
                </c:pt>
                <c:pt idx="1833">
                  <c:v>22</c:v>
                </c:pt>
                <c:pt idx="1834">
                  <c:v>21</c:v>
                </c:pt>
                <c:pt idx="1835">
                  <c:v>21</c:v>
                </c:pt>
                <c:pt idx="1836">
                  <c:v>21</c:v>
                </c:pt>
                <c:pt idx="1837">
                  <c:v>22</c:v>
                </c:pt>
                <c:pt idx="1838">
                  <c:v>21</c:v>
                </c:pt>
                <c:pt idx="1839">
                  <c:v>22</c:v>
                </c:pt>
                <c:pt idx="1840">
                  <c:v>22</c:v>
                </c:pt>
                <c:pt idx="1841">
                  <c:v>23</c:v>
                </c:pt>
                <c:pt idx="1842">
                  <c:v>22</c:v>
                </c:pt>
                <c:pt idx="1843">
                  <c:v>20</c:v>
                </c:pt>
                <c:pt idx="1844">
                  <c:v>20</c:v>
                </c:pt>
                <c:pt idx="1845">
                  <c:v>21</c:v>
                </c:pt>
                <c:pt idx="1846">
                  <c:v>21</c:v>
                </c:pt>
                <c:pt idx="1847">
                  <c:v>20</c:v>
                </c:pt>
                <c:pt idx="1848">
                  <c:v>21</c:v>
                </c:pt>
                <c:pt idx="1849">
                  <c:v>21</c:v>
                </c:pt>
                <c:pt idx="1850">
                  <c:v>20</c:v>
                </c:pt>
                <c:pt idx="1851">
                  <c:v>21</c:v>
                </c:pt>
                <c:pt idx="1852">
                  <c:v>21</c:v>
                </c:pt>
                <c:pt idx="1853">
                  <c:v>17</c:v>
                </c:pt>
                <c:pt idx="1854">
                  <c:v>21</c:v>
                </c:pt>
                <c:pt idx="1855">
                  <c:v>20</c:v>
                </c:pt>
                <c:pt idx="1856">
                  <c:v>21</c:v>
                </c:pt>
                <c:pt idx="1857">
                  <c:v>20</c:v>
                </c:pt>
                <c:pt idx="1858">
                  <c:v>21</c:v>
                </c:pt>
                <c:pt idx="1859">
                  <c:v>21</c:v>
                </c:pt>
                <c:pt idx="1860">
                  <c:v>22</c:v>
                </c:pt>
                <c:pt idx="1861">
                  <c:v>22</c:v>
                </c:pt>
                <c:pt idx="1862">
                  <c:v>20</c:v>
                </c:pt>
                <c:pt idx="1863">
                  <c:v>21</c:v>
                </c:pt>
                <c:pt idx="1864">
                  <c:v>18</c:v>
                </c:pt>
                <c:pt idx="1865">
                  <c:v>23</c:v>
                </c:pt>
                <c:pt idx="1866">
                  <c:v>20</c:v>
                </c:pt>
                <c:pt idx="1867">
                  <c:v>21</c:v>
                </c:pt>
                <c:pt idx="1868">
                  <c:v>20</c:v>
                </c:pt>
                <c:pt idx="1869">
                  <c:v>22</c:v>
                </c:pt>
                <c:pt idx="1870">
                  <c:v>20</c:v>
                </c:pt>
                <c:pt idx="1871">
                  <c:v>21</c:v>
                </c:pt>
                <c:pt idx="1872">
                  <c:v>19</c:v>
                </c:pt>
                <c:pt idx="1873">
                  <c:v>22</c:v>
                </c:pt>
                <c:pt idx="1874">
                  <c:v>20</c:v>
                </c:pt>
                <c:pt idx="1875">
                  <c:v>20</c:v>
                </c:pt>
                <c:pt idx="1876">
                  <c:v>20</c:v>
                </c:pt>
                <c:pt idx="1877">
                  <c:v>20</c:v>
                </c:pt>
                <c:pt idx="1878">
                  <c:v>20</c:v>
                </c:pt>
                <c:pt idx="1879">
                  <c:v>21</c:v>
                </c:pt>
                <c:pt idx="1880">
                  <c:v>21</c:v>
                </c:pt>
                <c:pt idx="1881">
                  <c:v>22</c:v>
                </c:pt>
                <c:pt idx="1882">
                  <c:v>20</c:v>
                </c:pt>
                <c:pt idx="1883">
                  <c:v>21</c:v>
                </c:pt>
                <c:pt idx="1884">
                  <c:v>21</c:v>
                </c:pt>
                <c:pt idx="1885">
                  <c:v>21</c:v>
                </c:pt>
                <c:pt idx="1886">
                  <c:v>21</c:v>
                </c:pt>
                <c:pt idx="1887">
                  <c:v>20</c:v>
                </c:pt>
                <c:pt idx="1888">
                  <c:v>21</c:v>
                </c:pt>
                <c:pt idx="1889">
                  <c:v>22</c:v>
                </c:pt>
                <c:pt idx="1890">
                  <c:v>22</c:v>
                </c:pt>
                <c:pt idx="1891">
                  <c:v>22</c:v>
                </c:pt>
                <c:pt idx="1892">
                  <c:v>20</c:v>
                </c:pt>
                <c:pt idx="1893">
                  <c:v>20</c:v>
                </c:pt>
                <c:pt idx="1894">
                  <c:v>21</c:v>
                </c:pt>
                <c:pt idx="1895">
                  <c:v>21</c:v>
                </c:pt>
                <c:pt idx="1896">
                  <c:v>21</c:v>
                </c:pt>
                <c:pt idx="1897">
                  <c:v>21</c:v>
                </c:pt>
                <c:pt idx="1898">
                  <c:v>20</c:v>
                </c:pt>
                <c:pt idx="1899">
                  <c:v>21</c:v>
                </c:pt>
                <c:pt idx="1900">
                  <c:v>20</c:v>
                </c:pt>
                <c:pt idx="1901">
                  <c:v>21</c:v>
                </c:pt>
                <c:pt idx="1902">
                  <c:v>21</c:v>
                </c:pt>
                <c:pt idx="1903">
                  <c:v>22</c:v>
                </c:pt>
                <c:pt idx="1904">
                  <c:v>20</c:v>
                </c:pt>
                <c:pt idx="1905">
                  <c:v>20</c:v>
                </c:pt>
                <c:pt idx="1906">
                  <c:v>21</c:v>
                </c:pt>
                <c:pt idx="1907">
                  <c:v>21</c:v>
                </c:pt>
                <c:pt idx="1908">
                  <c:v>21</c:v>
                </c:pt>
                <c:pt idx="1909">
                  <c:v>21</c:v>
                </c:pt>
                <c:pt idx="1910">
                  <c:v>20</c:v>
                </c:pt>
                <c:pt idx="1911">
                  <c:v>20</c:v>
                </c:pt>
                <c:pt idx="1912">
                  <c:v>21</c:v>
                </c:pt>
                <c:pt idx="1913">
                  <c:v>21</c:v>
                </c:pt>
                <c:pt idx="1914">
                  <c:v>23</c:v>
                </c:pt>
                <c:pt idx="1915">
                  <c:v>21</c:v>
                </c:pt>
                <c:pt idx="1916">
                  <c:v>20</c:v>
                </c:pt>
                <c:pt idx="1917">
                  <c:v>20</c:v>
                </c:pt>
                <c:pt idx="1918">
                  <c:v>22</c:v>
                </c:pt>
                <c:pt idx="1919">
                  <c:v>18</c:v>
                </c:pt>
                <c:pt idx="1920">
                  <c:v>21</c:v>
                </c:pt>
                <c:pt idx="1921">
                  <c:v>21</c:v>
                </c:pt>
                <c:pt idx="1922">
                  <c:v>20</c:v>
                </c:pt>
                <c:pt idx="1923">
                  <c:v>20</c:v>
                </c:pt>
                <c:pt idx="1924">
                  <c:v>21</c:v>
                </c:pt>
                <c:pt idx="1925">
                  <c:v>20</c:v>
                </c:pt>
                <c:pt idx="1926">
                  <c:v>19</c:v>
                </c:pt>
                <c:pt idx="1927">
                  <c:v>20</c:v>
                </c:pt>
                <c:pt idx="1928">
                  <c:v>21</c:v>
                </c:pt>
                <c:pt idx="1929">
                  <c:v>21</c:v>
                </c:pt>
                <c:pt idx="1930">
                  <c:v>20</c:v>
                </c:pt>
                <c:pt idx="1931">
                  <c:v>20</c:v>
                </c:pt>
                <c:pt idx="1932">
                  <c:v>21</c:v>
                </c:pt>
                <c:pt idx="1933">
                  <c:v>20</c:v>
                </c:pt>
                <c:pt idx="1934">
                  <c:v>21</c:v>
                </c:pt>
                <c:pt idx="1935">
                  <c:v>21</c:v>
                </c:pt>
                <c:pt idx="1936">
                  <c:v>21</c:v>
                </c:pt>
                <c:pt idx="1937">
                  <c:v>23</c:v>
                </c:pt>
                <c:pt idx="1938">
                  <c:v>20</c:v>
                </c:pt>
                <c:pt idx="1939">
                  <c:v>19</c:v>
                </c:pt>
                <c:pt idx="1940">
                  <c:v>19</c:v>
                </c:pt>
                <c:pt idx="1941">
                  <c:v>21</c:v>
                </c:pt>
                <c:pt idx="1942">
                  <c:v>22</c:v>
                </c:pt>
                <c:pt idx="1943">
                  <c:v>20</c:v>
                </c:pt>
                <c:pt idx="1944">
                  <c:v>21</c:v>
                </c:pt>
                <c:pt idx="1945">
                  <c:v>20</c:v>
                </c:pt>
                <c:pt idx="1946">
                  <c:v>20</c:v>
                </c:pt>
                <c:pt idx="1947">
                  <c:v>23</c:v>
                </c:pt>
                <c:pt idx="1948">
                  <c:v>19</c:v>
                </c:pt>
                <c:pt idx="1949">
                  <c:v>22</c:v>
                </c:pt>
                <c:pt idx="1950">
                  <c:v>20</c:v>
                </c:pt>
                <c:pt idx="1951">
                  <c:v>22</c:v>
                </c:pt>
                <c:pt idx="1952">
                  <c:v>19</c:v>
                </c:pt>
                <c:pt idx="1953">
                  <c:v>20</c:v>
                </c:pt>
                <c:pt idx="1954">
                  <c:v>21</c:v>
                </c:pt>
                <c:pt idx="1955">
                  <c:v>21</c:v>
                </c:pt>
                <c:pt idx="1956">
                  <c:v>21</c:v>
                </c:pt>
                <c:pt idx="1957">
                  <c:v>17</c:v>
                </c:pt>
                <c:pt idx="1958">
                  <c:v>20</c:v>
                </c:pt>
                <c:pt idx="1959">
                  <c:v>21</c:v>
                </c:pt>
                <c:pt idx="1960">
                  <c:v>22</c:v>
                </c:pt>
                <c:pt idx="1961">
                  <c:v>20</c:v>
                </c:pt>
                <c:pt idx="1962">
                  <c:v>21</c:v>
                </c:pt>
                <c:pt idx="1963">
                  <c:v>19</c:v>
                </c:pt>
                <c:pt idx="1964">
                  <c:v>21</c:v>
                </c:pt>
                <c:pt idx="1965">
                  <c:v>20</c:v>
                </c:pt>
                <c:pt idx="1966">
                  <c:v>20</c:v>
                </c:pt>
                <c:pt idx="1967">
                  <c:v>21</c:v>
                </c:pt>
                <c:pt idx="1968">
                  <c:v>19</c:v>
                </c:pt>
                <c:pt idx="1969">
                  <c:v>22</c:v>
                </c:pt>
                <c:pt idx="1970">
                  <c:v>21</c:v>
                </c:pt>
                <c:pt idx="1971">
                  <c:v>20</c:v>
                </c:pt>
                <c:pt idx="1972">
                  <c:v>21</c:v>
                </c:pt>
                <c:pt idx="1973">
                  <c:v>21</c:v>
                </c:pt>
                <c:pt idx="1974">
                  <c:v>20</c:v>
                </c:pt>
                <c:pt idx="1975">
                  <c:v>20</c:v>
                </c:pt>
                <c:pt idx="1976">
                  <c:v>22</c:v>
                </c:pt>
                <c:pt idx="1977">
                  <c:v>21</c:v>
                </c:pt>
                <c:pt idx="1978">
                  <c:v>21</c:v>
                </c:pt>
                <c:pt idx="1979">
                  <c:v>20</c:v>
                </c:pt>
                <c:pt idx="1980">
                  <c:v>22</c:v>
                </c:pt>
                <c:pt idx="1981">
                  <c:v>21</c:v>
                </c:pt>
                <c:pt idx="1982">
                  <c:v>21</c:v>
                </c:pt>
                <c:pt idx="1983">
                  <c:v>20</c:v>
                </c:pt>
                <c:pt idx="1984">
                  <c:v>19</c:v>
                </c:pt>
                <c:pt idx="1985">
                  <c:v>20</c:v>
                </c:pt>
                <c:pt idx="1986">
                  <c:v>21</c:v>
                </c:pt>
                <c:pt idx="1987">
                  <c:v>21</c:v>
                </c:pt>
                <c:pt idx="1988">
                  <c:v>21</c:v>
                </c:pt>
                <c:pt idx="1989">
                  <c:v>20</c:v>
                </c:pt>
                <c:pt idx="1990">
                  <c:v>20</c:v>
                </c:pt>
                <c:pt idx="1991">
                  <c:v>21</c:v>
                </c:pt>
                <c:pt idx="1992">
                  <c:v>21</c:v>
                </c:pt>
                <c:pt idx="1993">
                  <c:v>21</c:v>
                </c:pt>
                <c:pt idx="1994">
                  <c:v>21</c:v>
                </c:pt>
                <c:pt idx="1995">
                  <c:v>20</c:v>
                </c:pt>
                <c:pt idx="1996">
                  <c:v>22</c:v>
                </c:pt>
                <c:pt idx="1997">
                  <c:v>21</c:v>
                </c:pt>
                <c:pt idx="1998">
                  <c:v>22</c:v>
                </c:pt>
                <c:pt idx="1999">
                  <c:v>20</c:v>
                </c:pt>
                <c:pt idx="2000">
                  <c:v>22</c:v>
                </c:pt>
                <c:pt idx="2001">
                  <c:v>22</c:v>
                </c:pt>
                <c:pt idx="2002">
                  <c:v>21</c:v>
                </c:pt>
                <c:pt idx="2003">
                  <c:v>20</c:v>
                </c:pt>
                <c:pt idx="2004">
                  <c:v>20</c:v>
                </c:pt>
                <c:pt idx="2005">
                  <c:v>21</c:v>
                </c:pt>
                <c:pt idx="2006">
                  <c:v>19</c:v>
                </c:pt>
                <c:pt idx="2007">
                  <c:v>20</c:v>
                </c:pt>
                <c:pt idx="2008">
                  <c:v>21</c:v>
                </c:pt>
                <c:pt idx="2009">
                  <c:v>20</c:v>
                </c:pt>
                <c:pt idx="2010">
                  <c:v>20</c:v>
                </c:pt>
                <c:pt idx="2011">
                  <c:v>21</c:v>
                </c:pt>
                <c:pt idx="2012">
                  <c:v>21</c:v>
                </c:pt>
                <c:pt idx="2013">
                  <c:v>21</c:v>
                </c:pt>
                <c:pt idx="2014">
                  <c:v>21</c:v>
                </c:pt>
                <c:pt idx="2015">
                  <c:v>20</c:v>
                </c:pt>
                <c:pt idx="2016">
                  <c:v>20</c:v>
                </c:pt>
                <c:pt idx="2017">
                  <c:v>19</c:v>
                </c:pt>
                <c:pt idx="2018">
                  <c:v>22</c:v>
                </c:pt>
                <c:pt idx="2019">
                  <c:v>20</c:v>
                </c:pt>
                <c:pt idx="2020">
                  <c:v>21</c:v>
                </c:pt>
                <c:pt idx="2021">
                  <c:v>22</c:v>
                </c:pt>
                <c:pt idx="2022">
                  <c:v>20</c:v>
                </c:pt>
                <c:pt idx="2023">
                  <c:v>21</c:v>
                </c:pt>
                <c:pt idx="2024">
                  <c:v>21</c:v>
                </c:pt>
                <c:pt idx="2025">
                  <c:v>22</c:v>
                </c:pt>
                <c:pt idx="2026">
                  <c:v>21</c:v>
                </c:pt>
                <c:pt idx="2027">
                  <c:v>20</c:v>
                </c:pt>
                <c:pt idx="2028">
                  <c:v>20</c:v>
                </c:pt>
                <c:pt idx="2029">
                  <c:v>21</c:v>
                </c:pt>
                <c:pt idx="2030">
                  <c:v>20</c:v>
                </c:pt>
                <c:pt idx="2031">
                  <c:v>21</c:v>
                </c:pt>
                <c:pt idx="2032">
                  <c:v>20</c:v>
                </c:pt>
                <c:pt idx="2033">
                  <c:v>21</c:v>
                </c:pt>
                <c:pt idx="2034">
                  <c:v>21</c:v>
                </c:pt>
                <c:pt idx="2035">
                  <c:v>21</c:v>
                </c:pt>
                <c:pt idx="2036">
                  <c:v>21</c:v>
                </c:pt>
                <c:pt idx="2037">
                  <c:v>21</c:v>
                </c:pt>
                <c:pt idx="2038">
                  <c:v>20</c:v>
                </c:pt>
                <c:pt idx="2039">
                  <c:v>21</c:v>
                </c:pt>
                <c:pt idx="2040">
                  <c:v>21</c:v>
                </c:pt>
                <c:pt idx="2041">
                  <c:v>20</c:v>
                </c:pt>
                <c:pt idx="2042">
                  <c:v>21</c:v>
                </c:pt>
                <c:pt idx="2043">
                  <c:v>20</c:v>
                </c:pt>
                <c:pt idx="2044">
                  <c:v>20</c:v>
                </c:pt>
                <c:pt idx="2045">
                  <c:v>21</c:v>
                </c:pt>
                <c:pt idx="2046">
                  <c:v>20</c:v>
                </c:pt>
                <c:pt idx="2047">
                  <c:v>22</c:v>
                </c:pt>
                <c:pt idx="2048">
                  <c:v>19</c:v>
                </c:pt>
                <c:pt idx="2049">
                  <c:v>21</c:v>
                </c:pt>
                <c:pt idx="2050">
                  <c:v>20</c:v>
                </c:pt>
                <c:pt idx="2051">
                  <c:v>22</c:v>
                </c:pt>
                <c:pt idx="2052">
                  <c:v>22</c:v>
                </c:pt>
                <c:pt idx="2053">
                  <c:v>20</c:v>
                </c:pt>
                <c:pt idx="2054">
                  <c:v>20</c:v>
                </c:pt>
                <c:pt idx="2055">
                  <c:v>21</c:v>
                </c:pt>
                <c:pt idx="2056">
                  <c:v>20</c:v>
                </c:pt>
                <c:pt idx="2057">
                  <c:v>20</c:v>
                </c:pt>
                <c:pt idx="2058">
                  <c:v>21</c:v>
                </c:pt>
                <c:pt idx="2059">
                  <c:v>22</c:v>
                </c:pt>
                <c:pt idx="2060">
                  <c:v>19</c:v>
                </c:pt>
                <c:pt idx="2061">
                  <c:v>20</c:v>
                </c:pt>
                <c:pt idx="2062">
                  <c:v>20</c:v>
                </c:pt>
                <c:pt idx="2063">
                  <c:v>22</c:v>
                </c:pt>
                <c:pt idx="2064">
                  <c:v>22</c:v>
                </c:pt>
                <c:pt idx="2065">
                  <c:v>20</c:v>
                </c:pt>
                <c:pt idx="2066">
                  <c:v>22</c:v>
                </c:pt>
                <c:pt idx="2067">
                  <c:v>21</c:v>
                </c:pt>
                <c:pt idx="2068">
                  <c:v>21</c:v>
                </c:pt>
                <c:pt idx="2069">
                  <c:v>20</c:v>
                </c:pt>
                <c:pt idx="2070">
                  <c:v>22</c:v>
                </c:pt>
                <c:pt idx="2071">
                  <c:v>20</c:v>
                </c:pt>
                <c:pt idx="2072">
                  <c:v>20</c:v>
                </c:pt>
                <c:pt idx="2073">
                  <c:v>19</c:v>
                </c:pt>
                <c:pt idx="2074">
                  <c:v>21</c:v>
                </c:pt>
                <c:pt idx="2075">
                  <c:v>20</c:v>
                </c:pt>
                <c:pt idx="2076">
                  <c:v>22</c:v>
                </c:pt>
                <c:pt idx="2077">
                  <c:v>21</c:v>
                </c:pt>
                <c:pt idx="2078">
                  <c:v>20</c:v>
                </c:pt>
                <c:pt idx="2079">
                  <c:v>20</c:v>
                </c:pt>
                <c:pt idx="2080">
                  <c:v>21</c:v>
                </c:pt>
                <c:pt idx="2081">
                  <c:v>21</c:v>
                </c:pt>
                <c:pt idx="2082">
                  <c:v>14</c:v>
                </c:pt>
                <c:pt idx="2083">
                  <c:v>22</c:v>
                </c:pt>
                <c:pt idx="2084">
                  <c:v>21</c:v>
                </c:pt>
                <c:pt idx="2085">
                  <c:v>21</c:v>
                </c:pt>
                <c:pt idx="2086">
                  <c:v>20</c:v>
                </c:pt>
                <c:pt idx="2087">
                  <c:v>20</c:v>
                </c:pt>
                <c:pt idx="2088">
                  <c:v>22</c:v>
                </c:pt>
                <c:pt idx="2089">
                  <c:v>18</c:v>
                </c:pt>
                <c:pt idx="2090">
                  <c:v>13</c:v>
                </c:pt>
                <c:pt idx="2091">
                  <c:v>12</c:v>
                </c:pt>
                <c:pt idx="2092">
                  <c:v>23</c:v>
                </c:pt>
                <c:pt idx="2093">
                  <c:v>21</c:v>
                </c:pt>
                <c:pt idx="2094">
                  <c:v>22</c:v>
                </c:pt>
                <c:pt idx="2095">
                  <c:v>20</c:v>
                </c:pt>
                <c:pt idx="2096">
                  <c:v>23</c:v>
                </c:pt>
                <c:pt idx="2097">
                  <c:v>20</c:v>
                </c:pt>
                <c:pt idx="2098">
                  <c:v>18</c:v>
                </c:pt>
                <c:pt idx="2099">
                  <c:v>21</c:v>
                </c:pt>
                <c:pt idx="2100">
                  <c:v>19</c:v>
                </c:pt>
                <c:pt idx="2101">
                  <c:v>21</c:v>
                </c:pt>
                <c:pt idx="2102">
                  <c:v>20</c:v>
                </c:pt>
                <c:pt idx="2103">
                  <c:v>21</c:v>
                </c:pt>
                <c:pt idx="2104">
                  <c:v>21</c:v>
                </c:pt>
                <c:pt idx="2105">
                  <c:v>20</c:v>
                </c:pt>
                <c:pt idx="2106">
                  <c:v>20</c:v>
                </c:pt>
                <c:pt idx="2107">
                  <c:v>20</c:v>
                </c:pt>
                <c:pt idx="2108">
                  <c:v>23</c:v>
                </c:pt>
                <c:pt idx="2109">
                  <c:v>19</c:v>
                </c:pt>
                <c:pt idx="2110">
                  <c:v>20</c:v>
                </c:pt>
                <c:pt idx="2111">
                  <c:v>22</c:v>
                </c:pt>
                <c:pt idx="2112">
                  <c:v>20</c:v>
                </c:pt>
                <c:pt idx="2113">
                  <c:v>21</c:v>
                </c:pt>
                <c:pt idx="2114">
                  <c:v>21</c:v>
                </c:pt>
                <c:pt idx="2115">
                  <c:v>20</c:v>
                </c:pt>
                <c:pt idx="2116">
                  <c:v>20</c:v>
                </c:pt>
                <c:pt idx="2117">
                  <c:v>22</c:v>
                </c:pt>
                <c:pt idx="2118">
                  <c:v>21</c:v>
                </c:pt>
                <c:pt idx="2119">
                  <c:v>21</c:v>
                </c:pt>
                <c:pt idx="2120">
                  <c:v>21</c:v>
                </c:pt>
                <c:pt idx="2121">
                  <c:v>23</c:v>
                </c:pt>
                <c:pt idx="2122">
                  <c:v>21</c:v>
                </c:pt>
                <c:pt idx="2123">
                  <c:v>19</c:v>
                </c:pt>
                <c:pt idx="2124">
                  <c:v>21</c:v>
                </c:pt>
                <c:pt idx="2125">
                  <c:v>21</c:v>
                </c:pt>
                <c:pt idx="2126">
                  <c:v>21</c:v>
                </c:pt>
                <c:pt idx="2127">
                  <c:v>22</c:v>
                </c:pt>
                <c:pt idx="2128">
                  <c:v>20</c:v>
                </c:pt>
                <c:pt idx="2129">
                  <c:v>21</c:v>
                </c:pt>
                <c:pt idx="2130">
                  <c:v>22</c:v>
                </c:pt>
                <c:pt idx="2131">
                  <c:v>20</c:v>
                </c:pt>
                <c:pt idx="2132">
                  <c:v>20</c:v>
                </c:pt>
                <c:pt idx="2133">
                  <c:v>13</c:v>
                </c:pt>
                <c:pt idx="2134">
                  <c:v>20</c:v>
                </c:pt>
                <c:pt idx="2135">
                  <c:v>23</c:v>
                </c:pt>
                <c:pt idx="2136">
                  <c:v>21</c:v>
                </c:pt>
                <c:pt idx="2137">
                  <c:v>20</c:v>
                </c:pt>
                <c:pt idx="2138">
                  <c:v>20</c:v>
                </c:pt>
                <c:pt idx="2139">
                  <c:v>20</c:v>
                </c:pt>
                <c:pt idx="2140">
                  <c:v>20</c:v>
                </c:pt>
                <c:pt idx="2141">
                  <c:v>19</c:v>
                </c:pt>
                <c:pt idx="2142">
                  <c:v>20</c:v>
                </c:pt>
                <c:pt idx="2143">
                  <c:v>21</c:v>
                </c:pt>
                <c:pt idx="2144">
                  <c:v>20</c:v>
                </c:pt>
                <c:pt idx="2145">
                  <c:v>20</c:v>
                </c:pt>
                <c:pt idx="2146">
                  <c:v>20</c:v>
                </c:pt>
                <c:pt idx="2147">
                  <c:v>23</c:v>
                </c:pt>
                <c:pt idx="2148">
                  <c:v>20</c:v>
                </c:pt>
                <c:pt idx="2149">
                  <c:v>23</c:v>
                </c:pt>
                <c:pt idx="2150">
                  <c:v>20</c:v>
                </c:pt>
                <c:pt idx="2151">
                  <c:v>13</c:v>
                </c:pt>
                <c:pt idx="2152">
                  <c:v>19</c:v>
                </c:pt>
                <c:pt idx="2153">
                  <c:v>20</c:v>
                </c:pt>
                <c:pt idx="2154">
                  <c:v>21</c:v>
                </c:pt>
                <c:pt idx="2155">
                  <c:v>20</c:v>
                </c:pt>
                <c:pt idx="2156">
                  <c:v>20</c:v>
                </c:pt>
                <c:pt idx="2157">
                  <c:v>19</c:v>
                </c:pt>
                <c:pt idx="2158">
                  <c:v>20</c:v>
                </c:pt>
                <c:pt idx="2159">
                  <c:v>20</c:v>
                </c:pt>
                <c:pt idx="2160">
                  <c:v>21</c:v>
                </c:pt>
                <c:pt idx="2161">
                  <c:v>21</c:v>
                </c:pt>
                <c:pt idx="2162">
                  <c:v>20</c:v>
                </c:pt>
                <c:pt idx="2163">
                  <c:v>22</c:v>
                </c:pt>
                <c:pt idx="2164">
                  <c:v>21</c:v>
                </c:pt>
                <c:pt idx="2165">
                  <c:v>21</c:v>
                </c:pt>
                <c:pt idx="2166">
                  <c:v>20</c:v>
                </c:pt>
                <c:pt idx="2167">
                  <c:v>20</c:v>
                </c:pt>
                <c:pt idx="2168">
                  <c:v>19</c:v>
                </c:pt>
                <c:pt idx="2169">
                  <c:v>20</c:v>
                </c:pt>
                <c:pt idx="2170">
                  <c:v>20</c:v>
                </c:pt>
                <c:pt idx="2171">
                  <c:v>20</c:v>
                </c:pt>
                <c:pt idx="2172">
                  <c:v>20</c:v>
                </c:pt>
                <c:pt idx="2173">
                  <c:v>21</c:v>
                </c:pt>
                <c:pt idx="2174">
                  <c:v>20</c:v>
                </c:pt>
                <c:pt idx="2175">
                  <c:v>22</c:v>
                </c:pt>
                <c:pt idx="2176">
                  <c:v>21</c:v>
                </c:pt>
                <c:pt idx="2177">
                  <c:v>23</c:v>
                </c:pt>
                <c:pt idx="2178">
                  <c:v>20</c:v>
                </c:pt>
                <c:pt idx="2179">
                  <c:v>21</c:v>
                </c:pt>
                <c:pt idx="2180">
                  <c:v>21</c:v>
                </c:pt>
                <c:pt idx="2181">
                  <c:v>21</c:v>
                </c:pt>
                <c:pt idx="2182">
                  <c:v>23</c:v>
                </c:pt>
                <c:pt idx="2183">
                  <c:v>22</c:v>
                </c:pt>
                <c:pt idx="2184">
                  <c:v>19</c:v>
                </c:pt>
                <c:pt idx="2185">
                  <c:v>22</c:v>
                </c:pt>
                <c:pt idx="2186">
                  <c:v>20</c:v>
                </c:pt>
                <c:pt idx="2187">
                  <c:v>22</c:v>
                </c:pt>
                <c:pt idx="2188">
                  <c:v>20</c:v>
                </c:pt>
                <c:pt idx="2189">
                  <c:v>19</c:v>
                </c:pt>
                <c:pt idx="2190">
                  <c:v>21</c:v>
                </c:pt>
                <c:pt idx="2191">
                  <c:v>20</c:v>
                </c:pt>
                <c:pt idx="2192">
                  <c:v>20</c:v>
                </c:pt>
                <c:pt idx="2193">
                  <c:v>22</c:v>
                </c:pt>
                <c:pt idx="2194">
                  <c:v>22</c:v>
                </c:pt>
                <c:pt idx="2195">
                  <c:v>21</c:v>
                </c:pt>
                <c:pt idx="2196">
                  <c:v>21</c:v>
                </c:pt>
                <c:pt idx="2197">
                  <c:v>20</c:v>
                </c:pt>
                <c:pt idx="2198">
                  <c:v>19</c:v>
                </c:pt>
                <c:pt idx="2199">
                  <c:v>19</c:v>
                </c:pt>
                <c:pt idx="2200">
                  <c:v>22</c:v>
                </c:pt>
                <c:pt idx="2201">
                  <c:v>22</c:v>
                </c:pt>
                <c:pt idx="2202">
                  <c:v>22</c:v>
                </c:pt>
                <c:pt idx="2203">
                  <c:v>21</c:v>
                </c:pt>
                <c:pt idx="2204">
                  <c:v>20</c:v>
                </c:pt>
                <c:pt idx="2205">
                  <c:v>20</c:v>
                </c:pt>
                <c:pt idx="2206">
                  <c:v>22</c:v>
                </c:pt>
                <c:pt idx="2207">
                  <c:v>21</c:v>
                </c:pt>
                <c:pt idx="2208">
                  <c:v>21</c:v>
                </c:pt>
                <c:pt idx="2209">
                  <c:v>22</c:v>
                </c:pt>
                <c:pt idx="2210">
                  <c:v>21</c:v>
                </c:pt>
                <c:pt idx="2211">
                  <c:v>21</c:v>
                </c:pt>
                <c:pt idx="2212">
                  <c:v>22</c:v>
                </c:pt>
                <c:pt idx="2213">
                  <c:v>22</c:v>
                </c:pt>
                <c:pt idx="2214">
                  <c:v>20</c:v>
                </c:pt>
                <c:pt idx="2215">
                  <c:v>19</c:v>
                </c:pt>
                <c:pt idx="2216">
                  <c:v>20</c:v>
                </c:pt>
                <c:pt idx="2217">
                  <c:v>21</c:v>
                </c:pt>
                <c:pt idx="2218">
                  <c:v>21</c:v>
                </c:pt>
                <c:pt idx="2219">
                  <c:v>21</c:v>
                </c:pt>
                <c:pt idx="2220">
                  <c:v>22</c:v>
                </c:pt>
                <c:pt idx="2221">
                  <c:v>21</c:v>
                </c:pt>
                <c:pt idx="2222">
                  <c:v>21</c:v>
                </c:pt>
                <c:pt idx="2223">
                  <c:v>21</c:v>
                </c:pt>
                <c:pt idx="2224">
                  <c:v>22</c:v>
                </c:pt>
                <c:pt idx="2225">
                  <c:v>21</c:v>
                </c:pt>
                <c:pt idx="2226">
                  <c:v>19</c:v>
                </c:pt>
                <c:pt idx="2227">
                  <c:v>22</c:v>
                </c:pt>
                <c:pt idx="2228">
                  <c:v>20</c:v>
                </c:pt>
                <c:pt idx="2229">
                  <c:v>20</c:v>
                </c:pt>
                <c:pt idx="2230">
                  <c:v>21</c:v>
                </c:pt>
                <c:pt idx="2231">
                  <c:v>21</c:v>
                </c:pt>
                <c:pt idx="2232">
                  <c:v>21</c:v>
                </c:pt>
                <c:pt idx="2233">
                  <c:v>20</c:v>
                </c:pt>
                <c:pt idx="2234">
                  <c:v>20</c:v>
                </c:pt>
                <c:pt idx="2235">
                  <c:v>21</c:v>
                </c:pt>
                <c:pt idx="2236">
                  <c:v>22</c:v>
                </c:pt>
                <c:pt idx="2237">
                  <c:v>21</c:v>
                </c:pt>
                <c:pt idx="2238">
                  <c:v>14</c:v>
                </c:pt>
                <c:pt idx="2239">
                  <c:v>21</c:v>
                </c:pt>
                <c:pt idx="2240">
                  <c:v>22</c:v>
                </c:pt>
                <c:pt idx="2241">
                  <c:v>20</c:v>
                </c:pt>
                <c:pt idx="2242">
                  <c:v>21</c:v>
                </c:pt>
                <c:pt idx="2243">
                  <c:v>21</c:v>
                </c:pt>
                <c:pt idx="2244">
                  <c:v>20</c:v>
                </c:pt>
                <c:pt idx="2245">
                  <c:v>21</c:v>
                </c:pt>
                <c:pt idx="2246">
                  <c:v>22</c:v>
                </c:pt>
                <c:pt idx="2247">
                  <c:v>21</c:v>
                </c:pt>
                <c:pt idx="2248">
                  <c:v>23</c:v>
                </c:pt>
                <c:pt idx="2249">
                  <c:v>21</c:v>
                </c:pt>
                <c:pt idx="2250">
                  <c:v>20</c:v>
                </c:pt>
                <c:pt idx="2251">
                  <c:v>20</c:v>
                </c:pt>
                <c:pt idx="2252">
                  <c:v>21</c:v>
                </c:pt>
                <c:pt idx="2253">
                  <c:v>22</c:v>
                </c:pt>
                <c:pt idx="2254">
                  <c:v>20</c:v>
                </c:pt>
                <c:pt idx="2255">
                  <c:v>20</c:v>
                </c:pt>
                <c:pt idx="2256">
                  <c:v>22</c:v>
                </c:pt>
                <c:pt idx="2257">
                  <c:v>20</c:v>
                </c:pt>
                <c:pt idx="2258">
                  <c:v>21</c:v>
                </c:pt>
                <c:pt idx="2259">
                  <c:v>21</c:v>
                </c:pt>
                <c:pt idx="2260">
                  <c:v>20</c:v>
                </c:pt>
                <c:pt idx="2261">
                  <c:v>22</c:v>
                </c:pt>
                <c:pt idx="2262">
                  <c:v>21</c:v>
                </c:pt>
                <c:pt idx="2263">
                  <c:v>19</c:v>
                </c:pt>
                <c:pt idx="2264">
                  <c:v>20</c:v>
                </c:pt>
                <c:pt idx="2265">
                  <c:v>20</c:v>
                </c:pt>
                <c:pt idx="2266">
                  <c:v>21</c:v>
                </c:pt>
                <c:pt idx="2267">
                  <c:v>21</c:v>
                </c:pt>
                <c:pt idx="2268">
                  <c:v>21</c:v>
                </c:pt>
                <c:pt idx="2269">
                  <c:v>22</c:v>
                </c:pt>
                <c:pt idx="2270">
                  <c:v>20</c:v>
                </c:pt>
                <c:pt idx="2271">
                  <c:v>21</c:v>
                </c:pt>
                <c:pt idx="2272">
                  <c:v>21</c:v>
                </c:pt>
                <c:pt idx="2273">
                  <c:v>21</c:v>
                </c:pt>
                <c:pt idx="2274">
                  <c:v>22</c:v>
                </c:pt>
                <c:pt idx="2275">
                  <c:v>22</c:v>
                </c:pt>
                <c:pt idx="2276">
                  <c:v>20</c:v>
                </c:pt>
                <c:pt idx="2277">
                  <c:v>21</c:v>
                </c:pt>
                <c:pt idx="2278">
                  <c:v>20</c:v>
                </c:pt>
                <c:pt idx="2279">
                  <c:v>21</c:v>
                </c:pt>
                <c:pt idx="2280">
                  <c:v>22</c:v>
                </c:pt>
                <c:pt idx="2281">
                  <c:v>20</c:v>
                </c:pt>
                <c:pt idx="2282">
                  <c:v>21</c:v>
                </c:pt>
                <c:pt idx="2283">
                  <c:v>21</c:v>
                </c:pt>
                <c:pt idx="2284">
                  <c:v>21</c:v>
                </c:pt>
                <c:pt idx="2285">
                  <c:v>22</c:v>
                </c:pt>
                <c:pt idx="2286">
                  <c:v>21</c:v>
                </c:pt>
                <c:pt idx="2287">
                  <c:v>21</c:v>
                </c:pt>
                <c:pt idx="2288">
                  <c:v>22</c:v>
                </c:pt>
                <c:pt idx="2289">
                  <c:v>19</c:v>
                </c:pt>
                <c:pt idx="2290">
                  <c:v>20</c:v>
                </c:pt>
                <c:pt idx="2291">
                  <c:v>20</c:v>
                </c:pt>
                <c:pt idx="2292">
                  <c:v>21</c:v>
                </c:pt>
                <c:pt idx="2293">
                  <c:v>21</c:v>
                </c:pt>
                <c:pt idx="2294">
                  <c:v>19</c:v>
                </c:pt>
                <c:pt idx="2295">
                  <c:v>21</c:v>
                </c:pt>
                <c:pt idx="2296">
                  <c:v>21</c:v>
                </c:pt>
                <c:pt idx="2297">
                  <c:v>21</c:v>
                </c:pt>
                <c:pt idx="2298">
                  <c:v>20</c:v>
                </c:pt>
                <c:pt idx="2299">
                  <c:v>21</c:v>
                </c:pt>
                <c:pt idx="2300">
                  <c:v>23</c:v>
                </c:pt>
                <c:pt idx="2301">
                  <c:v>22</c:v>
                </c:pt>
                <c:pt idx="2302">
                  <c:v>20</c:v>
                </c:pt>
                <c:pt idx="2303">
                  <c:v>22</c:v>
                </c:pt>
                <c:pt idx="2304">
                  <c:v>21</c:v>
                </c:pt>
                <c:pt idx="2305">
                  <c:v>20</c:v>
                </c:pt>
                <c:pt idx="2306">
                  <c:v>22</c:v>
                </c:pt>
                <c:pt idx="2307">
                  <c:v>21</c:v>
                </c:pt>
                <c:pt idx="2308">
                  <c:v>20</c:v>
                </c:pt>
                <c:pt idx="2309">
                  <c:v>22</c:v>
                </c:pt>
                <c:pt idx="2310">
                  <c:v>20</c:v>
                </c:pt>
                <c:pt idx="2311">
                  <c:v>22</c:v>
                </c:pt>
                <c:pt idx="2312">
                  <c:v>22</c:v>
                </c:pt>
                <c:pt idx="2313">
                  <c:v>21</c:v>
                </c:pt>
                <c:pt idx="2314">
                  <c:v>20</c:v>
                </c:pt>
                <c:pt idx="2315">
                  <c:v>20</c:v>
                </c:pt>
                <c:pt idx="2316">
                  <c:v>21</c:v>
                </c:pt>
                <c:pt idx="2317">
                  <c:v>22</c:v>
                </c:pt>
                <c:pt idx="2318">
                  <c:v>20</c:v>
                </c:pt>
                <c:pt idx="2319">
                  <c:v>20</c:v>
                </c:pt>
                <c:pt idx="2320">
                  <c:v>20</c:v>
                </c:pt>
                <c:pt idx="2321">
                  <c:v>21</c:v>
                </c:pt>
                <c:pt idx="2322">
                  <c:v>20</c:v>
                </c:pt>
                <c:pt idx="2323">
                  <c:v>21</c:v>
                </c:pt>
                <c:pt idx="2324">
                  <c:v>22</c:v>
                </c:pt>
                <c:pt idx="2325">
                  <c:v>22</c:v>
                </c:pt>
                <c:pt idx="2326">
                  <c:v>19</c:v>
                </c:pt>
                <c:pt idx="2327">
                  <c:v>20</c:v>
                </c:pt>
                <c:pt idx="2328">
                  <c:v>20</c:v>
                </c:pt>
                <c:pt idx="2329">
                  <c:v>18</c:v>
                </c:pt>
                <c:pt idx="2330">
                  <c:v>21</c:v>
                </c:pt>
                <c:pt idx="2331">
                  <c:v>21</c:v>
                </c:pt>
                <c:pt idx="2332">
                  <c:v>21</c:v>
                </c:pt>
                <c:pt idx="2333">
                  <c:v>22</c:v>
                </c:pt>
                <c:pt idx="2334">
                  <c:v>21</c:v>
                </c:pt>
                <c:pt idx="2335">
                  <c:v>13</c:v>
                </c:pt>
                <c:pt idx="2336">
                  <c:v>23</c:v>
                </c:pt>
                <c:pt idx="2337">
                  <c:v>21</c:v>
                </c:pt>
                <c:pt idx="2338">
                  <c:v>21</c:v>
                </c:pt>
                <c:pt idx="2339">
                  <c:v>21</c:v>
                </c:pt>
                <c:pt idx="2340">
                  <c:v>20</c:v>
                </c:pt>
                <c:pt idx="2341">
                  <c:v>21</c:v>
                </c:pt>
                <c:pt idx="2342">
                  <c:v>22</c:v>
                </c:pt>
                <c:pt idx="2343">
                  <c:v>21</c:v>
                </c:pt>
                <c:pt idx="2344">
                  <c:v>22</c:v>
                </c:pt>
                <c:pt idx="2345">
                  <c:v>20</c:v>
                </c:pt>
                <c:pt idx="2346">
                  <c:v>20</c:v>
                </c:pt>
                <c:pt idx="2347">
                  <c:v>20</c:v>
                </c:pt>
                <c:pt idx="2348">
                  <c:v>22</c:v>
                </c:pt>
                <c:pt idx="2349">
                  <c:v>23</c:v>
                </c:pt>
                <c:pt idx="2350">
                  <c:v>22</c:v>
                </c:pt>
                <c:pt idx="2351">
                  <c:v>21</c:v>
                </c:pt>
                <c:pt idx="2352">
                  <c:v>21</c:v>
                </c:pt>
                <c:pt idx="2353">
                  <c:v>21</c:v>
                </c:pt>
                <c:pt idx="2354">
                  <c:v>21</c:v>
                </c:pt>
                <c:pt idx="2355">
                  <c:v>22</c:v>
                </c:pt>
                <c:pt idx="2356">
                  <c:v>21</c:v>
                </c:pt>
                <c:pt idx="2357">
                  <c:v>21</c:v>
                </c:pt>
                <c:pt idx="2358">
                  <c:v>21</c:v>
                </c:pt>
                <c:pt idx="2359">
                  <c:v>21</c:v>
                </c:pt>
                <c:pt idx="2360">
                  <c:v>22</c:v>
                </c:pt>
                <c:pt idx="2361">
                  <c:v>21</c:v>
                </c:pt>
                <c:pt idx="2362">
                  <c:v>20</c:v>
                </c:pt>
                <c:pt idx="2363">
                  <c:v>20</c:v>
                </c:pt>
                <c:pt idx="2364">
                  <c:v>22</c:v>
                </c:pt>
                <c:pt idx="2365">
                  <c:v>20</c:v>
                </c:pt>
                <c:pt idx="2366">
                  <c:v>21</c:v>
                </c:pt>
                <c:pt idx="2367">
                  <c:v>22</c:v>
                </c:pt>
                <c:pt idx="2368">
                  <c:v>22</c:v>
                </c:pt>
                <c:pt idx="2369">
                  <c:v>21</c:v>
                </c:pt>
                <c:pt idx="2370">
                  <c:v>22</c:v>
                </c:pt>
                <c:pt idx="2371">
                  <c:v>20</c:v>
                </c:pt>
                <c:pt idx="2372">
                  <c:v>22</c:v>
                </c:pt>
                <c:pt idx="2373">
                  <c:v>19</c:v>
                </c:pt>
                <c:pt idx="2374">
                  <c:v>23</c:v>
                </c:pt>
                <c:pt idx="2375">
                  <c:v>20</c:v>
                </c:pt>
                <c:pt idx="2376">
                  <c:v>20</c:v>
                </c:pt>
                <c:pt idx="2377">
                  <c:v>21</c:v>
                </c:pt>
                <c:pt idx="2378">
                  <c:v>21</c:v>
                </c:pt>
                <c:pt idx="2379">
                  <c:v>20</c:v>
                </c:pt>
                <c:pt idx="2380">
                  <c:v>21</c:v>
                </c:pt>
                <c:pt idx="2381">
                  <c:v>20</c:v>
                </c:pt>
                <c:pt idx="2382">
                  <c:v>20</c:v>
                </c:pt>
                <c:pt idx="2383">
                  <c:v>20</c:v>
                </c:pt>
                <c:pt idx="2384">
                  <c:v>21</c:v>
                </c:pt>
                <c:pt idx="2385">
                  <c:v>21</c:v>
                </c:pt>
                <c:pt idx="2386">
                  <c:v>21</c:v>
                </c:pt>
                <c:pt idx="2387">
                  <c:v>23</c:v>
                </c:pt>
                <c:pt idx="2388">
                  <c:v>21</c:v>
                </c:pt>
                <c:pt idx="2389">
                  <c:v>21</c:v>
                </c:pt>
                <c:pt idx="2390">
                  <c:v>21</c:v>
                </c:pt>
                <c:pt idx="2391">
                  <c:v>20</c:v>
                </c:pt>
                <c:pt idx="2392">
                  <c:v>20</c:v>
                </c:pt>
                <c:pt idx="2393">
                  <c:v>21</c:v>
                </c:pt>
                <c:pt idx="2394">
                  <c:v>20</c:v>
                </c:pt>
                <c:pt idx="2395">
                  <c:v>19</c:v>
                </c:pt>
                <c:pt idx="2396">
                  <c:v>17</c:v>
                </c:pt>
                <c:pt idx="2397">
                  <c:v>14</c:v>
                </c:pt>
                <c:pt idx="2398">
                  <c:v>22</c:v>
                </c:pt>
                <c:pt idx="2399">
                  <c:v>20</c:v>
                </c:pt>
                <c:pt idx="2400">
                  <c:v>20</c:v>
                </c:pt>
                <c:pt idx="2401">
                  <c:v>20</c:v>
                </c:pt>
                <c:pt idx="2402">
                  <c:v>20</c:v>
                </c:pt>
                <c:pt idx="2403">
                  <c:v>21</c:v>
                </c:pt>
                <c:pt idx="2404">
                  <c:v>22</c:v>
                </c:pt>
                <c:pt idx="2405">
                  <c:v>19</c:v>
                </c:pt>
                <c:pt idx="2406">
                  <c:v>20</c:v>
                </c:pt>
                <c:pt idx="2407">
                  <c:v>22</c:v>
                </c:pt>
                <c:pt idx="2408">
                  <c:v>22</c:v>
                </c:pt>
                <c:pt idx="2409">
                  <c:v>21</c:v>
                </c:pt>
                <c:pt idx="2410">
                  <c:v>21</c:v>
                </c:pt>
                <c:pt idx="2411">
                  <c:v>22</c:v>
                </c:pt>
                <c:pt idx="2412">
                  <c:v>21</c:v>
                </c:pt>
                <c:pt idx="2413">
                  <c:v>22</c:v>
                </c:pt>
                <c:pt idx="2414">
                  <c:v>22</c:v>
                </c:pt>
                <c:pt idx="2415">
                  <c:v>20</c:v>
                </c:pt>
                <c:pt idx="2416">
                  <c:v>21</c:v>
                </c:pt>
                <c:pt idx="2417">
                  <c:v>20</c:v>
                </c:pt>
                <c:pt idx="2418">
                  <c:v>19</c:v>
                </c:pt>
                <c:pt idx="2419">
                  <c:v>22</c:v>
                </c:pt>
                <c:pt idx="2420">
                  <c:v>20</c:v>
                </c:pt>
                <c:pt idx="2421">
                  <c:v>12</c:v>
                </c:pt>
                <c:pt idx="2422">
                  <c:v>21</c:v>
                </c:pt>
                <c:pt idx="2423">
                  <c:v>22</c:v>
                </c:pt>
                <c:pt idx="2424">
                  <c:v>20</c:v>
                </c:pt>
                <c:pt idx="2425">
                  <c:v>22</c:v>
                </c:pt>
                <c:pt idx="2426">
                  <c:v>21</c:v>
                </c:pt>
                <c:pt idx="2427">
                  <c:v>22</c:v>
                </c:pt>
                <c:pt idx="2428">
                  <c:v>20</c:v>
                </c:pt>
                <c:pt idx="2429">
                  <c:v>22</c:v>
                </c:pt>
                <c:pt idx="2430">
                  <c:v>20</c:v>
                </c:pt>
                <c:pt idx="2431">
                  <c:v>22</c:v>
                </c:pt>
                <c:pt idx="2432">
                  <c:v>20</c:v>
                </c:pt>
                <c:pt idx="2433">
                  <c:v>22</c:v>
                </c:pt>
                <c:pt idx="2434">
                  <c:v>21</c:v>
                </c:pt>
                <c:pt idx="2435">
                  <c:v>21</c:v>
                </c:pt>
                <c:pt idx="2436">
                  <c:v>23</c:v>
                </c:pt>
                <c:pt idx="2437">
                  <c:v>21</c:v>
                </c:pt>
                <c:pt idx="2438">
                  <c:v>21</c:v>
                </c:pt>
                <c:pt idx="2439">
                  <c:v>21</c:v>
                </c:pt>
                <c:pt idx="2440">
                  <c:v>20</c:v>
                </c:pt>
                <c:pt idx="2441">
                  <c:v>23</c:v>
                </c:pt>
                <c:pt idx="2442">
                  <c:v>21</c:v>
                </c:pt>
                <c:pt idx="2443">
                  <c:v>20</c:v>
                </c:pt>
                <c:pt idx="2444">
                  <c:v>20</c:v>
                </c:pt>
                <c:pt idx="2445">
                  <c:v>22</c:v>
                </c:pt>
                <c:pt idx="2446">
                  <c:v>20</c:v>
                </c:pt>
                <c:pt idx="2447">
                  <c:v>21</c:v>
                </c:pt>
                <c:pt idx="2448">
                  <c:v>21</c:v>
                </c:pt>
                <c:pt idx="2449">
                  <c:v>22</c:v>
                </c:pt>
                <c:pt idx="2450">
                  <c:v>20</c:v>
                </c:pt>
                <c:pt idx="2451">
                  <c:v>21</c:v>
                </c:pt>
                <c:pt idx="2452">
                  <c:v>23</c:v>
                </c:pt>
                <c:pt idx="2453">
                  <c:v>21</c:v>
                </c:pt>
                <c:pt idx="2454">
                  <c:v>20</c:v>
                </c:pt>
                <c:pt idx="2455">
                  <c:v>20</c:v>
                </c:pt>
                <c:pt idx="2456">
                  <c:v>20</c:v>
                </c:pt>
                <c:pt idx="2457">
                  <c:v>21</c:v>
                </c:pt>
                <c:pt idx="2458">
                  <c:v>21</c:v>
                </c:pt>
                <c:pt idx="2459">
                  <c:v>22</c:v>
                </c:pt>
                <c:pt idx="2460">
                  <c:v>20</c:v>
                </c:pt>
                <c:pt idx="2461">
                  <c:v>20</c:v>
                </c:pt>
                <c:pt idx="2462">
                  <c:v>22</c:v>
                </c:pt>
                <c:pt idx="2463">
                  <c:v>19</c:v>
                </c:pt>
                <c:pt idx="2464">
                  <c:v>20</c:v>
                </c:pt>
                <c:pt idx="2465">
                  <c:v>24</c:v>
                </c:pt>
                <c:pt idx="2466">
                  <c:v>20</c:v>
                </c:pt>
                <c:pt idx="2467">
                  <c:v>22</c:v>
                </c:pt>
                <c:pt idx="2468">
                  <c:v>20</c:v>
                </c:pt>
                <c:pt idx="2469">
                  <c:v>20</c:v>
                </c:pt>
                <c:pt idx="2470">
                  <c:v>20</c:v>
                </c:pt>
                <c:pt idx="2471">
                  <c:v>20</c:v>
                </c:pt>
                <c:pt idx="2472">
                  <c:v>20</c:v>
                </c:pt>
                <c:pt idx="2473">
                  <c:v>21</c:v>
                </c:pt>
                <c:pt idx="2474">
                  <c:v>21</c:v>
                </c:pt>
                <c:pt idx="2475">
                  <c:v>18</c:v>
                </c:pt>
                <c:pt idx="2476">
                  <c:v>20</c:v>
                </c:pt>
                <c:pt idx="2477">
                  <c:v>20</c:v>
                </c:pt>
                <c:pt idx="2478">
                  <c:v>21</c:v>
                </c:pt>
                <c:pt idx="2479">
                  <c:v>20</c:v>
                </c:pt>
                <c:pt idx="2480">
                  <c:v>23</c:v>
                </c:pt>
                <c:pt idx="2481">
                  <c:v>19</c:v>
                </c:pt>
                <c:pt idx="2482">
                  <c:v>21</c:v>
                </c:pt>
                <c:pt idx="2483">
                  <c:v>21</c:v>
                </c:pt>
                <c:pt idx="2484">
                  <c:v>21</c:v>
                </c:pt>
                <c:pt idx="2485">
                  <c:v>20</c:v>
                </c:pt>
                <c:pt idx="2486">
                  <c:v>21</c:v>
                </c:pt>
                <c:pt idx="2487">
                  <c:v>20</c:v>
                </c:pt>
                <c:pt idx="2488">
                  <c:v>21</c:v>
                </c:pt>
                <c:pt idx="2489">
                  <c:v>21</c:v>
                </c:pt>
                <c:pt idx="2490">
                  <c:v>22</c:v>
                </c:pt>
                <c:pt idx="2491">
                  <c:v>23</c:v>
                </c:pt>
                <c:pt idx="2492">
                  <c:v>21</c:v>
                </c:pt>
                <c:pt idx="2493">
                  <c:v>21</c:v>
                </c:pt>
                <c:pt idx="2494">
                  <c:v>21</c:v>
                </c:pt>
                <c:pt idx="2495">
                  <c:v>22</c:v>
                </c:pt>
                <c:pt idx="2496">
                  <c:v>21</c:v>
                </c:pt>
                <c:pt idx="2497">
                  <c:v>21</c:v>
                </c:pt>
                <c:pt idx="2498">
                  <c:v>22</c:v>
                </c:pt>
                <c:pt idx="2499">
                  <c:v>21</c:v>
                </c:pt>
                <c:pt idx="2500">
                  <c:v>21</c:v>
                </c:pt>
                <c:pt idx="2501">
                  <c:v>19</c:v>
                </c:pt>
                <c:pt idx="2502">
                  <c:v>21</c:v>
                </c:pt>
                <c:pt idx="2503">
                  <c:v>20</c:v>
                </c:pt>
                <c:pt idx="2504">
                  <c:v>21</c:v>
                </c:pt>
                <c:pt idx="2505">
                  <c:v>19</c:v>
                </c:pt>
                <c:pt idx="2506">
                  <c:v>20</c:v>
                </c:pt>
                <c:pt idx="2507">
                  <c:v>20</c:v>
                </c:pt>
                <c:pt idx="2508">
                  <c:v>20</c:v>
                </c:pt>
                <c:pt idx="2509">
                  <c:v>20</c:v>
                </c:pt>
                <c:pt idx="2510">
                  <c:v>20</c:v>
                </c:pt>
                <c:pt idx="2511">
                  <c:v>19</c:v>
                </c:pt>
                <c:pt idx="2512">
                  <c:v>21</c:v>
                </c:pt>
                <c:pt idx="2513">
                  <c:v>21</c:v>
                </c:pt>
                <c:pt idx="2514">
                  <c:v>21</c:v>
                </c:pt>
                <c:pt idx="2515">
                  <c:v>20</c:v>
                </c:pt>
                <c:pt idx="2516">
                  <c:v>20</c:v>
                </c:pt>
                <c:pt idx="2517">
                  <c:v>21</c:v>
                </c:pt>
                <c:pt idx="2518">
                  <c:v>21</c:v>
                </c:pt>
                <c:pt idx="2519">
                  <c:v>23</c:v>
                </c:pt>
                <c:pt idx="2520">
                  <c:v>21</c:v>
                </c:pt>
                <c:pt idx="2521">
                  <c:v>20</c:v>
                </c:pt>
                <c:pt idx="2522">
                  <c:v>20</c:v>
                </c:pt>
                <c:pt idx="2523">
                  <c:v>20</c:v>
                </c:pt>
                <c:pt idx="2524">
                  <c:v>21</c:v>
                </c:pt>
                <c:pt idx="2525">
                  <c:v>21</c:v>
                </c:pt>
                <c:pt idx="2526">
                  <c:v>20</c:v>
                </c:pt>
                <c:pt idx="2527">
                  <c:v>20</c:v>
                </c:pt>
                <c:pt idx="2528">
                  <c:v>21</c:v>
                </c:pt>
                <c:pt idx="2529">
                  <c:v>21</c:v>
                </c:pt>
                <c:pt idx="2530">
                  <c:v>19</c:v>
                </c:pt>
                <c:pt idx="2531">
                  <c:v>23</c:v>
                </c:pt>
                <c:pt idx="2532">
                  <c:v>20</c:v>
                </c:pt>
                <c:pt idx="2533">
                  <c:v>21</c:v>
                </c:pt>
                <c:pt idx="2534">
                  <c:v>22</c:v>
                </c:pt>
                <c:pt idx="2535">
                  <c:v>20</c:v>
                </c:pt>
                <c:pt idx="2536">
                  <c:v>21</c:v>
                </c:pt>
                <c:pt idx="2537">
                  <c:v>20</c:v>
                </c:pt>
                <c:pt idx="2538">
                  <c:v>20</c:v>
                </c:pt>
                <c:pt idx="2539">
                  <c:v>20</c:v>
                </c:pt>
                <c:pt idx="2540">
                  <c:v>21</c:v>
                </c:pt>
                <c:pt idx="2541">
                  <c:v>22</c:v>
                </c:pt>
                <c:pt idx="2542">
                  <c:v>23</c:v>
                </c:pt>
                <c:pt idx="2543">
                  <c:v>19</c:v>
                </c:pt>
                <c:pt idx="2544">
                  <c:v>20</c:v>
                </c:pt>
                <c:pt idx="2545">
                  <c:v>21</c:v>
                </c:pt>
                <c:pt idx="2546">
                  <c:v>21</c:v>
                </c:pt>
                <c:pt idx="2547">
                  <c:v>21</c:v>
                </c:pt>
                <c:pt idx="2548">
                  <c:v>21</c:v>
                </c:pt>
                <c:pt idx="2549">
                  <c:v>20</c:v>
                </c:pt>
                <c:pt idx="2550">
                  <c:v>21</c:v>
                </c:pt>
                <c:pt idx="2551">
                  <c:v>21</c:v>
                </c:pt>
                <c:pt idx="2552">
                  <c:v>21</c:v>
                </c:pt>
                <c:pt idx="2553">
                  <c:v>20</c:v>
                </c:pt>
                <c:pt idx="2554">
                  <c:v>20</c:v>
                </c:pt>
                <c:pt idx="2555">
                  <c:v>20</c:v>
                </c:pt>
                <c:pt idx="2556">
                  <c:v>20</c:v>
                </c:pt>
                <c:pt idx="2557">
                  <c:v>20</c:v>
                </c:pt>
                <c:pt idx="2558">
                  <c:v>21</c:v>
                </c:pt>
                <c:pt idx="2559">
                  <c:v>20</c:v>
                </c:pt>
                <c:pt idx="2560">
                  <c:v>20</c:v>
                </c:pt>
                <c:pt idx="2561">
                  <c:v>21</c:v>
                </c:pt>
                <c:pt idx="2562">
                  <c:v>20</c:v>
                </c:pt>
                <c:pt idx="2563">
                  <c:v>20</c:v>
                </c:pt>
                <c:pt idx="2564">
                  <c:v>22</c:v>
                </c:pt>
                <c:pt idx="2565">
                  <c:v>19</c:v>
                </c:pt>
                <c:pt idx="2566">
                  <c:v>20</c:v>
                </c:pt>
                <c:pt idx="2567">
                  <c:v>20</c:v>
                </c:pt>
                <c:pt idx="2568">
                  <c:v>21</c:v>
                </c:pt>
                <c:pt idx="2569">
                  <c:v>21</c:v>
                </c:pt>
                <c:pt idx="2570">
                  <c:v>21</c:v>
                </c:pt>
                <c:pt idx="2571">
                  <c:v>21</c:v>
                </c:pt>
                <c:pt idx="2572">
                  <c:v>20</c:v>
                </c:pt>
                <c:pt idx="2573">
                  <c:v>21</c:v>
                </c:pt>
                <c:pt idx="2574">
                  <c:v>21</c:v>
                </c:pt>
                <c:pt idx="2575">
                  <c:v>21</c:v>
                </c:pt>
                <c:pt idx="2576">
                  <c:v>21</c:v>
                </c:pt>
                <c:pt idx="2577">
                  <c:v>20</c:v>
                </c:pt>
                <c:pt idx="2578">
                  <c:v>20</c:v>
                </c:pt>
                <c:pt idx="2579">
                  <c:v>21</c:v>
                </c:pt>
                <c:pt idx="2580">
                  <c:v>20</c:v>
                </c:pt>
                <c:pt idx="2581">
                  <c:v>21</c:v>
                </c:pt>
                <c:pt idx="2582">
                  <c:v>21</c:v>
                </c:pt>
                <c:pt idx="2583">
                  <c:v>20</c:v>
                </c:pt>
                <c:pt idx="2584">
                  <c:v>19</c:v>
                </c:pt>
                <c:pt idx="2585">
                  <c:v>20</c:v>
                </c:pt>
                <c:pt idx="2586">
                  <c:v>19</c:v>
                </c:pt>
                <c:pt idx="2587">
                  <c:v>21</c:v>
                </c:pt>
                <c:pt idx="2588">
                  <c:v>20</c:v>
                </c:pt>
                <c:pt idx="2589">
                  <c:v>20</c:v>
                </c:pt>
                <c:pt idx="2590">
                  <c:v>19</c:v>
                </c:pt>
                <c:pt idx="2591">
                  <c:v>21</c:v>
                </c:pt>
                <c:pt idx="2592">
                  <c:v>22</c:v>
                </c:pt>
                <c:pt idx="2593">
                  <c:v>17</c:v>
                </c:pt>
                <c:pt idx="2594">
                  <c:v>20</c:v>
                </c:pt>
                <c:pt idx="2595">
                  <c:v>20</c:v>
                </c:pt>
                <c:pt idx="2596">
                  <c:v>20</c:v>
                </c:pt>
                <c:pt idx="2597">
                  <c:v>21</c:v>
                </c:pt>
                <c:pt idx="2598">
                  <c:v>20</c:v>
                </c:pt>
                <c:pt idx="2599">
                  <c:v>21</c:v>
                </c:pt>
                <c:pt idx="2600">
                  <c:v>20</c:v>
                </c:pt>
                <c:pt idx="2601">
                  <c:v>20</c:v>
                </c:pt>
                <c:pt idx="2602">
                  <c:v>21</c:v>
                </c:pt>
                <c:pt idx="2603">
                  <c:v>21</c:v>
                </c:pt>
                <c:pt idx="2604">
                  <c:v>20</c:v>
                </c:pt>
                <c:pt idx="2605">
                  <c:v>21</c:v>
                </c:pt>
                <c:pt idx="2606">
                  <c:v>20</c:v>
                </c:pt>
                <c:pt idx="2607">
                  <c:v>21</c:v>
                </c:pt>
                <c:pt idx="2608">
                  <c:v>21</c:v>
                </c:pt>
                <c:pt idx="2609">
                  <c:v>21</c:v>
                </c:pt>
                <c:pt idx="2610">
                  <c:v>22</c:v>
                </c:pt>
                <c:pt idx="2611">
                  <c:v>20</c:v>
                </c:pt>
                <c:pt idx="2612">
                  <c:v>21</c:v>
                </c:pt>
                <c:pt idx="2613">
                  <c:v>21</c:v>
                </c:pt>
                <c:pt idx="2614">
                  <c:v>20</c:v>
                </c:pt>
                <c:pt idx="2615">
                  <c:v>21</c:v>
                </c:pt>
                <c:pt idx="2616">
                  <c:v>20</c:v>
                </c:pt>
                <c:pt idx="2617">
                  <c:v>22</c:v>
                </c:pt>
                <c:pt idx="2618">
                  <c:v>19</c:v>
                </c:pt>
                <c:pt idx="2619">
                  <c:v>19</c:v>
                </c:pt>
                <c:pt idx="2620">
                  <c:v>21</c:v>
                </c:pt>
                <c:pt idx="2621">
                  <c:v>23</c:v>
                </c:pt>
                <c:pt idx="2622">
                  <c:v>20</c:v>
                </c:pt>
                <c:pt idx="2623">
                  <c:v>20</c:v>
                </c:pt>
                <c:pt idx="2624">
                  <c:v>22</c:v>
                </c:pt>
                <c:pt idx="2625">
                  <c:v>21</c:v>
                </c:pt>
                <c:pt idx="2626">
                  <c:v>20</c:v>
                </c:pt>
                <c:pt idx="2627">
                  <c:v>21</c:v>
                </c:pt>
                <c:pt idx="2628">
                  <c:v>20</c:v>
                </c:pt>
                <c:pt idx="2629">
                  <c:v>22</c:v>
                </c:pt>
                <c:pt idx="2630">
                  <c:v>20</c:v>
                </c:pt>
                <c:pt idx="2631">
                  <c:v>20</c:v>
                </c:pt>
                <c:pt idx="2632">
                  <c:v>22</c:v>
                </c:pt>
                <c:pt idx="2633">
                  <c:v>21</c:v>
                </c:pt>
                <c:pt idx="2634">
                  <c:v>22</c:v>
                </c:pt>
                <c:pt idx="2635">
                  <c:v>19</c:v>
                </c:pt>
                <c:pt idx="2636">
                  <c:v>16</c:v>
                </c:pt>
                <c:pt idx="2637">
                  <c:v>21</c:v>
                </c:pt>
                <c:pt idx="2638">
                  <c:v>20</c:v>
                </c:pt>
                <c:pt idx="2639">
                  <c:v>21</c:v>
                </c:pt>
                <c:pt idx="2640">
                  <c:v>20</c:v>
                </c:pt>
                <c:pt idx="2641">
                  <c:v>21</c:v>
                </c:pt>
                <c:pt idx="2642">
                  <c:v>20</c:v>
                </c:pt>
                <c:pt idx="2643">
                  <c:v>18</c:v>
                </c:pt>
                <c:pt idx="2644">
                  <c:v>21</c:v>
                </c:pt>
                <c:pt idx="2645">
                  <c:v>20</c:v>
                </c:pt>
                <c:pt idx="2646">
                  <c:v>22</c:v>
                </c:pt>
                <c:pt idx="2647">
                  <c:v>20</c:v>
                </c:pt>
                <c:pt idx="2648">
                  <c:v>19</c:v>
                </c:pt>
                <c:pt idx="2649">
                  <c:v>21</c:v>
                </c:pt>
                <c:pt idx="2650">
                  <c:v>26</c:v>
                </c:pt>
                <c:pt idx="2651">
                  <c:v>20</c:v>
                </c:pt>
                <c:pt idx="2652">
                  <c:v>20</c:v>
                </c:pt>
                <c:pt idx="2653">
                  <c:v>21</c:v>
                </c:pt>
                <c:pt idx="2654">
                  <c:v>20</c:v>
                </c:pt>
                <c:pt idx="2655">
                  <c:v>21</c:v>
                </c:pt>
                <c:pt idx="2656">
                  <c:v>21</c:v>
                </c:pt>
                <c:pt idx="2657">
                  <c:v>21</c:v>
                </c:pt>
                <c:pt idx="2658">
                  <c:v>19</c:v>
                </c:pt>
                <c:pt idx="2659">
                  <c:v>21</c:v>
                </c:pt>
                <c:pt idx="2660">
                  <c:v>21</c:v>
                </c:pt>
                <c:pt idx="2661">
                  <c:v>20</c:v>
                </c:pt>
                <c:pt idx="2662">
                  <c:v>21</c:v>
                </c:pt>
                <c:pt idx="2663">
                  <c:v>20</c:v>
                </c:pt>
                <c:pt idx="2664">
                  <c:v>18</c:v>
                </c:pt>
                <c:pt idx="2665">
                  <c:v>20</c:v>
                </c:pt>
                <c:pt idx="2666">
                  <c:v>20</c:v>
                </c:pt>
                <c:pt idx="2667">
                  <c:v>20</c:v>
                </c:pt>
                <c:pt idx="2668">
                  <c:v>18</c:v>
                </c:pt>
                <c:pt idx="2669">
                  <c:v>22</c:v>
                </c:pt>
                <c:pt idx="2670">
                  <c:v>21</c:v>
                </c:pt>
                <c:pt idx="2671">
                  <c:v>20</c:v>
                </c:pt>
                <c:pt idx="2672">
                  <c:v>20</c:v>
                </c:pt>
                <c:pt idx="2673">
                  <c:v>18</c:v>
                </c:pt>
                <c:pt idx="2674">
                  <c:v>22</c:v>
                </c:pt>
                <c:pt idx="2675">
                  <c:v>20</c:v>
                </c:pt>
                <c:pt idx="2676">
                  <c:v>20</c:v>
                </c:pt>
                <c:pt idx="2677">
                  <c:v>21</c:v>
                </c:pt>
                <c:pt idx="2678">
                  <c:v>20</c:v>
                </c:pt>
                <c:pt idx="2679">
                  <c:v>17</c:v>
                </c:pt>
                <c:pt idx="2680">
                  <c:v>21</c:v>
                </c:pt>
                <c:pt idx="2681">
                  <c:v>20</c:v>
                </c:pt>
                <c:pt idx="2682">
                  <c:v>20</c:v>
                </c:pt>
                <c:pt idx="2683">
                  <c:v>20</c:v>
                </c:pt>
                <c:pt idx="2684">
                  <c:v>20</c:v>
                </c:pt>
                <c:pt idx="2685">
                  <c:v>21</c:v>
                </c:pt>
                <c:pt idx="2686">
                  <c:v>21</c:v>
                </c:pt>
                <c:pt idx="2687">
                  <c:v>21</c:v>
                </c:pt>
                <c:pt idx="2688">
                  <c:v>20</c:v>
                </c:pt>
                <c:pt idx="2689">
                  <c:v>21</c:v>
                </c:pt>
                <c:pt idx="2690">
                  <c:v>24</c:v>
                </c:pt>
                <c:pt idx="2691">
                  <c:v>22</c:v>
                </c:pt>
                <c:pt idx="2692">
                  <c:v>21</c:v>
                </c:pt>
                <c:pt idx="2693">
                  <c:v>20</c:v>
                </c:pt>
                <c:pt idx="2694">
                  <c:v>20</c:v>
                </c:pt>
                <c:pt idx="2695">
                  <c:v>22</c:v>
                </c:pt>
                <c:pt idx="2696">
                  <c:v>21</c:v>
                </c:pt>
                <c:pt idx="2697">
                  <c:v>22</c:v>
                </c:pt>
                <c:pt idx="2698">
                  <c:v>19</c:v>
                </c:pt>
                <c:pt idx="2699">
                  <c:v>20</c:v>
                </c:pt>
                <c:pt idx="2700">
                  <c:v>20</c:v>
                </c:pt>
                <c:pt idx="2701">
                  <c:v>21</c:v>
                </c:pt>
                <c:pt idx="2702">
                  <c:v>21</c:v>
                </c:pt>
                <c:pt idx="2703">
                  <c:v>19</c:v>
                </c:pt>
                <c:pt idx="2704">
                  <c:v>20</c:v>
                </c:pt>
                <c:pt idx="2705">
                  <c:v>20</c:v>
                </c:pt>
                <c:pt idx="2706">
                  <c:v>21</c:v>
                </c:pt>
                <c:pt idx="2707">
                  <c:v>19</c:v>
                </c:pt>
                <c:pt idx="2708">
                  <c:v>21</c:v>
                </c:pt>
                <c:pt idx="2709">
                  <c:v>21</c:v>
                </c:pt>
                <c:pt idx="2710">
                  <c:v>21</c:v>
                </c:pt>
                <c:pt idx="2711">
                  <c:v>20</c:v>
                </c:pt>
                <c:pt idx="2712">
                  <c:v>20</c:v>
                </c:pt>
                <c:pt idx="2713">
                  <c:v>21</c:v>
                </c:pt>
                <c:pt idx="2714">
                  <c:v>22</c:v>
                </c:pt>
                <c:pt idx="2715">
                  <c:v>21</c:v>
                </c:pt>
                <c:pt idx="2716">
                  <c:v>20</c:v>
                </c:pt>
                <c:pt idx="2717">
                  <c:v>21</c:v>
                </c:pt>
                <c:pt idx="2718">
                  <c:v>16</c:v>
                </c:pt>
                <c:pt idx="2719">
                  <c:v>19</c:v>
                </c:pt>
                <c:pt idx="2720">
                  <c:v>22</c:v>
                </c:pt>
                <c:pt idx="2721">
                  <c:v>23</c:v>
                </c:pt>
                <c:pt idx="2722">
                  <c:v>21</c:v>
                </c:pt>
                <c:pt idx="2723">
                  <c:v>21</c:v>
                </c:pt>
                <c:pt idx="2724">
                  <c:v>22</c:v>
                </c:pt>
                <c:pt idx="2725">
                  <c:v>21</c:v>
                </c:pt>
                <c:pt idx="2726">
                  <c:v>22</c:v>
                </c:pt>
                <c:pt idx="2727">
                  <c:v>20</c:v>
                </c:pt>
                <c:pt idx="2728">
                  <c:v>20</c:v>
                </c:pt>
                <c:pt idx="2729">
                  <c:v>20</c:v>
                </c:pt>
                <c:pt idx="2730">
                  <c:v>20</c:v>
                </c:pt>
                <c:pt idx="2731">
                  <c:v>20</c:v>
                </c:pt>
                <c:pt idx="2732">
                  <c:v>21</c:v>
                </c:pt>
                <c:pt idx="2733">
                  <c:v>21</c:v>
                </c:pt>
                <c:pt idx="2734">
                  <c:v>20</c:v>
                </c:pt>
                <c:pt idx="2735">
                  <c:v>20</c:v>
                </c:pt>
                <c:pt idx="2736">
                  <c:v>21</c:v>
                </c:pt>
                <c:pt idx="2737">
                  <c:v>21</c:v>
                </c:pt>
                <c:pt idx="2738">
                  <c:v>22</c:v>
                </c:pt>
                <c:pt idx="2739">
                  <c:v>21</c:v>
                </c:pt>
                <c:pt idx="2740">
                  <c:v>20</c:v>
                </c:pt>
                <c:pt idx="2741">
                  <c:v>20</c:v>
                </c:pt>
                <c:pt idx="2742">
                  <c:v>20</c:v>
                </c:pt>
                <c:pt idx="2743">
                  <c:v>20</c:v>
                </c:pt>
                <c:pt idx="2744">
                  <c:v>20</c:v>
                </c:pt>
                <c:pt idx="2745">
                  <c:v>20</c:v>
                </c:pt>
                <c:pt idx="2746">
                  <c:v>20</c:v>
                </c:pt>
                <c:pt idx="2747">
                  <c:v>23</c:v>
                </c:pt>
                <c:pt idx="2748">
                  <c:v>21</c:v>
                </c:pt>
                <c:pt idx="2749">
                  <c:v>23</c:v>
                </c:pt>
                <c:pt idx="2750">
                  <c:v>19</c:v>
                </c:pt>
                <c:pt idx="2751">
                  <c:v>21</c:v>
                </c:pt>
                <c:pt idx="2752">
                  <c:v>20</c:v>
                </c:pt>
                <c:pt idx="2753">
                  <c:v>20</c:v>
                </c:pt>
                <c:pt idx="2754">
                  <c:v>20</c:v>
                </c:pt>
                <c:pt idx="2755">
                  <c:v>22</c:v>
                </c:pt>
                <c:pt idx="2756">
                  <c:v>20</c:v>
                </c:pt>
                <c:pt idx="2757">
                  <c:v>22</c:v>
                </c:pt>
                <c:pt idx="2758">
                  <c:v>20</c:v>
                </c:pt>
                <c:pt idx="2759">
                  <c:v>20</c:v>
                </c:pt>
                <c:pt idx="2760">
                  <c:v>20</c:v>
                </c:pt>
                <c:pt idx="2761">
                  <c:v>22</c:v>
                </c:pt>
                <c:pt idx="2762">
                  <c:v>20</c:v>
                </c:pt>
                <c:pt idx="2763">
                  <c:v>21</c:v>
                </c:pt>
                <c:pt idx="2764">
                  <c:v>20</c:v>
                </c:pt>
                <c:pt idx="2765">
                  <c:v>20</c:v>
                </c:pt>
                <c:pt idx="2766">
                  <c:v>21</c:v>
                </c:pt>
                <c:pt idx="2767">
                  <c:v>21</c:v>
                </c:pt>
                <c:pt idx="2768">
                  <c:v>21</c:v>
                </c:pt>
                <c:pt idx="2769">
                  <c:v>20</c:v>
                </c:pt>
                <c:pt idx="2770">
                  <c:v>21</c:v>
                </c:pt>
                <c:pt idx="2771">
                  <c:v>16</c:v>
                </c:pt>
                <c:pt idx="2772">
                  <c:v>22</c:v>
                </c:pt>
                <c:pt idx="2773">
                  <c:v>21</c:v>
                </c:pt>
                <c:pt idx="2774">
                  <c:v>21</c:v>
                </c:pt>
                <c:pt idx="2775">
                  <c:v>21</c:v>
                </c:pt>
                <c:pt idx="2776">
                  <c:v>19</c:v>
                </c:pt>
                <c:pt idx="2777">
                  <c:v>23</c:v>
                </c:pt>
                <c:pt idx="2778">
                  <c:v>20</c:v>
                </c:pt>
                <c:pt idx="2779">
                  <c:v>21</c:v>
                </c:pt>
                <c:pt idx="2780">
                  <c:v>20</c:v>
                </c:pt>
                <c:pt idx="2781">
                  <c:v>21</c:v>
                </c:pt>
                <c:pt idx="2782">
                  <c:v>20</c:v>
                </c:pt>
                <c:pt idx="2783">
                  <c:v>20</c:v>
                </c:pt>
                <c:pt idx="2784">
                  <c:v>21</c:v>
                </c:pt>
                <c:pt idx="2785">
                  <c:v>21</c:v>
                </c:pt>
                <c:pt idx="2786">
                  <c:v>22</c:v>
                </c:pt>
                <c:pt idx="2787">
                  <c:v>14</c:v>
                </c:pt>
                <c:pt idx="2788">
                  <c:v>22</c:v>
                </c:pt>
                <c:pt idx="2789">
                  <c:v>21</c:v>
                </c:pt>
                <c:pt idx="2790">
                  <c:v>20</c:v>
                </c:pt>
                <c:pt idx="2791">
                  <c:v>14</c:v>
                </c:pt>
                <c:pt idx="2792">
                  <c:v>21</c:v>
                </c:pt>
                <c:pt idx="2793">
                  <c:v>22</c:v>
                </c:pt>
                <c:pt idx="2794">
                  <c:v>20</c:v>
                </c:pt>
                <c:pt idx="2795">
                  <c:v>23</c:v>
                </c:pt>
                <c:pt idx="2796">
                  <c:v>21</c:v>
                </c:pt>
                <c:pt idx="2797">
                  <c:v>21</c:v>
                </c:pt>
                <c:pt idx="2798">
                  <c:v>20</c:v>
                </c:pt>
                <c:pt idx="2799">
                  <c:v>20</c:v>
                </c:pt>
                <c:pt idx="2800">
                  <c:v>21</c:v>
                </c:pt>
                <c:pt idx="2801">
                  <c:v>22</c:v>
                </c:pt>
                <c:pt idx="2802">
                  <c:v>20</c:v>
                </c:pt>
                <c:pt idx="2803">
                  <c:v>21</c:v>
                </c:pt>
                <c:pt idx="2804">
                  <c:v>19</c:v>
                </c:pt>
                <c:pt idx="2805">
                  <c:v>22</c:v>
                </c:pt>
                <c:pt idx="2806">
                  <c:v>20</c:v>
                </c:pt>
                <c:pt idx="2807">
                  <c:v>20</c:v>
                </c:pt>
                <c:pt idx="2808">
                  <c:v>21</c:v>
                </c:pt>
                <c:pt idx="2809">
                  <c:v>21</c:v>
                </c:pt>
                <c:pt idx="2810">
                  <c:v>19</c:v>
                </c:pt>
                <c:pt idx="2811">
                  <c:v>20</c:v>
                </c:pt>
                <c:pt idx="2812">
                  <c:v>19</c:v>
                </c:pt>
                <c:pt idx="2813">
                  <c:v>20</c:v>
                </c:pt>
                <c:pt idx="2814">
                  <c:v>22</c:v>
                </c:pt>
                <c:pt idx="2815">
                  <c:v>21</c:v>
                </c:pt>
                <c:pt idx="2816">
                  <c:v>21</c:v>
                </c:pt>
                <c:pt idx="2817">
                  <c:v>21</c:v>
                </c:pt>
                <c:pt idx="2818">
                  <c:v>20</c:v>
                </c:pt>
                <c:pt idx="2819">
                  <c:v>21</c:v>
                </c:pt>
                <c:pt idx="2820">
                  <c:v>21</c:v>
                </c:pt>
                <c:pt idx="2821">
                  <c:v>21</c:v>
                </c:pt>
                <c:pt idx="2822">
                  <c:v>21</c:v>
                </c:pt>
                <c:pt idx="2823">
                  <c:v>21</c:v>
                </c:pt>
                <c:pt idx="2824">
                  <c:v>20</c:v>
                </c:pt>
                <c:pt idx="2825">
                  <c:v>20</c:v>
                </c:pt>
                <c:pt idx="2826">
                  <c:v>20</c:v>
                </c:pt>
                <c:pt idx="2827">
                  <c:v>19</c:v>
                </c:pt>
                <c:pt idx="2828">
                  <c:v>20</c:v>
                </c:pt>
                <c:pt idx="2829">
                  <c:v>20</c:v>
                </c:pt>
                <c:pt idx="2830">
                  <c:v>21</c:v>
                </c:pt>
                <c:pt idx="2831">
                  <c:v>21</c:v>
                </c:pt>
                <c:pt idx="2832">
                  <c:v>20</c:v>
                </c:pt>
                <c:pt idx="2833">
                  <c:v>21</c:v>
                </c:pt>
                <c:pt idx="2834">
                  <c:v>21</c:v>
                </c:pt>
                <c:pt idx="2835">
                  <c:v>19</c:v>
                </c:pt>
                <c:pt idx="2836">
                  <c:v>20</c:v>
                </c:pt>
                <c:pt idx="2837">
                  <c:v>18</c:v>
                </c:pt>
                <c:pt idx="2838">
                  <c:v>21</c:v>
                </c:pt>
                <c:pt idx="2839">
                  <c:v>21</c:v>
                </c:pt>
                <c:pt idx="2840">
                  <c:v>20</c:v>
                </c:pt>
                <c:pt idx="2841">
                  <c:v>21</c:v>
                </c:pt>
                <c:pt idx="2842">
                  <c:v>20</c:v>
                </c:pt>
                <c:pt idx="2843">
                  <c:v>19</c:v>
                </c:pt>
                <c:pt idx="2844">
                  <c:v>22</c:v>
                </c:pt>
                <c:pt idx="2845">
                  <c:v>20</c:v>
                </c:pt>
                <c:pt idx="2846">
                  <c:v>19</c:v>
                </c:pt>
                <c:pt idx="2847">
                  <c:v>22</c:v>
                </c:pt>
                <c:pt idx="2848">
                  <c:v>21</c:v>
                </c:pt>
                <c:pt idx="2849">
                  <c:v>20</c:v>
                </c:pt>
                <c:pt idx="2850">
                  <c:v>19</c:v>
                </c:pt>
                <c:pt idx="2851">
                  <c:v>20</c:v>
                </c:pt>
                <c:pt idx="2852">
                  <c:v>21</c:v>
                </c:pt>
                <c:pt idx="2853">
                  <c:v>21</c:v>
                </c:pt>
                <c:pt idx="2854">
                  <c:v>20</c:v>
                </c:pt>
                <c:pt idx="2855">
                  <c:v>19</c:v>
                </c:pt>
                <c:pt idx="2856">
                  <c:v>20</c:v>
                </c:pt>
                <c:pt idx="2857">
                  <c:v>20</c:v>
                </c:pt>
                <c:pt idx="2858">
                  <c:v>19</c:v>
                </c:pt>
                <c:pt idx="2859">
                  <c:v>21</c:v>
                </c:pt>
                <c:pt idx="2860">
                  <c:v>21</c:v>
                </c:pt>
                <c:pt idx="2861">
                  <c:v>21</c:v>
                </c:pt>
                <c:pt idx="2862">
                  <c:v>20</c:v>
                </c:pt>
                <c:pt idx="2863">
                  <c:v>21</c:v>
                </c:pt>
                <c:pt idx="2864">
                  <c:v>21</c:v>
                </c:pt>
                <c:pt idx="2865">
                  <c:v>22</c:v>
                </c:pt>
                <c:pt idx="2866">
                  <c:v>19</c:v>
                </c:pt>
                <c:pt idx="2867">
                  <c:v>20</c:v>
                </c:pt>
                <c:pt idx="2868">
                  <c:v>20</c:v>
                </c:pt>
                <c:pt idx="2869">
                  <c:v>20</c:v>
                </c:pt>
                <c:pt idx="2870">
                  <c:v>21</c:v>
                </c:pt>
                <c:pt idx="2871">
                  <c:v>21</c:v>
                </c:pt>
                <c:pt idx="2872">
                  <c:v>23</c:v>
                </c:pt>
                <c:pt idx="2873">
                  <c:v>20</c:v>
                </c:pt>
                <c:pt idx="2874">
                  <c:v>22</c:v>
                </c:pt>
                <c:pt idx="2875">
                  <c:v>20</c:v>
                </c:pt>
                <c:pt idx="2876">
                  <c:v>21</c:v>
                </c:pt>
                <c:pt idx="2877">
                  <c:v>19</c:v>
                </c:pt>
                <c:pt idx="2878">
                  <c:v>20</c:v>
                </c:pt>
                <c:pt idx="2879">
                  <c:v>19</c:v>
                </c:pt>
                <c:pt idx="2880">
                  <c:v>21</c:v>
                </c:pt>
                <c:pt idx="2881">
                  <c:v>17</c:v>
                </c:pt>
                <c:pt idx="2882">
                  <c:v>20</c:v>
                </c:pt>
                <c:pt idx="2883">
                  <c:v>21</c:v>
                </c:pt>
                <c:pt idx="2884">
                  <c:v>21</c:v>
                </c:pt>
                <c:pt idx="2885">
                  <c:v>20</c:v>
                </c:pt>
                <c:pt idx="2886">
                  <c:v>20</c:v>
                </c:pt>
                <c:pt idx="2887">
                  <c:v>21</c:v>
                </c:pt>
                <c:pt idx="2888">
                  <c:v>20</c:v>
                </c:pt>
                <c:pt idx="2889">
                  <c:v>20</c:v>
                </c:pt>
                <c:pt idx="2890">
                  <c:v>21</c:v>
                </c:pt>
                <c:pt idx="2891">
                  <c:v>21</c:v>
                </c:pt>
                <c:pt idx="2892">
                  <c:v>22</c:v>
                </c:pt>
                <c:pt idx="2893">
                  <c:v>20</c:v>
                </c:pt>
                <c:pt idx="2894">
                  <c:v>21</c:v>
                </c:pt>
                <c:pt idx="2895">
                  <c:v>22</c:v>
                </c:pt>
                <c:pt idx="2896">
                  <c:v>19</c:v>
                </c:pt>
                <c:pt idx="2897">
                  <c:v>19</c:v>
                </c:pt>
                <c:pt idx="2898">
                  <c:v>21</c:v>
                </c:pt>
                <c:pt idx="2899">
                  <c:v>20</c:v>
                </c:pt>
                <c:pt idx="2900">
                  <c:v>21</c:v>
                </c:pt>
                <c:pt idx="2901">
                  <c:v>21</c:v>
                </c:pt>
                <c:pt idx="2902">
                  <c:v>21</c:v>
                </c:pt>
                <c:pt idx="2903">
                  <c:v>20</c:v>
                </c:pt>
                <c:pt idx="2904">
                  <c:v>20</c:v>
                </c:pt>
                <c:pt idx="2905">
                  <c:v>20</c:v>
                </c:pt>
                <c:pt idx="2906">
                  <c:v>21</c:v>
                </c:pt>
                <c:pt idx="2907">
                  <c:v>20</c:v>
                </c:pt>
                <c:pt idx="2908">
                  <c:v>21</c:v>
                </c:pt>
                <c:pt idx="2909">
                  <c:v>20</c:v>
                </c:pt>
                <c:pt idx="2910">
                  <c:v>21</c:v>
                </c:pt>
                <c:pt idx="2911">
                  <c:v>19</c:v>
                </c:pt>
                <c:pt idx="2912">
                  <c:v>20</c:v>
                </c:pt>
                <c:pt idx="2913">
                  <c:v>20</c:v>
                </c:pt>
                <c:pt idx="2914">
                  <c:v>20</c:v>
                </c:pt>
                <c:pt idx="2915">
                  <c:v>20</c:v>
                </c:pt>
                <c:pt idx="2916">
                  <c:v>20</c:v>
                </c:pt>
                <c:pt idx="2917">
                  <c:v>20</c:v>
                </c:pt>
                <c:pt idx="2918">
                  <c:v>22</c:v>
                </c:pt>
                <c:pt idx="2919">
                  <c:v>20</c:v>
                </c:pt>
                <c:pt idx="2920">
                  <c:v>20</c:v>
                </c:pt>
                <c:pt idx="2921">
                  <c:v>20</c:v>
                </c:pt>
                <c:pt idx="2922">
                  <c:v>20</c:v>
                </c:pt>
                <c:pt idx="2923">
                  <c:v>20</c:v>
                </c:pt>
                <c:pt idx="2924">
                  <c:v>21</c:v>
                </c:pt>
                <c:pt idx="2925">
                  <c:v>17</c:v>
                </c:pt>
                <c:pt idx="2926">
                  <c:v>19</c:v>
                </c:pt>
                <c:pt idx="2927">
                  <c:v>20</c:v>
                </c:pt>
                <c:pt idx="2928">
                  <c:v>22</c:v>
                </c:pt>
                <c:pt idx="2929">
                  <c:v>21</c:v>
                </c:pt>
                <c:pt idx="2930">
                  <c:v>20</c:v>
                </c:pt>
                <c:pt idx="2931">
                  <c:v>20</c:v>
                </c:pt>
                <c:pt idx="2932">
                  <c:v>21</c:v>
                </c:pt>
                <c:pt idx="2933">
                  <c:v>21</c:v>
                </c:pt>
                <c:pt idx="2934">
                  <c:v>22</c:v>
                </c:pt>
                <c:pt idx="2935">
                  <c:v>20</c:v>
                </c:pt>
                <c:pt idx="2936">
                  <c:v>22</c:v>
                </c:pt>
                <c:pt idx="2937">
                  <c:v>21</c:v>
                </c:pt>
                <c:pt idx="2938">
                  <c:v>22</c:v>
                </c:pt>
                <c:pt idx="2939">
                  <c:v>21</c:v>
                </c:pt>
                <c:pt idx="2940">
                  <c:v>13</c:v>
                </c:pt>
                <c:pt idx="2941">
                  <c:v>21</c:v>
                </c:pt>
                <c:pt idx="2942">
                  <c:v>20</c:v>
                </c:pt>
                <c:pt idx="2943">
                  <c:v>19</c:v>
                </c:pt>
                <c:pt idx="2944">
                  <c:v>21</c:v>
                </c:pt>
                <c:pt idx="2945">
                  <c:v>22</c:v>
                </c:pt>
                <c:pt idx="2946">
                  <c:v>21</c:v>
                </c:pt>
                <c:pt idx="2947">
                  <c:v>21</c:v>
                </c:pt>
                <c:pt idx="2948">
                  <c:v>21</c:v>
                </c:pt>
                <c:pt idx="2949">
                  <c:v>20</c:v>
                </c:pt>
                <c:pt idx="2950">
                  <c:v>19</c:v>
                </c:pt>
                <c:pt idx="2951">
                  <c:v>20</c:v>
                </c:pt>
                <c:pt idx="2952">
                  <c:v>21</c:v>
                </c:pt>
                <c:pt idx="2953">
                  <c:v>22</c:v>
                </c:pt>
                <c:pt idx="2954">
                  <c:v>22</c:v>
                </c:pt>
                <c:pt idx="2955">
                  <c:v>20</c:v>
                </c:pt>
                <c:pt idx="2956">
                  <c:v>19</c:v>
                </c:pt>
                <c:pt idx="2957">
                  <c:v>21</c:v>
                </c:pt>
                <c:pt idx="2958">
                  <c:v>21</c:v>
                </c:pt>
                <c:pt idx="2959">
                  <c:v>20</c:v>
                </c:pt>
                <c:pt idx="2960">
                  <c:v>23</c:v>
                </c:pt>
                <c:pt idx="2961">
                  <c:v>20</c:v>
                </c:pt>
                <c:pt idx="2962">
                  <c:v>22</c:v>
                </c:pt>
                <c:pt idx="2963">
                  <c:v>19</c:v>
                </c:pt>
                <c:pt idx="2964">
                  <c:v>20</c:v>
                </c:pt>
                <c:pt idx="2965">
                  <c:v>20</c:v>
                </c:pt>
                <c:pt idx="2966">
                  <c:v>21</c:v>
                </c:pt>
                <c:pt idx="2967">
                  <c:v>20</c:v>
                </c:pt>
                <c:pt idx="2968">
                  <c:v>20</c:v>
                </c:pt>
                <c:pt idx="2969">
                  <c:v>19</c:v>
                </c:pt>
                <c:pt idx="2970">
                  <c:v>20</c:v>
                </c:pt>
                <c:pt idx="2971">
                  <c:v>20</c:v>
                </c:pt>
                <c:pt idx="2972">
                  <c:v>20</c:v>
                </c:pt>
                <c:pt idx="2973">
                  <c:v>20</c:v>
                </c:pt>
                <c:pt idx="2974">
                  <c:v>19</c:v>
                </c:pt>
                <c:pt idx="2975">
                  <c:v>20</c:v>
                </c:pt>
                <c:pt idx="2976">
                  <c:v>21</c:v>
                </c:pt>
                <c:pt idx="2977">
                  <c:v>22</c:v>
                </c:pt>
                <c:pt idx="2978">
                  <c:v>20</c:v>
                </c:pt>
                <c:pt idx="2979">
                  <c:v>21</c:v>
                </c:pt>
                <c:pt idx="2980">
                  <c:v>20</c:v>
                </c:pt>
                <c:pt idx="2981">
                  <c:v>21</c:v>
                </c:pt>
                <c:pt idx="2982">
                  <c:v>20</c:v>
                </c:pt>
                <c:pt idx="2983">
                  <c:v>20</c:v>
                </c:pt>
                <c:pt idx="2984">
                  <c:v>20</c:v>
                </c:pt>
                <c:pt idx="2985">
                  <c:v>20</c:v>
                </c:pt>
                <c:pt idx="2986">
                  <c:v>20</c:v>
                </c:pt>
                <c:pt idx="2987">
                  <c:v>20</c:v>
                </c:pt>
                <c:pt idx="2988">
                  <c:v>22</c:v>
                </c:pt>
                <c:pt idx="2989">
                  <c:v>20</c:v>
                </c:pt>
                <c:pt idx="2990">
                  <c:v>19</c:v>
                </c:pt>
                <c:pt idx="2991">
                  <c:v>21</c:v>
                </c:pt>
                <c:pt idx="2992">
                  <c:v>20</c:v>
                </c:pt>
                <c:pt idx="2993">
                  <c:v>22</c:v>
                </c:pt>
                <c:pt idx="2994">
                  <c:v>20</c:v>
                </c:pt>
                <c:pt idx="2995">
                  <c:v>21</c:v>
                </c:pt>
                <c:pt idx="2996">
                  <c:v>21</c:v>
                </c:pt>
                <c:pt idx="2997">
                  <c:v>19</c:v>
                </c:pt>
                <c:pt idx="2998">
                  <c:v>20</c:v>
                </c:pt>
                <c:pt idx="2999">
                  <c:v>20</c:v>
                </c:pt>
                <c:pt idx="3000">
                  <c:v>20</c:v>
                </c:pt>
                <c:pt idx="3001">
                  <c:v>21</c:v>
                </c:pt>
                <c:pt idx="3002">
                  <c:v>22</c:v>
                </c:pt>
                <c:pt idx="3003">
                  <c:v>21</c:v>
                </c:pt>
                <c:pt idx="3004">
                  <c:v>20</c:v>
                </c:pt>
                <c:pt idx="3005">
                  <c:v>21</c:v>
                </c:pt>
                <c:pt idx="3006">
                  <c:v>21</c:v>
                </c:pt>
                <c:pt idx="3007">
                  <c:v>21</c:v>
                </c:pt>
                <c:pt idx="3008">
                  <c:v>19</c:v>
                </c:pt>
                <c:pt idx="3009">
                  <c:v>18</c:v>
                </c:pt>
                <c:pt idx="3010">
                  <c:v>21</c:v>
                </c:pt>
                <c:pt idx="3011">
                  <c:v>21</c:v>
                </c:pt>
                <c:pt idx="3012">
                  <c:v>20</c:v>
                </c:pt>
                <c:pt idx="3013">
                  <c:v>19</c:v>
                </c:pt>
                <c:pt idx="3014">
                  <c:v>21</c:v>
                </c:pt>
                <c:pt idx="3015">
                  <c:v>20</c:v>
                </c:pt>
                <c:pt idx="3016">
                  <c:v>20</c:v>
                </c:pt>
                <c:pt idx="3017">
                  <c:v>20</c:v>
                </c:pt>
                <c:pt idx="3018">
                  <c:v>19</c:v>
                </c:pt>
                <c:pt idx="3019">
                  <c:v>20</c:v>
                </c:pt>
                <c:pt idx="3020">
                  <c:v>21</c:v>
                </c:pt>
                <c:pt idx="3021">
                  <c:v>20</c:v>
                </c:pt>
                <c:pt idx="3022">
                  <c:v>21</c:v>
                </c:pt>
                <c:pt idx="3023">
                  <c:v>21</c:v>
                </c:pt>
                <c:pt idx="3024">
                  <c:v>22</c:v>
                </c:pt>
                <c:pt idx="3025">
                  <c:v>13</c:v>
                </c:pt>
                <c:pt idx="3026">
                  <c:v>22</c:v>
                </c:pt>
                <c:pt idx="3027">
                  <c:v>22</c:v>
                </c:pt>
                <c:pt idx="3028">
                  <c:v>21</c:v>
                </c:pt>
                <c:pt idx="3029">
                  <c:v>20</c:v>
                </c:pt>
                <c:pt idx="3030">
                  <c:v>20</c:v>
                </c:pt>
                <c:pt idx="3031">
                  <c:v>21</c:v>
                </c:pt>
                <c:pt idx="3032">
                  <c:v>20</c:v>
                </c:pt>
                <c:pt idx="3033">
                  <c:v>21</c:v>
                </c:pt>
                <c:pt idx="3034">
                  <c:v>19</c:v>
                </c:pt>
                <c:pt idx="3035">
                  <c:v>21</c:v>
                </c:pt>
                <c:pt idx="3036">
                  <c:v>20</c:v>
                </c:pt>
                <c:pt idx="3037">
                  <c:v>20</c:v>
                </c:pt>
                <c:pt idx="3038">
                  <c:v>20</c:v>
                </c:pt>
                <c:pt idx="3039">
                  <c:v>20</c:v>
                </c:pt>
                <c:pt idx="3040">
                  <c:v>21</c:v>
                </c:pt>
                <c:pt idx="3041">
                  <c:v>20</c:v>
                </c:pt>
                <c:pt idx="3042">
                  <c:v>20</c:v>
                </c:pt>
                <c:pt idx="3043">
                  <c:v>21</c:v>
                </c:pt>
                <c:pt idx="3044">
                  <c:v>21</c:v>
                </c:pt>
                <c:pt idx="3045">
                  <c:v>21</c:v>
                </c:pt>
                <c:pt idx="3046">
                  <c:v>21</c:v>
                </c:pt>
                <c:pt idx="3047">
                  <c:v>22</c:v>
                </c:pt>
                <c:pt idx="3048">
                  <c:v>21</c:v>
                </c:pt>
                <c:pt idx="3049">
                  <c:v>21</c:v>
                </c:pt>
                <c:pt idx="3050">
                  <c:v>20</c:v>
                </c:pt>
                <c:pt idx="3051">
                  <c:v>21</c:v>
                </c:pt>
                <c:pt idx="3052">
                  <c:v>20</c:v>
                </c:pt>
                <c:pt idx="3053">
                  <c:v>21</c:v>
                </c:pt>
                <c:pt idx="3054">
                  <c:v>22</c:v>
                </c:pt>
                <c:pt idx="3055">
                  <c:v>19</c:v>
                </c:pt>
                <c:pt idx="3056">
                  <c:v>21</c:v>
                </c:pt>
                <c:pt idx="3057">
                  <c:v>20</c:v>
                </c:pt>
                <c:pt idx="3058">
                  <c:v>20</c:v>
                </c:pt>
                <c:pt idx="3059">
                  <c:v>19</c:v>
                </c:pt>
                <c:pt idx="3060">
                  <c:v>20</c:v>
                </c:pt>
                <c:pt idx="3061">
                  <c:v>21</c:v>
                </c:pt>
                <c:pt idx="3062">
                  <c:v>19</c:v>
                </c:pt>
                <c:pt idx="3063">
                  <c:v>20</c:v>
                </c:pt>
                <c:pt idx="3064">
                  <c:v>22</c:v>
                </c:pt>
                <c:pt idx="3065">
                  <c:v>20</c:v>
                </c:pt>
                <c:pt idx="3066">
                  <c:v>20</c:v>
                </c:pt>
                <c:pt idx="3067">
                  <c:v>20</c:v>
                </c:pt>
                <c:pt idx="3068">
                  <c:v>21</c:v>
                </c:pt>
                <c:pt idx="3069">
                  <c:v>19</c:v>
                </c:pt>
                <c:pt idx="3070">
                  <c:v>20</c:v>
                </c:pt>
                <c:pt idx="3071">
                  <c:v>21</c:v>
                </c:pt>
                <c:pt idx="3072">
                  <c:v>20</c:v>
                </c:pt>
                <c:pt idx="3073">
                  <c:v>22</c:v>
                </c:pt>
                <c:pt idx="3074">
                  <c:v>20</c:v>
                </c:pt>
                <c:pt idx="3075">
                  <c:v>21</c:v>
                </c:pt>
                <c:pt idx="3076">
                  <c:v>19</c:v>
                </c:pt>
                <c:pt idx="3077">
                  <c:v>21</c:v>
                </c:pt>
                <c:pt idx="3078">
                  <c:v>21</c:v>
                </c:pt>
                <c:pt idx="3079">
                  <c:v>21</c:v>
                </c:pt>
                <c:pt idx="3080">
                  <c:v>21</c:v>
                </c:pt>
                <c:pt idx="3081">
                  <c:v>20</c:v>
                </c:pt>
                <c:pt idx="3082">
                  <c:v>22</c:v>
                </c:pt>
                <c:pt idx="3083">
                  <c:v>22</c:v>
                </c:pt>
                <c:pt idx="3084">
                  <c:v>22</c:v>
                </c:pt>
                <c:pt idx="3085">
                  <c:v>21</c:v>
                </c:pt>
                <c:pt idx="3086">
                  <c:v>20</c:v>
                </c:pt>
                <c:pt idx="3087">
                  <c:v>20</c:v>
                </c:pt>
                <c:pt idx="3088">
                  <c:v>21</c:v>
                </c:pt>
                <c:pt idx="3089">
                  <c:v>20</c:v>
                </c:pt>
                <c:pt idx="3090">
                  <c:v>21</c:v>
                </c:pt>
                <c:pt idx="3091">
                  <c:v>21</c:v>
                </c:pt>
                <c:pt idx="3092">
                  <c:v>19</c:v>
                </c:pt>
                <c:pt idx="3093">
                  <c:v>20</c:v>
                </c:pt>
                <c:pt idx="3094">
                  <c:v>22</c:v>
                </c:pt>
                <c:pt idx="3095">
                  <c:v>21</c:v>
                </c:pt>
                <c:pt idx="3096">
                  <c:v>20</c:v>
                </c:pt>
                <c:pt idx="3097">
                  <c:v>24</c:v>
                </c:pt>
                <c:pt idx="3098">
                  <c:v>22</c:v>
                </c:pt>
                <c:pt idx="3099">
                  <c:v>22</c:v>
                </c:pt>
                <c:pt idx="3100">
                  <c:v>23</c:v>
                </c:pt>
                <c:pt idx="3101">
                  <c:v>21</c:v>
                </c:pt>
                <c:pt idx="3102">
                  <c:v>21</c:v>
                </c:pt>
                <c:pt idx="3103">
                  <c:v>21</c:v>
                </c:pt>
                <c:pt idx="3104">
                  <c:v>19</c:v>
                </c:pt>
                <c:pt idx="3105">
                  <c:v>20</c:v>
                </c:pt>
                <c:pt idx="3106">
                  <c:v>21</c:v>
                </c:pt>
                <c:pt idx="3107">
                  <c:v>21</c:v>
                </c:pt>
                <c:pt idx="3108">
                  <c:v>22</c:v>
                </c:pt>
                <c:pt idx="3109">
                  <c:v>22</c:v>
                </c:pt>
                <c:pt idx="3110">
                  <c:v>21</c:v>
                </c:pt>
                <c:pt idx="3111">
                  <c:v>22</c:v>
                </c:pt>
                <c:pt idx="3112">
                  <c:v>23</c:v>
                </c:pt>
                <c:pt idx="3113">
                  <c:v>21</c:v>
                </c:pt>
                <c:pt idx="3114">
                  <c:v>20</c:v>
                </c:pt>
                <c:pt idx="3115">
                  <c:v>21</c:v>
                </c:pt>
                <c:pt idx="3116">
                  <c:v>21</c:v>
                </c:pt>
                <c:pt idx="3117">
                  <c:v>22</c:v>
                </c:pt>
                <c:pt idx="3118">
                  <c:v>21</c:v>
                </c:pt>
                <c:pt idx="3119">
                  <c:v>21</c:v>
                </c:pt>
                <c:pt idx="3120">
                  <c:v>20</c:v>
                </c:pt>
                <c:pt idx="3121">
                  <c:v>20</c:v>
                </c:pt>
                <c:pt idx="3122">
                  <c:v>20</c:v>
                </c:pt>
                <c:pt idx="3123">
                  <c:v>22</c:v>
                </c:pt>
                <c:pt idx="3124">
                  <c:v>20</c:v>
                </c:pt>
                <c:pt idx="3125">
                  <c:v>21</c:v>
                </c:pt>
                <c:pt idx="3126">
                  <c:v>20</c:v>
                </c:pt>
                <c:pt idx="3127">
                  <c:v>20</c:v>
                </c:pt>
                <c:pt idx="3128">
                  <c:v>21</c:v>
                </c:pt>
                <c:pt idx="3129">
                  <c:v>21</c:v>
                </c:pt>
                <c:pt idx="3130">
                  <c:v>20</c:v>
                </c:pt>
                <c:pt idx="3131">
                  <c:v>21</c:v>
                </c:pt>
                <c:pt idx="3132">
                  <c:v>20</c:v>
                </c:pt>
                <c:pt idx="3133">
                  <c:v>19</c:v>
                </c:pt>
                <c:pt idx="3134">
                  <c:v>22</c:v>
                </c:pt>
                <c:pt idx="3135">
                  <c:v>20</c:v>
                </c:pt>
                <c:pt idx="3136">
                  <c:v>20</c:v>
                </c:pt>
                <c:pt idx="3137">
                  <c:v>19</c:v>
                </c:pt>
                <c:pt idx="3138">
                  <c:v>21</c:v>
                </c:pt>
                <c:pt idx="3139">
                  <c:v>20</c:v>
                </c:pt>
                <c:pt idx="3140">
                  <c:v>23</c:v>
                </c:pt>
                <c:pt idx="3141">
                  <c:v>23</c:v>
                </c:pt>
                <c:pt idx="3142">
                  <c:v>21</c:v>
                </c:pt>
                <c:pt idx="3143">
                  <c:v>20</c:v>
                </c:pt>
                <c:pt idx="3144">
                  <c:v>19</c:v>
                </c:pt>
                <c:pt idx="3145">
                  <c:v>22</c:v>
                </c:pt>
                <c:pt idx="3146">
                  <c:v>22</c:v>
                </c:pt>
                <c:pt idx="3147">
                  <c:v>21</c:v>
                </c:pt>
                <c:pt idx="3148">
                  <c:v>21</c:v>
                </c:pt>
                <c:pt idx="3149">
                  <c:v>20</c:v>
                </c:pt>
                <c:pt idx="3150">
                  <c:v>21</c:v>
                </c:pt>
                <c:pt idx="3151">
                  <c:v>17</c:v>
                </c:pt>
                <c:pt idx="3152">
                  <c:v>20</c:v>
                </c:pt>
                <c:pt idx="3153">
                  <c:v>21</c:v>
                </c:pt>
                <c:pt idx="3154">
                  <c:v>19</c:v>
                </c:pt>
                <c:pt idx="3155">
                  <c:v>20</c:v>
                </c:pt>
                <c:pt idx="3156">
                  <c:v>20</c:v>
                </c:pt>
                <c:pt idx="3157">
                  <c:v>23</c:v>
                </c:pt>
                <c:pt idx="3158">
                  <c:v>22</c:v>
                </c:pt>
                <c:pt idx="3159">
                  <c:v>19</c:v>
                </c:pt>
                <c:pt idx="3160">
                  <c:v>20</c:v>
                </c:pt>
                <c:pt idx="3161">
                  <c:v>20</c:v>
                </c:pt>
                <c:pt idx="3162">
                  <c:v>23</c:v>
                </c:pt>
                <c:pt idx="3163">
                  <c:v>21</c:v>
                </c:pt>
                <c:pt idx="3164">
                  <c:v>20</c:v>
                </c:pt>
                <c:pt idx="3165">
                  <c:v>21</c:v>
                </c:pt>
                <c:pt idx="3166">
                  <c:v>18</c:v>
                </c:pt>
                <c:pt idx="3167">
                  <c:v>22</c:v>
                </c:pt>
                <c:pt idx="3168">
                  <c:v>20</c:v>
                </c:pt>
                <c:pt idx="3169">
                  <c:v>21</c:v>
                </c:pt>
                <c:pt idx="3170">
                  <c:v>21</c:v>
                </c:pt>
                <c:pt idx="3171">
                  <c:v>19</c:v>
                </c:pt>
                <c:pt idx="3172">
                  <c:v>19</c:v>
                </c:pt>
                <c:pt idx="3173">
                  <c:v>21</c:v>
                </c:pt>
                <c:pt idx="3174">
                  <c:v>21</c:v>
                </c:pt>
                <c:pt idx="3175">
                  <c:v>20</c:v>
                </c:pt>
                <c:pt idx="3176">
                  <c:v>21</c:v>
                </c:pt>
                <c:pt idx="3177">
                  <c:v>22</c:v>
                </c:pt>
                <c:pt idx="3178">
                  <c:v>20</c:v>
                </c:pt>
                <c:pt idx="3179">
                  <c:v>20</c:v>
                </c:pt>
                <c:pt idx="3180">
                  <c:v>21</c:v>
                </c:pt>
                <c:pt idx="3181">
                  <c:v>20</c:v>
                </c:pt>
                <c:pt idx="3182">
                  <c:v>22</c:v>
                </c:pt>
                <c:pt idx="3183">
                  <c:v>21</c:v>
                </c:pt>
                <c:pt idx="3184">
                  <c:v>20</c:v>
                </c:pt>
                <c:pt idx="3185">
                  <c:v>19</c:v>
                </c:pt>
                <c:pt idx="3186">
                  <c:v>19</c:v>
                </c:pt>
                <c:pt idx="3187">
                  <c:v>20</c:v>
                </c:pt>
                <c:pt idx="3188">
                  <c:v>20</c:v>
                </c:pt>
                <c:pt idx="3189">
                  <c:v>21</c:v>
                </c:pt>
                <c:pt idx="3190">
                  <c:v>20</c:v>
                </c:pt>
                <c:pt idx="3191">
                  <c:v>20</c:v>
                </c:pt>
                <c:pt idx="3192">
                  <c:v>21</c:v>
                </c:pt>
                <c:pt idx="3193">
                  <c:v>21</c:v>
                </c:pt>
                <c:pt idx="3194">
                  <c:v>21</c:v>
                </c:pt>
                <c:pt idx="3195">
                  <c:v>22</c:v>
                </c:pt>
                <c:pt idx="3196">
                  <c:v>22</c:v>
                </c:pt>
                <c:pt idx="3197">
                  <c:v>20</c:v>
                </c:pt>
                <c:pt idx="3198">
                  <c:v>21</c:v>
                </c:pt>
                <c:pt idx="3199">
                  <c:v>22</c:v>
                </c:pt>
                <c:pt idx="3200">
                  <c:v>21</c:v>
                </c:pt>
                <c:pt idx="3201">
                  <c:v>24</c:v>
                </c:pt>
                <c:pt idx="3202">
                  <c:v>19</c:v>
                </c:pt>
                <c:pt idx="3203">
                  <c:v>20</c:v>
                </c:pt>
                <c:pt idx="3204">
                  <c:v>22</c:v>
                </c:pt>
                <c:pt idx="3205">
                  <c:v>23</c:v>
                </c:pt>
                <c:pt idx="3206">
                  <c:v>20</c:v>
                </c:pt>
                <c:pt idx="3207">
                  <c:v>19</c:v>
                </c:pt>
                <c:pt idx="3208">
                  <c:v>21</c:v>
                </c:pt>
                <c:pt idx="3209">
                  <c:v>20</c:v>
                </c:pt>
                <c:pt idx="3210">
                  <c:v>20</c:v>
                </c:pt>
                <c:pt idx="3211">
                  <c:v>21</c:v>
                </c:pt>
                <c:pt idx="3212">
                  <c:v>22</c:v>
                </c:pt>
                <c:pt idx="3213">
                  <c:v>21</c:v>
                </c:pt>
                <c:pt idx="3214">
                  <c:v>20</c:v>
                </c:pt>
                <c:pt idx="3215">
                  <c:v>18</c:v>
                </c:pt>
                <c:pt idx="3216">
                  <c:v>21</c:v>
                </c:pt>
                <c:pt idx="3217">
                  <c:v>21</c:v>
                </c:pt>
                <c:pt idx="3218">
                  <c:v>20</c:v>
                </c:pt>
                <c:pt idx="3219">
                  <c:v>20</c:v>
                </c:pt>
                <c:pt idx="3220">
                  <c:v>21</c:v>
                </c:pt>
                <c:pt idx="3221">
                  <c:v>19</c:v>
                </c:pt>
                <c:pt idx="3222">
                  <c:v>12</c:v>
                </c:pt>
                <c:pt idx="3223">
                  <c:v>21</c:v>
                </c:pt>
                <c:pt idx="3224">
                  <c:v>20</c:v>
                </c:pt>
                <c:pt idx="3225">
                  <c:v>22</c:v>
                </c:pt>
                <c:pt idx="3226">
                  <c:v>21</c:v>
                </c:pt>
                <c:pt idx="3227">
                  <c:v>20</c:v>
                </c:pt>
                <c:pt idx="3228">
                  <c:v>21</c:v>
                </c:pt>
                <c:pt idx="3229">
                  <c:v>21</c:v>
                </c:pt>
                <c:pt idx="3230">
                  <c:v>20</c:v>
                </c:pt>
                <c:pt idx="3231">
                  <c:v>21</c:v>
                </c:pt>
                <c:pt idx="3232">
                  <c:v>19</c:v>
                </c:pt>
                <c:pt idx="3233">
                  <c:v>21</c:v>
                </c:pt>
                <c:pt idx="3234">
                  <c:v>20</c:v>
                </c:pt>
                <c:pt idx="3235">
                  <c:v>22</c:v>
                </c:pt>
                <c:pt idx="3236">
                  <c:v>21</c:v>
                </c:pt>
                <c:pt idx="3237">
                  <c:v>20</c:v>
                </c:pt>
                <c:pt idx="3238">
                  <c:v>21</c:v>
                </c:pt>
                <c:pt idx="3239">
                  <c:v>18</c:v>
                </c:pt>
                <c:pt idx="3240">
                  <c:v>22</c:v>
                </c:pt>
                <c:pt idx="3241">
                  <c:v>21</c:v>
                </c:pt>
                <c:pt idx="3242">
                  <c:v>19</c:v>
                </c:pt>
                <c:pt idx="3243">
                  <c:v>20</c:v>
                </c:pt>
                <c:pt idx="3244">
                  <c:v>21</c:v>
                </c:pt>
                <c:pt idx="3245">
                  <c:v>20</c:v>
                </c:pt>
                <c:pt idx="3246">
                  <c:v>22</c:v>
                </c:pt>
                <c:pt idx="3247">
                  <c:v>22</c:v>
                </c:pt>
                <c:pt idx="3248">
                  <c:v>20</c:v>
                </c:pt>
                <c:pt idx="3249">
                  <c:v>21</c:v>
                </c:pt>
                <c:pt idx="3250">
                  <c:v>19</c:v>
                </c:pt>
                <c:pt idx="3251">
                  <c:v>21</c:v>
                </c:pt>
                <c:pt idx="3252">
                  <c:v>22</c:v>
                </c:pt>
                <c:pt idx="3253">
                  <c:v>20</c:v>
                </c:pt>
                <c:pt idx="3254">
                  <c:v>21</c:v>
                </c:pt>
                <c:pt idx="3255">
                  <c:v>22</c:v>
                </c:pt>
                <c:pt idx="3256">
                  <c:v>20</c:v>
                </c:pt>
                <c:pt idx="3257">
                  <c:v>19</c:v>
                </c:pt>
                <c:pt idx="3258">
                  <c:v>20</c:v>
                </c:pt>
                <c:pt idx="3259">
                  <c:v>20</c:v>
                </c:pt>
                <c:pt idx="3260">
                  <c:v>20</c:v>
                </c:pt>
                <c:pt idx="3261">
                  <c:v>20</c:v>
                </c:pt>
                <c:pt idx="3262">
                  <c:v>21</c:v>
                </c:pt>
                <c:pt idx="3263">
                  <c:v>20</c:v>
                </c:pt>
                <c:pt idx="3264">
                  <c:v>19</c:v>
                </c:pt>
                <c:pt idx="3265">
                  <c:v>20</c:v>
                </c:pt>
                <c:pt idx="3266">
                  <c:v>20</c:v>
                </c:pt>
                <c:pt idx="3267">
                  <c:v>20</c:v>
                </c:pt>
                <c:pt idx="3268">
                  <c:v>20</c:v>
                </c:pt>
                <c:pt idx="3269">
                  <c:v>21</c:v>
                </c:pt>
                <c:pt idx="3270">
                  <c:v>20</c:v>
                </c:pt>
                <c:pt idx="3271">
                  <c:v>19</c:v>
                </c:pt>
                <c:pt idx="3272">
                  <c:v>19</c:v>
                </c:pt>
                <c:pt idx="3273">
                  <c:v>19</c:v>
                </c:pt>
                <c:pt idx="3274">
                  <c:v>19</c:v>
                </c:pt>
                <c:pt idx="3275">
                  <c:v>23</c:v>
                </c:pt>
                <c:pt idx="3276">
                  <c:v>21</c:v>
                </c:pt>
                <c:pt idx="3277">
                  <c:v>20</c:v>
                </c:pt>
                <c:pt idx="3278">
                  <c:v>21</c:v>
                </c:pt>
                <c:pt idx="3279">
                  <c:v>21</c:v>
                </c:pt>
                <c:pt idx="3280">
                  <c:v>20</c:v>
                </c:pt>
                <c:pt idx="3281">
                  <c:v>21</c:v>
                </c:pt>
                <c:pt idx="3282">
                  <c:v>21</c:v>
                </c:pt>
                <c:pt idx="3283">
                  <c:v>20</c:v>
                </c:pt>
                <c:pt idx="3284">
                  <c:v>20</c:v>
                </c:pt>
                <c:pt idx="3285">
                  <c:v>23</c:v>
                </c:pt>
                <c:pt idx="3286">
                  <c:v>21</c:v>
                </c:pt>
                <c:pt idx="3287">
                  <c:v>22</c:v>
                </c:pt>
                <c:pt idx="3288">
                  <c:v>22</c:v>
                </c:pt>
                <c:pt idx="3289">
                  <c:v>20</c:v>
                </c:pt>
                <c:pt idx="3290">
                  <c:v>23</c:v>
                </c:pt>
                <c:pt idx="3291">
                  <c:v>20</c:v>
                </c:pt>
                <c:pt idx="3292">
                  <c:v>23</c:v>
                </c:pt>
                <c:pt idx="3293">
                  <c:v>20</c:v>
                </c:pt>
                <c:pt idx="3294">
                  <c:v>19</c:v>
                </c:pt>
                <c:pt idx="3295">
                  <c:v>20</c:v>
                </c:pt>
                <c:pt idx="3296">
                  <c:v>21</c:v>
                </c:pt>
                <c:pt idx="3297">
                  <c:v>20</c:v>
                </c:pt>
                <c:pt idx="3298">
                  <c:v>21</c:v>
                </c:pt>
                <c:pt idx="3299">
                  <c:v>20</c:v>
                </c:pt>
                <c:pt idx="3300">
                  <c:v>21</c:v>
                </c:pt>
                <c:pt idx="3301">
                  <c:v>19</c:v>
                </c:pt>
                <c:pt idx="3302">
                  <c:v>23</c:v>
                </c:pt>
                <c:pt idx="3303">
                  <c:v>21</c:v>
                </c:pt>
                <c:pt idx="3304">
                  <c:v>21</c:v>
                </c:pt>
                <c:pt idx="3305">
                  <c:v>22</c:v>
                </c:pt>
                <c:pt idx="3306">
                  <c:v>20</c:v>
                </c:pt>
                <c:pt idx="3307">
                  <c:v>21</c:v>
                </c:pt>
                <c:pt idx="3308">
                  <c:v>20</c:v>
                </c:pt>
                <c:pt idx="3309">
                  <c:v>20</c:v>
                </c:pt>
                <c:pt idx="3310">
                  <c:v>23</c:v>
                </c:pt>
                <c:pt idx="3311">
                  <c:v>21</c:v>
                </c:pt>
                <c:pt idx="3312">
                  <c:v>20</c:v>
                </c:pt>
                <c:pt idx="3313">
                  <c:v>21</c:v>
                </c:pt>
                <c:pt idx="3314">
                  <c:v>22</c:v>
                </c:pt>
                <c:pt idx="3315">
                  <c:v>20</c:v>
                </c:pt>
                <c:pt idx="3316">
                  <c:v>20</c:v>
                </c:pt>
                <c:pt idx="3317">
                  <c:v>21</c:v>
                </c:pt>
                <c:pt idx="3318">
                  <c:v>20</c:v>
                </c:pt>
                <c:pt idx="3319">
                  <c:v>20</c:v>
                </c:pt>
                <c:pt idx="3320">
                  <c:v>21</c:v>
                </c:pt>
                <c:pt idx="3321">
                  <c:v>19</c:v>
                </c:pt>
                <c:pt idx="3322">
                  <c:v>20</c:v>
                </c:pt>
                <c:pt idx="3323">
                  <c:v>21</c:v>
                </c:pt>
                <c:pt idx="3324">
                  <c:v>20</c:v>
                </c:pt>
                <c:pt idx="3325">
                  <c:v>20</c:v>
                </c:pt>
                <c:pt idx="3326">
                  <c:v>21</c:v>
                </c:pt>
                <c:pt idx="3327">
                  <c:v>21</c:v>
                </c:pt>
                <c:pt idx="3328">
                  <c:v>19</c:v>
                </c:pt>
                <c:pt idx="3329">
                  <c:v>21</c:v>
                </c:pt>
                <c:pt idx="3330">
                  <c:v>19</c:v>
                </c:pt>
                <c:pt idx="3331">
                  <c:v>19</c:v>
                </c:pt>
                <c:pt idx="3332">
                  <c:v>20</c:v>
                </c:pt>
                <c:pt idx="3333">
                  <c:v>20</c:v>
                </c:pt>
                <c:pt idx="3334">
                  <c:v>21</c:v>
                </c:pt>
                <c:pt idx="3335">
                  <c:v>20</c:v>
                </c:pt>
                <c:pt idx="3336">
                  <c:v>20</c:v>
                </c:pt>
                <c:pt idx="3337">
                  <c:v>21</c:v>
                </c:pt>
                <c:pt idx="3338">
                  <c:v>20</c:v>
                </c:pt>
                <c:pt idx="3339">
                  <c:v>19</c:v>
                </c:pt>
                <c:pt idx="3340">
                  <c:v>19</c:v>
                </c:pt>
                <c:pt idx="3341">
                  <c:v>20</c:v>
                </c:pt>
                <c:pt idx="3342">
                  <c:v>20</c:v>
                </c:pt>
                <c:pt idx="3343">
                  <c:v>20</c:v>
                </c:pt>
                <c:pt idx="3344">
                  <c:v>20</c:v>
                </c:pt>
                <c:pt idx="3345">
                  <c:v>21</c:v>
                </c:pt>
                <c:pt idx="3346">
                  <c:v>19</c:v>
                </c:pt>
                <c:pt idx="3347">
                  <c:v>20</c:v>
                </c:pt>
                <c:pt idx="3348">
                  <c:v>21</c:v>
                </c:pt>
                <c:pt idx="3349">
                  <c:v>20</c:v>
                </c:pt>
                <c:pt idx="3350">
                  <c:v>21</c:v>
                </c:pt>
                <c:pt idx="3351">
                  <c:v>19</c:v>
                </c:pt>
                <c:pt idx="3352">
                  <c:v>21</c:v>
                </c:pt>
                <c:pt idx="3353">
                  <c:v>21</c:v>
                </c:pt>
                <c:pt idx="3354">
                  <c:v>20</c:v>
                </c:pt>
                <c:pt idx="3355">
                  <c:v>20</c:v>
                </c:pt>
                <c:pt idx="3356">
                  <c:v>21</c:v>
                </c:pt>
                <c:pt idx="3357">
                  <c:v>20</c:v>
                </c:pt>
                <c:pt idx="3358">
                  <c:v>20</c:v>
                </c:pt>
                <c:pt idx="3359">
                  <c:v>22</c:v>
                </c:pt>
                <c:pt idx="3360">
                  <c:v>22</c:v>
                </c:pt>
                <c:pt idx="3361">
                  <c:v>18</c:v>
                </c:pt>
                <c:pt idx="3362">
                  <c:v>22</c:v>
                </c:pt>
                <c:pt idx="3363">
                  <c:v>22</c:v>
                </c:pt>
                <c:pt idx="3364">
                  <c:v>20</c:v>
                </c:pt>
                <c:pt idx="3365">
                  <c:v>21</c:v>
                </c:pt>
                <c:pt idx="3366">
                  <c:v>20</c:v>
                </c:pt>
                <c:pt idx="3367">
                  <c:v>20</c:v>
                </c:pt>
                <c:pt idx="3368">
                  <c:v>22</c:v>
                </c:pt>
                <c:pt idx="3369">
                  <c:v>18</c:v>
                </c:pt>
                <c:pt idx="3370">
                  <c:v>20</c:v>
                </c:pt>
                <c:pt idx="3371">
                  <c:v>20</c:v>
                </c:pt>
                <c:pt idx="3372">
                  <c:v>20</c:v>
                </c:pt>
                <c:pt idx="3373">
                  <c:v>19</c:v>
                </c:pt>
                <c:pt idx="3374">
                  <c:v>21</c:v>
                </c:pt>
                <c:pt idx="3375">
                  <c:v>20</c:v>
                </c:pt>
                <c:pt idx="3376">
                  <c:v>20</c:v>
                </c:pt>
                <c:pt idx="3377">
                  <c:v>20</c:v>
                </c:pt>
                <c:pt idx="3378">
                  <c:v>20</c:v>
                </c:pt>
                <c:pt idx="3379">
                  <c:v>21</c:v>
                </c:pt>
                <c:pt idx="3380">
                  <c:v>20</c:v>
                </c:pt>
                <c:pt idx="3381">
                  <c:v>22</c:v>
                </c:pt>
                <c:pt idx="3382">
                  <c:v>21</c:v>
                </c:pt>
                <c:pt idx="3383">
                  <c:v>20</c:v>
                </c:pt>
                <c:pt idx="3384">
                  <c:v>20</c:v>
                </c:pt>
                <c:pt idx="3385">
                  <c:v>18</c:v>
                </c:pt>
                <c:pt idx="3386">
                  <c:v>20</c:v>
                </c:pt>
                <c:pt idx="3387">
                  <c:v>19</c:v>
                </c:pt>
                <c:pt idx="3388">
                  <c:v>20</c:v>
                </c:pt>
                <c:pt idx="3389">
                  <c:v>22</c:v>
                </c:pt>
                <c:pt idx="3390">
                  <c:v>21</c:v>
                </c:pt>
                <c:pt idx="3391">
                  <c:v>21</c:v>
                </c:pt>
                <c:pt idx="3392">
                  <c:v>21</c:v>
                </c:pt>
                <c:pt idx="3393">
                  <c:v>20</c:v>
                </c:pt>
                <c:pt idx="3394">
                  <c:v>20</c:v>
                </c:pt>
                <c:pt idx="3395">
                  <c:v>21</c:v>
                </c:pt>
                <c:pt idx="3396">
                  <c:v>21</c:v>
                </c:pt>
                <c:pt idx="3397">
                  <c:v>20</c:v>
                </c:pt>
                <c:pt idx="3398">
                  <c:v>20</c:v>
                </c:pt>
                <c:pt idx="3399">
                  <c:v>20</c:v>
                </c:pt>
                <c:pt idx="3400">
                  <c:v>20</c:v>
                </c:pt>
                <c:pt idx="3401">
                  <c:v>21</c:v>
                </c:pt>
                <c:pt idx="3402">
                  <c:v>21</c:v>
                </c:pt>
                <c:pt idx="3403">
                  <c:v>19</c:v>
                </c:pt>
                <c:pt idx="3404">
                  <c:v>20</c:v>
                </c:pt>
                <c:pt idx="3405">
                  <c:v>20</c:v>
                </c:pt>
                <c:pt idx="3406">
                  <c:v>21</c:v>
                </c:pt>
                <c:pt idx="3407">
                  <c:v>20</c:v>
                </c:pt>
                <c:pt idx="3408">
                  <c:v>22</c:v>
                </c:pt>
                <c:pt idx="3409">
                  <c:v>20</c:v>
                </c:pt>
                <c:pt idx="3410">
                  <c:v>20</c:v>
                </c:pt>
                <c:pt idx="3411">
                  <c:v>20</c:v>
                </c:pt>
                <c:pt idx="3412">
                  <c:v>21</c:v>
                </c:pt>
                <c:pt idx="3413">
                  <c:v>19</c:v>
                </c:pt>
                <c:pt idx="3414">
                  <c:v>21</c:v>
                </c:pt>
                <c:pt idx="3415">
                  <c:v>20</c:v>
                </c:pt>
                <c:pt idx="3416">
                  <c:v>20</c:v>
                </c:pt>
                <c:pt idx="3417">
                  <c:v>21</c:v>
                </c:pt>
                <c:pt idx="3418">
                  <c:v>22</c:v>
                </c:pt>
                <c:pt idx="3419">
                  <c:v>20</c:v>
                </c:pt>
                <c:pt idx="3420">
                  <c:v>21</c:v>
                </c:pt>
                <c:pt idx="3421">
                  <c:v>20</c:v>
                </c:pt>
                <c:pt idx="3422">
                  <c:v>20</c:v>
                </c:pt>
                <c:pt idx="3423">
                  <c:v>20</c:v>
                </c:pt>
                <c:pt idx="3424">
                  <c:v>20</c:v>
                </c:pt>
                <c:pt idx="3425">
                  <c:v>22</c:v>
                </c:pt>
                <c:pt idx="3426">
                  <c:v>20</c:v>
                </c:pt>
                <c:pt idx="3427">
                  <c:v>20</c:v>
                </c:pt>
                <c:pt idx="3428">
                  <c:v>20</c:v>
                </c:pt>
                <c:pt idx="3429">
                  <c:v>20</c:v>
                </c:pt>
                <c:pt idx="3430">
                  <c:v>20</c:v>
                </c:pt>
                <c:pt idx="3431">
                  <c:v>21</c:v>
                </c:pt>
                <c:pt idx="3432">
                  <c:v>20</c:v>
                </c:pt>
                <c:pt idx="3433">
                  <c:v>20</c:v>
                </c:pt>
                <c:pt idx="3434">
                  <c:v>20</c:v>
                </c:pt>
                <c:pt idx="3435">
                  <c:v>21</c:v>
                </c:pt>
                <c:pt idx="3436">
                  <c:v>18</c:v>
                </c:pt>
                <c:pt idx="3437">
                  <c:v>21</c:v>
                </c:pt>
                <c:pt idx="3438">
                  <c:v>20</c:v>
                </c:pt>
                <c:pt idx="3439">
                  <c:v>21</c:v>
                </c:pt>
                <c:pt idx="3440">
                  <c:v>21</c:v>
                </c:pt>
                <c:pt idx="3441">
                  <c:v>22</c:v>
                </c:pt>
                <c:pt idx="3442">
                  <c:v>21</c:v>
                </c:pt>
                <c:pt idx="3443">
                  <c:v>21</c:v>
                </c:pt>
                <c:pt idx="3444">
                  <c:v>19</c:v>
                </c:pt>
                <c:pt idx="3445">
                  <c:v>20</c:v>
                </c:pt>
                <c:pt idx="3446">
                  <c:v>20</c:v>
                </c:pt>
                <c:pt idx="3447">
                  <c:v>20</c:v>
                </c:pt>
                <c:pt idx="3448">
                  <c:v>20</c:v>
                </c:pt>
                <c:pt idx="3449">
                  <c:v>20</c:v>
                </c:pt>
                <c:pt idx="3450">
                  <c:v>20</c:v>
                </c:pt>
                <c:pt idx="3451">
                  <c:v>21</c:v>
                </c:pt>
                <c:pt idx="3452">
                  <c:v>20</c:v>
                </c:pt>
                <c:pt idx="3453">
                  <c:v>20</c:v>
                </c:pt>
                <c:pt idx="3454">
                  <c:v>20</c:v>
                </c:pt>
                <c:pt idx="3455">
                  <c:v>20</c:v>
                </c:pt>
                <c:pt idx="3456">
                  <c:v>22</c:v>
                </c:pt>
                <c:pt idx="3457">
                  <c:v>19</c:v>
                </c:pt>
                <c:pt idx="3458">
                  <c:v>23</c:v>
                </c:pt>
                <c:pt idx="3459">
                  <c:v>20</c:v>
                </c:pt>
                <c:pt idx="3460">
                  <c:v>21</c:v>
                </c:pt>
                <c:pt idx="3461">
                  <c:v>21</c:v>
                </c:pt>
                <c:pt idx="3462">
                  <c:v>20</c:v>
                </c:pt>
                <c:pt idx="3463">
                  <c:v>21</c:v>
                </c:pt>
                <c:pt idx="3464">
                  <c:v>20</c:v>
                </c:pt>
                <c:pt idx="3465">
                  <c:v>21</c:v>
                </c:pt>
                <c:pt idx="3466">
                  <c:v>22</c:v>
                </c:pt>
                <c:pt idx="3467">
                  <c:v>22</c:v>
                </c:pt>
                <c:pt idx="3468">
                  <c:v>20</c:v>
                </c:pt>
                <c:pt idx="3469">
                  <c:v>20</c:v>
                </c:pt>
                <c:pt idx="3470">
                  <c:v>19</c:v>
                </c:pt>
                <c:pt idx="3471">
                  <c:v>20</c:v>
                </c:pt>
                <c:pt idx="3472">
                  <c:v>21</c:v>
                </c:pt>
                <c:pt idx="3473">
                  <c:v>21</c:v>
                </c:pt>
                <c:pt idx="3474">
                  <c:v>20</c:v>
                </c:pt>
                <c:pt idx="3475">
                  <c:v>20</c:v>
                </c:pt>
                <c:pt idx="3476">
                  <c:v>20</c:v>
                </c:pt>
                <c:pt idx="3477">
                  <c:v>23</c:v>
                </c:pt>
                <c:pt idx="3478">
                  <c:v>21</c:v>
                </c:pt>
                <c:pt idx="3479">
                  <c:v>21</c:v>
                </c:pt>
                <c:pt idx="3480">
                  <c:v>21</c:v>
                </c:pt>
                <c:pt idx="3481">
                  <c:v>20</c:v>
                </c:pt>
                <c:pt idx="3482">
                  <c:v>21</c:v>
                </c:pt>
                <c:pt idx="3483">
                  <c:v>21</c:v>
                </c:pt>
                <c:pt idx="3484">
                  <c:v>21</c:v>
                </c:pt>
                <c:pt idx="3485">
                  <c:v>20</c:v>
                </c:pt>
                <c:pt idx="3486">
                  <c:v>20</c:v>
                </c:pt>
                <c:pt idx="3487">
                  <c:v>17</c:v>
                </c:pt>
                <c:pt idx="3488">
                  <c:v>21</c:v>
                </c:pt>
                <c:pt idx="3489">
                  <c:v>22</c:v>
                </c:pt>
                <c:pt idx="3490">
                  <c:v>20</c:v>
                </c:pt>
                <c:pt idx="3491">
                  <c:v>21</c:v>
                </c:pt>
                <c:pt idx="3492">
                  <c:v>20</c:v>
                </c:pt>
                <c:pt idx="3493">
                  <c:v>22</c:v>
                </c:pt>
                <c:pt idx="3494">
                  <c:v>21</c:v>
                </c:pt>
                <c:pt idx="3495">
                  <c:v>20</c:v>
                </c:pt>
                <c:pt idx="3496">
                  <c:v>20</c:v>
                </c:pt>
                <c:pt idx="3497">
                  <c:v>22</c:v>
                </c:pt>
                <c:pt idx="3498">
                  <c:v>20</c:v>
                </c:pt>
                <c:pt idx="3499">
                  <c:v>20</c:v>
                </c:pt>
                <c:pt idx="3500">
                  <c:v>19</c:v>
                </c:pt>
                <c:pt idx="3501">
                  <c:v>20</c:v>
                </c:pt>
                <c:pt idx="3502">
                  <c:v>19</c:v>
                </c:pt>
                <c:pt idx="3503">
                  <c:v>20</c:v>
                </c:pt>
                <c:pt idx="3504">
                  <c:v>20</c:v>
                </c:pt>
                <c:pt idx="3505">
                  <c:v>21</c:v>
                </c:pt>
                <c:pt idx="3506">
                  <c:v>17</c:v>
                </c:pt>
                <c:pt idx="3507">
                  <c:v>21</c:v>
                </c:pt>
                <c:pt idx="3508">
                  <c:v>21</c:v>
                </c:pt>
                <c:pt idx="3509">
                  <c:v>21</c:v>
                </c:pt>
                <c:pt idx="3510">
                  <c:v>20</c:v>
                </c:pt>
                <c:pt idx="3511">
                  <c:v>19</c:v>
                </c:pt>
                <c:pt idx="3512">
                  <c:v>19</c:v>
                </c:pt>
                <c:pt idx="3513">
                  <c:v>21</c:v>
                </c:pt>
                <c:pt idx="3514">
                  <c:v>21</c:v>
                </c:pt>
                <c:pt idx="3515">
                  <c:v>19</c:v>
                </c:pt>
                <c:pt idx="3516">
                  <c:v>20</c:v>
                </c:pt>
                <c:pt idx="3517">
                  <c:v>21</c:v>
                </c:pt>
                <c:pt idx="3518">
                  <c:v>20</c:v>
                </c:pt>
                <c:pt idx="3519">
                  <c:v>20</c:v>
                </c:pt>
                <c:pt idx="3520">
                  <c:v>21</c:v>
                </c:pt>
                <c:pt idx="3521">
                  <c:v>19</c:v>
                </c:pt>
                <c:pt idx="3522">
                  <c:v>21</c:v>
                </c:pt>
                <c:pt idx="3523">
                  <c:v>20</c:v>
                </c:pt>
                <c:pt idx="3524">
                  <c:v>21</c:v>
                </c:pt>
                <c:pt idx="3525">
                  <c:v>20</c:v>
                </c:pt>
                <c:pt idx="3526">
                  <c:v>20</c:v>
                </c:pt>
                <c:pt idx="3527">
                  <c:v>22</c:v>
                </c:pt>
                <c:pt idx="3528">
                  <c:v>20</c:v>
                </c:pt>
                <c:pt idx="3529">
                  <c:v>20</c:v>
                </c:pt>
                <c:pt idx="3530">
                  <c:v>21</c:v>
                </c:pt>
                <c:pt idx="3531">
                  <c:v>21</c:v>
                </c:pt>
                <c:pt idx="3532">
                  <c:v>21</c:v>
                </c:pt>
                <c:pt idx="3533">
                  <c:v>21</c:v>
                </c:pt>
                <c:pt idx="3534">
                  <c:v>22</c:v>
                </c:pt>
                <c:pt idx="3535">
                  <c:v>20</c:v>
                </c:pt>
                <c:pt idx="3536">
                  <c:v>22</c:v>
                </c:pt>
                <c:pt idx="3537">
                  <c:v>20</c:v>
                </c:pt>
                <c:pt idx="3538">
                  <c:v>17</c:v>
                </c:pt>
                <c:pt idx="3539">
                  <c:v>20</c:v>
                </c:pt>
                <c:pt idx="3540">
                  <c:v>21</c:v>
                </c:pt>
                <c:pt idx="3541">
                  <c:v>20</c:v>
                </c:pt>
                <c:pt idx="3542">
                  <c:v>20</c:v>
                </c:pt>
                <c:pt idx="3543">
                  <c:v>18</c:v>
                </c:pt>
                <c:pt idx="3544">
                  <c:v>21</c:v>
                </c:pt>
                <c:pt idx="3545">
                  <c:v>21</c:v>
                </c:pt>
                <c:pt idx="3546">
                  <c:v>21</c:v>
                </c:pt>
                <c:pt idx="3547">
                  <c:v>20</c:v>
                </c:pt>
                <c:pt idx="3548">
                  <c:v>21</c:v>
                </c:pt>
                <c:pt idx="3549">
                  <c:v>22</c:v>
                </c:pt>
                <c:pt idx="3550">
                  <c:v>19</c:v>
                </c:pt>
                <c:pt idx="3551">
                  <c:v>21</c:v>
                </c:pt>
                <c:pt idx="3552">
                  <c:v>20</c:v>
                </c:pt>
                <c:pt idx="3553">
                  <c:v>21</c:v>
                </c:pt>
                <c:pt idx="3554">
                  <c:v>20</c:v>
                </c:pt>
                <c:pt idx="3555">
                  <c:v>20</c:v>
                </c:pt>
                <c:pt idx="3556">
                  <c:v>21</c:v>
                </c:pt>
                <c:pt idx="3557">
                  <c:v>23</c:v>
                </c:pt>
                <c:pt idx="3558">
                  <c:v>21</c:v>
                </c:pt>
                <c:pt idx="3559">
                  <c:v>22</c:v>
                </c:pt>
                <c:pt idx="3560">
                  <c:v>21</c:v>
                </c:pt>
                <c:pt idx="3561">
                  <c:v>21</c:v>
                </c:pt>
                <c:pt idx="3562">
                  <c:v>21</c:v>
                </c:pt>
                <c:pt idx="3563">
                  <c:v>23</c:v>
                </c:pt>
                <c:pt idx="3564">
                  <c:v>21</c:v>
                </c:pt>
                <c:pt idx="3565">
                  <c:v>19</c:v>
                </c:pt>
                <c:pt idx="3566">
                  <c:v>21</c:v>
                </c:pt>
                <c:pt idx="3567">
                  <c:v>22</c:v>
                </c:pt>
                <c:pt idx="3568">
                  <c:v>20</c:v>
                </c:pt>
                <c:pt idx="3569">
                  <c:v>21</c:v>
                </c:pt>
                <c:pt idx="3570">
                  <c:v>19</c:v>
                </c:pt>
                <c:pt idx="3571">
                  <c:v>21</c:v>
                </c:pt>
                <c:pt idx="3572">
                  <c:v>20</c:v>
                </c:pt>
                <c:pt idx="3573">
                  <c:v>21</c:v>
                </c:pt>
                <c:pt idx="3574">
                  <c:v>21</c:v>
                </c:pt>
                <c:pt idx="3575">
                  <c:v>22</c:v>
                </c:pt>
                <c:pt idx="3576">
                  <c:v>22</c:v>
                </c:pt>
                <c:pt idx="3577">
                  <c:v>23</c:v>
                </c:pt>
                <c:pt idx="3578">
                  <c:v>20</c:v>
                </c:pt>
                <c:pt idx="3579">
                  <c:v>21</c:v>
                </c:pt>
                <c:pt idx="3580">
                  <c:v>22</c:v>
                </c:pt>
                <c:pt idx="3581">
                  <c:v>22</c:v>
                </c:pt>
                <c:pt idx="3582">
                  <c:v>20</c:v>
                </c:pt>
                <c:pt idx="3583">
                  <c:v>21</c:v>
                </c:pt>
                <c:pt idx="3584">
                  <c:v>20</c:v>
                </c:pt>
                <c:pt idx="3585">
                  <c:v>23</c:v>
                </c:pt>
                <c:pt idx="3586">
                  <c:v>21</c:v>
                </c:pt>
                <c:pt idx="3587">
                  <c:v>21</c:v>
                </c:pt>
                <c:pt idx="3588">
                  <c:v>20</c:v>
                </c:pt>
                <c:pt idx="3589">
                  <c:v>20</c:v>
                </c:pt>
                <c:pt idx="3590">
                  <c:v>19</c:v>
                </c:pt>
                <c:pt idx="3591">
                  <c:v>20</c:v>
                </c:pt>
                <c:pt idx="3592">
                  <c:v>20</c:v>
                </c:pt>
                <c:pt idx="3593">
                  <c:v>20</c:v>
                </c:pt>
                <c:pt idx="3594">
                  <c:v>19</c:v>
                </c:pt>
                <c:pt idx="3595">
                  <c:v>20</c:v>
                </c:pt>
                <c:pt idx="3596">
                  <c:v>21</c:v>
                </c:pt>
                <c:pt idx="3597">
                  <c:v>21</c:v>
                </c:pt>
                <c:pt idx="3598">
                  <c:v>20</c:v>
                </c:pt>
                <c:pt idx="3599">
                  <c:v>20</c:v>
                </c:pt>
                <c:pt idx="3600">
                  <c:v>20</c:v>
                </c:pt>
                <c:pt idx="3601">
                  <c:v>20</c:v>
                </c:pt>
                <c:pt idx="3602">
                  <c:v>20</c:v>
                </c:pt>
                <c:pt idx="3603">
                  <c:v>20</c:v>
                </c:pt>
                <c:pt idx="3604">
                  <c:v>21</c:v>
                </c:pt>
                <c:pt idx="3605">
                  <c:v>20</c:v>
                </c:pt>
                <c:pt idx="3606">
                  <c:v>20</c:v>
                </c:pt>
                <c:pt idx="3607">
                  <c:v>21</c:v>
                </c:pt>
                <c:pt idx="3608">
                  <c:v>21</c:v>
                </c:pt>
                <c:pt idx="3609">
                  <c:v>20</c:v>
                </c:pt>
                <c:pt idx="3610">
                  <c:v>20</c:v>
                </c:pt>
                <c:pt idx="3611">
                  <c:v>20</c:v>
                </c:pt>
                <c:pt idx="3612">
                  <c:v>20</c:v>
                </c:pt>
                <c:pt idx="3613">
                  <c:v>21</c:v>
                </c:pt>
                <c:pt idx="3614">
                  <c:v>20</c:v>
                </c:pt>
                <c:pt idx="3615">
                  <c:v>21</c:v>
                </c:pt>
                <c:pt idx="3616">
                  <c:v>18</c:v>
                </c:pt>
                <c:pt idx="3617">
                  <c:v>20</c:v>
                </c:pt>
                <c:pt idx="3618">
                  <c:v>21</c:v>
                </c:pt>
                <c:pt idx="3619">
                  <c:v>21</c:v>
                </c:pt>
                <c:pt idx="3620">
                  <c:v>22</c:v>
                </c:pt>
                <c:pt idx="3621">
                  <c:v>20</c:v>
                </c:pt>
                <c:pt idx="3622">
                  <c:v>21</c:v>
                </c:pt>
                <c:pt idx="3623">
                  <c:v>20</c:v>
                </c:pt>
                <c:pt idx="3624">
                  <c:v>20</c:v>
                </c:pt>
                <c:pt idx="3625">
                  <c:v>19</c:v>
                </c:pt>
                <c:pt idx="3626">
                  <c:v>20</c:v>
                </c:pt>
                <c:pt idx="3627">
                  <c:v>21</c:v>
                </c:pt>
                <c:pt idx="3628">
                  <c:v>25</c:v>
                </c:pt>
                <c:pt idx="3629">
                  <c:v>21</c:v>
                </c:pt>
                <c:pt idx="3630">
                  <c:v>20</c:v>
                </c:pt>
                <c:pt idx="3631">
                  <c:v>20</c:v>
                </c:pt>
                <c:pt idx="3632">
                  <c:v>20</c:v>
                </c:pt>
                <c:pt idx="3633">
                  <c:v>21</c:v>
                </c:pt>
                <c:pt idx="3634">
                  <c:v>20</c:v>
                </c:pt>
                <c:pt idx="3635">
                  <c:v>20</c:v>
                </c:pt>
                <c:pt idx="3636">
                  <c:v>19</c:v>
                </c:pt>
                <c:pt idx="3637">
                  <c:v>20</c:v>
                </c:pt>
                <c:pt idx="3638">
                  <c:v>22</c:v>
                </c:pt>
                <c:pt idx="3639">
                  <c:v>21</c:v>
                </c:pt>
                <c:pt idx="3640">
                  <c:v>21</c:v>
                </c:pt>
                <c:pt idx="3641">
                  <c:v>21</c:v>
                </c:pt>
                <c:pt idx="3642">
                  <c:v>19</c:v>
                </c:pt>
                <c:pt idx="3643">
                  <c:v>21</c:v>
                </c:pt>
                <c:pt idx="3644">
                  <c:v>21</c:v>
                </c:pt>
                <c:pt idx="3645">
                  <c:v>22</c:v>
                </c:pt>
                <c:pt idx="3646">
                  <c:v>24</c:v>
                </c:pt>
                <c:pt idx="3647">
                  <c:v>20</c:v>
                </c:pt>
                <c:pt idx="3648">
                  <c:v>16</c:v>
                </c:pt>
                <c:pt idx="3649">
                  <c:v>23</c:v>
                </c:pt>
                <c:pt idx="3650">
                  <c:v>20</c:v>
                </c:pt>
                <c:pt idx="3651">
                  <c:v>21</c:v>
                </c:pt>
                <c:pt idx="3652">
                  <c:v>21</c:v>
                </c:pt>
                <c:pt idx="3653">
                  <c:v>20</c:v>
                </c:pt>
                <c:pt idx="3654">
                  <c:v>19</c:v>
                </c:pt>
                <c:pt idx="3655">
                  <c:v>21</c:v>
                </c:pt>
                <c:pt idx="3656">
                  <c:v>22</c:v>
                </c:pt>
                <c:pt idx="3657">
                  <c:v>21</c:v>
                </c:pt>
                <c:pt idx="3658">
                  <c:v>22</c:v>
                </c:pt>
                <c:pt idx="3659">
                  <c:v>20</c:v>
                </c:pt>
                <c:pt idx="3660">
                  <c:v>20</c:v>
                </c:pt>
                <c:pt idx="3661">
                  <c:v>21</c:v>
                </c:pt>
                <c:pt idx="3662">
                  <c:v>20</c:v>
                </c:pt>
                <c:pt idx="3663">
                  <c:v>20</c:v>
                </c:pt>
                <c:pt idx="3664">
                  <c:v>20</c:v>
                </c:pt>
                <c:pt idx="3665">
                  <c:v>21</c:v>
                </c:pt>
                <c:pt idx="3666">
                  <c:v>20</c:v>
                </c:pt>
                <c:pt idx="3667">
                  <c:v>23</c:v>
                </c:pt>
                <c:pt idx="3668">
                  <c:v>12</c:v>
                </c:pt>
                <c:pt idx="3669">
                  <c:v>21</c:v>
                </c:pt>
                <c:pt idx="3670">
                  <c:v>21</c:v>
                </c:pt>
                <c:pt idx="3671">
                  <c:v>20</c:v>
                </c:pt>
                <c:pt idx="3672">
                  <c:v>21</c:v>
                </c:pt>
                <c:pt idx="3673">
                  <c:v>20</c:v>
                </c:pt>
                <c:pt idx="3674">
                  <c:v>18</c:v>
                </c:pt>
                <c:pt idx="3675">
                  <c:v>23</c:v>
                </c:pt>
                <c:pt idx="3676">
                  <c:v>21</c:v>
                </c:pt>
                <c:pt idx="3677">
                  <c:v>21</c:v>
                </c:pt>
                <c:pt idx="3678">
                  <c:v>22</c:v>
                </c:pt>
                <c:pt idx="3679">
                  <c:v>21</c:v>
                </c:pt>
                <c:pt idx="3680">
                  <c:v>21</c:v>
                </c:pt>
                <c:pt idx="3681">
                  <c:v>21</c:v>
                </c:pt>
                <c:pt idx="3682">
                  <c:v>21</c:v>
                </c:pt>
                <c:pt idx="3683">
                  <c:v>20</c:v>
                </c:pt>
                <c:pt idx="3684">
                  <c:v>20</c:v>
                </c:pt>
                <c:pt idx="3685">
                  <c:v>22</c:v>
                </c:pt>
                <c:pt idx="3686">
                  <c:v>21</c:v>
                </c:pt>
                <c:pt idx="3687">
                  <c:v>19</c:v>
                </c:pt>
                <c:pt idx="3688">
                  <c:v>20</c:v>
                </c:pt>
                <c:pt idx="3689">
                  <c:v>20</c:v>
                </c:pt>
                <c:pt idx="3690">
                  <c:v>22</c:v>
                </c:pt>
                <c:pt idx="3691">
                  <c:v>21</c:v>
                </c:pt>
                <c:pt idx="3692">
                  <c:v>21</c:v>
                </c:pt>
                <c:pt idx="3693">
                  <c:v>19</c:v>
                </c:pt>
                <c:pt idx="3694">
                  <c:v>22</c:v>
                </c:pt>
                <c:pt idx="3695">
                  <c:v>21</c:v>
                </c:pt>
                <c:pt idx="3696">
                  <c:v>21</c:v>
                </c:pt>
                <c:pt idx="3697">
                  <c:v>21</c:v>
                </c:pt>
                <c:pt idx="3698">
                  <c:v>20</c:v>
                </c:pt>
                <c:pt idx="3699">
                  <c:v>22</c:v>
                </c:pt>
                <c:pt idx="3700">
                  <c:v>21</c:v>
                </c:pt>
                <c:pt idx="3701">
                  <c:v>20</c:v>
                </c:pt>
                <c:pt idx="3702">
                  <c:v>20</c:v>
                </c:pt>
                <c:pt idx="3703">
                  <c:v>20</c:v>
                </c:pt>
                <c:pt idx="3704">
                  <c:v>21</c:v>
                </c:pt>
                <c:pt idx="3705">
                  <c:v>21</c:v>
                </c:pt>
                <c:pt idx="3706">
                  <c:v>20</c:v>
                </c:pt>
                <c:pt idx="3707">
                  <c:v>20</c:v>
                </c:pt>
                <c:pt idx="3708">
                  <c:v>21</c:v>
                </c:pt>
                <c:pt idx="3709">
                  <c:v>20</c:v>
                </c:pt>
                <c:pt idx="3710">
                  <c:v>21</c:v>
                </c:pt>
                <c:pt idx="3711">
                  <c:v>22</c:v>
                </c:pt>
                <c:pt idx="3712">
                  <c:v>23</c:v>
                </c:pt>
                <c:pt idx="3713">
                  <c:v>21</c:v>
                </c:pt>
                <c:pt idx="3714">
                  <c:v>20</c:v>
                </c:pt>
                <c:pt idx="3715">
                  <c:v>19</c:v>
                </c:pt>
                <c:pt idx="3716">
                  <c:v>21</c:v>
                </c:pt>
                <c:pt idx="3717">
                  <c:v>22</c:v>
                </c:pt>
                <c:pt idx="3718">
                  <c:v>21</c:v>
                </c:pt>
                <c:pt idx="3719">
                  <c:v>20</c:v>
                </c:pt>
                <c:pt idx="3720">
                  <c:v>20</c:v>
                </c:pt>
                <c:pt idx="3721">
                  <c:v>21</c:v>
                </c:pt>
                <c:pt idx="3722">
                  <c:v>21</c:v>
                </c:pt>
                <c:pt idx="3723">
                  <c:v>19</c:v>
                </c:pt>
                <c:pt idx="3724">
                  <c:v>20</c:v>
                </c:pt>
                <c:pt idx="3725">
                  <c:v>21</c:v>
                </c:pt>
                <c:pt idx="3726">
                  <c:v>21</c:v>
                </c:pt>
                <c:pt idx="3727">
                  <c:v>21</c:v>
                </c:pt>
                <c:pt idx="3728">
                  <c:v>23</c:v>
                </c:pt>
                <c:pt idx="3729">
                  <c:v>19</c:v>
                </c:pt>
                <c:pt idx="3730">
                  <c:v>19</c:v>
                </c:pt>
                <c:pt idx="3731">
                  <c:v>21</c:v>
                </c:pt>
                <c:pt idx="3732">
                  <c:v>20</c:v>
                </c:pt>
                <c:pt idx="3733">
                  <c:v>21</c:v>
                </c:pt>
                <c:pt idx="3734">
                  <c:v>20</c:v>
                </c:pt>
                <c:pt idx="3735">
                  <c:v>20</c:v>
                </c:pt>
                <c:pt idx="3736">
                  <c:v>21</c:v>
                </c:pt>
                <c:pt idx="3737">
                  <c:v>20</c:v>
                </c:pt>
                <c:pt idx="3738">
                  <c:v>20</c:v>
                </c:pt>
                <c:pt idx="3739">
                  <c:v>20</c:v>
                </c:pt>
                <c:pt idx="3740">
                  <c:v>21</c:v>
                </c:pt>
                <c:pt idx="3741">
                  <c:v>20</c:v>
                </c:pt>
                <c:pt idx="3742">
                  <c:v>22</c:v>
                </c:pt>
                <c:pt idx="3743">
                  <c:v>19</c:v>
                </c:pt>
                <c:pt idx="3744">
                  <c:v>21</c:v>
                </c:pt>
                <c:pt idx="3745">
                  <c:v>20</c:v>
                </c:pt>
                <c:pt idx="3746">
                  <c:v>21</c:v>
                </c:pt>
                <c:pt idx="3747">
                  <c:v>20</c:v>
                </c:pt>
                <c:pt idx="3748">
                  <c:v>21</c:v>
                </c:pt>
                <c:pt idx="3749">
                  <c:v>21</c:v>
                </c:pt>
                <c:pt idx="3750">
                  <c:v>22</c:v>
                </c:pt>
                <c:pt idx="3751">
                  <c:v>20</c:v>
                </c:pt>
                <c:pt idx="3752">
                  <c:v>20</c:v>
                </c:pt>
                <c:pt idx="3753">
                  <c:v>22</c:v>
                </c:pt>
                <c:pt idx="3754">
                  <c:v>20</c:v>
                </c:pt>
                <c:pt idx="3755">
                  <c:v>21</c:v>
                </c:pt>
                <c:pt idx="3756">
                  <c:v>20</c:v>
                </c:pt>
                <c:pt idx="3757">
                  <c:v>20</c:v>
                </c:pt>
                <c:pt idx="3758">
                  <c:v>20</c:v>
                </c:pt>
                <c:pt idx="3759">
                  <c:v>21</c:v>
                </c:pt>
                <c:pt idx="3760">
                  <c:v>22</c:v>
                </c:pt>
                <c:pt idx="3761">
                  <c:v>21</c:v>
                </c:pt>
                <c:pt idx="3762">
                  <c:v>21</c:v>
                </c:pt>
                <c:pt idx="3763">
                  <c:v>20</c:v>
                </c:pt>
                <c:pt idx="3764">
                  <c:v>21</c:v>
                </c:pt>
                <c:pt idx="3765">
                  <c:v>21</c:v>
                </c:pt>
                <c:pt idx="3766">
                  <c:v>19</c:v>
                </c:pt>
                <c:pt idx="3767">
                  <c:v>21</c:v>
                </c:pt>
                <c:pt idx="3768">
                  <c:v>20</c:v>
                </c:pt>
                <c:pt idx="3769">
                  <c:v>21</c:v>
                </c:pt>
                <c:pt idx="3770">
                  <c:v>18</c:v>
                </c:pt>
                <c:pt idx="3771">
                  <c:v>21</c:v>
                </c:pt>
                <c:pt idx="3772">
                  <c:v>20</c:v>
                </c:pt>
                <c:pt idx="3773">
                  <c:v>20</c:v>
                </c:pt>
                <c:pt idx="3774">
                  <c:v>20</c:v>
                </c:pt>
                <c:pt idx="3775">
                  <c:v>21</c:v>
                </c:pt>
                <c:pt idx="3776">
                  <c:v>20</c:v>
                </c:pt>
                <c:pt idx="3777">
                  <c:v>20</c:v>
                </c:pt>
                <c:pt idx="3778">
                  <c:v>19</c:v>
                </c:pt>
                <c:pt idx="3779">
                  <c:v>21</c:v>
                </c:pt>
                <c:pt idx="3780">
                  <c:v>20</c:v>
                </c:pt>
                <c:pt idx="3781">
                  <c:v>21</c:v>
                </c:pt>
                <c:pt idx="3782">
                  <c:v>20</c:v>
                </c:pt>
                <c:pt idx="3783">
                  <c:v>21</c:v>
                </c:pt>
                <c:pt idx="3784">
                  <c:v>23</c:v>
                </c:pt>
                <c:pt idx="3785">
                  <c:v>20</c:v>
                </c:pt>
                <c:pt idx="3786">
                  <c:v>19</c:v>
                </c:pt>
                <c:pt idx="3787">
                  <c:v>19</c:v>
                </c:pt>
                <c:pt idx="3788">
                  <c:v>18</c:v>
                </c:pt>
                <c:pt idx="3789">
                  <c:v>22</c:v>
                </c:pt>
                <c:pt idx="3790">
                  <c:v>21</c:v>
                </c:pt>
                <c:pt idx="3791">
                  <c:v>21</c:v>
                </c:pt>
                <c:pt idx="3792">
                  <c:v>21</c:v>
                </c:pt>
                <c:pt idx="3793">
                  <c:v>22</c:v>
                </c:pt>
                <c:pt idx="3794">
                  <c:v>21</c:v>
                </c:pt>
                <c:pt idx="3795">
                  <c:v>21</c:v>
                </c:pt>
                <c:pt idx="3796">
                  <c:v>22</c:v>
                </c:pt>
                <c:pt idx="3797">
                  <c:v>21</c:v>
                </c:pt>
                <c:pt idx="3798">
                  <c:v>20</c:v>
                </c:pt>
                <c:pt idx="3799">
                  <c:v>20</c:v>
                </c:pt>
                <c:pt idx="3800">
                  <c:v>22</c:v>
                </c:pt>
                <c:pt idx="3801">
                  <c:v>20</c:v>
                </c:pt>
                <c:pt idx="3802">
                  <c:v>20</c:v>
                </c:pt>
                <c:pt idx="3803">
                  <c:v>22</c:v>
                </c:pt>
                <c:pt idx="3804">
                  <c:v>20</c:v>
                </c:pt>
                <c:pt idx="3805">
                  <c:v>21</c:v>
                </c:pt>
                <c:pt idx="3806">
                  <c:v>20</c:v>
                </c:pt>
                <c:pt idx="3807">
                  <c:v>20</c:v>
                </c:pt>
                <c:pt idx="3808">
                  <c:v>22</c:v>
                </c:pt>
                <c:pt idx="3809">
                  <c:v>21</c:v>
                </c:pt>
                <c:pt idx="3810">
                  <c:v>21</c:v>
                </c:pt>
                <c:pt idx="3811">
                  <c:v>21</c:v>
                </c:pt>
                <c:pt idx="3812">
                  <c:v>20</c:v>
                </c:pt>
                <c:pt idx="3813">
                  <c:v>20</c:v>
                </c:pt>
                <c:pt idx="3814">
                  <c:v>20</c:v>
                </c:pt>
                <c:pt idx="3815">
                  <c:v>21</c:v>
                </c:pt>
                <c:pt idx="3816">
                  <c:v>21</c:v>
                </c:pt>
                <c:pt idx="3817">
                  <c:v>21</c:v>
                </c:pt>
                <c:pt idx="3818">
                  <c:v>20</c:v>
                </c:pt>
                <c:pt idx="3819">
                  <c:v>21</c:v>
                </c:pt>
                <c:pt idx="3820">
                  <c:v>20</c:v>
                </c:pt>
                <c:pt idx="3821">
                  <c:v>21</c:v>
                </c:pt>
                <c:pt idx="3822">
                  <c:v>19</c:v>
                </c:pt>
                <c:pt idx="3823">
                  <c:v>21</c:v>
                </c:pt>
                <c:pt idx="3824">
                  <c:v>19</c:v>
                </c:pt>
                <c:pt idx="3825">
                  <c:v>20</c:v>
                </c:pt>
                <c:pt idx="3826">
                  <c:v>18</c:v>
                </c:pt>
                <c:pt idx="3827">
                  <c:v>21</c:v>
                </c:pt>
                <c:pt idx="3828">
                  <c:v>22</c:v>
                </c:pt>
                <c:pt idx="3829">
                  <c:v>20</c:v>
                </c:pt>
                <c:pt idx="3830">
                  <c:v>21</c:v>
                </c:pt>
                <c:pt idx="3831">
                  <c:v>20</c:v>
                </c:pt>
                <c:pt idx="3832">
                  <c:v>21</c:v>
                </c:pt>
                <c:pt idx="3833">
                  <c:v>18</c:v>
                </c:pt>
                <c:pt idx="3834">
                  <c:v>21</c:v>
                </c:pt>
                <c:pt idx="3835">
                  <c:v>22</c:v>
                </c:pt>
                <c:pt idx="3836">
                  <c:v>20</c:v>
                </c:pt>
                <c:pt idx="3837">
                  <c:v>20</c:v>
                </c:pt>
                <c:pt idx="3838">
                  <c:v>20</c:v>
                </c:pt>
                <c:pt idx="3839">
                  <c:v>20</c:v>
                </c:pt>
                <c:pt idx="3840">
                  <c:v>20</c:v>
                </c:pt>
                <c:pt idx="3841">
                  <c:v>21</c:v>
                </c:pt>
                <c:pt idx="3842">
                  <c:v>23</c:v>
                </c:pt>
                <c:pt idx="3843">
                  <c:v>21</c:v>
                </c:pt>
                <c:pt idx="3844">
                  <c:v>21</c:v>
                </c:pt>
                <c:pt idx="3845">
                  <c:v>22</c:v>
                </c:pt>
                <c:pt idx="3846">
                  <c:v>22</c:v>
                </c:pt>
                <c:pt idx="3847">
                  <c:v>22</c:v>
                </c:pt>
                <c:pt idx="3848">
                  <c:v>20</c:v>
                </c:pt>
                <c:pt idx="3849">
                  <c:v>20</c:v>
                </c:pt>
                <c:pt idx="3850">
                  <c:v>21</c:v>
                </c:pt>
                <c:pt idx="3851">
                  <c:v>22</c:v>
                </c:pt>
                <c:pt idx="3852">
                  <c:v>17</c:v>
                </c:pt>
                <c:pt idx="3853">
                  <c:v>20</c:v>
                </c:pt>
                <c:pt idx="3854">
                  <c:v>21</c:v>
                </c:pt>
                <c:pt idx="3855">
                  <c:v>21</c:v>
                </c:pt>
                <c:pt idx="3856">
                  <c:v>21</c:v>
                </c:pt>
                <c:pt idx="3857">
                  <c:v>20</c:v>
                </c:pt>
                <c:pt idx="3858">
                  <c:v>17</c:v>
                </c:pt>
                <c:pt idx="3859">
                  <c:v>19</c:v>
                </c:pt>
                <c:pt idx="3860">
                  <c:v>21</c:v>
                </c:pt>
                <c:pt idx="3861">
                  <c:v>21</c:v>
                </c:pt>
                <c:pt idx="3862">
                  <c:v>21</c:v>
                </c:pt>
                <c:pt idx="3863">
                  <c:v>20</c:v>
                </c:pt>
                <c:pt idx="3864">
                  <c:v>21</c:v>
                </c:pt>
                <c:pt idx="3865">
                  <c:v>20</c:v>
                </c:pt>
                <c:pt idx="3866">
                  <c:v>20</c:v>
                </c:pt>
                <c:pt idx="3867">
                  <c:v>21</c:v>
                </c:pt>
                <c:pt idx="3868">
                  <c:v>23</c:v>
                </c:pt>
                <c:pt idx="3869">
                  <c:v>20</c:v>
                </c:pt>
                <c:pt idx="3870">
                  <c:v>21</c:v>
                </c:pt>
                <c:pt idx="3871">
                  <c:v>20</c:v>
                </c:pt>
                <c:pt idx="3872">
                  <c:v>20</c:v>
                </c:pt>
                <c:pt idx="3873">
                  <c:v>20</c:v>
                </c:pt>
                <c:pt idx="3874">
                  <c:v>19</c:v>
                </c:pt>
                <c:pt idx="3875">
                  <c:v>21</c:v>
                </c:pt>
                <c:pt idx="3876">
                  <c:v>19</c:v>
                </c:pt>
                <c:pt idx="3877">
                  <c:v>21</c:v>
                </c:pt>
                <c:pt idx="3878">
                  <c:v>21</c:v>
                </c:pt>
                <c:pt idx="3879">
                  <c:v>21</c:v>
                </c:pt>
                <c:pt idx="3880">
                  <c:v>21</c:v>
                </c:pt>
                <c:pt idx="3881">
                  <c:v>20</c:v>
                </c:pt>
                <c:pt idx="3882">
                  <c:v>21</c:v>
                </c:pt>
                <c:pt idx="3883">
                  <c:v>19</c:v>
                </c:pt>
                <c:pt idx="3884">
                  <c:v>20</c:v>
                </c:pt>
                <c:pt idx="3885">
                  <c:v>21</c:v>
                </c:pt>
                <c:pt idx="3886">
                  <c:v>21</c:v>
                </c:pt>
                <c:pt idx="3887">
                  <c:v>21</c:v>
                </c:pt>
                <c:pt idx="3888">
                  <c:v>21</c:v>
                </c:pt>
                <c:pt idx="3889">
                  <c:v>20</c:v>
                </c:pt>
                <c:pt idx="3890">
                  <c:v>21</c:v>
                </c:pt>
                <c:pt idx="3891">
                  <c:v>18</c:v>
                </c:pt>
                <c:pt idx="3892">
                  <c:v>20</c:v>
                </c:pt>
                <c:pt idx="3893">
                  <c:v>22</c:v>
                </c:pt>
                <c:pt idx="3894">
                  <c:v>22</c:v>
                </c:pt>
                <c:pt idx="3895">
                  <c:v>20</c:v>
                </c:pt>
                <c:pt idx="3896">
                  <c:v>21</c:v>
                </c:pt>
                <c:pt idx="3897">
                  <c:v>21</c:v>
                </c:pt>
                <c:pt idx="3898">
                  <c:v>21</c:v>
                </c:pt>
                <c:pt idx="3899">
                  <c:v>20</c:v>
                </c:pt>
                <c:pt idx="3900">
                  <c:v>20</c:v>
                </c:pt>
                <c:pt idx="3901">
                  <c:v>21</c:v>
                </c:pt>
                <c:pt idx="3902">
                  <c:v>21</c:v>
                </c:pt>
                <c:pt idx="3903">
                  <c:v>21</c:v>
                </c:pt>
                <c:pt idx="3904">
                  <c:v>21</c:v>
                </c:pt>
                <c:pt idx="3905">
                  <c:v>21</c:v>
                </c:pt>
                <c:pt idx="3906">
                  <c:v>18</c:v>
                </c:pt>
                <c:pt idx="3907">
                  <c:v>20</c:v>
                </c:pt>
                <c:pt idx="3908">
                  <c:v>19</c:v>
                </c:pt>
                <c:pt idx="3909">
                  <c:v>20</c:v>
                </c:pt>
                <c:pt idx="3910">
                  <c:v>21</c:v>
                </c:pt>
                <c:pt idx="3911">
                  <c:v>22</c:v>
                </c:pt>
                <c:pt idx="3912">
                  <c:v>20</c:v>
                </c:pt>
                <c:pt idx="3913">
                  <c:v>19</c:v>
                </c:pt>
                <c:pt idx="3914">
                  <c:v>20</c:v>
                </c:pt>
                <c:pt idx="3915">
                  <c:v>21</c:v>
                </c:pt>
                <c:pt idx="3916">
                  <c:v>22</c:v>
                </c:pt>
                <c:pt idx="3917">
                  <c:v>20</c:v>
                </c:pt>
                <c:pt idx="3918">
                  <c:v>20</c:v>
                </c:pt>
                <c:pt idx="3919">
                  <c:v>21</c:v>
                </c:pt>
                <c:pt idx="3920">
                  <c:v>19</c:v>
                </c:pt>
                <c:pt idx="3921">
                  <c:v>21</c:v>
                </c:pt>
                <c:pt idx="3922">
                  <c:v>22</c:v>
                </c:pt>
                <c:pt idx="3923">
                  <c:v>21</c:v>
                </c:pt>
                <c:pt idx="3924">
                  <c:v>23</c:v>
                </c:pt>
                <c:pt idx="3925">
                  <c:v>20</c:v>
                </c:pt>
                <c:pt idx="3926">
                  <c:v>21</c:v>
                </c:pt>
                <c:pt idx="3927">
                  <c:v>21</c:v>
                </c:pt>
                <c:pt idx="3928">
                  <c:v>20</c:v>
                </c:pt>
                <c:pt idx="3929">
                  <c:v>21</c:v>
                </c:pt>
                <c:pt idx="3930">
                  <c:v>21</c:v>
                </c:pt>
                <c:pt idx="3931">
                  <c:v>18</c:v>
                </c:pt>
                <c:pt idx="3932">
                  <c:v>20</c:v>
                </c:pt>
                <c:pt idx="3933">
                  <c:v>21</c:v>
                </c:pt>
                <c:pt idx="3934">
                  <c:v>21</c:v>
                </c:pt>
                <c:pt idx="3935">
                  <c:v>21</c:v>
                </c:pt>
                <c:pt idx="3936">
                  <c:v>20</c:v>
                </c:pt>
                <c:pt idx="3937">
                  <c:v>20</c:v>
                </c:pt>
                <c:pt idx="3938">
                  <c:v>21</c:v>
                </c:pt>
                <c:pt idx="3939">
                  <c:v>20</c:v>
                </c:pt>
                <c:pt idx="3940">
                  <c:v>20</c:v>
                </c:pt>
                <c:pt idx="3941">
                  <c:v>20</c:v>
                </c:pt>
                <c:pt idx="3942">
                  <c:v>22</c:v>
                </c:pt>
                <c:pt idx="3943">
                  <c:v>21</c:v>
                </c:pt>
                <c:pt idx="3944">
                  <c:v>20</c:v>
                </c:pt>
                <c:pt idx="3945">
                  <c:v>20</c:v>
                </c:pt>
                <c:pt idx="3946">
                  <c:v>21</c:v>
                </c:pt>
                <c:pt idx="3947">
                  <c:v>23</c:v>
                </c:pt>
                <c:pt idx="3948">
                  <c:v>20</c:v>
                </c:pt>
                <c:pt idx="3949">
                  <c:v>19</c:v>
                </c:pt>
                <c:pt idx="3950">
                  <c:v>22</c:v>
                </c:pt>
                <c:pt idx="3951">
                  <c:v>20</c:v>
                </c:pt>
                <c:pt idx="3952">
                  <c:v>19</c:v>
                </c:pt>
                <c:pt idx="3953">
                  <c:v>19</c:v>
                </c:pt>
                <c:pt idx="3954">
                  <c:v>20</c:v>
                </c:pt>
                <c:pt idx="3955">
                  <c:v>22</c:v>
                </c:pt>
                <c:pt idx="3956">
                  <c:v>23</c:v>
                </c:pt>
                <c:pt idx="3957">
                  <c:v>21</c:v>
                </c:pt>
                <c:pt idx="3958">
                  <c:v>20</c:v>
                </c:pt>
                <c:pt idx="3959">
                  <c:v>21</c:v>
                </c:pt>
                <c:pt idx="3960">
                  <c:v>22</c:v>
                </c:pt>
                <c:pt idx="3961">
                  <c:v>20</c:v>
                </c:pt>
                <c:pt idx="3962">
                  <c:v>21</c:v>
                </c:pt>
                <c:pt idx="3963">
                  <c:v>23</c:v>
                </c:pt>
                <c:pt idx="3964">
                  <c:v>21</c:v>
                </c:pt>
                <c:pt idx="3965">
                  <c:v>21</c:v>
                </c:pt>
                <c:pt idx="3966">
                  <c:v>21</c:v>
                </c:pt>
                <c:pt idx="3967">
                  <c:v>20</c:v>
                </c:pt>
                <c:pt idx="3968">
                  <c:v>21</c:v>
                </c:pt>
                <c:pt idx="3969">
                  <c:v>21</c:v>
                </c:pt>
                <c:pt idx="3970">
                  <c:v>20</c:v>
                </c:pt>
                <c:pt idx="3971">
                  <c:v>23</c:v>
                </c:pt>
                <c:pt idx="3972">
                  <c:v>22</c:v>
                </c:pt>
                <c:pt idx="3973">
                  <c:v>19</c:v>
                </c:pt>
                <c:pt idx="3974">
                  <c:v>20</c:v>
                </c:pt>
                <c:pt idx="3975">
                  <c:v>21</c:v>
                </c:pt>
                <c:pt idx="3976">
                  <c:v>20</c:v>
                </c:pt>
                <c:pt idx="3977">
                  <c:v>20</c:v>
                </c:pt>
                <c:pt idx="3978">
                  <c:v>22</c:v>
                </c:pt>
                <c:pt idx="3979">
                  <c:v>19</c:v>
                </c:pt>
                <c:pt idx="3980">
                  <c:v>20</c:v>
                </c:pt>
                <c:pt idx="3981">
                  <c:v>20</c:v>
                </c:pt>
                <c:pt idx="3982">
                  <c:v>20</c:v>
                </c:pt>
                <c:pt idx="3983">
                  <c:v>20</c:v>
                </c:pt>
                <c:pt idx="3984">
                  <c:v>21</c:v>
                </c:pt>
                <c:pt idx="3985">
                  <c:v>21</c:v>
                </c:pt>
                <c:pt idx="3986">
                  <c:v>22</c:v>
                </c:pt>
                <c:pt idx="3987">
                  <c:v>20</c:v>
                </c:pt>
                <c:pt idx="3988">
                  <c:v>22</c:v>
                </c:pt>
                <c:pt idx="3989">
                  <c:v>20</c:v>
                </c:pt>
                <c:pt idx="3990">
                  <c:v>19</c:v>
                </c:pt>
                <c:pt idx="3991">
                  <c:v>21</c:v>
                </c:pt>
                <c:pt idx="3992">
                  <c:v>21</c:v>
                </c:pt>
                <c:pt idx="3993">
                  <c:v>22</c:v>
                </c:pt>
                <c:pt idx="3994">
                  <c:v>23</c:v>
                </c:pt>
                <c:pt idx="3995">
                  <c:v>21</c:v>
                </c:pt>
                <c:pt idx="3996">
                  <c:v>21</c:v>
                </c:pt>
                <c:pt idx="3997">
                  <c:v>22</c:v>
                </c:pt>
                <c:pt idx="3998">
                  <c:v>21</c:v>
                </c:pt>
                <c:pt idx="3999">
                  <c:v>21</c:v>
                </c:pt>
                <c:pt idx="4000">
                  <c:v>21</c:v>
                </c:pt>
                <c:pt idx="4001">
                  <c:v>21</c:v>
                </c:pt>
                <c:pt idx="4002">
                  <c:v>20</c:v>
                </c:pt>
                <c:pt idx="4003">
                  <c:v>21</c:v>
                </c:pt>
                <c:pt idx="4004">
                  <c:v>20</c:v>
                </c:pt>
                <c:pt idx="4005">
                  <c:v>20</c:v>
                </c:pt>
                <c:pt idx="4006">
                  <c:v>19</c:v>
                </c:pt>
                <c:pt idx="4007">
                  <c:v>20</c:v>
                </c:pt>
                <c:pt idx="4008">
                  <c:v>21</c:v>
                </c:pt>
                <c:pt idx="4009">
                  <c:v>22</c:v>
                </c:pt>
                <c:pt idx="4010">
                  <c:v>20</c:v>
                </c:pt>
                <c:pt idx="4011">
                  <c:v>19</c:v>
                </c:pt>
                <c:pt idx="4012">
                  <c:v>21</c:v>
                </c:pt>
                <c:pt idx="4013">
                  <c:v>21</c:v>
                </c:pt>
                <c:pt idx="4014">
                  <c:v>21</c:v>
                </c:pt>
                <c:pt idx="4015">
                  <c:v>19</c:v>
                </c:pt>
                <c:pt idx="4016">
                  <c:v>22</c:v>
                </c:pt>
                <c:pt idx="4017">
                  <c:v>22</c:v>
                </c:pt>
                <c:pt idx="4018">
                  <c:v>20</c:v>
                </c:pt>
                <c:pt idx="4019">
                  <c:v>20</c:v>
                </c:pt>
                <c:pt idx="4020">
                  <c:v>19</c:v>
                </c:pt>
                <c:pt idx="4021">
                  <c:v>21</c:v>
                </c:pt>
                <c:pt idx="4022">
                  <c:v>20</c:v>
                </c:pt>
                <c:pt idx="4023">
                  <c:v>20</c:v>
                </c:pt>
                <c:pt idx="4024">
                  <c:v>19</c:v>
                </c:pt>
                <c:pt idx="4025">
                  <c:v>20</c:v>
                </c:pt>
                <c:pt idx="4026">
                  <c:v>20</c:v>
                </c:pt>
                <c:pt idx="4027">
                  <c:v>20</c:v>
                </c:pt>
                <c:pt idx="4028">
                  <c:v>21</c:v>
                </c:pt>
                <c:pt idx="4029">
                  <c:v>22</c:v>
                </c:pt>
                <c:pt idx="4030">
                  <c:v>21</c:v>
                </c:pt>
                <c:pt idx="4031">
                  <c:v>21</c:v>
                </c:pt>
                <c:pt idx="4032">
                  <c:v>21</c:v>
                </c:pt>
                <c:pt idx="4033">
                  <c:v>22</c:v>
                </c:pt>
                <c:pt idx="4034">
                  <c:v>20</c:v>
                </c:pt>
                <c:pt idx="4035">
                  <c:v>20</c:v>
                </c:pt>
                <c:pt idx="4036">
                  <c:v>19</c:v>
                </c:pt>
                <c:pt idx="4037">
                  <c:v>21</c:v>
                </c:pt>
                <c:pt idx="4038">
                  <c:v>20</c:v>
                </c:pt>
                <c:pt idx="4039">
                  <c:v>22</c:v>
                </c:pt>
                <c:pt idx="4040">
                  <c:v>19</c:v>
                </c:pt>
                <c:pt idx="4041">
                  <c:v>21</c:v>
                </c:pt>
                <c:pt idx="4042">
                  <c:v>19</c:v>
                </c:pt>
                <c:pt idx="4043">
                  <c:v>22</c:v>
                </c:pt>
                <c:pt idx="4044">
                  <c:v>21</c:v>
                </c:pt>
                <c:pt idx="4045">
                  <c:v>19</c:v>
                </c:pt>
                <c:pt idx="4046">
                  <c:v>20</c:v>
                </c:pt>
                <c:pt idx="4047">
                  <c:v>22</c:v>
                </c:pt>
                <c:pt idx="4048">
                  <c:v>20</c:v>
                </c:pt>
                <c:pt idx="4049">
                  <c:v>21</c:v>
                </c:pt>
                <c:pt idx="4050">
                  <c:v>21</c:v>
                </c:pt>
                <c:pt idx="4051">
                  <c:v>21</c:v>
                </c:pt>
                <c:pt idx="4052">
                  <c:v>20</c:v>
                </c:pt>
                <c:pt idx="4053">
                  <c:v>27</c:v>
                </c:pt>
                <c:pt idx="4054">
                  <c:v>20</c:v>
                </c:pt>
                <c:pt idx="4055">
                  <c:v>22</c:v>
                </c:pt>
                <c:pt idx="4056">
                  <c:v>23</c:v>
                </c:pt>
                <c:pt idx="4057">
                  <c:v>19</c:v>
                </c:pt>
                <c:pt idx="4058">
                  <c:v>20</c:v>
                </c:pt>
                <c:pt idx="4059">
                  <c:v>21</c:v>
                </c:pt>
                <c:pt idx="4060">
                  <c:v>20</c:v>
                </c:pt>
                <c:pt idx="4061">
                  <c:v>22</c:v>
                </c:pt>
                <c:pt idx="4062">
                  <c:v>21</c:v>
                </c:pt>
                <c:pt idx="4063">
                  <c:v>21</c:v>
                </c:pt>
                <c:pt idx="4064">
                  <c:v>21</c:v>
                </c:pt>
                <c:pt idx="4065">
                  <c:v>21</c:v>
                </c:pt>
                <c:pt idx="4066">
                  <c:v>21</c:v>
                </c:pt>
                <c:pt idx="4067">
                  <c:v>21</c:v>
                </c:pt>
                <c:pt idx="4068">
                  <c:v>22</c:v>
                </c:pt>
                <c:pt idx="4069">
                  <c:v>19</c:v>
                </c:pt>
                <c:pt idx="4070">
                  <c:v>19</c:v>
                </c:pt>
                <c:pt idx="4071">
                  <c:v>20</c:v>
                </c:pt>
                <c:pt idx="4072">
                  <c:v>20</c:v>
                </c:pt>
                <c:pt idx="4073">
                  <c:v>22</c:v>
                </c:pt>
                <c:pt idx="4074">
                  <c:v>25</c:v>
                </c:pt>
                <c:pt idx="4075">
                  <c:v>21</c:v>
                </c:pt>
                <c:pt idx="4076">
                  <c:v>20</c:v>
                </c:pt>
                <c:pt idx="4077">
                  <c:v>21</c:v>
                </c:pt>
                <c:pt idx="4078">
                  <c:v>21</c:v>
                </c:pt>
                <c:pt idx="4079">
                  <c:v>22</c:v>
                </c:pt>
                <c:pt idx="4080">
                  <c:v>20</c:v>
                </c:pt>
                <c:pt idx="4081">
                  <c:v>20</c:v>
                </c:pt>
                <c:pt idx="4082">
                  <c:v>22</c:v>
                </c:pt>
                <c:pt idx="4083">
                  <c:v>21</c:v>
                </c:pt>
                <c:pt idx="4084">
                  <c:v>21</c:v>
                </c:pt>
                <c:pt idx="4085">
                  <c:v>21</c:v>
                </c:pt>
                <c:pt idx="4086">
                  <c:v>20</c:v>
                </c:pt>
                <c:pt idx="4087">
                  <c:v>20</c:v>
                </c:pt>
                <c:pt idx="4088">
                  <c:v>20</c:v>
                </c:pt>
                <c:pt idx="4089">
                  <c:v>21</c:v>
                </c:pt>
                <c:pt idx="4090">
                  <c:v>21</c:v>
                </c:pt>
                <c:pt idx="4091">
                  <c:v>21</c:v>
                </c:pt>
                <c:pt idx="4092">
                  <c:v>20</c:v>
                </c:pt>
                <c:pt idx="4093">
                  <c:v>20</c:v>
                </c:pt>
                <c:pt idx="4094">
                  <c:v>21</c:v>
                </c:pt>
                <c:pt idx="4095">
                  <c:v>20</c:v>
                </c:pt>
                <c:pt idx="4096">
                  <c:v>20</c:v>
                </c:pt>
                <c:pt idx="4097">
                  <c:v>20</c:v>
                </c:pt>
                <c:pt idx="4098">
                  <c:v>21</c:v>
                </c:pt>
                <c:pt idx="4099">
                  <c:v>19</c:v>
                </c:pt>
                <c:pt idx="4100">
                  <c:v>18</c:v>
                </c:pt>
                <c:pt idx="4101">
                  <c:v>22</c:v>
                </c:pt>
                <c:pt idx="4102">
                  <c:v>20</c:v>
                </c:pt>
                <c:pt idx="4103">
                  <c:v>18</c:v>
                </c:pt>
                <c:pt idx="4104">
                  <c:v>20</c:v>
                </c:pt>
                <c:pt idx="4105">
                  <c:v>21</c:v>
                </c:pt>
                <c:pt idx="4106">
                  <c:v>21</c:v>
                </c:pt>
                <c:pt idx="4107">
                  <c:v>21</c:v>
                </c:pt>
                <c:pt idx="4108">
                  <c:v>21</c:v>
                </c:pt>
                <c:pt idx="4109">
                  <c:v>21</c:v>
                </c:pt>
                <c:pt idx="4110">
                  <c:v>20</c:v>
                </c:pt>
                <c:pt idx="4111">
                  <c:v>20</c:v>
                </c:pt>
                <c:pt idx="4112">
                  <c:v>19</c:v>
                </c:pt>
                <c:pt idx="4113">
                  <c:v>22</c:v>
                </c:pt>
                <c:pt idx="4114">
                  <c:v>20</c:v>
                </c:pt>
                <c:pt idx="4115">
                  <c:v>21</c:v>
                </c:pt>
                <c:pt idx="4116">
                  <c:v>20</c:v>
                </c:pt>
                <c:pt idx="4117">
                  <c:v>22</c:v>
                </c:pt>
                <c:pt idx="4118">
                  <c:v>21</c:v>
                </c:pt>
                <c:pt idx="4119">
                  <c:v>18</c:v>
                </c:pt>
                <c:pt idx="4120">
                  <c:v>21</c:v>
                </c:pt>
                <c:pt idx="4121">
                  <c:v>20</c:v>
                </c:pt>
                <c:pt idx="4122">
                  <c:v>19</c:v>
                </c:pt>
                <c:pt idx="4123">
                  <c:v>21</c:v>
                </c:pt>
                <c:pt idx="4124">
                  <c:v>21</c:v>
                </c:pt>
                <c:pt idx="4125">
                  <c:v>20</c:v>
                </c:pt>
                <c:pt idx="4126">
                  <c:v>17</c:v>
                </c:pt>
                <c:pt idx="4127">
                  <c:v>21</c:v>
                </c:pt>
                <c:pt idx="4128">
                  <c:v>21</c:v>
                </c:pt>
                <c:pt idx="4129">
                  <c:v>20</c:v>
                </c:pt>
                <c:pt idx="4130">
                  <c:v>23</c:v>
                </c:pt>
                <c:pt idx="4131">
                  <c:v>19</c:v>
                </c:pt>
                <c:pt idx="4132">
                  <c:v>20</c:v>
                </c:pt>
                <c:pt idx="4133">
                  <c:v>20</c:v>
                </c:pt>
                <c:pt idx="4134">
                  <c:v>21</c:v>
                </c:pt>
                <c:pt idx="4135">
                  <c:v>20</c:v>
                </c:pt>
                <c:pt idx="4136">
                  <c:v>20</c:v>
                </c:pt>
                <c:pt idx="4137">
                  <c:v>20</c:v>
                </c:pt>
                <c:pt idx="4138">
                  <c:v>18</c:v>
                </c:pt>
                <c:pt idx="4139">
                  <c:v>21</c:v>
                </c:pt>
                <c:pt idx="4140">
                  <c:v>20</c:v>
                </c:pt>
                <c:pt idx="4141">
                  <c:v>21</c:v>
                </c:pt>
                <c:pt idx="4142">
                  <c:v>21</c:v>
                </c:pt>
                <c:pt idx="4143">
                  <c:v>20</c:v>
                </c:pt>
                <c:pt idx="4144">
                  <c:v>21</c:v>
                </c:pt>
                <c:pt idx="4145">
                  <c:v>21</c:v>
                </c:pt>
                <c:pt idx="4146">
                  <c:v>20</c:v>
                </c:pt>
                <c:pt idx="4147">
                  <c:v>22</c:v>
                </c:pt>
                <c:pt idx="4148">
                  <c:v>22</c:v>
                </c:pt>
                <c:pt idx="4149">
                  <c:v>20</c:v>
                </c:pt>
                <c:pt idx="4150">
                  <c:v>19</c:v>
                </c:pt>
                <c:pt idx="4151">
                  <c:v>20</c:v>
                </c:pt>
                <c:pt idx="4152">
                  <c:v>22</c:v>
                </c:pt>
                <c:pt idx="4153">
                  <c:v>21</c:v>
                </c:pt>
                <c:pt idx="4154">
                  <c:v>21</c:v>
                </c:pt>
                <c:pt idx="4155">
                  <c:v>22</c:v>
                </c:pt>
                <c:pt idx="4156">
                  <c:v>19</c:v>
                </c:pt>
                <c:pt idx="4157">
                  <c:v>20</c:v>
                </c:pt>
                <c:pt idx="4158">
                  <c:v>19</c:v>
                </c:pt>
                <c:pt idx="4159">
                  <c:v>20</c:v>
                </c:pt>
                <c:pt idx="4160">
                  <c:v>22</c:v>
                </c:pt>
                <c:pt idx="4161">
                  <c:v>20</c:v>
                </c:pt>
                <c:pt idx="4162">
                  <c:v>20</c:v>
                </c:pt>
                <c:pt idx="4163">
                  <c:v>20</c:v>
                </c:pt>
                <c:pt idx="4164">
                  <c:v>21</c:v>
                </c:pt>
                <c:pt idx="4165">
                  <c:v>21</c:v>
                </c:pt>
                <c:pt idx="4166">
                  <c:v>22</c:v>
                </c:pt>
                <c:pt idx="4167">
                  <c:v>19</c:v>
                </c:pt>
                <c:pt idx="4168">
                  <c:v>20</c:v>
                </c:pt>
                <c:pt idx="4169">
                  <c:v>20</c:v>
                </c:pt>
                <c:pt idx="4170">
                  <c:v>20</c:v>
                </c:pt>
                <c:pt idx="4171">
                  <c:v>22</c:v>
                </c:pt>
                <c:pt idx="4172">
                  <c:v>20</c:v>
                </c:pt>
                <c:pt idx="4173">
                  <c:v>20</c:v>
                </c:pt>
                <c:pt idx="4174">
                  <c:v>19</c:v>
                </c:pt>
                <c:pt idx="4175">
                  <c:v>21</c:v>
                </c:pt>
                <c:pt idx="4176">
                  <c:v>21</c:v>
                </c:pt>
                <c:pt idx="4177">
                  <c:v>21</c:v>
                </c:pt>
                <c:pt idx="4178">
                  <c:v>20</c:v>
                </c:pt>
                <c:pt idx="4179">
                  <c:v>20</c:v>
                </c:pt>
                <c:pt idx="4180">
                  <c:v>21</c:v>
                </c:pt>
                <c:pt idx="4181">
                  <c:v>20</c:v>
                </c:pt>
                <c:pt idx="4182">
                  <c:v>21</c:v>
                </c:pt>
                <c:pt idx="4183">
                  <c:v>21</c:v>
                </c:pt>
                <c:pt idx="4184">
                  <c:v>22</c:v>
                </c:pt>
                <c:pt idx="4185">
                  <c:v>20</c:v>
                </c:pt>
                <c:pt idx="4186">
                  <c:v>23</c:v>
                </c:pt>
                <c:pt idx="4187">
                  <c:v>20</c:v>
                </c:pt>
                <c:pt idx="4188">
                  <c:v>21</c:v>
                </c:pt>
                <c:pt idx="4189">
                  <c:v>20</c:v>
                </c:pt>
                <c:pt idx="4190">
                  <c:v>20</c:v>
                </c:pt>
                <c:pt idx="4191">
                  <c:v>20</c:v>
                </c:pt>
                <c:pt idx="4192">
                  <c:v>20</c:v>
                </c:pt>
                <c:pt idx="4193">
                  <c:v>21</c:v>
                </c:pt>
                <c:pt idx="4194">
                  <c:v>20</c:v>
                </c:pt>
                <c:pt idx="4195">
                  <c:v>18</c:v>
                </c:pt>
                <c:pt idx="4196">
                  <c:v>21</c:v>
                </c:pt>
                <c:pt idx="4197">
                  <c:v>18</c:v>
                </c:pt>
                <c:pt idx="4198">
                  <c:v>20</c:v>
                </c:pt>
                <c:pt idx="4199">
                  <c:v>22</c:v>
                </c:pt>
                <c:pt idx="4200">
                  <c:v>22</c:v>
                </c:pt>
                <c:pt idx="4201">
                  <c:v>21</c:v>
                </c:pt>
                <c:pt idx="4202">
                  <c:v>23</c:v>
                </c:pt>
                <c:pt idx="4203">
                  <c:v>21</c:v>
                </c:pt>
                <c:pt idx="4204">
                  <c:v>21</c:v>
                </c:pt>
                <c:pt idx="4205">
                  <c:v>20</c:v>
                </c:pt>
                <c:pt idx="4206">
                  <c:v>23</c:v>
                </c:pt>
                <c:pt idx="4207">
                  <c:v>20</c:v>
                </c:pt>
                <c:pt idx="4208">
                  <c:v>18</c:v>
                </c:pt>
                <c:pt idx="4209">
                  <c:v>20</c:v>
                </c:pt>
                <c:pt idx="4210">
                  <c:v>21</c:v>
                </c:pt>
                <c:pt idx="4211">
                  <c:v>23</c:v>
                </c:pt>
                <c:pt idx="4212">
                  <c:v>22</c:v>
                </c:pt>
                <c:pt idx="4213">
                  <c:v>21</c:v>
                </c:pt>
                <c:pt idx="4214">
                  <c:v>20</c:v>
                </c:pt>
                <c:pt idx="4215">
                  <c:v>19</c:v>
                </c:pt>
                <c:pt idx="4216">
                  <c:v>22</c:v>
                </c:pt>
                <c:pt idx="4217">
                  <c:v>20</c:v>
                </c:pt>
                <c:pt idx="4218">
                  <c:v>21</c:v>
                </c:pt>
                <c:pt idx="4219">
                  <c:v>21</c:v>
                </c:pt>
                <c:pt idx="4220">
                  <c:v>21</c:v>
                </c:pt>
                <c:pt idx="4221">
                  <c:v>21</c:v>
                </c:pt>
                <c:pt idx="4222">
                  <c:v>21</c:v>
                </c:pt>
                <c:pt idx="4223">
                  <c:v>21</c:v>
                </c:pt>
                <c:pt idx="4224">
                  <c:v>19</c:v>
                </c:pt>
                <c:pt idx="4225">
                  <c:v>19</c:v>
                </c:pt>
                <c:pt idx="4226">
                  <c:v>20</c:v>
                </c:pt>
                <c:pt idx="4227">
                  <c:v>22</c:v>
                </c:pt>
                <c:pt idx="4228">
                  <c:v>22</c:v>
                </c:pt>
                <c:pt idx="4229">
                  <c:v>21</c:v>
                </c:pt>
                <c:pt idx="4230">
                  <c:v>20</c:v>
                </c:pt>
                <c:pt idx="4231">
                  <c:v>20</c:v>
                </c:pt>
                <c:pt idx="4232">
                  <c:v>19</c:v>
                </c:pt>
                <c:pt idx="4233">
                  <c:v>20</c:v>
                </c:pt>
                <c:pt idx="4234">
                  <c:v>19</c:v>
                </c:pt>
                <c:pt idx="4235">
                  <c:v>20</c:v>
                </c:pt>
                <c:pt idx="4236">
                  <c:v>20</c:v>
                </c:pt>
                <c:pt idx="4237">
                  <c:v>23</c:v>
                </c:pt>
                <c:pt idx="4238">
                  <c:v>20</c:v>
                </c:pt>
                <c:pt idx="4239">
                  <c:v>22</c:v>
                </c:pt>
                <c:pt idx="4240">
                  <c:v>20</c:v>
                </c:pt>
                <c:pt idx="4241">
                  <c:v>19</c:v>
                </c:pt>
                <c:pt idx="4242">
                  <c:v>21</c:v>
                </c:pt>
                <c:pt idx="4243">
                  <c:v>20</c:v>
                </c:pt>
                <c:pt idx="4244">
                  <c:v>22</c:v>
                </c:pt>
                <c:pt idx="4245">
                  <c:v>19</c:v>
                </c:pt>
                <c:pt idx="4246">
                  <c:v>21</c:v>
                </c:pt>
                <c:pt idx="4247">
                  <c:v>22</c:v>
                </c:pt>
                <c:pt idx="4248">
                  <c:v>21</c:v>
                </c:pt>
                <c:pt idx="4249">
                  <c:v>20</c:v>
                </c:pt>
                <c:pt idx="4250">
                  <c:v>21</c:v>
                </c:pt>
                <c:pt idx="4251">
                  <c:v>21</c:v>
                </c:pt>
                <c:pt idx="4252">
                  <c:v>21</c:v>
                </c:pt>
                <c:pt idx="4253">
                  <c:v>20</c:v>
                </c:pt>
                <c:pt idx="4254">
                  <c:v>20</c:v>
                </c:pt>
                <c:pt idx="4255">
                  <c:v>20</c:v>
                </c:pt>
                <c:pt idx="4256">
                  <c:v>19</c:v>
                </c:pt>
                <c:pt idx="4257">
                  <c:v>20</c:v>
                </c:pt>
                <c:pt idx="4258">
                  <c:v>22</c:v>
                </c:pt>
                <c:pt idx="4259">
                  <c:v>22</c:v>
                </c:pt>
                <c:pt idx="4260">
                  <c:v>19</c:v>
                </c:pt>
                <c:pt idx="4261">
                  <c:v>20</c:v>
                </c:pt>
                <c:pt idx="4262">
                  <c:v>21</c:v>
                </c:pt>
                <c:pt idx="4263">
                  <c:v>20</c:v>
                </c:pt>
                <c:pt idx="4264">
                  <c:v>20</c:v>
                </c:pt>
                <c:pt idx="4265">
                  <c:v>21</c:v>
                </c:pt>
                <c:pt idx="4266">
                  <c:v>21</c:v>
                </c:pt>
                <c:pt idx="4267">
                  <c:v>20</c:v>
                </c:pt>
                <c:pt idx="4268">
                  <c:v>21</c:v>
                </c:pt>
                <c:pt idx="4269">
                  <c:v>20</c:v>
                </c:pt>
                <c:pt idx="4270">
                  <c:v>21</c:v>
                </c:pt>
                <c:pt idx="4271">
                  <c:v>21</c:v>
                </c:pt>
                <c:pt idx="4272">
                  <c:v>21</c:v>
                </c:pt>
                <c:pt idx="4273">
                  <c:v>20</c:v>
                </c:pt>
                <c:pt idx="4274">
                  <c:v>21</c:v>
                </c:pt>
                <c:pt idx="4275">
                  <c:v>21</c:v>
                </c:pt>
                <c:pt idx="4276">
                  <c:v>21</c:v>
                </c:pt>
                <c:pt idx="4277">
                  <c:v>20</c:v>
                </c:pt>
                <c:pt idx="4278">
                  <c:v>20</c:v>
                </c:pt>
                <c:pt idx="4279">
                  <c:v>20</c:v>
                </c:pt>
                <c:pt idx="4280">
                  <c:v>20</c:v>
                </c:pt>
                <c:pt idx="4281">
                  <c:v>19</c:v>
                </c:pt>
                <c:pt idx="4282">
                  <c:v>19</c:v>
                </c:pt>
                <c:pt idx="4283">
                  <c:v>21</c:v>
                </c:pt>
                <c:pt idx="4284">
                  <c:v>20</c:v>
                </c:pt>
                <c:pt idx="4285">
                  <c:v>19</c:v>
                </c:pt>
                <c:pt idx="4286">
                  <c:v>19</c:v>
                </c:pt>
                <c:pt idx="4287">
                  <c:v>21</c:v>
                </c:pt>
                <c:pt idx="4288">
                  <c:v>21</c:v>
                </c:pt>
                <c:pt idx="4289">
                  <c:v>20</c:v>
                </c:pt>
                <c:pt idx="4290">
                  <c:v>20</c:v>
                </c:pt>
                <c:pt idx="4291">
                  <c:v>20</c:v>
                </c:pt>
                <c:pt idx="4292">
                  <c:v>20</c:v>
                </c:pt>
                <c:pt idx="4293">
                  <c:v>22</c:v>
                </c:pt>
                <c:pt idx="4294">
                  <c:v>22</c:v>
                </c:pt>
                <c:pt idx="4295">
                  <c:v>20</c:v>
                </c:pt>
                <c:pt idx="4296">
                  <c:v>21</c:v>
                </c:pt>
                <c:pt idx="4297">
                  <c:v>20</c:v>
                </c:pt>
                <c:pt idx="4298">
                  <c:v>20</c:v>
                </c:pt>
                <c:pt idx="4299">
                  <c:v>19</c:v>
                </c:pt>
                <c:pt idx="4300">
                  <c:v>20</c:v>
                </c:pt>
                <c:pt idx="4301">
                  <c:v>20</c:v>
                </c:pt>
                <c:pt idx="4302">
                  <c:v>21</c:v>
                </c:pt>
                <c:pt idx="4303">
                  <c:v>12</c:v>
                </c:pt>
                <c:pt idx="4304">
                  <c:v>20</c:v>
                </c:pt>
                <c:pt idx="4305">
                  <c:v>20</c:v>
                </c:pt>
                <c:pt idx="4306">
                  <c:v>20</c:v>
                </c:pt>
                <c:pt idx="4307">
                  <c:v>21</c:v>
                </c:pt>
                <c:pt idx="4308">
                  <c:v>21</c:v>
                </c:pt>
                <c:pt idx="4309">
                  <c:v>21</c:v>
                </c:pt>
                <c:pt idx="4310">
                  <c:v>22</c:v>
                </c:pt>
                <c:pt idx="4311">
                  <c:v>20</c:v>
                </c:pt>
                <c:pt idx="4312">
                  <c:v>20</c:v>
                </c:pt>
                <c:pt idx="4313">
                  <c:v>20</c:v>
                </c:pt>
                <c:pt idx="4314">
                  <c:v>21</c:v>
                </c:pt>
                <c:pt idx="4315">
                  <c:v>21</c:v>
                </c:pt>
                <c:pt idx="4316">
                  <c:v>20</c:v>
                </c:pt>
                <c:pt idx="4317">
                  <c:v>20</c:v>
                </c:pt>
                <c:pt idx="4318">
                  <c:v>21</c:v>
                </c:pt>
                <c:pt idx="4319">
                  <c:v>21</c:v>
                </c:pt>
                <c:pt idx="4320">
                  <c:v>19</c:v>
                </c:pt>
                <c:pt idx="4321">
                  <c:v>19</c:v>
                </c:pt>
                <c:pt idx="4322">
                  <c:v>19</c:v>
                </c:pt>
                <c:pt idx="4323">
                  <c:v>21</c:v>
                </c:pt>
                <c:pt idx="4324">
                  <c:v>22</c:v>
                </c:pt>
                <c:pt idx="4325">
                  <c:v>17</c:v>
                </c:pt>
                <c:pt idx="4326">
                  <c:v>22</c:v>
                </c:pt>
                <c:pt idx="4327">
                  <c:v>21</c:v>
                </c:pt>
                <c:pt idx="4328">
                  <c:v>21</c:v>
                </c:pt>
                <c:pt idx="4329">
                  <c:v>20</c:v>
                </c:pt>
                <c:pt idx="4330">
                  <c:v>22</c:v>
                </c:pt>
                <c:pt idx="4331">
                  <c:v>20</c:v>
                </c:pt>
                <c:pt idx="4332">
                  <c:v>20</c:v>
                </c:pt>
                <c:pt idx="4333">
                  <c:v>20</c:v>
                </c:pt>
                <c:pt idx="4334">
                  <c:v>20</c:v>
                </c:pt>
                <c:pt idx="4335">
                  <c:v>20</c:v>
                </c:pt>
                <c:pt idx="4336">
                  <c:v>22</c:v>
                </c:pt>
                <c:pt idx="4337">
                  <c:v>21</c:v>
                </c:pt>
                <c:pt idx="4338">
                  <c:v>21</c:v>
                </c:pt>
                <c:pt idx="4339">
                  <c:v>18</c:v>
                </c:pt>
                <c:pt idx="4340">
                  <c:v>21</c:v>
                </c:pt>
                <c:pt idx="4341">
                  <c:v>21</c:v>
                </c:pt>
                <c:pt idx="4342">
                  <c:v>22</c:v>
                </c:pt>
                <c:pt idx="4343">
                  <c:v>21</c:v>
                </c:pt>
                <c:pt idx="4344">
                  <c:v>23</c:v>
                </c:pt>
                <c:pt idx="4345">
                  <c:v>21</c:v>
                </c:pt>
                <c:pt idx="4346">
                  <c:v>22</c:v>
                </c:pt>
                <c:pt idx="4347">
                  <c:v>20</c:v>
                </c:pt>
                <c:pt idx="4348">
                  <c:v>21</c:v>
                </c:pt>
                <c:pt idx="4349">
                  <c:v>19</c:v>
                </c:pt>
                <c:pt idx="4350">
                  <c:v>20</c:v>
                </c:pt>
                <c:pt idx="4351">
                  <c:v>20</c:v>
                </c:pt>
                <c:pt idx="4352">
                  <c:v>20</c:v>
                </c:pt>
                <c:pt idx="4353">
                  <c:v>20</c:v>
                </c:pt>
                <c:pt idx="4354">
                  <c:v>20</c:v>
                </c:pt>
                <c:pt idx="4355">
                  <c:v>17</c:v>
                </c:pt>
                <c:pt idx="4356">
                  <c:v>21</c:v>
                </c:pt>
                <c:pt idx="4357">
                  <c:v>20</c:v>
                </c:pt>
                <c:pt idx="4358">
                  <c:v>19</c:v>
                </c:pt>
                <c:pt idx="4359">
                  <c:v>20</c:v>
                </c:pt>
                <c:pt idx="4360">
                  <c:v>21</c:v>
                </c:pt>
                <c:pt idx="4361">
                  <c:v>21</c:v>
                </c:pt>
                <c:pt idx="4362">
                  <c:v>20</c:v>
                </c:pt>
                <c:pt idx="4363">
                  <c:v>20</c:v>
                </c:pt>
                <c:pt idx="4364">
                  <c:v>20</c:v>
                </c:pt>
                <c:pt idx="4365">
                  <c:v>21</c:v>
                </c:pt>
                <c:pt idx="4366">
                  <c:v>21</c:v>
                </c:pt>
                <c:pt idx="4367">
                  <c:v>20</c:v>
                </c:pt>
                <c:pt idx="4368">
                  <c:v>21</c:v>
                </c:pt>
                <c:pt idx="4369">
                  <c:v>20</c:v>
                </c:pt>
                <c:pt idx="4370">
                  <c:v>20</c:v>
                </c:pt>
                <c:pt idx="4371">
                  <c:v>21</c:v>
                </c:pt>
                <c:pt idx="4372">
                  <c:v>19</c:v>
                </c:pt>
                <c:pt idx="4373">
                  <c:v>22</c:v>
                </c:pt>
                <c:pt idx="4374">
                  <c:v>20</c:v>
                </c:pt>
                <c:pt idx="4375">
                  <c:v>20</c:v>
                </c:pt>
                <c:pt idx="4376">
                  <c:v>19</c:v>
                </c:pt>
                <c:pt idx="4377">
                  <c:v>22</c:v>
                </c:pt>
                <c:pt idx="4378">
                  <c:v>20</c:v>
                </c:pt>
                <c:pt idx="4379">
                  <c:v>20</c:v>
                </c:pt>
                <c:pt idx="4380">
                  <c:v>22</c:v>
                </c:pt>
                <c:pt idx="4381">
                  <c:v>21</c:v>
                </c:pt>
                <c:pt idx="4382">
                  <c:v>19</c:v>
                </c:pt>
                <c:pt idx="4383">
                  <c:v>21</c:v>
                </c:pt>
                <c:pt idx="4384">
                  <c:v>20</c:v>
                </c:pt>
                <c:pt idx="4385">
                  <c:v>18</c:v>
                </c:pt>
                <c:pt idx="4386">
                  <c:v>20</c:v>
                </c:pt>
                <c:pt idx="4387">
                  <c:v>20</c:v>
                </c:pt>
                <c:pt idx="4388">
                  <c:v>21</c:v>
                </c:pt>
                <c:pt idx="4389">
                  <c:v>20</c:v>
                </c:pt>
                <c:pt idx="4390">
                  <c:v>21</c:v>
                </c:pt>
                <c:pt idx="4391">
                  <c:v>21</c:v>
                </c:pt>
                <c:pt idx="4392">
                  <c:v>13</c:v>
                </c:pt>
                <c:pt idx="4393">
                  <c:v>20</c:v>
                </c:pt>
                <c:pt idx="4394">
                  <c:v>20</c:v>
                </c:pt>
                <c:pt idx="4395">
                  <c:v>21</c:v>
                </c:pt>
                <c:pt idx="4396">
                  <c:v>20</c:v>
                </c:pt>
                <c:pt idx="4397">
                  <c:v>20</c:v>
                </c:pt>
                <c:pt idx="4398">
                  <c:v>21</c:v>
                </c:pt>
                <c:pt idx="4399">
                  <c:v>21</c:v>
                </c:pt>
                <c:pt idx="4400">
                  <c:v>20</c:v>
                </c:pt>
                <c:pt idx="4401">
                  <c:v>20</c:v>
                </c:pt>
                <c:pt idx="4402">
                  <c:v>21</c:v>
                </c:pt>
                <c:pt idx="4403">
                  <c:v>22</c:v>
                </c:pt>
                <c:pt idx="4404">
                  <c:v>21</c:v>
                </c:pt>
                <c:pt idx="4405">
                  <c:v>20</c:v>
                </c:pt>
                <c:pt idx="4406">
                  <c:v>20</c:v>
                </c:pt>
                <c:pt idx="4407">
                  <c:v>20</c:v>
                </c:pt>
                <c:pt idx="4408">
                  <c:v>22</c:v>
                </c:pt>
                <c:pt idx="4409">
                  <c:v>21</c:v>
                </c:pt>
                <c:pt idx="4410">
                  <c:v>22</c:v>
                </c:pt>
                <c:pt idx="4411">
                  <c:v>19</c:v>
                </c:pt>
                <c:pt idx="4412">
                  <c:v>21</c:v>
                </c:pt>
                <c:pt idx="4413">
                  <c:v>21</c:v>
                </c:pt>
                <c:pt idx="4414">
                  <c:v>21</c:v>
                </c:pt>
                <c:pt idx="4415">
                  <c:v>19</c:v>
                </c:pt>
                <c:pt idx="4416">
                  <c:v>19</c:v>
                </c:pt>
                <c:pt idx="4417">
                  <c:v>19</c:v>
                </c:pt>
                <c:pt idx="4418">
                  <c:v>20</c:v>
                </c:pt>
                <c:pt idx="4419">
                  <c:v>21</c:v>
                </c:pt>
                <c:pt idx="4420">
                  <c:v>21</c:v>
                </c:pt>
                <c:pt idx="4421">
                  <c:v>21</c:v>
                </c:pt>
                <c:pt idx="4422">
                  <c:v>20</c:v>
                </c:pt>
                <c:pt idx="4423">
                  <c:v>19</c:v>
                </c:pt>
                <c:pt idx="4424">
                  <c:v>20</c:v>
                </c:pt>
                <c:pt idx="4425">
                  <c:v>20</c:v>
                </c:pt>
                <c:pt idx="4426">
                  <c:v>20</c:v>
                </c:pt>
                <c:pt idx="4427">
                  <c:v>21</c:v>
                </c:pt>
                <c:pt idx="4428">
                  <c:v>22</c:v>
                </c:pt>
                <c:pt idx="4429">
                  <c:v>22</c:v>
                </c:pt>
                <c:pt idx="4430">
                  <c:v>21</c:v>
                </c:pt>
                <c:pt idx="4431">
                  <c:v>21</c:v>
                </c:pt>
                <c:pt idx="4432">
                  <c:v>21</c:v>
                </c:pt>
                <c:pt idx="4433">
                  <c:v>21</c:v>
                </c:pt>
                <c:pt idx="4434">
                  <c:v>20</c:v>
                </c:pt>
                <c:pt idx="4435">
                  <c:v>22</c:v>
                </c:pt>
                <c:pt idx="4436">
                  <c:v>22</c:v>
                </c:pt>
                <c:pt idx="4437">
                  <c:v>22</c:v>
                </c:pt>
                <c:pt idx="4438">
                  <c:v>21</c:v>
                </c:pt>
                <c:pt idx="4439">
                  <c:v>22</c:v>
                </c:pt>
                <c:pt idx="4440">
                  <c:v>20</c:v>
                </c:pt>
                <c:pt idx="4441">
                  <c:v>20</c:v>
                </c:pt>
                <c:pt idx="4442">
                  <c:v>20</c:v>
                </c:pt>
                <c:pt idx="4443">
                  <c:v>20</c:v>
                </c:pt>
                <c:pt idx="4444">
                  <c:v>19</c:v>
                </c:pt>
                <c:pt idx="4445">
                  <c:v>21</c:v>
                </c:pt>
                <c:pt idx="4446">
                  <c:v>21</c:v>
                </c:pt>
                <c:pt idx="4447">
                  <c:v>18</c:v>
                </c:pt>
                <c:pt idx="4448">
                  <c:v>20</c:v>
                </c:pt>
                <c:pt idx="4449">
                  <c:v>20</c:v>
                </c:pt>
                <c:pt idx="4450">
                  <c:v>21</c:v>
                </c:pt>
                <c:pt idx="4451">
                  <c:v>21</c:v>
                </c:pt>
                <c:pt idx="4452">
                  <c:v>20</c:v>
                </c:pt>
                <c:pt idx="4453">
                  <c:v>20</c:v>
                </c:pt>
                <c:pt idx="4454">
                  <c:v>21</c:v>
                </c:pt>
                <c:pt idx="4455">
                  <c:v>22</c:v>
                </c:pt>
                <c:pt idx="4456">
                  <c:v>20</c:v>
                </c:pt>
                <c:pt idx="4457">
                  <c:v>20</c:v>
                </c:pt>
                <c:pt idx="4458">
                  <c:v>20</c:v>
                </c:pt>
                <c:pt idx="4459">
                  <c:v>23</c:v>
                </c:pt>
                <c:pt idx="4460">
                  <c:v>21</c:v>
                </c:pt>
                <c:pt idx="4461">
                  <c:v>21</c:v>
                </c:pt>
                <c:pt idx="4462">
                  <c:v>19</c:v>
                </c:pt>
                <c:pt idx="4463">
                  <c:v>21</c:v>
                </c:pt>
                <c:pt idx="4464">
                  <c:v>20</c:v>
                </c:pt>
                <c:pt idx="4465">
                  <c:v>20</c:v>
                </c:pt>
                <c:pt idx="4466">
                  <c:v>21</c:v>
                </c:pt>
                <c:pt idx="4467">
                  <c:v>21</c:v>
                </c:pt>
                <c:pt idx="4468">
                  <c:v>20</c:v>
                </c:pt>
                <c:pt idx="4469">
                  <c:v>20</c:v>
                </c:pt>
                <c:pt idx="4470">
                  <c:v>21</c:v>
                </c:pt>
                <c:pt idx="4471">
                  <c:v>20</c:v>
                </c:pt>
                <c:pt idx="4472">
                  <c:v>19</c:v>
                </c:pt>
                <c:pt idx="4473">
                  <c:v>20</c:v>
                </c:pt>
                <c:pt idx="4474">
                  <c:v>20</c:v>
                </c:pt>
                <c:pt idx="4475">
                  <c:v>20</c:v>
                </c:pt>
                <c:pt idx="4476">
                  <c:v>20</c:v>
                </c:pt>
                <c:pt idx="4477">
                  <c:v>20</c:v>
                </c:pt>
                <c:pt idx="4478">
                  <c:v>21</c:v>
                </c:pt>
                <c:pt idx="4479">
                  <c:v>21</c:v>
                </c:pt>
                <c:pt idx="4480">
                  <c:v>21</c:v>
                </c:pt>
                <c:pt idx="4481">
                  <c:v>21</c:v>
                </c:pt>
                <c:pt idx="4482">
                  <c:v>21</c:v>
                </c:pt>
                <c:pt idx="4483">
                  <c:v>21</c:v>
                </c:pt>
                <c:pt idx="4484">
                  <c:v>20</c:v>
                </c:pt>
                <c:pt idx="4485">
                  <c:v>20</c:v>
                </c:pt>
                <c:pt idx="4486">
                  <c:v>22</c:v>
                </c:pt>
                <c:pt idx="4487">
                  <c:v>22</c:v>
                </c:pt>
                <c:pt idx="4488">
                  <c:v>20</c:v>
                </c:pt>
                <c:pt idx="4489">
                  <c:v>20</c:v>
                </c:pt>
                <c:pt idx="4490">
                  <c:v>21</c:v>
                </c:pt>
                <c:pt idx="4491">
                  <c:v>20</c:v>
                </c:pt>
                <c:pt idx="4492">
                  <c:v>23</c:v>
                </c:pt>
                <c:pt idx="4493">
                  <c:v>21</c:v>
                </c:pt>
                <c:pt idx="4494">
                  <c:v>22</c:v>
                </c:pt>
                <c:pt idx="4495">
                  <c:v>18</c:v>
                </c:pt>
                <c:pt idx="4496">
                  <c:v>21</c:v>
                </c:pt>
                <c:pt idx="4497">
                  <c:v>22</c:v>
                </c:pt>
                <c:pt idx="4498">
                  <c:v>19</c:v>
                </c:pt>
                <c:pt idx="4499">
                  <c:v>21</c:v>
                </c:pt>
                <c:pt idx="4500">
                  <c:v>21</c:v>
                </c:pt>
                <c:pt idx="4501">
                  <c:v>22</c:v>
                </c:pt>
                <c:pt idx="4502">
                  <c:v>20</c:v>
                </c:pt>
                <c:pt idx="4503">
                  <c:v>20</c:v>
                </c:pt>
                <c:pt idx="4504">
                  <c:v>20</c:v>
                </c:pt>
                <c:pt idx="4505">
                  <c:v>20</c:v>
                </c:pt>
                <c:pt idx="4506">
                  <c:v>19</c:v>
                </c:pt>
                <c:pt idx="4507">
                  <c:v>21</c:v>
                </c:pt>
                <c:pt idx="4508">
                  <c:v>20</c:v>
                </c:pt>
                <c:pt idx="4509">
                  <c:v>20</c:v>
                </c:pt>
                <c:pt idx="4510">
                  <c:v>19</c:v>
                </c:pt>
                <c:pt idx="4511">
                  <c:v>20</c:v>
                </c:pt>
                <c:pt idx="4512">
                  <c:v>21</c:v>
                </c:pt>
                <c:pt idx="4513">
                  <c:v>22</c:v>
                </c:pt>
                <c:pt idx="4514">
                  <c:v>22</c:v>
                </c:pt>
                <c:pt idx="4515">
                  <c:v>21</c:v>
                </c:pt>
                <c:pt idx="4516">
                  <c:v>20</c:v>
                </c:pt>
                <c:pt idx="4517">
                  <c:v>20</c:v>
                </c:pt>
                <c:pt idx="4518">
                  <c:v>22</c:v>
                </c:pt>
                <c:pt idx="4519">
                  <c:v>19</c:v>
                </c:pt>
                <c:pt idx="4520">
                  <c:v>20</c:v>
                </c:pt>
                <c:pt idx="4521">
                  <c:v>20</c:v>
                </c:pt>
                <c:pt idx="4522">
                  <c:v>20</c:v>
                </c:pt>
                <c:pt idx="4523">
                  <c:v>21</c:v>
                </c:pt>
                <c:pt idx="4524">
                  <c:v>22</c:v>
                </c:pt>
                <c:pt idx="4525">
                  <c:v>20</c:v>
                </c:pt>
                <c:pt idx="4526">
                  <c:v>20</c:v>
                </c:pt>
                <c:pt idx="4527">
                  <c:v>20</c:v>
                </c:pt>
                <c:pt idx="4528">
                  <c:v>19</c:v>
                </c:pt>
                <c:pt idx="4529">
                  <c:v>19</c:v>
                </c:pt>
                <c:pt idx="4530">
                  <c:v>22</c:v>
                </c:pt>
                <c:pt idx="4531">
                  <c:v>20</c:v>
                </c:pt>
                <c:pt idx="4532">
                  <c:v>19</c:v>
                </c:pt>
                <c:pt idx="4533">
                  <c:v>21</c:v>
                </c:pt>
                <c:pt idx="4534">
                  <c:v>22</c:v>
                </c:pt>
                <c:pt idx="4535">
                  <c:v>20</c:v>
                </c:pt>
                <c:pt idx="4536">
                  <c:v>22</c:v>
                </c:pt>
                <c:pt idx="4537">
                  <c:v>21</c:v>
                </c:pt>
                <c:pt idx="4538">
                  <c:v>20</c:v>
                </c:pt>
                <c:pt idx="4539">
                  <c:v>20</c:v>
                </c:pt>
                <c:pt idx="4540">
                  <c:v>20</c:v>
                </c:pt>
                <c:pt idx="4541">
                  <c:v>19</c:v>
                </c:pt>
                <c:pt idx="4542">
                  <c:v>22</c:v>
                </c:pt>
                <c:pt idx="4543">
                  <c:v>21</c:v>
                </c:pt>
                <c:pt idx="4544">
                  <c:v>20</c:v>
                </c:pt>
                <c:pt idx="4545">
                  <c:v>20</c:v>
                </c:pt>
                <c:pt idx="4546">
                  <c:v>21</c:v>
                </c:pt>
                <c:pt idx="4547">
                  <c:v>21</c:v>
                </c:pt>
                <c:pt idx="4548">
                  <c:v>20</c:v>
                </c:pt>
                <c:pt idx="4549">
                  <c:v>22</c:v>
                </c:pt>
                <c:pt idx="4550">
                  <c:v>19</c:v>
                </c:pt>
                <c:pt idx="4551">
                  <c:v>21</c:v>
                </c:pt>
                <c:pt idx="4552">
                  <c:v>21</c:v>
                </c:pt>
                <c:pt idx="4553">
                  <c:v>20</c:v>
                </c:pt>
                <c:pt idx="4554">
                  <c:v>21</c:v>
                </c:pt>
                <c:pt idx="4555">
                  <c:v>23</c:v>
                </c:pt>
                <c:pt idx="4556">
                  <c:v>21</c:v>
                </c:pt>
                <c:pt idx="4557">
                  <c:v>20</c:v>
                </c:pt>
                <c:pt idx="4558">
                  <c:v>21</c:v>
                </c:pt>
                <c:pt idx="4559">
                  <c:v>22</c:v>
                </c:pt>
                <c:pt idx="4560">
                  <c:v>20</c:v>
                </c:pt>
                <c:pt idx="4561">
                  <c:v>19</c:v>
                </c:pt>
                <c:pt idx="4562">
                  <c:v>18</c:v>
                </c:pt>
                <c:pt idx="4563">
                  <c:v>20</c:v>
                </c:pt>
                <c:pt idx="4564">
                  <c:v>23</c:v>
                </c:pt>
                <c:pt idx="4565">
                  <c:v>19</c:v>
                </c:pt>
                <c:pt idx="4566">
                  <c:v>21</c:v>
                </c:pt>
                <c:pt idx="4567">
                  <c:v>20</c:v>
                </c:pt>
                <c:pt idx="4568">
                  <c:v>21</c:v>
                </c:pt>
                <c:pt idx="4569">
                  <c:v>20</c:v>
                </c:pt>
                <c:pt idx="4570">
                  <c:v>23</c:v>
                </c:pt>
                <c:pt idx="4571">
                  <c:v>20</c:v>
                </c:pt>
                <c:pt idx="4572">
                  <c:v>20</c:v>
                </c:pt>
                <c:pt idx="4573">
                  <c:v>21</c:v>
                </c:pt>
                <c:pt idx="4574">
                  <c:v>21</c:v>
                </c:pt>
                <c:pt idx="4575">
                  <c:v>20</c:v>
                </c:pt>
                <c:pt idx="4576">
                  <c:v>21</c:v>
                </c:pt>
                <c:pt idx="4577">
                  <c:v>21</c:v>
                </c:pt>
                <c:pt idx="4578">
                  <c:v>21</c:v>
                </c:pt>
                <c:pt idx="4579">
                  <c:v>22</c:v>
                </c:pt>
                <c:pt idx="4580">
                  <c:v>20</c:v>
                </c:pt>
                <c:pt idx="4581">
                  <c:v>20</c:v>
                </c:pt>
                <c:pt idx="4582">
                  <c:v>20</c:v>
                </c:pt>
                <c:pt idx="4583">
                  <c:v>20</c:v>
                </c:pt>
                <c:pt idx="4584">
                  <c:v>22</c:v>
                </c:pt>
                <c:pt idx="4585">
                  <c:v>20</c:v>
                </c:pt>
                <c:pt idx="4586">
                  <c:v>21</c:v>
                </c:pt>
                <c:pt idx="4587">
                  <c:v>18</c:v>
                </c:pt>
                <c:pt idx="4588">
                  <c:v>22</c:v>
                </c:pt>
                <c:pt idx="4589">
                  <c:v>21</c:v>
                </c:pt>
                <c:pt idx="4590">
                  <c:v>24</c:v>
                </c:pt>
                <c:pt idx="4591">
                  <c:v>23</c:v>
                </c:pt>
                <c:pt idx="4592">
                  <c:v>21</c:v>
                </c:pt>
                <c:pt idx="4593">
                  <c:v>21</c:v>
                </c:pt>
                <c:pt idx="4594">
                  <c:v>21</c:v>
                </c:pt>
                <c:pt idx="4595">
                  <c:v>20</c:v>
                </c:pt>
                <c:pt idx="4596">
                  <c:v>21</c:v>
                </c:pt>
                <c:pt idx="4597">
                  <c:v>20</c:v>
                </c:pt>
                <c:pt idx="4598">
                  <c:v>21</c:v>
                </c:pt>
                <c:pt idx="4599">
                  <c:v>20</c:v>
                </c:pt>
                <c:pt idx="4600">
                  <c:v>19</c:v>
                </c:pt>
                <c:pt idx="4601">
                  <c:v>21</c:v>
                </c:pt>
                <c:pt idx="4602">
                  <c:v>20</c:v>
                </c:pt>
                <c:pt idx="4603">
                  <c:v>21</c:v>
                </c:pt>
                <c:pt idx="4604">
                  <c:v>21</c:v>
                </c:pt>
                <c:pt idx="4605">
                  <c:v>21</c:v>
                </c:pt>
                <c:pt idx="4606">
                  <c:v>21</c:v>
                </c:pt>
                <c:pt idx="4607">
                  <c:v>20</c:v>
                </c:pt>
                <c:pt idx="4608">
                  <c:v>17</c:v>
                </c:pt>
                <c:pt idx="4609">
                  <c:v>19</c:v>
                </c:pt>
                <c:pt idx="4610">
                  <c:v>21</c:v>
                </c:pt>
                <c:pt idx="4611">
                  <c:v>19</c:v>
                </c:pt>
                <c:pt idx="4612">
                  <c:v>21</c:v>
                </c:pt>
                <c:pt idx="4613">
                  <c:v>20</c:v>
                </c:pt>
                <c:pt idx="4614">
                  <c:v>19</c:v>
                </c:pt>
                <c:pt idx="4615">
                  <c:v>21</c:v>
                </c:pt>
                <c:pt idx="4616">
                  <c:v>22</c:v>
                </c:pt>
                <c:pt idx="4617">
                  <c:v>23</c:v>
                </c:pt>
                <c:pt idx="4618">
                  <c:v>22</c:v>
                </c:pt>
                <c:pt idx="4619">
                  <c:v>21</c:v>
                </c:pt>
                <c:pt idx="4620">
                  <c:v>19</c:v>
                </c:pt>
                <c:pt idx="4621">
                  <c:v>18</c:v>
                </c:pt>
                <c:pt idx="4622">
                  <c:v>21</c:v>
                </c:pt>
                <c:pt idx="4623">
                  <c:v>23</c:v>
                </c:pt>
                <c:pt idx="4624">
                  <c:v>20</c:v>
                </c:pt>
                <c:pt idx="4625">
                  <c:v>21</c:v>
                </c:pt>
                <c:pt idx="4626">
                  <c:v>20</c:v>
                </c:pt>
                <c:pt idx="4627">
                  <c:v>21</c:v>
                </c:pt>
                <c:pt idx="4628">
                  <c:v>20</c:v>
                </c:pt>
                <c:pt idx="4629">
                  <c:v>20</c:v>
                </c:pt>
                <c:pt idx="4630">
                  <c:v>21</c:v>
                </c:pt>
                <c:pt idx="4631">
                  <c:v>22</c:v>
                </c:pt>
                <c:pt idx="4632">
                  <c:v>19</c:v>
                </c:pt>
                <c:pt idx="4633">
                  <c:v>20</c:v>
                </c:pt>
                <c:pt idx="4634">
                  <c:v>20</c:v>
                </c:pt>
                <c:pt idx="4635">
                  <c:v>21</c:v>
                </c:pt>
                <c:pt idx="4636">
                  <c:v>21</c:v>
                </c:pt>
                <c:pt idx="4637">
                  <c:v>20</c:v>
                </c:pt>
                <c:pt idx="4638">
                  <c:v>19</c:v>
                </c:pt>
                <c:pt idx="4639">
                  <c:v>20</c:v>
                </c:pt>
                <c:pt idx="4640">
                  <c:v>21</c:v>
                </c:pt>
                <c:pt idx="4641">
                  <c:v>21</c:v>
                </c:pt>
                <c:pt idx="4642">
                  <c:v>20</c:v>
                </c:pt>
                <c:pt idx="4643">
                  <c:v>21</c:v>
                </c:pt>
                <c:pt idx="4644">
                  <c:v>19</c:v>
                </c:pt>
                <c:pt idx="4645">
                  <c:v>21</c:v>
                </c:pt>
                <c:pt idx="4646">
                  <c:v>18</c:v>
                </c:pt>
                <c:pt idx="4647">
                  <c:v>21</c:v>
                </c:pt>
                <c:pt idx="4648">
                  <c:v>20</c:v>
                </c:pt>
                <c:pt idx="4649">
                  <c:v>21</c:v>
                </c:pt>
                <c:pt idx="4650">
                  <c:v>20</c:v>
                </c:pt>
                <c:pt idx="4651">
                  <c:v>19</c:v>
                </c:pt>
                <c:pt idx="4652">
                  <c:v>21</c:v>
                </c:pt>
                <c:pt idx="4653">
                  <c:v>20</c:v>
                </c:pt>
                <c:pt idx="4654">
                  <c:v>21</c:v>
                </c:pt>
                <c:pt idx="4655">
                  <c:v>20</c:v>
                </c:pt>
                <c:pt idx="4656">
                  <c:v>21</c:v>
                </c:pt>
                <c:pt idx="4657">
                  <c:v>20</c:v>
                </c:pt>
                <c:pt idx="4658">
                  <c:v>20</c:v>
                </c:pt>
                <c:pt idx="4659">
                  <c:v>20</c:v>
                </c:pt>
                <c:pt idx="4660">
                  <c:v>22</c:v>
                </c:pt>
                <c:pt idx="4661">
                  <c:v>20</c:v>
                </c:pt>
                <c:pt idx="4662">
                  <c:v>21</c:v>
                </c:pt>
                <c:pt idx="4663">
                  <c:v>20</c:v>
                </c:pt>
                <c:pt idx="4664">
                  <c:v>20</c:v>
                </c:pt>
                <c:pt idx="4665">
                  <c:v>21</c:v>
                </c:pt>
                <c:pt idx="4666">
                  <c:v>20</c:v>
                </c:pt>
                <c:pt idx="4667">
                  <c:v>19</c:v>
                </c:pt>
                <c:pt idx="4668">
                  <c:v>19</c:v>
                </c:pt>
                <c:pt idx="4669">
                  <c:v>21</c:v>
                </c:pt>
                <c:pt idx="4670">
                  <c:v>22</c:v>
                </c:pt>
                <c:pt idx="4671">
                  <c:v>20</c:v>
                </c:pt>
                <c:pt idx="4672">
                  <c:v>20</c:v>
                </c:pt>
                <c:pt idx="4673">
                  <c:v>23</c:v>
                </c:pt>
                <c:pt idx="4674">
                  <c:v>20</c:v>
                </c:pt>
                <c:pt idx="4675">
                  <c:v>20</c:v>
                </c:pt>
                <c:pt idx="4676">
                  <c:v>21</c:v>
                </c:pt>
                <c:pt idx="4677">
                  <c:v>20</c:v>
                </c:pt>
                <c:pt idx="4678">
                  <c:v>22</c:v>
                </c:pt>
                <c:pt idx="4679">
                  <c:v>20</c:v>
                </c:pt>
                <c:pt idx="4680">
                  <c:v>19</c:v>
                </c:pt>
                <c:pt idx="4681">
                  <c:v>20</c:v>
                </c:pt>
                <c:pt idx="4682">
                  <c:v>20</c:v>
                </c:pt>
                <c:pt idx="4683">
                  <c:v>20</c:v>
                </c:pt>
                <c:pt idx="4684">
                  <c:v>20</c:v>
                </c:pt>
                <c:pt idx="4685">
                  <c:v>22</c:v>
                </c:pt>
                <c:pt idx="4686">
                  <c:v>20</c:v>
                </c:pt>
                <c:pt idx="4687">
                  <c:v>20</c:v>
                </c:pt>
                <c:pt idx="4688">
                  <c:v>21</c:v>
                </c:pt>
                <c:pt idx="4689">
                  <c:v>22</c:v>
                </c:pt>
                <c:pt idx="4690">
                  <c:v>21</c:v>
                </c:pt>
                <c:pt idx="4691">
                  <c:v>20</c:v>
                </c:pt>
                <c:pt idx="4692">
                  <c:v>20</c:v>
                </c:pt>
                <c:pt idx="4693">
                  <c:v>22</c:v>
                </c:pt>
                <c:pt idx="4694">
                  <c:v>20</c:v>
                </c:pt>
                <c:pt idx="4695">
                  <c:v>19</c:v>
                </c:pt>
                <c:pt idx="4696">
                  <c:v>22</c:v>
                </c:pt>
                <c:pt idx="4697">
                  <c:v>21</c:v>
                </c:pt>
                <c:pt idx="4698">
                  <c:v>20</c:v>
                </c:pt>
                <c:pt idx="4699">
                  <c:v>20</c:v>
                </c:pt>
                <c:pt idx="4700">
                  <c:v>18</c:v>
                </c:pt>
                <c:pt idx="4701">
                  <c:v>20</c:v>
                </c:pt>
                <c:pt idx="4702">
                  <c:v>20</c:v>
                </c:pt>
                <c:pt idx="4703">
                  <c:v>20</c:v>
                </c:pt>
                <c:pt idx="4704">
                  <c:v>22</c:v>
                </c:pt>
                <c:pt idx="4705">
                  <c:v>20</c:v>
                </c:pt>
                <c:pt idx="4706">
                  <c:v>20</c:v>
                </c:pt>
                <c:pt idx="4707">
                  <c:v>19</c:v>
                </c:pt>
                <c:pt idx="4708">
                  <c:v>20</c:v>
                </c:pt>
                <c:pt idx="4709">
                  <c:v>20</c:v>
                </c:pt>
                <c:pt idx="4710">
                  <c:v>21</c:v>
                </c:pt>
                <c:pt idx="4711">
                  <c:v>21</c:v>
                </c:pt>
                <c:pt idx="4712">
                  <c:v>22</c:v>
                </c:pt>
                <c:pt idx="4713">
                  <c:v>20</c:v>
                </c:pt>
                <c:pt idx="4714">
                  <c:v>21</c:v>
                </c:pt>
                <c:pt idx="4715">
                  <c:v>22</c:v>
                </c:pt>
                <c:pt idx="4716">
                  <c:v>20</c:v>
                </c:pt>
                <c:pt idx="4717">
                  <c:v>21</c:v>
                </c:pt>
                <c:pt idx="4718">
                  <c:v>20</c:v>
                </c:pt>
                <c:pt idx="4719">
                  <c:v>19</c:v>
                </c:pt>
                <c:pt idx="4720">
                  <c:v>21</c:v>
                </c:pt>
                <c:pt idx="4721">
                  <c:v>21</c:v>
                </c:pt>
                <c:pt idx="4722">
                  <c:v>20</c:v>
                </c:pt>
                <c:pt idx="4723">
                  <c:v>23</c:v>
                </c:pt>
                <c:pt idx="4724">
                  <c:v>21</c:v>
                </c:pt>
                <c:pt idx="4725">
                  <c:v>20</c:v>
                </c:pt>
                <c:pt idx="4726">
                  <c:v>19</c:v>
                </c:pt>
                <c:pt idx="4727">
                  <c:v>21</c:v>
                </c:pt>
                <c:pt idx="4728">
                  <c:v>20</c:v>
                </c:pt>
                <c:pt idx="4729">
                  <c:v>22</c:v>
                </c:pt>
                <c:pt idx="4730">
                  <c:v>20</c:v>
                </c:pt>
                <c:pt idx="4731">
                  <c:v>21</c:v>
                </c:pt>
                <c:pt idx="4732">
                  <c:v>21</c:v>
                </c:pt>
                <c:pt idx="4733">
                  <c:v>19</c:v>
                </c:pt>
                <c:pt idx="4734">
                  <c:v>22</c:v>
                </c:pt>
                <c:pt idx="4735">
                  <c:v>22</c:v>
                </c:pt>
                <c:pt idx="4736">
                  <c:v>20</c:v>
                </c:pt>
                <c:pt idx="4737">
                  <c:v>19</c:v>
                </c:pt>
                <c:pt idx="4738">
                  <c:v>22</c:v>
                </c:pt>
                <c:pt idx="4739">
                  <c:v>20</c:v>
                </c:pt>
                <c:pt idx="4740">
                  <c:v>19</c:v>
                </c:pt>
                <c:pt idx="4741">
                  <c:v>20</c:v>
                </c:pt>
                <c:pt idx="4742">
                  <c:v>20</c:v>
                </c:pt>
                <c:pt idx="4743">
                  <c:v>20</c:v>
                </c:pt>
                <c:pt idx="4744">
                  <c:v>22</c:v>
                </c:pt>
                <c:pt idx="4745">
                  <c:v>23</c:v>
                </c:pt>
                <c:pt idx="4746">
                  <c:v>20</c:v>
                </c:pt>
                <c:pt idx="4747">
                  <c:v>20</c:v>
                </c:pt>
                <c:pt idx="4748">
                  <c:v>21</c:v>
                </c:pt>
                <c:pt idx="4749">
                  <c:v>21</c:v>
                </c:pt>
                <c:pt idx="4750">
                  <c:v>19</c:v>
                </c:pt>
                <c:pt idx="4751">
                  <c:v>22</c:v>
                </c:pt>
                <c:pt idx="4752">
                  <c:v>22</c:v>
                </c:pt>
                <c:pt idx="4753">
                  <c:v>20</c:v>
                </c:pt>
                <c:pt idx="4754">
                  <c:v>22</c:v>
                </c:pt>
                <c:pt idx="4755">
                  <c:v>21</c:v>
                </c:pt>
                <c:pt idx="4756">
                  <c:v>20</c:v>
                </c:pt>
                <c:pt idx="4757">
                  <c:v>22</c:v>
                </c:pt>
                <c:pt idx="4758">
                  <c:v>22</c:v>
                </c:pt>
                <c:pt idx="4759">
                  <c:v>20</c:v>
                </c:pt>
                <c:pt idx="4760">
                  <c:v>20</c:v>
                </c:pt>
                <c:pt idx="4761">
                  <c:v>20</c:v>
                </c:pt>
                <c:pt idx="4762">
                  <c:v>21</c:v>
                </c:pt>
                <c:pt idx="4763">
                  <c:v>20</c:v>
                </c:pt>
                <c:pt idx="4764">
                  <c:v>21</c:v>
                </c:pt>
                <c:pt idx="4765">
                  <c:v>21</c:v>
                </c:pt>
                <c:pt idx="4766">
                  <c:v>18</c:v>
                </c:pt>
                <c:pt idx="4767">
                  <c:v>21</c:v>
                </c:pt>
                <c:pt idx="4768">
                  <c:v>20</c:v>
                </c:pt>
                <c:pt idx="4769">
                  <c:v>21</c:v>
                </c:pt>
                <c:pt idx="4770">
                  <c:v>21</c:v>
                </c:pt>
                <c:pt idx="4771">
                  <c:v>21</c:v>
                </c:pt>
                <c:pt idx="4772">
                  <c:v>21</c:v>
                </c:pt>
                <c:pt idx="4773">
                  <c:v>20</c:v>
                </c:pt>
                <c:pt idx="4774">
                  <c:v>21</c:v>
                </c:pt>
                <c:pt idx="4775">
                  <c:v>27</c:v>
                </c:pt>
                <c:pt idx="4776">
                  <c:v>20</c:v>
                </c:pt>
                <c:pt idx="4777">
                  <c:v>21</c:v>
                </c:pt>
                <c:pt idx="4778">
                  <c:v>21</c:v>
                </c:pt>
                <c:pt idx="4779">
                  <c:v>19</c:v>
                </c:pt>
                <c:pt idx="4780">
                  <c:v>20</c:v>
                </c:pt>
                <c:pt idx="4781">
                  <c:v>20</c:v>
                </c:pt>
                <c:pt idx="4782">
                  <c:v>20</c:v>
                </c:pt>
                <c:pt idx="4783">
                  <c:v>20</c:v>
                </c:pt>
                <c:pt idx="4784">
                  <c:v>19</c:v>
                </c:pt>
                <c:pt idx="4785">
                  <c:v>20</c:v>
                </c:pt>
                <c:pt idx="4786">
                  <c:v>20</c:v>
                </c:pt>
                <c:pt idx="4787">
                  <c:v>21</c:v>
                </c:pt>
                <c:pt idx="4788">
                  <c:v>20</c:v>
                </c:pt>
                <c:pt idx="4789">
                  <c:v>21</c:v>
                </c:pt>
                <c:pt idx="4790">
                  <c:v>20</c:v>
                </c:pt>
                <c:pt idx="4791">
                  <c:v>19</c:v>
                </c:pt>
                <c:pt idx="4792">
                  <c:v>20</c:v>
                </c:pt>
                <c:pt idx="4793">
                  <c:v>21</c:v>
                </c:pt>
                <c:pt idx="4794">
                  <c:v>21</c:v>
                </c:pt>
                <c:pt idx="4795">
                  <c:v>20</c:v>
                </c:pt>
                <c:pt idx="4796">
                  <c:v>20</c:v>
                </c:pt>
                <c:pt idx="4797">
                  <c:v>22</c:v>
                </c:pt>
                <c:pt idx="4798">
                  <c:v>20</c:v>
                </c:pt>
                <c:pt idx="4799">
                  <c:v>22</c:v>
                </c:pt>
                <c:pt idx="4800">
                  <c:v>20</c:v>
                </c:pt>
                <c:pt idx="4801">
                  <c:v>21</c:v>
                </c:pt>
                <c:pt idx="4802">
                  <c:v>20</c:v>
                </c:pt>
                <c:pt idx="4803">
                  <c:v>20</c:v>
                </c:pt>
                <c:pt idx="4804">
                  <c:v>19</c:v>
                </c:pt>
                <c:pt idx="4805">
                  <c:v>22</c:v>
                </c:pt>
                <c:pt idx="4806">
                  <c:v>21</c:v>
                </c:pt>
                <c:pt idx="4807">
                  <c:v>22</c:v>
                </c:pt>
                <c:pt idx="4808">
                  <c:v>21</c:v>
                </c:pt>
                <c:pt idx="4809">
                  <c:v>20</c:v>
                </c:pt>
                <c:pt idx="4810">
                  <c:v>22</c:v>
                </c:pt>
                <c:pt idx="4811">
                  <c:v>21</c:v>
                </c:pt>
                <c:pt idx="4812">
                  <c:v>18</c:v>
                </c:pt>
                <c:pt idx="4813">
                  <c:v>20</c:v>
                </c:pt>
                <c:pt idx="4814">
                  <c:v>21</c:v>
                </c:pt>
                <c:pt idx="4815">
                  <c:v>20</c:v>
                </c:pt>
                <c:pt idx="4816">
                  <c:v>22</c:v>
                </c:pt>
                <c:pt idx="4817">
                  <c:v>21</c:v>
                </c:pt>
                <c:pt idx="4818">
                  <c:v>21</c:v>
                </c:pt>
                <c:pt idx="4819">
                  <c:v>20</c:v>
                </c:pt>
                <c:pt idx="4820">
                  <c:v>20</c:v>
                </c:pt>
                <c:pt idx="4821">
                  <c:v>21</c:v>
                </c:pt>
                <c:pt idx="4822">
                  <c:v>21</c:v>
                </c:pt>
                <c:pt idx="4823">
                  <c:v>21</c:v>
                </c:pt>
                <c:pt idx="4824">
                  <c:v>17</c:v>
                </c:pt>
                <c:pt idx="4825">
                  <c:v>21</c:v>
                </c:pt>
                <c:pt idx="4826">
                  <c:v>20</c:v>
                </c:pt>
                <c:pt idx="4827">
                  <c:v>20</c:v>
                </c:pt>
                <c:pt idx="4828">
                  <c:v>21</c:v>
                </c:pt>
                <c:pt idx="4829">
                  <c:v>21</c:v>
                </c:pt>
                <c:pt idx="4830">
                  <c:v>22</c:v>
                </c:pt>
                <c:pt idx="4831">
                  <c:v>23</c:v>
                </c:pt>
                <c:pt idx="4832">
                  <c:v>21</c:v>
                </c:pt>
                <c:pt idx="4833">
                  <c:v>19</c:v>
                </c:pt>
                <c:pt idx="4834">
                  <c:v>20</c:v>
                </c:pt>
                <c:pt idx="4835">
                  <c:v>20</c:v>
                </c:pt>
                <c:pt idx="4836">
                  <c:v>21</c:v>
                </c:pt>
                <c:pt idx="4837">
                  <c:v>20</c:v>
                </c:pt>
                <c:pt idx="4838">
                  <c:v>20</c:v>
                </c:pt>
                <c:pt idx="4839">
                  <c:v>21</c:v>
                </c:pt>
                <c:pt idx="4840">
                  <c:v>20</c:v>
                </c:pt>
                <c:pt idx="4841">
                  <c:v>20</c:v>
                </c:pt>
                <c:pt idx="4842">
                  <c:v>21</c:v>
                </c:pt>
                <c:pt idx="4843">
                  <c:v>20</c:v>
                </c:pt>
                <c:pt idx="4844">
                  <c:v>20</c:v>
                </c:pt>
                <c:pt idx="4845">
                  <c:v>19</c:v>
                </c:pt>
                <c:pt idx="4846">
                  <c:v>21</c:v>
                </c:pt>
                <c:pt idx="4847">
                  <c:v>20</c:v>
                </c:pt>
                <c:pt idx="4848">
                  <c:v>20</c:v>
                </c:pt>
                <c:pt idx="4849">
                  <c:v>22</c:v>
                </c:pt>
                <c:pt idx="4850">
                  <c:v>21</c:v>
                </c:pt>
                <c:pt idx="4851">
                  <c:v>20</c:v>
                </c:pt>
                <c:pt idx="4852">
                  <c:v>21</c:v>
                </c:pt>
                <c:pt idx="4853">
                  <c:v>23</c:v>
                </c:pt>
                <c:pt idx="4854">
                  <c:v>21</c:v>
                </c:pt>
                <c:pt idx="4855">
                  <c:v>21</c:v>
                </c:pt>
                <c:pt idx="4856">
                  <c:v>21</c:v>
                </c:pt>
                <c:pt idx="4857">
                  <c:v>18</c:v>
                </c:pt>
                <c:pt idx="4858">
                  <c:v>22</c:v>
                </c:pt>
                <c:pt idx="4859">
                  <c:v>20</c:v>
                </c:pt>
                <c:pt idx="4860">
                  <c:v>21</c:v>
                </c:pt>
                <c:pt idx="4861">
                  <c:v>20</c:v>
                </c:pt>
                <c:pt idx="4862">
                  <c:v>20</c:v>
                </c:pt>
                <c:pt idx="4863">
                  <c:v>19</c:v>
                </c:pt>
                <c:pt idx="4864">
                  <c:v>23</c:v>
                </c:pt>
                <c:pt idx="4865">
                  <c:v>19</c:v>
                </c:pt>
                <c:pt idx="4866">
                  <c:v>20</c:v>
                </c:pt>
                <c:pt idx="4867">
                  <c:v>20</c:v>
                </c:pt>
                <c:pt idx="4868">
                  <c:v>19</c:v>
                </c:pt>
                <c:pt idx="4869">
                  <c:v>22</c:v>
                </c:pt>
                <c:pt idx="4870">
                  <c:v>20</c:v>
                </c:pt>
                <c:pt idx="4871">
                  <c:v>21</c:v>
                </c:pt>
                <c:pt idx="4872">
                  <c:v>20</c:v>
                </c:pt>
                <c:pt idx="4873">
                  <c:v>20</c:v>
                </c:pt>
                <c:pt idx="4874">
                  <c:v>21</c:v>
                </c:pt>
                <c:pt idx="4875">
                  <c:v>21</c:v>
                </c:pt>
                <c:pt idx="4876">
                  <c:v>21</c:v>
                </c:pt>
                <c:pt idx="4877">
                  <c:v>22</c:v>
                </c:pt>
                <c:pt idx="4878">
                  <c:v>22</c:v>
                </c:pt>
                <c:pt idx="4879">
                  <c:v>20</c:v>
                </c:pt>
                <c:pt idx="4880">
                  <c:v>21</c:v>
                </c:pt>
                <c:pt idx="4881">
                  <c:v>21</c:v>
                </c:pt>
                <c:pt idx="4882">
                  <c:v>21</c:v>
                </c:pt>
                <c:pt idx="4883">
                  <c:v>22</c:v>
                </c:pt>
                <c:pt idx="4884">
                  <c:v>20</c:v>
                </c:pt>
                <c:pt idx="4885">
                  <c:v>20</c:v>
                </c:pt>
                <c:pt idx="4886">
                  <c:v>22</c:v>
                </c:pt>
                <c:pt idx="4887">
                  <c:v>22</c:v>
                </c:pt>
                <c:pt idx="4888">
                  <c:v>22</c:v>
                </c:pt>
                <c:pt idx="4889">
                  <c:v>21</c:v>
                </c:pt>
                <c:pt idx="4890">
                  <c:v>20</c:v>
                </c:pt>
                <c:pt idx="4891">
                  <c:v>21</c:v>
                </c:pt>
                <c:pt idx="4892">
                  <c:v>20</c:v>
                </c:pt>
                <c:pt idx="4893">
                  <c:v>19</c:v>
                </c:pt>
                <c:pt idx="4894">
                  <c:v>20</c:v>
                </c:pt>
                <c:pt idx="4895">
                  <c:v>20</c:v>
                </c:pt>
                <c:pt idx="4896">
                  <c:v>21</c:v>
                </c:pt>
                <c:pt idx="4897">
                  <c:v>21</c:v>
                </c:pt>
                <c:pt idx="4898">
                  <c:v>21</c:v>
                </c:pt>
                <c:pt idx="4899">
                  <c:v>20</c:v>
                </c:pt>
                <c:pt idx="4900">
                  <c:v>22</c:v>
                </c:pt>
                <c:pt idx="4901">
                  <c:v>19</c:v>
                </c:pt>
                <c:pt idx="4902">
                  <c:v>21</c:v>
                </c:pt>
                <c:pt idx="4903">
                  <c:v>18</c:v>
                </c:pt>
                <c:pt idx="4904">
                  <c:v>23</c:v>
                </c:pt>
                <c:pt idx="4905">
                  <c:v>20</c:v>
                </c:pt>
                <c:pt idx="4906">
                  <c:v>20</c:v>
                </c:pt>
                <c:pt idx="4907">
                  <c:v>22</c:v>
                </c:pt>
                <c:pt idx="4908">
                  <c:v>20</c:v>
                </c:pt>
                <c:pt idx="4909">
                  <c:v>20</c:v>
                </c:pt>
                <c:pt idx="4910">
                  <c:v>21</c:v>
                </c:pt>
                <c:pt idx="4911">
                  <c:v>19</c:v>
                </c:pt>
                <c:pt idx="4912">
                  <c:v>19</c:v>
                </c:pt>
                <c:pt idx="4913">
                  <c:v>19</c:v>
                </c:pt>
                <c:pt idx="4914">
                  <c:v>20</c:v>
                </c:pt>
                <c:pt idx="4915">
                  <c:v>22</c:v>
                </c:pt>
                <c:pt idx="4916">
                  <c:v>21</c:v>
                </c:pt>
                <c:pt idx="4917">
                  <c:v>20</c:v>
                </c:pt>
                <c:pt idx="4918">
                  <c:v>23</c:v>
                </c:pt>
                <c:pt idx="4919">
                  <c:v>20</c:v>
                </c:pt>
                <c:pt idx="4920">
                  <c:v>22</c:v>
                </c:pt>
                <c:pt idx="4921">
                  <c:v>20</c:v>
                </c:pt>
                <c:pt idx="4922">
                  <c:v>20</c:v>
                </c:pt>
                <c:pt idx="4923">
                  <c:v>22</c:v>
                </c:pt>
                <c:pt idx="4924">
                  <c:v>20</c:v>
                </c:pt>
                <c:pt idx="4925">
                  <c:v>21</c:v>
                </c:pt>
                <c:pt idx="4926">
                  <c:v>21</c:v>
                </c:pt>
                <c:pt idx="4927">
                  <c:v>22</c:v>
                </c:pt>
                <c:pt idx="4928">
                  <c:v>20</c:v>
                </c:pt>
                <c:pt idx="4929">
                  <c:v>21</c:v>
                </c:pt>
                <c:pt idx="4930">
                  <c:v>21</c:v>
                </c:pt>
                <c:pt idx="4931">
                  <c:v>22</c:v>
                </c:pt>
                <c:pt idx="4932">
                  <c:v>19</c:v>
                </c:pt>
                <c:pt idx="4933">
                  <c:v>22</c:v>
                </c:pt>
                <c:pt idx="4934">
                  <c:v>21</c:v>
                </c:pt>
                <c:pt idx="4935">
                  <c:v>21</c:v>
                </c:pt>
                <c:pt idx="4936">
                  <c:v>21</c:v>
                </c:pt>
                <c:pt idx="4937">
                  <c:v>20</c:v>
                </c:pt>
                <c:pt idx="4938">
                  <c:v>22</c:v>
                </c:pt>
                <c:pt idx="4939">
                  <c:v>21</c:v>
                </c:pt>
                <c:pt idx="4940">
                  <c:v>20</c:v>
                </c:pt>
                <c:pt idx="4941">
                  <c:v>21</c:v>
                </c:pt>
                <c:pt idx="4942">
                  <c:v>20</c:v>
                </c:pt>
                <c:pt idx="4943">
                  <c:v>20</c:v>
                </c:pt>
                <c:pt idx="4944">
                  <c:v>21</c:v>
                </c:pt>
                <c:pt idx="4945">
                  <c:v>21</c:v>
                </c:pt>
                <c:pt idx="4946">
                  <c:v>19</c:v>
                </c:pt>
                <c:pt idx="4947">
                  <c:v>20</c:v>
                </c:pt>
                <c:pt idx="4948">
                  <c:v>20</c:v>
                </c:pt>
                <c:pt idx="4949">
                  <c:v>19</c:v>
                </c:pt>
                <c:pt idx="4950">
                  <c:v>20</c:v>
                </c:pt>
                <c:pt idx="4951">
                  <c:v>20</c:v>
                </c:pt>
                <c:pt idx="4952">
                  <c:v>22</c:v>
                </c:pt>
                <c:pt idx="4953">
                  <c:v>21</c:v>
                </c:pt>
                <c:pt idx="4954">
                  <c:v>21</c:v>
                </c:pt>
                <c:pt idx="4955">
                  <c:v>20</c:v>
                </c:pt>
                <c:pt idx="4956">
                  <c:v>21</c:v>
                </c:pt>
                <c:pt idx="4957">
                  <c:v>20</c:v>
                </c:pt>
                <c:pt idx="4958">
                  <c:v>20</c:v>
                </c:pt>
                <c:pt idx="4959">
                  <c:v>21</c:v>
                </c:pt>
                <c:pt idx="4960">
                  <c:v>20</c:v>
                </c:pt>
                <c:pt idx="4961">
                  <c:v>20</c:v>
                </c:pt>
                <c:pt idx="4962">
                  <c:v>21</c:v>
                </c:pt>
                <c:pt idx="4963">
                  <c:v>19</c:v>
                </c:pt>
                <c:pt idx="4964">
                  <c:v>20</c:v>
                </c:pt>
                <c:pt idx="4965">
                  <c:v>21</c:v>
                </c:pt>
                <c:pt idx="4966">
                  <c:v>18</c:v>
                </c:pt>
                <c:pt idx="4967">
                  <c:v>20</c:v>
                </c:pt>
                <c:pt idx="4968">
                  <c:v>19</c:v>
                </c:pt>
                <c:pt idx="4969">
                  <c:v>20</c:v>
                </c:pt>
                <c:pt idx="4970">
                  <c:v>21</c:v>
                </c:pt>
                <c:pt idx="4971">
                  <c:v>20</c:v>
                </c:pt>
                <c:pt idx="4972">
                  <c:v>22</c:v>
                </c:pt>
                <c:pt idx="4973">
                  <c:v>20</c:v>
                </c:pt>
                <c:pt idx="4974">
                  <c:v>22</c:v>
                </c:pt>
                <c:pt idx="4975">
                  <c:v>20</c:v>
                </c:pt>
                <c:pt idx="4976">
                  <c:v>22</c:v>
                </c:pt>
                <c:pt idx="4977">
                  <c:v>20</c:v>
                </c:pt>
                <c:pt idx="4978">
                  <c:v>23</c:v>
                </c:pt>
                <c:pt idx="4979">
                  <c:v>19</c:v>
                </c:pt>
                <c:pt idx="4980">
                  <c:v>22</c:v>
                </c:pt>
                <c:pt idx="4981">
                  <c:v>21</c:v>
                </c:pt>
                <c:pt idx="4982">
                  <c:v>19</c:v>
                </c:pt>
                <c:pt idx="4983">
                  <c:v>21</c:v>
                </c:pt>
                <c:pt idx="4984">
                  <c:v>21</c:v>
                </c:pt>
                <c:pt idx="4985">
                  <c:v>19</c:v>
                </c:pt>
                <c:pt idx="4986">
                  <c:v>20</c:v>
                </c:pt>
                <c:pt idx="4987">
                  <c:v>21</c:v>
                </c:pt>
                <c:pt idx="4988">
                  <c:v>21</c:v>
                </c:pt>
                <c:pt idx="4989">
                  <c:v>20</c:v>
                </c:pt>
                <c:pt idx="4990">
                  <c:v>20</c:v>
                </c:pt>
                <c:pt idx="4991">
                  <c:v>21</c:v>
                </c:pt>
                <c:pt idx="4992">
                  <c:v>20</c:v>
                </c:pt>
                <c:pt idx="4993">
                  <c:v>22</c:v>
                </c:pt>
                <c:pt idx="4994">
                  <c:v>22</c:v>
                </c:pt>
                <c:pt idx="4995">
                  <c:v>22</c:v>
                </c:pt>
                <c:pt idx="4996">
                  <c:v>21</c:v>
                </c:pt>
                <c:pt idx="4997">
                  <c:v>23</c:v>
                </c:pt>
                <c:pt idx="4998">
                  <c:v>21</c:v>
                </c:pt>
                <c:pt idx="4999">
                  <c:v>20</c:v>
                </c:pt>
                <c:pt idx="5000">
                  <c:v>20</c:v>
                </c:pt>
                <c:pt idx="5001">
                  <c:v>20</c:v>
                </c:pt>
                <c:pt idx="5002">
                  <c:v>19</c:v>
                </c:pt>
                <c:pt idx="5003">
                  <c:v>20</c:v>
                </c:pt>
                <c:pt idx="5004">
                  <c:v>19</c:v>
                </c:pt>
                <c:pt idx="5005">
                  <c:v>22</c:v>
                </c:pt>
                <c:pt idx="5006">
                  <c:v>22</c:v>
                </c:pt>
                <c:pt idx="5007">
                  <c:v>20</c:v>
                </c:pt>
                <c:pt idx="5008">
                  <c:v>20</c:v>
                </c:pt>
                <c:pt idx="5009">
                  <c:v>21</c:v>
                </c:pt>
                <c:pt idx="5010">
                  <c:v>20</c:v>
                </c:pt>
                <c:pt idx="5011">
                  <c:v>21</c:v>
                </c:pt>
                <c:pt idx="5012">
                  <c:v>21</c:v>
                </c:pt>
                <c:pt idx="5013">
                  <c:v>20</c:v>
                </c:pt>
                <c:pt idx="5014">
                  <c:v>20</c:v>
                </c:pt>
                <c:pt idx="5015">
                  <c:v>20</c:v>
                </c:pt>
                <c:pt idx="5016">
                  <c:v>19</c:v>
                </c:pt>
                <c:pt idx="5017">
                  <c:v>23</c:v>
                </c:pt>
                <c:pt idx="5018">
                  <c:v>20</c:v>
                </c:pt>
                <c:pt idx="5019">
                  <c:v>20</c:v>
                </c:pt>
                <c:pt idx="5020">
                  <c:v>20</c:v>
                </c:pt>
                <c:pt idx="5021">
                  <c:v>21</c:v>
                </c:pt>
                <c:pt idx="5022">
                  <c:v>20</c:v>
                </c:pt>
                <c:pt idx="5023">
                  <c:v>21</c:v>
                </c:pt>
                <c:pt idx="5024">
                  <c:v>20</c:v>
                </c:pt>
                <c:pt idx="5025">
                  <c:v>22</c:v>
                </c:pt>
                <c:pt idx="5026">
                  <c:v>20</c:v>
                </c:pt>
                <c:pt idx="5027">
                  <c:v>21</c:v>
                </c:pt>
                <c:pt idx="5028">
                  <c:v>21</c:v>
                </c:pt>
                <c:pt idx="5029">
                  <c:v>20</c:v>
                </c:pt>
                <c:pt idx="5030">
                  <c:v>20</c:v>
                </c:pt>
                <c:pt idx="5031">
                  <c:v>21</c:v>
                </c:pt>
                <c:pt idx="5032">
                  <c:v>20</c:v>
                </c:pt>
                <c:pt idx="5033">
                  <c:v>20</c:v>
                </c:pt>
                <c:pt idx="5034">
                  <c:v>20</c:v>
                </c:pt>
                <c:pt idx="5035">
                  <c:v>21</c:v>
                </c:pt>
                <c:pt idx="5036">
                  <c:v>21</c:v>
                </c:pt>
                <c:pt idx="5037">
                  <c:v>20</c:v>
                </c:pt>
                <c:pt idx="5038">
                  <c:v>20</c:v>
                </c:pt>
                <c:pt idx="5039">
                  <c:v>21</c:v>
                </c:pt>
                <c:pt idx="5040">
                  <c:v>21</c:v>
                </c:pt>
                <c:pt idx="5041">
                  <c:v>19</c:v>
                </c:pt>
                <c:pt idx="5042">
                  <c:v>21</c:v>
                </c:pt>
                <c:pt idx="5043">
                  <c:v>21</c:v>
                </c:pt>
                <c:pt idx="5044">
                  <c:v>22</c:v>
                </c:pt>
                <c:pt idx="5045">
                  <c:v>21</c:v>
                </c:pt>
                <c:pt idx="5046">
                  <c:v>20</c:v>
                </c:pt>
                <c:pt idx="5047">
                  <c:v>20</c:v>
                </c:pt>
                <c:pt idx="5048">
                  <c:v>21</c:v>
                </c:pt>
                <c:pt idx="5049">
                  <c:v>20</c:v>
                </c:pt>
                <c:pt idx="5050">
                  <c:v>22</c:v>
                </c:pt>
                <c:pt idx="5051">
                  <c:v>22</c:v>
                </c:pt>
                <c:pt idx="5052">
                  <c:v>20</c:v>
                </c:pt>
                <c:pt idx="5053">
                  <c:v>20</c:v>
                </c:pt>
                <c:pt idx="5054">
                  <c:v>22</c:v>
                </c:pt>
                <c:pt idx="5055">
                  <c:v>22</c:v>
                </c:pt>
                <c:pt idx="5056">
                  <c:v>21</c:v>
                </c:pt>
                <c:pt idx="5057">
                  <c:v>20</c:v>
                </c:pt>
                <c:pt idx="5058">
                  <c:v>19</c:v>
                </c:pt>
                <c:pt idx="5059">
                  <c:v>21</c:v>
                </c:pt>
                <c:pt idx="5060">
                  <c:v>21</c:v>
                </c:pt>
                <c:pt idx="5061">
                  <c:v>21</c:v>
                </c:pt>
                <c:pt idx="5062">
                  <c:v>20</c:v>
                </c:pt>
                <c:pt idx="5063">
                  <c:v>22</c:v>
                </c:pt>
                <c:pt idx="5064">
                  <c:v>19</c:v>
                </c:pt>
                <c:pt idx="5065">
                  <c:v>18</c:v>
                </c:pt>
                <c:pt idx="5066">
                  <c:v>20</c:v>
                </c:pt>
                <c:pt idx="5067">
                  <c:v>21</c:v>
                </c:pt>
                <c:pt idx="5068">
                  <c:v>20</c:v>
                </c:pt>
                <c:pt idx="5069">
                  <c:v>21</c:v>
                </c:pt>
                <c:pt idx="5070">
                  <c:v>20</c:v>
                </c:pt>
                <c:pt idx="5071">
                  <c:v>22</c:v>
                </c:pt>
                <c:pt idx="5072">
                  <c:v>21</c:v>
                </c:pt>
                <c:pt idx="5073">
                  <c:v>20</c:v>
                </c:pt>
                <c:pt idx="5074">
                  <c:v>21</c:v>
                </c:pt>
                <c:pt idx="5075">
                  <c:v>22</c:v>
                </c:pt>
                <c:pt idx="5076">
                  <c:v>21</c:v>
                </c:pt>
                <c:pt idx="5077">
                  <c:v>20</c:v>
                </c:pt>
                <c:pt idx="5078">
                  <c:v>20</c:v>
                </c:pt>
                <c:pt idx="5079">
                  <c:v>22</c:v>
                </c:pt>
                <c:pt idx="5080">
                  <c:v>20</c:v>
                </c:pt>
                <c:pt idx="5081">
                  <c:v>20</c:v>
                </c:pt>
                <c:pt idx="5082">
                  <c:v>21</c:v>
                </c:pt>
                <c:pt idx="5083">
                  <c:v>19</c:v>
                </c:pt>
                <c:pt idx="5084">
                  <c:v>21</c:v>
                </c:pt>
                <c:pt idx="5085">
                  <c:v>20</c:v>
                </c:pt>
                <c:pt idx="5086">
                  <c:v>20</c:v>
                </c:pt>
                <c:pt idx="5087">
                  <c:v>23</c:v>
                </c:pt>
                <c:pt idx="5088">
                  <c:v>21</c:v>
                </c:pt>
                <c:pt idx="5089">
                  <c:v>21</c:v>
                </c:pt>
                <c:pt idx="5090">
                  <c:v>20</c:v>
                </c:pt>
                <c:pt idx="5091">
                  <c:v>21</c:v>
                </c:pt>
                <c:pt idx="5092">
                  <c:v>20</c:v>
                </c:pt>
                <c:pt idx="5093">
                  <c:v>21</c:v>
                </c:pt>
                <c:pt idx="5094">
                  <c:v>20</c:v>
                </c:pt>
                <c:pt idx="5095">
                  <c:v>19</c:v>
                </c:pt>
                <c:pt idx="5096">
                  <c:v>20</c:v>
                </c:pt>
                <c:pt idx="5097">
                  <c:v>21</c:v>
                </c:pt>
                <c:pt idx="5098">
                  <c:v>21</c:v>
                </c:pt>
                <c:pt idx="5099">
                  <c:v>20</c:v>
                </c:pt>
                <c:pt idx="5100">
                  <c:v>21</c:v>
                </c:pt>
                <c:pt idx="5101">
                  <c:v>20</c:v>
                </c:pt>
                <c:pt idx="5102">
                  <c:v>23</c:v>
                </c:pt>
                <c:pt idx="5103">
                  <c:v>20</c:v>
                </c:pt>
                <c:pt idx="5104">
                  <c:v>20</c:v>
                </c:pt>
                <c:pt idx="5105">
                  <c:v>21</c:v>
                </c:pt>
                <c:pt idx="5106">
                  <c:v>20</c:v>
                </c:pt>
                <c:pt idx="5107">
                  <c:v>20</c:v>
                </c:pt>
                <c:pt idx="5108">
                  <c:v>21</c:v>
                </c:pt>
                <c:pt idx="5109">
                  <c:v>20</c:v>
                </c:pt>
                <c:pt idx="5110">
                  <c:v>21</c:v>
                </c:pt>
                <c:pt idx="5111">
                  <c:v>20</c:v>
                </c:pt>
                <c:pt idx="5112">
                  <c:v>20</c:v>
                </c:pt>
                <c:pt idx="5113">
                  <c:v>20</c:v>
                </c:pt>
                <c:pt idx="5114">
                  <c:v>20</c:v>
                </c:pt>
                <c:pt idx="5115">
                  <c:v>23</c:v>
                </c:pt>
                <c:pt idx="5116">
                  <c:v>22</c:v>
                </c:pt>
                <c:pt idx="5117">
                  <c:v>21</c:v>
                </c:pt>
                <c:pt idx="5118">
                  <c:v>20</c:v>
                </c:pt>
                <c:pt idx="5119">
                  <c:v>20</c:v>
                </c:pt>
                <c:pt idx="5120">
                  <c:v>21</c:v>
                </c:pt>
                <c:pt idx="5121">
                  <c:v>21</c:v>
                </c:pt>
                <c:pt idx="5122">
                  <c:v>20</c:v>
                </c:pt>
                <c:pt idx="5123">
                  <c:v>23</c:v>
                </c:pt>
                <c:pt idx="5124">
                  <c:v>22</c:v>
                </c:pt>
                <c:pt idx="5125">
                  <c:v>21</c:v>
                </c:pt>
                <c:pt idx="5126">
                  <c:v>21</c:v>
                </c:pt>
                <c:pt idx="5127">
                  <c:v>22</c:v>
                </c:pt>
                <c:pt idx="5128">
                  <c:v>20</c:v>
                </c:pt>
                <c:pt idx="5129">
                  <c:v>22</c:v>
                </c:pt>
                <c:pt idx="5130">
                  <c:v>21</c:v>
                </c:pt>
                <c:pt idx="5131">
                  <c:v>23</c:v>
                </c:pt>
                <c:pt idx="5132">
                  <c:v>21</c:v>
                </c:pt>
                <c:pt idx="5133">
                  <c:v>20</c:v>
                </c:pt>
                <c:pt idx="5134">
                  <c:v>20</c:v>
                </c:pt>
                <c:pt idx="5135">
                  <c:v>21</c:v>
                </c:pt>
                <c:pt idx="5136">
                  <c:v>22</c:v>
                </c:pt>
                <c:pt idx="5137">
                  <c:v>21</c:v>
                </c:pt>
                <c:pt idx="5138">
                  <c:v>21</c:v>
                </c:pt>
                <c:pt idx="5139">
                  <c:v>20</c:v>
                </c:pt>
                <c:pt idx="5140">
                  <c:v>20</c:v>
                </c:pt>
                <c:pt idx="5141">
                  <c:v>19</c:v>
                </c:pt>
                <c:pt idx="5142">
                  <c:v>20</c:v>
                </c:pt>
                <c:pt idx="5143">
                  <c:v>19</c:v>
                </c:pt>
                <c:pt idx="5144">
                  <c:v>19</c:v>
                </c:pt>
                <c:pt idx="5145">
                  <c:v>21</c:v>
                </c:pt>
                <c:pt idx="5146">
                  <c:v>20</c:v>
                </c:pt>
                <c:pt idx="5147">
                  <c:v>20</c:v>
                </c:pt>
                <c:pt idx="5148">
                  <c:v>21</c:v>
                </c:pt>
                <c:pt idx="5149">
                  <c:v>22</c:v>
                </c:pt>
                <c:pt idx="5150">
                  <c:v>20</c:v>
                </c:pt>
                <c:pt idx="5151">
                  <c:v>20</c:v>
                </c:pt>
                <c:pt idx="5152">
                  <c:v>20</c:v>
                </c:pt>
                <c:pt idx="5153">
                  <c:v>24</c:v>
                </c:pt>
                <c:pt idx="5154">
                  <c:v>20</c:v>
                </c:pt>
                <c:pt idx="5155">
                  <c:v>23</c:v>
                </c:pt>
                <c:pt idx="5156">
                  <c:v>18</c:v>
                </c:pt>
                <c:pt idx="5157">
                  <c:v>21</c:v>
                </c:pt>
                <c:pt idx="5158">
                  <c:v>22</c:v>
                </c:pt>
                <c:pt idx="5159">
                  <c:v>20</c:v>
                </c:pt>
                <c:pt idx="5160">
                  <c:v>21</c:v>
                </c:pt>
                <c:pt idx="5161">
                  <c:v>21</c:v>
                </c:pt>
                <c:pt idx="5162">
                  <c:v>20</c:v>
                </c:pt>
                <c:pt idx="5163">
                  <c:v>21</c:v>
                </c:pt>
                <c:pt idx="5164">
                  <c:v>20</c:v>
                </c:pt>
                <c:pt idx="5165">
                  <c:v>19</c:v>
                </c:pt>
                <c:pt idx="5166">
                  <c:v>20</c:v>
                </c:pt>
                <c:pt idx="5167">
                  <c:v>20</c:v>
                </c:pt>
                <c:pt idx="5168">
                  <c:v>20</c:v>
                </c:pt>
                <c:pt idx="5169">
                  <c:v>21</c:v>
                </c:pt>
                <c:pt idx="5170">
                  <c:v>19</c:v>
                </c:pt>
                <c:pt idx="5171">
                  <c:v>19</c:v>
                </c:pt>
                <c:pt idx="5172">
                  <c:v>20</c:v>
                </c:pt>
                <c:pt idx="5173">
                  <c:v>21</c:v>
                </c:pt>
                <c:pt idx="5174">
                  <c:v>21</c:v>
                </c:pt>
                <c:pt idx="5175">
                  <c:v>23</c:v>
                </c:pt>
                <c:pt idx="5176">
                  <c:v>21</c:v>
                </c:pt>
                <c:pt idx="5177">
                  <c:v>19</c:v>
                </c:pt>
                <c:pt idx="5178">
                  <c:v>19</c:v>
                </c:pt>
                <c:pt idx="5179">
                  <c:v>21</c:v>
                </c:pt>
                <c:pt idx="5180">
                  <c:v>19</c:v>
                </c:pt>
                <c:pt idx="5181">
                  <c:v>20</c:v>
                </c:pt>
                <c:pt idx="5182">
                  <c:v>20</c:v>
                </c:pt>
                <c:pt idx="5183">
                  <c:v>20</c:v>
                </c:pt>
                <c:pt idx="5184">
                  <c:v>18</c:v>
                </c:pt>
                <c:pt idx="5185">
                  <c:v>20</c:v>
                </c:pt>
                <c:pt idx="5186">
                  <c:v>20</c:v>
                </c:pt>
                <c:pt idx="5187">
                  <c:v>21</c:v>
                </c:pt>
                <c:pt idx="5188">
                  <c:v>20</c:v>
                </c:pt>
                <c:pt idx="5189">
                  <c:v>20</c:v>
                </c:pt>
                <c:pt idx="5190">
                  <c:v>22</c:v>
                </c:pt>
                <c:pt idx="5191">
                  <c:v>20</c:v>
                </c:pt>
                <c:pt idx="5192">
                  <c:v>21</c:v>
                </c:pt>
                <c:pt idx="5193">
                  <c:v>22</c:v>
                </c:pt>
                <c:pt idx="5194">
                  <c:v>19</c:v>
                </c:pt>
                <c:pt idx="5195">
                  <c:v>19</c:v>
                </c:pt>
                <c:pt idx="5196">
                  <c:v>18</c:v>
                </c:pt>
                <c:pt idx="5197">
                  <c:v>21</c:v>
                </c:pt>
                <c:pt idx="5198">
                  <c:v>21</c:v>
                </c:pt>
                <c:pt idx="5199">
                  <c:v>21</c:v>
                </c:pt>
                <c:pt idx="5200">
                  <c:v>20</c:v>
                </c:pt>
                <c:pt idx="5201">
                  <c:v>21</c:v>
                </c:pt>
                <c:pt idx="5202">
                  <c:v>21</c:v>
                </c:pt>
                <c:pt idx="5203">
                  <c:v>22</c:v>
                </c:pt>
                <c:pt idx="5204">
                  <c:v>19</c:v>
                </c:pt>
                <c:pt idx="5205">
                  <c:v>19</c:v>
                </c:pt>
                <c:pt idx="5206">
                  <c:v>22</c:v>
                </c:pt>
                <c:pt idx="5207">
                  <c:v>21</c:v>
                </c:pt>
                <c:pt idx="5208">
                  <c:v>21</c:v>
                </c:pt>
                <c:pt idx="5209">
                  <c:v>21</c:v>
                </c:pt>
                <c:pt idx="5210">
                  <c:v>22</c:v>
                </c:pt>
                <c:pt idx="5211">
                  <c:v>20</c:v>
                </c:pt>
                <c:pt idx="5212">
                  <c:v>20</c:v>
                </c:pt>
                <c:pt idx="5213">
                  <c:v>27</c:v>
                </c:pt>
                <c:pt idx="5214">
                  <c:v>21</c:v>
                </c:pt>
                <c:pt idx="5215">
                  <c:v>21</c:v>
                </c:pt>
                <c:pt idx="5216">
                  <c:v>18</c:v>
                </c:pt>
                <c:pt idx="5217">
                  <c:v>22</c:v>
                </c:pt>
                <c:pt idx="5218">
                  <c:v>21</c:v>
                </c:pt>
                <c:pt idx="5219">
                  <c:v>22</c:v>
                </c:pt>
                <c:pt idx="5220">
                  <c:v>20</c:v>
                </c:pt>
                <c:pt idx="5221">
                  <c:v>20</c:v>
                </c:pt>
                <c:pt idx="5222">
                  <c:v>22</c:v>
                </c:pt>
                <c:pt idx="5223">
                  <c:v>21</c:v>
                </c:pt>
                <c:pt idx="5224">
                  <c:v>19</c:v>
                </c:pt>
                <c:pt idx="5225">
                  <c:v>22</c:v>
                </c:pt>
                <c:pt idx="5226">
                  <c:v>21</c:v>
                </c:pt>
                <c:pt idx="5227">
                  <c:v>21</c:v>
                </c:pt>
                <c:pt idx="5228">
                  <c:v>22</c:v>
                </c:pt>
                <c:pt idx="5229">
                  <c:v>19</c:v>
                </c:pt>
                <c:pt idx="5230">
                  <c:v>22</c:v>
                </c:pt>
                <c:pt idx="5231">
                  <c:v>20</c:v>
                </c:pt>
                <c:pt idx="5232">
                  <c:v>20</c:v>
                </c:pt>
                <c:pt idx="5233">
                  <c:v>23</c:v>
                </c:pt>
                <c:pt idx="5234">
                  <c:v>21</c:v>
                </c:pt>
                <c:pt idx="5235">
                  <c:v>22</c:v>
                </c:pt>
                <c:pt idx="5236">
                  <c:v>20</c:v>
                </c:pt>
                <c:pt idx="5237">
                  <c:v>22</c:v>
                </c:pt>
                <c:pt idx="5238">
                  <c:v>22</c:v>
                </c:pt>
                <c:pt idx="5239">
                  <c:v>21</c:v>
                </c:pt>
                <c:pt idx="5240">
                  <c:v>22</c:v>
                </c:pt>
                <c:pt idx="5241">
                  <c:v>22</c:v>
                </c:pt>
                <c:pt idx="5242">
                  <c:v>20</c:v>
                </c:pt>
                <c:pt idx="5243">
                  <c:v>22</c:v>
                </c:pt>
                <c:pt idx="5244">
                  <c:v>19</c:v>
                </c:pt>
                <c:pt idx="5245">
                  <c:v>22</c:v>
                </c:pt>
                <c:pt idx="5246">
                  <c:v>20</c:v>
                </c:pt>
                <c:pt idx="5247">
                  <c:v>20</c:v>
                </c:pt>
                <c:pt idx="5248">
                  <c:v>20</c:v>
                </c:pt>
                <c:pt idx="5249">
                  <c:v>22</c:v>
                </c:pt>
                <c:pt idx="5250">
                  <c:v>21</c:v>
                </c:pt>
                <c:pt idx="5251">
                  <c:v>21</c:v>
                </c:pt>
                <c:pt idx="5252">
                  <c:v>20</c:v>
                </c:pt>
                <c:pt idx="5253">
                  <c:v>21</c:v>
                </c:pt>
                <c:pt idx="5254">
                  <c:v>21</c:v>
                </c:pt>
                <c:pt idx="5255">
                  <c:v>22</c:v>
                </c:pt>
                <c:pt idx="5256">
                  <c:v>20</c:v>
                </c:pt>
                <c:pt idx="5257">
                  <c:v>23</c:v>
                </c:pt>
                <c:pt idx="5258">
                  <c:v>20</c:v>
                </c:pt>
                <c:pt idx="5259">
                  <c:v>21</c:v>
                </c:pt>
                <c:pt idx="5260">
                  <c:v>21</c:v>
                </c:pt>
                <c:pt idx="5261">
                  <c:v>22</c:v>
                </c:pt>
                <c:pt idx="5262">
                  <c:v>20</c:v>
                </c:pt>
                <c:pt idx="5263">
                  <c:v>21</c:v>
                </c:pt>
                <c:pt idx="5264">
                  <c:v>19</c:v>
                </c:pt>
                <c:pt idx="5265">
                  <c:v>19</c:v>
                </c:pt>
                <c:pt idx="5266">
                  <c:v>21</c:v>
                </c:pt>
                <c:pt idx="5267">
                  <c:v>21</c:v>
                </c:pt>
                <c:pt idx="5268">
                  <c:v>21</c:v>
                </c:pt>
                <c:pt idx="5269">
                  <c:v>21</c:v>
                </c:pt>
                <c:pt idx="5270">
                  <c:v>21</c:v>
                </c:pt>
                <c:pt idx="5271">
                  <c:v>23</c:v>
                </c:pt>
                <c:pt idx="5272">
                  <c:v>21</c:v>
                </c:pt>
                <c:pt idx="5273">
                  <c:v>19</c:v>
                </c:pt>
                <c:pt idx="5274">
                  <c:v>20</c:v>
                </c:pt>
                <c:pt idx="5275">
                  <c:v>20</c:v>
                </c:pt>
                <c:pt idx="5276">
                  <c:v>19</c:v>
                </c:pt>
                <c:pt idx="5277">
                  <c:v>19</c:v>
                </c:pt>
                <c:pt idx="5278">
                  <c:v>21</c:v>
                </c:pt>
                <c:pt idx="5279">
                  <c:v>17</c:v>
                </c:pt>
                <c:pt idx="5280">
                  <c:v>12</c:v>
                </c:pt>
                <c:pt idx="5281">
                  <c:v>21</c:v>
                </c:pt>
                <c:pt idx="5282">
                  <c:v>23</c:v>
                </c:pt>
                <c:pt idx="5283">
                  <c:v>22</c:v>
                </c:pt>
                <c:pt idx="5284">
                  <c:v>20</c:v>
                </c:pt>
                <c:pt idx="5285">
                  <c:v>21</c:v>
                </c:pt>
                <c:pt idx="5286">
                  <c:v>21</c:v>
                </c:pt>
                <c:pt idx="5287">
                  <c:v>21</c:v>
                </c:pt>
                <c:pt idx="5288">
                  <c:v>20</c:v>
                </c:pt>
                <c:pt idx="5289">
                  <c:v>21</c:v>
                </c:pt>
                <c:pt idx="5290">
                  <c:v>21</c:v>
                </c:pt>
                <c:pt idx="5291">
                  <c:v>20</c:v>
                </c:pt>
                <c:pt idx="5292">
                  <c:v>20</c:v>
                </c:pt>
                <c:pt idx="5293">
                  <c:v>21</c:v>
                </c:pt>
                <c:pt idx="5294">
                  <c:v>21</c:v>
                </c:pt>
                <c:pt idx="5295">
                  <c:v>20</c:v>
                </c:pt>
                <c:pt idx="5296">
                  <c:v>22</c:v>
                </c:pt>
                <c:pt idx="5297">
                  <c:v>20</c:v>
                </c:pt>
                <c:pt idx="5298">
                  <c:v>22</c:v>
                </c:pt>
                <c:pt idx="5299">
                  <c:v>21</c:v>
                </c:pt>
                <c:pt idx="5300">
                  <c:v>20</c:v>
                </c:pt>
                <c:pt idx="5301">
                  <c:v>20</c:v>
                </c:pt>
                <c:pt idx="5302">
                  <c:v>21</c:v>
                </c:pt>
                <c:pt idx="5303">
                  <c:v>21</c:v>
                </c:pt>
                <c:pt idx="5304">
                  <c:v>20</c:v>
                </c:pt>
                <c:pt idx="5305">
                  <c:v>20</c:v>
                </c:pt>
                <c:pt idx="5306">
                  <c:v>20</c:v>
                </c:pt>
                <c:pt idx="5307">
                  <c:v>20</c:v>
                </c:pt>
                <c:pt idx="5308">
                  <c:v>20</c:v>
                </c:pt>
                <c:pt idx="5309">
                  <c:v>20</c:v>
                </c:pt>
                <c:pt idx="5310">
                  <c:v>21</c:v>
                </c:pt>
                <c:pt idx="5311">
                  <c:v>20</c:v>
                </c:pt>
                <c:pt idx="5312">
                  <c:v>20</c:v>
                </c:pt>
                <c:pt idx="5313">
                  <c:v>20</c:v>
                </c:pt>
                <c:pt idx="5314">
                  <c:v>21</c:v>
                </c:pt>
                <c:pt idx="5315">
                  <c:v>23</c:v>
                </c:pt>
                <c:pt idx="5316">
                  <c:v>22</c:v>
                </c:pt>
                <c:pt idx="5317">
                  <c:v>20</c:v>
                </c:pt>
                <c:pt idx="5318">
                  <c:v>21</c:v>
                </c:pt>
                <c:pt idx="5319">
                  <c:v>20</c:v>
                </c:pt>
                <c:pt idx="5320">
                  <c:v>20</c:v>
                </c:pt>
                <c:pt idx="5321">
                  <c:v>20</c:v>
                </c:pt>
                <c:pt idx="5322">
                  <c:v>22</c:v>
                </c:pt>
                <c:pt idx="5323">
                  <c:v>14</c:v>
                </c:pt>
                <c:pt idx="5324">
                  <c:v>21</c:v>
                </c:pt>
                <c:pt idx="5325">
                  <c:v>20</c:v>
                </c:pt>
                <c:pt idx="5326">
                  <c:v>20</c:v>
                </c:pt>
                <c:pt idx="5327">
                  <c:v>22</c:v>
                </c:pt>
                <c:pt idx="5328">
                  <c:v>23</c:v>
                </c:pt>
                <c:pt idx="5329">
                  <c:v>21</c:v>
                </c:pt>
                <c:pt idx="5330">
                  <c:v>21</c:v>
                </c:pt>
                <c:pt idx="5331">
                  <c:v>19</c:v>
                </c:pt>
                <c:pt idx="5332">
                  <c:v>22</c:v>
                </c:pt>
                <c:pt idx="5333">
                  <c:v>21</c:v>
                </c:pt>
                <c:pt idx="5334">
                  <c:v>22</c:v>
                </c:pt>
                <c:pt idx="5335">
                  <c:v>24</c:v>
                </c:pt>
                <c:pt idx="5336">
                  <c:v>22</c:v>
                </c:pt>
                <c:pt idx="5337">
                  <c:v>20</c:v>
                </c:pt>
                <c:pt idx="5338">
                  <c:v>21</c:v>
                </c:pt>
                <c:pt idx="5339">
                  <c:v>20</c:v>
                </c:pt>
                <c:pt idx="5340">
                  <c:v>19</c:v>
                </c:pt>
                <c:pt idx="5341">
                  <c:v>20</c:v>
                </c:pt>
                <c:pt idx="5342">
                  <c:v>19</c:v>
                </c:pt>
                <c:pt idx="5343">
                  <c:v>13</c:v>
                </c:pt>
                <c:pt idx="5344">
                  <c:v>21</c:v>
                </c:pt>
                <c:pt idx="5345">
                  <c:v>23</c:v>
                </c:pt>
                <c:pt idx="5346">
                  <c:v>13</c:v>
                </c:pt>
                <c:pt idx="5347">
                  <c:v>22</c:v>
                </c:pt>
                <c:pt idx="5348">
                  <c:v>21</c:v>
                </c:pt>
                <c:pt idx="5349">
                  <c:v>20</c:v>
                </c:pt>
                <c:pt idx="5350">
                  <c:v>22</c:v>
                </c:pt>
                <c:pt idx="5351">
                  <c:v>19</c:v>
                </c:pt>
                <c:pt idx="5352">
                  <c:v>19</c:v>
                </c:pt>
                <c:pt idx="5353">
                  <c:v>21</c:v>
                </c:pt>
                <c:pt idx="5354">
                  <c:v>22</c:v>
                </c:pt>
                <c:pt idx="5355">
                  <c:v>20</c:v>
                </c:pt>
                <c:pt idx="5356">
                  <c:v>22</c:v>
                </c:pt>
                <c:pt idx="5357">
                  <c:v>20</c:v>
                </c:pt>
                <c:pt idx="5358">
                  <c:v>19</c:v>
                </c:pt>
                <c:pt idx="5359">
                  <c:v>22</c:v>
                </c:pt>
                <c:pt idx="5360">
                  <c:v>19</c:v>
                </c:pt>
                <c:pt idx="5361">
                  <c:v>22</c:v>
                </c:pt>
                <c:pt idx="5362">
                  <c:v>21</c:v>
                </c:pt>
                <c:pt idx="5363">
                  <c:v>21</c:v>
                </c:pt>
                <c:pt idx="5364">
                  <c:v>21</c:v>
                </c:pt>
                <c:pt idx="5365">
                  <c:v>21</c:v>
                </c:pt>
                <c:pt idx="5366">
                  <c:v>22</c:v>
                </c:pt>
                <c:pt idx="5367">
                  <c:v>21</c:v>
                </c:pt>
                <c:pt idx="5368">
                  <c:v>20</c:v>
                </c:pt>
                <c:pt idx="5369">
                  <c:v>21</c:v>
                </c:pt>
                <c:pt idx="5370">
                  <c:v>23</c:v>
                </c:pt>
                <c:pt idx="5371">
                  <c:v>22</c:v>
                </c:pt>
                <c:pt idx="5372">
                  <c:v>20</c:v>
                </c:pt>
                <c:pt idx="5373">
                  <c:v>20</c:v>
                </c:pt>
                <c:pt idx="5374">
                  <c:v>20</c:v>
                </c:pt>
                <c:pt idx="5375">
                  <c:v>21</c:v>
                </c:pt>
                <c:pt idx="5376">
                  <c:v>20</c:v>
                </c:pt>
                <c:pt idx="5377">
                  <c:v>19</c:v>
                </c:pt>
                <c:pt idx="5378">
                  <c:v>21</c:v>
                </c:pt>
                <c:pt idx="5379">
                  <c:v>20</c:v>
                </c:pt>
                <c:pt idx="5380">
                  <c:v>20</c:v>
                </c:pt>
                <c:pt idx="5381">
                  <c:v>21</c:v>
                </c:pt>
                <c:pt idx="5382">
                  <c:v>22</c:v>
                </c:pt>
                <c:pt idx="5383">
                  <c:v>22</c:v>
                </c:pt>
                <c:pt idx="5384">
                  <c:v>20</c:v>
                </c:pt>
                <c:pt idx="5385">
                  <c:v>21</c:v>
                </c:pt>
                <c:pt idx="5386">
                  <c:v>20</c:v>
                </c:pt>
                <c:pt idx="5387">
                  <c:v>22</c:v>
                </c:pt>
                <c:pt idx="5388">
                  <c:v>19</c:v>
                </c:pt>
                <c:pt idx="5389">
                  <c:v>19</c:v>
                </c:pt>
                <c:pt idx="5390">
                  <c:v>17</c:v>
                </c:pt>
                <c:pt idx="5391">
                  <c:v>20</c:v>
                </c:pt>
                <c:pt idx="5392">
                  <c:v>21</c:v>
                </c:pt>
                <c:pt idx="5393">
                  <c:v>20</c:v>
                </c:pt>
                <c:pt idx="5394">
                  <c:v>21</c:v>
                </c:pt>
                <c:pt idx="5395">
                  <c:v>21</c:v>
                </c:pt>
                <c:pt idx="5396">
                  <c:v>20</c:v>
                </c:pt>
                <c:pt idx="5397">
                  <c:v>21</c:v>
                </c:pt>
                <c:pt idx="5398">
                  <c:v>19</c:v>
                </c:pt>
                <c:pt idx="5399">
                  <c:v>19</c:v>
                </c:pt>
                <c:pt idx="5400">
                  <c:v>21</c:v>
                </c:pt>
                <c:pt idx="5401">
                  <c:v>21</c:v>
                </c:pt>
                <c:pt idx="5402">
                  <c:v>19</c:v>
                </c:pt>
                <c:pt idx="5403">
                  <c:v>22</c:v>
                </c:pt>
                <c:pt idx="5404">
                  <c:v>21</c:v>
                </c:pt>
                <c:pt idx="5405">
                  <c:v>22</c:v>
                </c:pt>
                <c:pt idx="5406">
                  <c:v>22</c:v>
                </c:pt>
                <c:pt idx="5407">
                  <c:v>21</c:v>
                </c:pt>
                <c:pt idx="5408">
                  <c:v>20</c:v>
                </c:pt>
                <c:pt idx="5409">
                  <c:v>21</c:v>
                </c:pt>
                <c:pt idx="5410">
                  <c:v>20</c:v>
                </c:pt>
                <c:pt idx="5411">
                  <c:v>21</c:v>
                </c:pt>
                <c:pt idx="5412">
                  <c:v>21</c:v>
                </c:pt>
                <c:pt idx="5413">
                  <c:v>20</c:v>
                </c:pt>
                <c:pt idx="5414">
                  <c:v>21</c:v>
                </c:pt>
                <c:pt idx="5415">
                  <c:v>16</c:v>
                </c:pt>
                <c:pt idx="5416">
                  <c:v>19</c:v>
                </c:pt>
                <c:pt idx="5417">
                  <c:v>21</c:v>
                </c:pt>
                <c:pt idx="5418">
                  <c:v>20</c:v>
                </c:pt>
                <c:pt idx="5419">
                  <c:v>20</c:v>
                </c:pt>
                <c:pt idx="5420">
                  <c:v>21</c:v>
                </c:pt>
                <c:pt idx="5421">
                  <c:v>21</c:v>
                </c:pt>
                <c:pt idx="5422">
                  <c:v>20</c:v>
                </c:pt>
                <c:pt idx="5423">
                  <c:v>21</c:v>
                </c:pt>
                <c:pt idx="5424">
                  <c:v>20</c:v>
                </c:pt>
                <c:pt idx="5425">
                  <c:v>20</c:v>
                </c:pt>
                <c:pt idx="5426">
                  <c:v>20</c:v>
                </c:pt>
                <c:pt idx="5427">
                  <c:v>21</c:v>
                </c:pt>
                <c:pt idx="5428">
                  <c:v>20</c:v>
                </c:pt>
                <c:pt idx="5429">
                  <c:v>20</c:v>
                </c:pt>
                <c:pt idx="5430">
                  <c:v>21</c:v>
                </c:pt>
                <c:pt idx="5431">
                  <c:v>20</c:v>
                </c:pt>
                <c:pt idx="5432">
                  <c:v>20</c:v>
                </c:pt>
                <c:pt idx="5433">
                  <c:v>22</c:v>
                </c:pt>
                <c:pt idx="5434">
                  <c:v>21</c:v>
                </c:pt>
                <c:pt idx="5435">
                  <c:v>20</c:v>
                </c:pt>
                <c:pt idx="5436">
                  <c:v>21</c:v>
                </c:pt>
                <c:pt idx="5437">
                  <c:v>19</c:v>
                </c:pt>
                <c:pt idx="5438">
                  <c:v>19</c:v>
                </c:pt>
                <c:pt idx="5439">
                  <c:v>20</c:v>
                </c:pt>
                <c:pt idx="5440">
                  <c:v>21</c:v>
                </c:pt>
                <c:pt idx="5441">
                  <c:v>20</c:v>
                </c:pt>
                <c:pt idx="5442">
                  <c:v>20</c:v>
                </c:pt>
                <c:pt idx="5443">
                  <c:v>20</c:v>
                </c:pt>
                <c:pt idx="5444">
                  <c:v>20</c:v>
                </c:pt>
                <c:pt idx="5445">
                  <c:v>19</c:v>
                </c:pt>
                <c:pt idx="5446">
                  <c:v>19</c:v>
                </c:pt>
                <c:pt idx="5447">
                  <c:v>22</c:v>
                </c:pt>
                <c:pt idx="5448">
                  <c:v>20</c:v>
                </c:pt>
                <c:pt idx="5449">
                  <c:v>20</c:v>
                </c:pt>
                <c:pt idx="5450">
                  <c:v>20</c:v>
                </c:pt>
                <c:pt idx="5451">
                  <c:v>20</c:v>
                </c:pt>
                <c:pt idx="5452">
                  <c:v>20</c:v>
                </c:pt>
                <c:pt idx="5453">
                  <c:v>20</c:v>
                </c:pt>
                <c:pt idx="5454">
                  <c:v>21</c:v>
                </c:pt>
                <c:pt idx="5455">
                  <c:v>20</c:v>
                </c:pt>
                <c:pt idx="5456">
                  <c:v>20</c:v>
                </c:pt>
                <c:pt idx="5457">
                  <c:v>21</c:v>
                </c:pt>
                <c:pt idx="5458">
                  <c:v>20</c:v>
                </c:pt>
                <c:pt idx="5459">
                  <c:v>15</c:v>
                </c:pt>
                <c:pt idx="5460">
                  <c:v>21</c:v>
                </c:pt>
                <c:pt idx="5461">
                  <c:v>20</c:v>
                </c:pt>
                <c:pt idx="5462">
                  <c:v>20</c:v>
                </c:pt>
                <c:pt idx="5463">
                  <c:v>20</c:v>
                </c:pt>
                <c:pt idx="5464">
                  <c:v>20</c:v>
                </c:pt>
                <c:pt idx="5465">
                  <c:v>21</c:v>
                </c:pt>
                <c:pt idx="5466">
                  <c:v>22</c:v>
                </c:pt>
                <c:pt idx="5467">
                  <c:v>21</c:v>
                </c:pt>
                <c:pt idx="5468">
                  <c:v>19</c:v>
                </c:pt>
                <c:pt idx="5469">
                  <c:v>23</c:v>
                </c:pt>
                <c:pt idx="5470">
                  <c:v>22</c:v>
                </c:pt>
                <c:pt idx="5471">
                  <c:v>21</c:v>
                </c:pt>
                <c:pt idx="5472">
                  <c:v>18</c:v>
                </c:pt>
                <c:pt idx="5473">
                  <c:v>20</c:v>
                </c:pt>
                <c:pt idx="5474">
                  <c:v>19</c:v>
                </c:pt>
                <c:pt idx="5475">
                  <c:v>21</c:v>
                </c:pt>
                <c:pt idx="5476">
                  <c:v>19</c:v>
                </c:pt>
                <c:pt idx="5477">
                  <c:v>20</c:v>
                </c:pt>
                <c:pt idx="5478">
                  <c:v>21</c:v>
                </c:pt>
                <c:pt idx="5479">
                  <c:v>21</c:v>
                </c:pt>
                <c:pt idx="5480">
                  <c:v>22</c:v>
                </c:pt>
                <c:pt idx="5481">
                  <c:v>23</c:v>
                </c:pt>
                <c:pt idx="5482">
                  <c:v>26</c:v>
                </c:pt>
                <c:pt idx="5483">
                  <c:v>25</c:v>
                </c:pt>
                <c:pt idx="5484">
                  <c:v>23</c:v>
                </c:pt>
                <c:pt idx="5485">
                  <c:v>18</c:v>
                </c:pt>
                <c:pt idx="5486">
                  <c:v>21</c:v>
                </c:pt>
                <c:pt idx="5487">
                  <c:v>21</c:v>
                </c:pt>
                <c:pt idx="5488">
                  <c:v>23</c:v>
                </c:pt>
                <c:pt idx="5489">
                  <c:v>21</c:v>
                </c:pt>
                <c:pt idx="5490">
                  <c:v>21</c:v>
                </c:pt>
                <c:pt idx="5491">
                  <c:v>23</c:v>
                </c:pt>
                <c:pt idx="5492">
                  <c:v>21</c:v>
                </c:pt>
                <c:pt idx="5493">
                  <c:v>20</c:v>
                </c:pt>
                <c:pt idx="5494">
                  <c:v>22</c:v>
                </c:pt>
                <c:pt idx="5495">
                  <c:v>19</c:v>
                </c:pt>
                <c:pt idx="5496">
                  <c:v>21</c:v>
                </c:pt>
                <c:pt idx="5497">
                  <c:v>21</c:v>
                </c:pt>
                <c:pt idx="5498">
                  <c:v>21</c:v>
                </c:pt>
                <c:pt idx="5499">
                  <c:v>18</c:v>
                </c:pt>
                <c:pt idx="5500">
                  <c:v>21</c:v>
                </c:pt>
                <c:pt idx="5501">
                  <c:v>21</c:v>
                </c:pt>
                <c:pt idx="5502">
                  <c:v>21</c:v>
                </c:pt>
                <c:pt idx="5503">
                  <c:v>20</c:v>
                </c:pt>
                <c:pt idx="5504">
                  <c:v>21</c:v>
                </c:pt>
                <c:pt idx="5505">
                  <c:v>20</c:v>
                </c:pt>
                <c:pt idx="5506">
                  <c:v>21</c:v>
                </c:pt>
                <c:pt idx="5507">
                  <c:v>19</c:v>
                </c:pt>
                <c:pt idx="5508">
                  <c:v>21</c:v>
                </c:pt>
                <c:pt idx="5509">
                  <c:v>20</c:v>
                </c:pt>
                <c:pt idx="5510">
                  <c:v>21</c:v>
                </c:pt>
                <c:pt idx="5511">
                  <c:v>21</c:v>
                </c:pt>
                <c:pt idx="5512">
                  <c:v>20</c:v>
                </c:pt>
                <c:pt idx="5513">
                  <c:v>21</c:v>
                </c:pt>
                <c:pt idx="5514">
                  <c:v>20</c:v>
                </c:pt>
                <c:pt idx="5515">
                  <c:v>20</c:v>
                </c:pt>
                <c:pt idx="5516">
                  <c:v>23</c:v>
                </c:pt>
                <c:pt idx="5517">
                  <c:v>20</c:v>
                </c:pt>
                <c:pt idx="5518">
                  <c:v>21</c:v>
                </c:pt>
                <c:pt idx="5519">
                  <c:v>19</c:v>
                </c:pt>
                <c:pt idx="5520">
                  <c:v>20</c:v>
                </c:pt>
                <c:pt idx="5521">
                  <c:v>21</c:v>
                </c:pt>
                <c:pt idx="5522">
                  <c:v>21</c:v>
                </c:pt>
                <c:pt idx="5523">
                  <c:v>20</c:v>
                </c:pt>
                <c:pt idx="5524">
                  <c:v>20</c:v>
                </c:pt>
                <c:pt idx="5525">
                  <c:v>21</c:v>
                </c:pt>
                <c:pt idx="5526">
                  <c:v>18</c:v>
                </c:pt>
                <c:pt idx="5527">
                  <c:v>20</c:v>
                </c:pt>
                <c:pt idx="5528">
                  <c:v>23</c:v>
                </c:pt>
                <c:pt idx="5529">
                  <c:v>22</c:v>
                </c:pt>
                <c:pt idx="5530">
                  <c:v>20</c:v>
                </c:pt>
                <c:pt idx="5531">
                  <c:v>23</c:v>
                </c:pt>
                <c:pt idx="5532">
                  <c:v>20</c:v>
                </c:pt>
                <c:pt idx="5533">
                  <c:v>22</c:v>
                </c:pt>
                <c:pt idx="5534">
                  <c:v>20</c:v>
                </c:pt>
                <c:pt idx="5535">
                  <c:v>21</c:v>
                </c:pt>
                <c:pt idx="5536">
                  <c:v>19</c:v>
                </c:pt>
                <c:pt idx="5537">
                  <c:v>22</c:v>
                </c:pt>
                <c:pt idx="5538">
                  <c:v>24</c:v>
                </c:pt>
                <c:pt idx="5539">
                  <c:v>21</c:v>
                </c:pt>
                <c:pt idx="5540">
                  <c:v>19</c:v>
                </c:pt>
                <c:pt idx="5541">
                  <c:v>21</c:v>
                </c:pt>
                <c:pt idx="5542">
                  <c:v>19</c:v>
                </c:pt>
                <c:pt idx="5543">
                  <c:v>21</c:v>
                </c:pt>
                <c:pt idx="5544">
                  <c:v>22</c:v>
                </c:pt>
                <c:pt idx="5545">
                  <c:v>21</c:v>
                </c:pt>
                <c:pt idx="5546">
                  <c:v>23</c:v>
                </c:pt>
                <c:pt idx="5547">
                  <c:v>22</c:v>
                </c:pt>
                <c:pt idx="5548">
                  <c:v>20</c:v>
                </c:pt>
                <c:pt idx="5549">
                  <c:v>19</c:v>
                </c:pt>
                <c:pt idx="5550">
                  <c:v>21</c:v>
                </c:pt>
                <c:pt idx="5551">
                  <c:v>23</c:v>
                </c:pt>
                <c:pt idx="5552">
                  <c:v>19</c:v>
                </c:pt>
                <c:pt idx="5553">
                  <c:v>19</c:v>
                </c:pt>
                <c:pt idx="5554">
                  <c:v>20</c:v>
                </c:pt>
                <c:pt idx="5555">
                  <c:v>20</c:v>
                </c:pt>
                <c:pt idx="5556">
                  <c:v>21</c:v>
                </c:pt>
                <c:pt idx="5557">
                  <c:v>22</c:v>
                </c:pt>
                <c:pt idx="5558">
                  <c:v>29</c:v>
                </c:pt>
                <c:pt idx="5559">
                  <c:v>22</c:v>
                </c:pt>
                <c:pt idx="5560">
                  <c:v>19</c:v>
                </c:pt>
                <c:pt idx="5561">
                  <c:v>21</c:v>
                </c:pt>
                <c:pt idx="5562">
                  <c:v>20</c:v>
                </c:pt>
                <c:pt idx="5563">
                  <c:v>21</c:v>
                </c:pt>
                <c:pt idx="5564">
                  <c:v>20</c:v>
                </c:pt>
                <c:pt idx="5565">
                  <c:v>20</c:v>
                </c:pt>
                <c:pt idx="5566">
                  <c:v>20</c:v>
                </c:pt>
                <c:pt idx="5567">
                  <c:v>20</c:v>
                </c:pt>
                <c:pt idx="5568">
                  <c:v>22</c:v>
                </c:pt>
                <c:pt idx="5569">
                  <c:v>20</c:v>
                </c:pt>
                <c:pt idx="5570">
                  <c:v>21</c:v>
                </c:pt>
                <c:pt idx="5571">
                  <c:v>20</c:v>
                </c:pt>
                <c:pt idx="5572">
                  <c:v>21</c:v>
                </c:pt>
                <c:pt idx="5573">
                  <c:v>20</c:v>
                </c:pt>
                <c:pt idx="5574">
                  <c:v>19</c:v>
                </c:pt>
                <c:pt idx="5575">
                  <c:v>19</c:v>
                </c:pt>
                <c:pt idx="5576">
                  <c:v>22</c:v>
                </c:pt>
                <c:pt idx="5577">
                  <c:v>19</c:v>
                </c:pt>
                <c:pt idx="5578">
                  <c:v>21</c:v>
                </c:pt>
                <c:pt idx="5579">
                  <c:v>22</c:v>
                </c:pt>
                <c:pt idx="5580">
                  <c:v>17</c:v>
                </c:pt>
                <c:pt idx="5581">
                  <c:v>21</c:v>
                </c:pt>
                <c:pt idx="5582">
                  <c:v>21</c:v>
                </c:pt>
                <c:pt idx="5583">
                  <c:v>20</c:v>
                </c:pt>
                <c:pt idx="5584">
                  <c:v>20</c:v>
                </c:pt>
                <c:pt idx="5585">
                  <c:v>21</c:v>
                </c:pt>
                <c:pt idx="5586">
                  <c:v>21</c:v>
                </c:pt>
                <c:pt idx="5587">
                  <c:v>20</c:v>
                </c:pt>
                <c:pt idx="5588">
                  <c:v>20</c:v>
                </c:pt>
                <c:pt idx="5589">
                  <c:v>20</c:v>
                </c:pt>
                <c:pt idx="5590">
                  <c:v>20</c:v>
                </c:pt>
                <c:pt idx="5591">
                  <c:v>19</c:v>
                </c:pt>
                <c:pt idx="5592">
                  <c:v>20</c:v>
                </c:pt>
                <c:pt idx="5593">
                  <c:v>20</c:v>
                </c:pt>
                <c:pt idx="5594">
                  <c:v>20</c:v>
                </c:pt>
                <c:pt idx="5595">
                  <c:v>23</c:v>
                </c:pt>
                <c:pt idx="5596">
                  <c:v>19</c:v>
                </c:pt>
                <c:pt idx="5597">
                  <c:v>21</c:v>
                </c:pt>
                <c:pt idx="5598">
                  <c:v>21</c:v>
                </c:pt>
                <c:pt idx="5599">
                  <c:v>21</c:v>
                </c:pt>
                <c:pt idx="5600">
                  <c:v>19</c:v>
                </c:pt>
                <c:pt idx="5601">
                  <c:v>20</c:v>
                </c:pt>
                <c:pt idx="5602">
                  <c:v>21</c:v>
                </c:pt>
                <c:pt idx="5603">
                  <c:v>21</c:v>
                </c:pt>
                <c:pt idx="5604">
                  <c:v>18</c:v>
                </c:pt>
                <c:pt idx="5605">
                  <c:v>16</c:v>
                </c:pt>
                <c:pt idx="5606">
                  <c:v>19</c:v>
                </c:pt>
                <c:pt idx="5607">
                  <c:v>19</c:v>
                </c:pt>
                <c:pt idx="5608">
                  <c:v>21</c:v>
                </c:pt>
                <c:pt idx="5609">
                  <c:v>21</c:v>
                </c:pt>
                <c:pt idx="5610">
                  <c:v>20</c:v>
                </c:pt>
                <c:pt idx="5611">
                  <c:v>21</c:v>
                </c:pt>
                <c:pt idx="5612">
                  <c:v>18</c:v>
                </c:pt>
                <c:pt idx="5613">
                  <c:v>20</c:v>
                </c:pt>
                <c:pt idx="5614">
                  <c:v>20</c:v>
                </c:pt>
                <c:pt idx="5615">
                  <c:v>22</c:v>
                </c:pt>
                <c:pt idx="5616">
                  <c:v>21</c:v>
                </c:pt>
                <c:pt idx="5617">
                  <c:v>20</c:v>
                </c:pt>
                <c:pt idx="5618">
                  <c:v>20</c:v>
                </c:pt>
                <c:pt idx="5619">
                  <c:v>19</c:v>
                </c:pt>
                <c:pt idx="5620">
                  <c:v>20</c:v>
                </c:pt>
                <c:pt idx="5621">
                  <c:v>21</c:v>
                </c:pt>
                <c:pt idx="5622">
                  <c:v>21</c:v>
                </c:pt>
                <c:pt idx="5623">
                  <c:v>20</c:v>
                </c:pt>
                <c:pt idx="5624">
                  <c:v>21</c:v>
                </c:pt>
                <c:pt idx="5625">
                  <c:v>21</c:v>
                </c:pt>
                <c:pt idx="5626">
                  <c:v>20</c:v>
                </c:pt>
                <c:pt idx="5627">
                  <c:v>21</c:v>
                </c:pt>
                <c:pt idx="5628">
                  <c:v>21</c:v>
                </c:pt>
                <c:pt idx="5629">
                  <c:v>21</c:v>
                </c:pt>
                <c:pt idx="5630">
                  <c:v>20</c:v>
                </c:pt>
                <c:pt idx="5631">
                  <c:v>20</c:v>
                </c:pt>
                <c:pt idx="5632">
                  <c:v>22</c:v>
                </c:pt>
                <c:pt idx="5633">
                  <c:v>20</c:v>
                </c:pt>
                <c:pt idx="5634">
                  <c:v>21</c:v>
                </c:pt>
                <c:pt idx="5635">
                  <c:v>20</c:v>
                </c:pt>
                <c:pt idx="5636">
                  <c:v>21</c:v>
                </c:pt>
                <c:pt idx="5637">
                  <c:v>20</c:v>
                </c:pt>
                <c:pt idx="5638">
                  <c:v>21</c:v>
                </c:pt>
                <c:pt idx="5639">
                  <c:v>21</c:v>
                </c:pt>
                <c:pt idx="5640">
                  <c:v>20</c:v>
                </c:pt>
                <c:pt idx="5641">
                  <c:v>21</c:v>
                </c:pt>
                <c:pt idx="5642">
                  <c:v>21</c:v>
                </c:pt>
                <c:pt idx="5643">
                  <c:v>19</c:v>
                </c:pt>
                <c:pt idx="5644">
                  <c:v>21</c:v>
                </c:pt>
                <c:pt idx="5645">
                  <c:v>21</c:v>
                </c:pt>
                <c:pt idx="5646">
                  <c:v>20</c:v>
                </c:pt>
                <c:pt idx="5647">
                  <c:v>20</c:v>
                </c:pt>
                <c:pt idx="5648">
                  <c:v>20</c:v>
                </c:pt>
                <c:pt idx="5649">
                  <c:v>20</c:v>
                </c:pt>
                <c:pt idx="5650">
                  <c:v>20</c:v>
                </c:pt>
                <c:pt idx="5651">
                  <c:v>22</c:v>
                </c:pt>
                <c:pt idx="5652">
                  <c:v>20</c:v>
                </c:pt>
                <c:pt idx="5653">
                  <c:v>19</c:v>
                </c:pt>
                <c:pt idx="5654">
                  <c:v>20</c:v>
                </c:pt>
                <c:pt idx="5655">
                  <c:v>20</c:v>
                </c:pt>
                <c:pt idx="5656">
                  <c:v>20</c:v>
                </c:pt>
                <c:pt idx="5657">
                  <c:v>22</c:v>
                </c:pt>
                <c:pt idx="5658">
                  <c:v>20</c:v>
                </c:pt>
                <c:pt idx="5659">
                  <c:v>17</c:v>
                </c:pt>
                <c:pt idx="5660">
                  <c:v>22</c:v>
                </c:pt>
                <c:pt idx="5661">
                  <c:v>20</c:v>
                </c:pt>
                <c:pt idx="5662">
                  <c:v>22</c:v>
                </c:pt>
                <c:pt idx="5663">
                  <c:v>20</c:v>
                </c:pt>
                <c:pt idx="5664">
                  <c:v>22</c:v>
                </c:pt>
                <c:pt idx="5665">
                  <c:v>19</c:v>
                </c:pt>
                <c:pt idx="5666">
                  <c:v>20</c:v>
                </c:pt>
                <c:pt idx="5667">
                  <c:v>21</c:v>
                </c:pt>
                <c:pt idx="5668">
                  <c:v>18</c:v>
                </c:pt>
                <c:pt idx="5669">
                  <c:v>19</c:v>
                </c:pt>
                <c:pt idx="5670">
                  <c:v>19</c:v>
                </c:pt>
                <c:pt idx="5671">
                  <c:v>20</c:v>
                </c:pt>
                <c:pt idx="5672">
                  <c:v>19</c:v>
                </c:pt>
                <c:pt idx="5673">
                  <c:v>20</c:v>
                </c:pt>
                <c:pt idx="5674">
                  <c:v>21</c:v>
                </c:pt>
                <c:pt idx="5675">
                  <c:v>22</c:v>
                </c:pt>
                <c:pt idx="5676">
                  <c:v>21</c:v>
                </c:pt>
                <c:pt idx="5677">
                  <c:v>22</c:v>
                </c:pt>
                <c:pt idx="5678">
                  <c:v>20</c:v>
                </c:pt>
                <c:pt idx="5679">
                  <c:v>20</c:v>
                </c:pt>
                <c:pt idx="5680">
                  <c:v>19</c:v>
                </c:pt>
                <c:pt idx="5681">
                  <c:v>21</c:v>
                </c:pt>
                <c:pt idx="5682">
                  <c:v>21</c:v>
                </c:pt>
                <c:pt idx="5683">
                  <c:v>21</c:v>
                </c:pt>
                <c:pt idx="5684">
                  <c:v>19</c:v>
                </c:pt>
                <c:pt idx="5685">
                  <c:v>22</c:v>
                </c:pt>
                <c:pt idx="5686">
                  <c:v>20</c:v>
                </c:pt>
                <c:pt idx="5687">
                  <c:v>22</c:v>
                </c:pt>
                <c:pt idx="5688">
                  <c:v>21</c:v>
                </c:pt>
                <c:pt idx="5689">
                  <c:v>20</c:v>
                </c:pt>
                <c:pt idx="5690">
                  <c:v>20</c:v>
                </c:pt>
                <c:pt idx="5691">
                  <c:v>21</c:v>
                </c:pt>
                <c:pt idx="5692">
                  <c:v>20</c:v>
                </c:pt>
                <c:pt idx="5693">
                  <c:v>22</c:v>
                </c:pt>
                <c:pt idx="5694">
                  <c:v>22</c:v>
                </c:pt>
                <c:pt idx="5695">
                  <c:v>19</c:v>
                </c:pt>
                <c:pt idx="5696">
                  <c:v>21</c:v>
                </c:pt>
                <c:pt idx="5697">
                  <c:v>20</c:v>
                </c:pt>
                <c:pt idx="5698">
                  <c:v>21</c:v>
                </c:pt>
                <c:pt idx="5699">
                  <c:v>20</c:v>
                </c:pt>
                <c:pt idx="5700">
                  <c:v>21</c:v>
                </c:pt>
                <c:pt idx="5701">
                  <c:v>22</c:v>
                </c:pt>
                <c:pt idx="5702">
                  <c:v>20</c:v>
                </c:pt>
                <c:pt idx="5703">
                  <c:v>21</c:v>
                </c:pt>
                <c:pt idx="5704">
                  <c:v>22</c:v>
                </c:pt>
                <c:pt idx="5705">
                  <c:v>22</c:v>
                </c:pt>
                <c:pt idx="5706">
                  <c:v>21</c:v>
                </c:pt>
                <c:pt idx="5707">
                  <c:v>20</c:v>
                </c:pt>
                <c:pt idx="5708">
                  <c:v>20</c:v>
                </c:pt>
                <c:pt idx="5709">
                  <c:v>18</c:v>
                </c:pt>
                <c:pt idx="5710">
                  <c:v>20</c:v>
                </c:pt>
                <c:pt idx="5711">
                  <c:v>21</c:v>
                </c:pt>
                <c:pt idx="5712">
                  <c:v>23</c:v>
                </c:pt>
                <c:pt idx="5713">
                  <c:v>19</c:v>
                </c:pt>
                <c:pt idx="5714">
                  <c:v>17</c:v>
                </c:pt>
                <c:pt idx="5715">
                  <c:v>20</c:v>
                </c:pt>
                <c:pt idx="5716">
                  <c:v>20</c:v>
                </c:pt>
                <c:pt idx="5717">
                  <c:v>20</c:v>
                </c:pt>
                <c:pt idx="5718">
                  <c:v>21</c:v>
                </c:pt>
                <c:pt idx="5719">
                  <c:v>21</c:v>
                </c:pt>
                <c:pt idx="5720">
                  <c:v>23</c:v>
                </c:pt>
                <c:pt idx="5721">
                  <c:v>21</c:v>
                </c:pt>
                <c:pt idx="5722">
                  <c:v>20</c:v>
                </c:pt>
                <c:pt idx="5723">
                  <c:v>20</c:v>
                </c:pt>
                <c:pt idx="5724">
                  <c:v>22</c:v>
                </c:pt>
                <c:pt idx="5725">
                  <c:v>20</c:v>
                </c:pt>
                <c:pt idx="5726">
                  <c:v>19</c:v>
                </c:pt>
                <c:pt idx="5727">
                  <c:v>22</c:v>
                </c:pt>
                <c:pt idx="5728">
                  <c:v>21</c:v>
                </c:pt>
                <c:pt idx="5729">
                  <c:v>21</c:v>
                </c:pt>
                <c:pt idx="5730">
                  <c:v>19</c:v>
                </c:pt>
                <c:pt idx="5731">
                  <c:v>19</c:v>
                </c:pt>
                <c:pt idx="5732">
                  <c:v>20</c:v>
                </c:pt>
                <c:pt idx="5733">
                  <c:v>19</c:v>
                </c:pt>
                <c:pt idx="5734">
                  <c:v>22</c:v>
                </c:pt>
                <c:pt idx="5735">
                  <c:v>21</c:v>
                </c:pt>
                <c:pt idx="5736">
                  <c:v>20</c:v>
                </c:pt>
                <c:pt idx="5737">
                  <c:v>21</c:v>
                </c:pt>
                <c:pt idx="5738">
                  <c:v>22</c:v>
                </c:pt>
                <c:pt idx="5739">
                  <c:v>20</c:v>
                </c:pt>
                <c:pt idx="5740">
                  <c:v>21</c:v>
                </c:pt>
                <c:pt idx="5741">
                  <c:v>19</c:v>
                </c:pt>
                <c:pt idx="5742">
                  <c:v>22</c:v>
                </c:pt>
                <c:pt idx="5743">
                  <c:v>21</c:v>
                </c:pt>
                <c:pt idx="5744">
                  <c:v>22</c:v>
                </c:pt>
                <c:pt idx="5745">
                  <c:v>21</c:v>
                </c:pt>
                <c:pt idx="5746">
                  <c:v>21</c:v>
                </c:pt>
                <c:pt idx="5747">
                  <c:v>21</c:v>
                </c:pt>
                <c:pt idx="5748">
                  <c:v>19</c:v>
                </c:pt>
                <c:pt idx="5749">
                  <c:v>19</c:v>
                </c:pt>
                <c:pt idx="5750">
                  <c:v>21</c:v>
                </c:pt>
                <c:pt idx="5751">
                  <c:v>23</c:v>
                </c:pt>
                <c:pt idx="5752">
                  <c:v>20</c:v>
                </c:pt>
                <c:pt idx="5753">
                  <c:v>20</c:v>
                </c:pt>
                <c:pt idx="5754">
                  <c:v>21</c:v>
                </c:pt>
                <c:pt idx="5755">
                  <c:v>20</c:v>
                </c:pt>
                <c:pt idx="5756">
                  <c:v>20</c:v>
                </c:pt>
                <c:pt idx="5757">
                  <c:v>22</c:v>
                </c:pt>
                <c:pt idx="5758">
                  <c:v>21</c:v>
                </c:pt>
                <c:pt idx="5759">
                  <c:v>20</c:v>
                </c:pt>
                <c:pt idx="5760">
                  <c:v>20</c:v>
                </c:pt>
                <c:pt idx="5761">
                  <c:v>21</c:v>
                </c:pt>
                <c:pt idx="5762">
                  <c:v>20</c:v>
                </c:pt>
                <c:pt idx="5763">
                  <c:v>22</c:v>
                </c:pt>
                <c:pt idx="5764">
                  <c:v>21</c:v>
                </c:pt>
                <c:pt idx="5765">
                  <c:v>21</c:v>
                </c:pt>
                <c:pt idx="5766">
                  <c:v>20</c:v>
                </c:pt>
                <c:pt idx="5767">
                  <c:v>21</c:v>
                </c:pt>
                <c:pt idx="5768">
                  <c:v>21</c:v>
                </c:pt>
                <c:pt idx="5769">
                  <c:v>14</c:v>
                </c:pt>
                <c:pt idx="5770">
                  <c:v>22</c:v>
                </c:pt>
                <c:pt idx="5771">
                  <c:v>21</c:v>
                </c:pt>
                <c:pt idx="5772">
                  <c:v>20</c:v>
                </c:pt>
                <c:pt idx="5773">
                  <c:v>20</c:v>
                </c:pt>
                <c:pt idx="5774">
                  <c:v>20</c:v>
                </c:pt>
                <c:pt idx="5775">
                  <c:v>17</c:v>
                </c:pt>
                <c:pt idx="5776">
                  <c:v>23</c:v>
                </c:pt>
                <c:pt idx="5777">
                  <c:v>20</c:v>
                </c:pt>
                <c:pt idx="5778">
                  <c:v>22</c:v>
                </c:pt>
                <c:pt idx="5779">
                  <c:v>20</c:v>
                </c:pt>
                <c:pt idx="5780">
                  <c:v>20</c:v>
                </c:pt>
                <c:pt idx="5781">
                  <c:v>22</c:v>
                </c:pt>
                <c:pt idx="5782">
                  <c:v>22</c:v>
                </c:pt>
                <c:pt idx="5783">
                  <c:v>19</c:v>
                </c:pt>
                <c:pt idx="5784">
                  <c:v>22</c:v>
                </c:pt>
                <c:pt idx="5785">
                  <c:v>20</c:v>
                </c:pt>
                <c:pt idx="5786">
                  <c:v>22</c:v>
                </c:pt>
                <c:pt idx="5787">
                  <c:v>20</c:v>
                </c:pt>
                <c:pt idx="5788">
                  <c:v>21</c:v>
                </c:pt>
                <c:pt idx="5789">
                  <c:v>20</c:v>
                </c:pt>
                <c:pt idx="5790">
                  <c:v>19</c:v>
                </c:pt>
                <c:pt idx="5791">
                  <c:v>16</c:v>
                </c:pt>
                <c:pt idx="5792">
                  <c:v>21</c:v>
                </c:pt>
                <c:pt idx="5793">
                  <c:v>20</c:v>
                </c:pt>
                <c:pt idx="5794">
                  <c:v>21</c:v>
                </c:pt>
                <c:pt idx="5795">
                  <c:v>21</c:v>
                </c:pt>
                <c:pt idx="5796">
                  <c:v>21</c:v>
                </c:pt>
                <c:pt idx="5797">
                  <c:v>19</c:v>
                </c:pt>
                <c:pt idx="5798">
                  <c:v>22</c:v>
                </c:pt>
                <c:pt idx="5799">
                  <c:v>21</c:v>
                </c:pt>
                <c:pt idx="5800">
                  <c:v>20</c:v>
                </c:pt>
                <c:pt idx="5801">
                  <c:v>20</c:v>
                </c:pt>
                <c:pt idx="5802">
                  <c:v>21</c:v>
                </c:pt>
                <c:pt idx="5803">
                  <c:v>20</c:v>
                </c:pt>
                <c:pt idx="5804">
                  <c:v>21</c:v>
                </c:pt>
                <c:pt idx="5805">
                  <c:v>21</c:v>
                </c:pt>
                <c:pt idx="5806">
                  <c:v>21</c:v>
                </c:pt>
                <c:pt idx="5807">
                  <c:v>20</c:v>
                </c:pt>
                <c:pt idx="5808">
                  <c:v>21</c:v>
                </c:pt>
                <c:pt idx="5809">
                  <c:v>20</c:v>
                </c:pt>
                <c:pt idx="5810">
                  <c:v>21</c:v>
                </c:pt>
                <c:pt idx="5811">
                  <c:v>20</c:v>
                </c:pt>
                <c:pt idx="5812">
                  <c:v>20</c:v>
                </c:pt>
                <c:pt idx="5813">
                  <c:v>20</c:v>
                </c:pt>
                <c:pt idx="5814">
                  <c:v>20</c:v>
                </c:pt>
                <c:pt idx="5815">
                  <c:v>22</c:v>
                </c:pt>
                <c:pt idx="5816">
                  <c:v>21</c:v>
                </c:pt>
                <c:pt idx="5817">
                  <c:v>21</c:v>
                </c:pt>
                <c:pt idx="5818">
                  <c:v>21</c:v>
                </c:pt>
                <c:pt idx="5819">
                  <c:v>21</c:v>
                </c:pt>
                <c:pt idx="5820">
                  <c:v>20</c:v>
                </c:pt>
                <c:pt idx="5821">
                  <c:v>20</c:v>
                </c:pt>
                <c:pt idx="5822">
                  <c:v>20</c:v>
                </c:pt>
                <c:pt idx="5823">
                  <c:v>19</c:v>
                </c:pt>
                <c:pt idx="5824">
                  <c:v>18</c:v>
                </c:pt>
                <c:pt idx="5825">
                  <c:v>20</c:v>
                </c:pt>
                <c:pt idx="5826">
                  <c:v>20</c:v>
                </c:pt>
                <c:pt idx="5827">
                  <c:v>22</c:v>
                </c:pt>
                <c:pt idx="5828">
                  <c:v>23</c:v>
                </c:pt>
                <c:pt idx="5829">
                  <c:v>21</c:v>
                </c:pt>
                <c:pt idx="5830">
                  <c:v>21</c:v>
                </c:pt>
                <c:pt idx="5831">
                  <c:v>21</c:v>
                </c:pt>
                <c:pt idx="5832">
                  <c:v>20</c:v>
                </c:pt>
                <c:pt idx="5833">
                  <c:v>21</c:v>
                </c:pt>
                <c:pt idx="5834">
                  <c:v>12</c:v>
                </c:pt>
                <c:pt idx="5835">
                  <c:v>21</c:v>
                </c:pt>
                <c:pt idx="5836">
                  <c:v>20</c:v>
                </c:pt>
                <c:pt idx="5837">
                  <c:v>20</c:v>
                </c:pt>
                <c:pt idx="5838">
                  <c:v>21</c:v>
                </c:pt>
                <c:pt idx="5839">
                  <c:v>21</c:v>
                </c:pt>
                <c:pt idx="5840">
                  <c:v>20</c:v>
                </c:pt>
                <c:pt idx="5841">
                  <c:v>21</c:v>
                </c:pt>
                <c:pt idx="5842">
                  <c:v>22</c:v>
                </c:pt>
                <c:pt idx="5843">
                  <c:v>19</c:v>
                </c:pt>
                <c:pt idx="5844">
                  <c:v>21</c:v>
                </c:pt>
                <c:pt idx="5845">
                  <c:v>22</c:v>
                </c:pt>
                <c:pt idx="5846">
                  <c:v>20</c:v>
                </c:pt>
                <c:pt idx="5847">
                  <c:v>21</c:v>
                </c:pt>
                <c:pt idx="5848">
                  <c:v>20</c:v>
                </c:pt>
                <c:pt idx="5849">
                  <c:v>21</c:v>
                </c:pt>
                <c:pt idx="5850">
                  <c:v>19</c:v>
                </c:pt>
                <c:pt idx="5851">
                  <c:v>20</c:v>
                </c:pt>
                <c:pt idx="5852">
                  <c:v>21</c:v>
                </c:pt>
                <c:pt idx="5853">
                  <c:v>21</c:v>
                </c:pt>
                <c:pt idx="5854">
                  <c:v>21</c:v>
                </c:pt>
                <c:pt idx="5855">
                  <c:v>19</c:v>
                </c:pt>
                <c:pt idx="5856">
                  <c:v>20</c:v>
                </c:pt>
                <c:pt idx="5857">
                  <c:v>22</c:v>
                </c:pt>
                <c:pt idx="5858">
                  <c:v>20</c:v>
                </c:pt>
                <c:pt idx="5859">
                  <c:v>20</c:v>
                </c:pt>
                <c:pt idx="5860">
                  <c:v>21</c:v>
                </c:pt>
                <c:pt idx="5861">
                  <c:v>19</c:v>
                </c:pt>
                <c:pt idx="5862">
                  <c:v>20</c:v>
                </c:pt>
                <c:pt idx="5863">
                  <c:v>21</c:v>
                </c:pt>
                <c:pt idx="5864">
                  <c:v>21</c:v>
                </c:pt>
                <c:pt idx="5865">
                  <c:v>20</c:v>
                </c:pt>
                <c:pt idx="5866">
                  <c:v>21</c:v>
                </c:pt>
                <c:pt idx="5867">
                  <c:v>19</c:v>
                </c:pt>
                <c:pt idx="5868">
                  <c:v>20</c:v>
                </c:pt>
                <c:pt idx="5869">
                  <c:v>21</c:v>
                </c:pt>
                <c:pt idx="5870">
                  <c:v>21</c:v>
                </c:pt>
                <c:pt idx="5871">
                  <c:v>22</c:v>
                </c:pt>
                <c:pt idx="5872">
                  <c:v>13</c:v>
                </c:pt>
                <c:pt idx="5873">
                  <c:v>22</c:v>
                </c:pt>
                <c:pt idx="5874">
                  <c:v>22</c:v>
                </c:pt>
                <c:pt idx="5875">
                  <c:v>23</c:v>
                </c:pt>
                <c:pt idx="5876">
                  <c:v>22</c:v>
                </c:pt>
                <c:pt idx="5877">
                  <c:v>24</c:v>
                </c:pt>
                <c:pt idx="5878">
                  <c:v>22</c:v>
                </c:pt>
                <c:pt idx="5879">
                  <c:v>19</c:v>
                </c:pt>
                <c:pt idx="5880">
                  <c:v>21</c:v>
                </c:pt>
                <c:pt idx="5881">
                  <c:v>23</c:v>
                </c:pt>
                <c:pt idx="5882">
                  <c:v>24</c:v>
                </c:pt>
                <c:pt idx="5883">
                  <c:v>20</c:v>
                </c:pt>
                <c:pt idx="5884">
                  <c:v>21</c:v>
                </c:pt>
                <c:pt idx="5885">
                  <c:v>21</c:v>
                </c:pt>
                <c:pt idx="5886">
                  <c:v>20</c:v>
                </c:pt>
                <c:pt idx="5887">
                  <c:v>19</c:v>
                </c:pt>
                <c:pt idx="5888">
                  <c:v>21</c:v>
                </c:pt>
                <c:pt idx="5889">
                  <c:v>16</c:v>
                </c:pt>
                <c:pt idx="5890">
                  <c:v>19</c:v>
                </c:pt>
                <c:pt idx="5891">
                  <c:v>20</c:v>
                </c:pt>
                <c:pt idx="5892">
                  <c:v>21</c:v>
                </c:pt>
                <c:pt idx="5893">
                  <c:v>22</c:v>
                </c:pt>
                <c:pt idx="5894">
                  <c:v>21</c:v>
                </c:pt>
                <c:pt idx="5895">
                  <c:v>20</c:v>
                </c:pt>
                <c:pt idx="5896">
                  <c:v>19</c:v>
                </c:pt>
                <c:pt idx="5897">
                  <c:v>20</c:v>
                </c:pt>
                <c:pt idx="5898">
                  <c:v>19</c:v>
                </c:pt>
                <c:pt idx="5899">
                  <c:v>21</c:v>
                </c:pt>
                <c:pt idx="5900">
                  <c:v>20</c:v>
                </c:pt>
                <c:pt idx="5901">
                  <c:v>22</c:v>
                </c:pt>
                <c:pt idx="5902">
                  <c:v>20</c:v>
                </c:pt>
                <c:pt idx="5903">
                  <c:v>20</c:v>
                </c:pt>
                <c:pt idx="5904">
                  <c:v>21</c:v>
                </c:pt>
                <c:pt idx="5905">
                  <c:v>20</c:v>
                </c:pt>
                <c:pt idx="5906">
                  <c:v>22</c:v>
                </c:pt>
                <c:pt idx="5907">
                  <c:v>22</c:v>
                </c:pt>
                <c:pt idx="5908">
                  <c:v>21</c:v>
                </c:pt>
                <c:pt idx="5909">
                  <c:v>19</c:v>
                </c:pt>
                <c:pt idx="5910">
                  <c:v>21</c:v>
                </c:pt>
                <c:pt idx="5911">
                  <c:v>20</c:v>
                </c:pt>
                <c:pt idx="5912">
                  <c:v>20</c:v>
                </c:pt>
                <c:pt idx="5913">
                  <c:v>20</c:v>
                </c:pt>
                <c:pt idx="5914">
                  <c:v>21</c:v>
                </c:pt>
                <c:pt idx="5915">
                  <c:v>20</c:v>
                </c:pt>
                <c:pt idx="5916">
                  <c:v>20</c:v>
                </c:pt>
                <c:pt idx="5917">
                  <c:v>20</c:v>
                </c:pt>
                <c:pt idx="5918">
                  <c:v>22</c:v>
                </c:pt>
                <c:pt idx="5919">
                  <c:v>21</c:v>
                </c:pt>
                <c:pt idx="5920">
                  <c:v>21</c:v>
                </c:pt>
                <c:pt idx="5921">
                  <c:v>21</c:v>
                </c:pt>
                <c:pt idx="5922">
                  <c:v>20</c:v>
                </c:pt>
                <c:pt idx="5923">
                  <c:v>20</c:v>
                </c:pt>
                <c:pt idx="5924">
                  <c:v>21</c:v>
                </c:pt>
                <c:pt idx="5925">
                  <c:v>23</c:v>
                </c:pt>
                <c:pt idx="5926">
                  <c:v>22</c:v>
                </c:pt>
                <c:pt idx="5927">
                  <c:v>21</c:v>
                </c:pt>
                <c:pt idx="5928">
                  <c:v>21</c:v>
                </c:pt>
                <c:pt idx="5929">
                  <c:v>20</c:v>
                </c:pt>
                <c:pt idx="5930">
                  <c:v>20</c:v>
                </c:pt>
                <c:pt idx="5931">
                  <c:v>20</c:v>
                </c:pt>
                <c:pt idx="5932">
                  <c:v>19</c:v>
                </c:pt>
                <c:pt idx="5933">
                  <c:v>22</c:v>
                </c:pt>
                <c:pt idx="5934">
                  <c:v>21</c:v>
                </c:pt>
                <c:pt idx="5935">
                  <c:v>21</c:v>
                </c:pt>
                <c:pt idx="5936">
                  <c:v>22</c:v>
                </c:pt>
                <c:pt idx="5937">
                  <c:v>20</c:v>
                </c:pt>
                <c:pt idx="5938">
                  <c:v>21</c:v>
                </c:pt>
                <c:pt idx="5939">
                  <c:v>18</c:v>
                </c:pt>
                <c:pt idx="5940">
                  <c:v>19</c:v>
                </c:pt>
                <c:pt idx="5941">
                  <c:v>21</c:v>
                </c:pt>
                <c:pt idx="5942">
                  <c:v>21</c:v>
                </c:pt>
                <c:pt idx="5943">
                  <c:v>20</c:v>
                </c:pt>
                <c:pt idx="5944">
                  <c:v>21</c:v>
                </c:pt>
                <c:pt idx="5945">
                  <c:v>20</c:v>
                </c:pt>
                <c:pt idx="5946">
                  <c:v>21</c:v>
                </c:pt>
                <c:pt idx="5947">
                  <c:v>20</c:v>
                </c:pt>
                <c:pt idx="5948">
                  <c:v>19</c:v>
                </c:pt>
                <c:pt idx="5949">
                  <c:v>21</c:v>
                </c:pt>
                <c:pt idx="5950">
                  <c:v>19</c:v>
                </c:pt>
                <c:pt idx="5951">
                  <c:v>20</c:v>
                </c:pt>
                <c:pt idx="5952">
                  <c:v>21</c:v>
                </c:pt>
                <c:pt idx="5953">
                  <c:v>20</c:v>
                </c:pt>
                <c:pt idx="5954">
                  <c:v>18</c:v>
                </c:pt>
                <c:pt idx="5955">
                  <c:v>21</c:v>
                </c:pt>
                <c:pt idx="5956">
                  <c:v>22</c:v>
                </c:pt>
                <c:pt idx="5957">
                  <c:v>19</c:v>
                </c:pt>
                <c:pt idx="5958">
                  <c:v>20</c:v>
                </c:pt>
                <c:pt idx="5959">
                  <c:v>20</c:v>
                </c:pt>
                <c:pt idx="5960">
                  <c:v>20</c:v>
                </c:pt>
                <c:pt idx="5961">
                  <c:v>21</c:v>
                </c:pt>
                <c:pt idx="5962">
                  <c:v>23</c:v>
                </c:pt>
                <c:pt idx="5963">
                  <c:v>21</c:v>
                </c:pt>
                <c:pt idx="5964">
                  <c:v>22</c:v>
                </c:pt>
                <c:pt idx="5965">
                  <c:v>21</c:v>
                </c:pt>
                <c:pt idx="5966">
                  <c:v>20</c:v>
                </c:pt>
                <c:pt idx="5967">
                  <c:v>20</c:v>
                </c:pt>
                <c:pt idx="5968">
                  <c:v>19</c:v>
                </c:pt>
                <c:pt idx="5969">
                  <c:v>21</c:v>
                </c:pt>
                <c:pt idx="5970">
                  <c:v>19</c:v>
                </c:pt>
                <c:pt idx="5971">
                  <c:v>21</c:v>
                </c:pt>
                <c:pt idx="5972">
                  <c:v>22</c:v>
                </c:pt>
                <c:pt idx="5973">
                  <c:v>20</c:v>
                </c:pt>
                <c:pt idx="5974">
                  <c:v>20</c:v>
                </c:pt>
                <c:pt idx="5975">
                  <c:v>21</c:v>
                </c:pt>
                <c:pt idx="5976">
                  <c:v>22</c:v>
                </c:pt>
                <c:pt idx="5977">
                  <c:v>17</c:v>
                </c:pt>
                <c:pt idx="5978">
                  <c:v>21</c:v>
                </c:pt>
                <c:pt idx="5979">
                  <c:v>19</c:v>
                </c:pt>
                <c:pt idx="5980">
                  <c:v>21</c:v>
                </c:pt>
                <c:pt idx="5981">
                  <c:v>22</c:v>
                </c:pt>
                <c:pt idx="5982">
                  <c:v>22</c:v>
                </c:pt>
                <c:pt idx="5983">
                  <c:v>21</c:v>
                </c:pt>
                <c:pt idx="5984">
                  <c:v>20</c:v>
                </c:pt>
                <c:pt idx="5985">
                  <c:v>21</c:v>
                </c:pt>
                <c:pt idx="5986">
                  <c:v>21</c:v>
                </c:pt>
                <c:pt idx="5987">
                  <c:v>22</c:v>
                </c:pt>
                <c:pt idx="5988">
                  <c:v>19</c:v>
                </c:pt>
                <c:pt idx="5989">
                  <c:v>21</c:v>
                </c:pt>
                <c:pt idx="5990">
                  <c:v>21</c:v>
                </c:pt>
                <c:pt idx="5991">
                  <c:v>20</c:v>
                </c:pt>
                <c:pt idx="5992">
                  <c:v>20</c:v>
                </c:pt>
                <c:pt idx="5993">
                  <c:v>22</c:v>
                </c:pt>
                <c:pt idx="5994">
                  <c:v>20</c:v>
                </c:pt>
                <c:pt idx="5995">
                  <c:v>20</c:v>
                </c:pt>
                <c:pt idx="5996">
                  <c:v>20</c:v>
                </c:pt>
                <c:pt idx="5997">
                  <c:v>20</c:v>
                </c:pt>
                <c:pt idx="5998">
                  <c:v>20</c:v>
                </c:pt>
                <c:pt idx="5999">
                  <c:v>23</c:v>
                </c:pt>
                <c:pt idx="6000">
                  <c:v>21</c:v>
                </c:pt>
                <c:pt idx="6001">
                  <c:v>21</c:v>
                </c:pt>
                <c:pt idx="6002">
                  <c:v>20</c:v>
                </c:pt>
                <c:pt idx="6003">
                  <c:v>19</c:v>
                </c:pt>
                <c:pt idx="6004">
                  <c:v>20</c:v>
                </c:pt>
                <c:pt idx="6005">
                  <c:v>21</c:v>
                </c:pt>
                <c:pt idx="6006">
                  <c:v>22</c:v>
                </c:pt>
                <c:pt idx="6007">
                  <c:v>22</c:v>
                </c:pt>
                <c:pt idx="6008">
                  <c:v>20</c:v>
                </c:pt>
                <c:pt idx="6009">
                  <c:v>20</c:v>
                </c:pt>
                <c:pt idx="6010">
                  <c:v>23</c:v>
                </c:pt>
                <c:pt idx="6011">
                  <c:v>21</c:v>
                </c:pt>
                <c:pt idx="6012">
                  <c:v>22</c:v>
                </c:pt>
                <c:pt idx="6013">
                  <c:v>20</c:v>
                </c:pt>
                <c:pt idx="6014">
                  <c:v>19</c:v>
                </c:pt>
                <c:pt idx="6015">
                  <c:v>22</c:v>
                </c:pt>
                <c:pt idx="6016">
                  <c:v>20</c:v>
                </c:pt>
                <c:pt idx="6017">
                  <c:v>21</c:v>
                </c:pt>
                <c:pt idx="6018">
                  <c:v>21</c:v>
                </c:pt>
                <c:pt idx="6019">
                  <c:v>21</c:v>
                </c:pt>
                <c:pt idx="6020">
                  <c:v>20</c:v>
                </c:pt>
                <c:pt idx="6021">
                  <c:v>18</c:v>
                </c:pt>
                <c:pt idx="6022">
                  <c:v>17</c:v>
                </c:pt>
                <c:pt idx="6023">
                  <c:v>20</c:v>
                </c:pt>
                <c:pt idx="6024">
                  <c:v>20</c:v>
                </c:pt>
                <c:pt idx="6025">
                  <c:v>22</c:v>
                </c:pt>
                <c:pt idx="6026">
                  <c:v>22</c:v>
                </c:pt>
                <c:pt idx="6027">
                  <c:v>21</c:v>
                </c:pt>
                <c:pt idx="6028">
                  <c:v>21</c:v>
                </c:pt>
                <c:pt idx="6029">
                  <c:v>22</c:v>
                </c:pt>
                <c:pt idx="6030">
                  <c:v>18</c:v>
                </c:pt>
                <c:pt idx="6031">
                  <c:v>22</c:v>
                </c:pt>
                <c:pt idx="6032">
                  <c:v>19</c:v>
                </c:pt>
                <c:pt idx="6033">
                  <c:v>20</c:v>
                </c:pt>
                <c:pt idx="6034">
                  <c:v>21</c:v>
                </c:pt>
                <c:pt idx="6035">
                  <c:v>21</c:v>
                </c:pt>
                <c:pt idx="6036">
                  <c:v>19</c:v>
                </c:pt>
                <c:pt idx="6037">
                  <c:v>20</c:v>
                </c:pt>
                <c:pt idx="6038">
                  <c:v>19</c:v>
                </c:pt>
                <c:pt idx="6039">
                  <c:v>20</c:v>
                </c:pt>
                <c:pt idx="6040">
                  <c:v>21</c:v>
                </c:pt>
                <c:pt idx="6041">
                  <c:v>20</c:v>
                </c:pt>
                <c:pt idx="6042">
                  <c:v>21</c:v>
                </c:pt>
                <c:pt idx="6043">
                  <c:v>20</c:v>
                </c:pt>
                <c:pt idx="6044">
                  <c:v>22</c:v>
                </c:pt>
                <c:pt idx="6045">
                  <c:v>22</c:v>
                </c:pt>
                <c:pt idx="6046">
                  <c:v>21</c:v>
                </c:pt>
                <c:pt idx="6047">
                  <c:v>21</c:v>
                </c:pt>
                <c:pt idx="6048">
                  <c:v>16</c:v>
                </c:pt>
                <c:pt idx="6049">
                  <c:v>21</c:v>
                </c:pt>
                <c:pt idx="6050">
                  <c:v>20</c:v>
                </c:pt>
                <c:pt idx="6051">
                  <c:v>21</c:v>
                </c:pt>
                <c:pt idx="6052">
                  <c:v>19</c:v>
                </c:pt>
                <c:pt idx="6053">
                  <c:v>23</c:v>
                </c:pt>
                <c:pt idx="6054">
                  <c:v>20</c:v>
                </c:pt>
                <c:pt idx="6055">
                  <c:v>21</c:v>
                </c:pt>
                <c:pt idx="6056">
                  <c:v>21</c:v>
                </c:pt>
                <c:pt idx="6057">
                  <c:v>22</c:v>
                </c:pt>
                <c:pt idx="6058">
                  <c:v>21</c:v>
                </c:pt>
                <c:pt idx="6059">
                  <c:v>24</c:v>
                </c:pt>
                <c:pt idx="6060">
                  <c:v>20</c:v>
                </c:pt>
                <c:pt idx="6061">
                  <c:v>20</c:v>
                </c:pt>
                <c:pt idx="6062">
                  <c:v>24</c:v>
                </c:pt>
                <c:pt idx="6063">
                  <c:v>21</c:v>
                </c:pt>
                <c:pt idx="6064">
                  <c:v>22</c:v>
                </c:pt>
                <c:pt idx="6065">
                  <c:v>20</c:v>
                </c:pt>
                <c:pt idx="6066">
                  <c:v>23</c:v>
                </c:pt>
                <c:pt idx="6067">
                  <c:v>21</c:v>
                </c:pt>
                <c:pt idx="6068">
                  <c:v>21</c:v>
                </c:pt>
                <c:pt idx="6069">
                  <c:v>20</c:v>
                </c:pt>
                <c:pt idx="6070">
                  <c:v>20</c:v>
                </c:pt>
                <c:pt idx="6071">
                  <c:v>22</c:v>
                </c:pt>
                <c:pt idx="6072">
                  <c:v>21</c:v>
                </c:pt>
                <c:pt idx="6073">
                  <c:v>21</c:v>
                </c:pt>
                <c:pt idx="6074">
                  <c:v>21</c:v>
                </c:pt>
                <c:pt idx="6075">
                  <c:v>22</c:v>
                </c:pt>
                <c:pt idx="6076">
                  <c:v>20</c:v>
                </c:pt>
                <c:pt idx="6077">
                  <c:v>19</c:v>
                </c:pt>
                <c:pt idx="6078">
                  <c:v>22</c:v>
                </c:pt>
                <c:pt idx="6079">
                  <c:v>21</c:v>
                </c:pt>
                <c:pt idx="6080">
                  <c:v>24</c:v>
                </c:pt>
                <c:pt idx="6081">
                  <c:v>24</c:v>
                </c:pt>
                <c:pt idx="6082">
                  <c:v>22</c:v>
                </c:pt>
                <c:pt idx="6083">
                  <c:v>20</c:v>
                </c:pt>
                <c:pt idx="6084">
                  <c:v>21</c:v>
                </c:pt>
                <c:pt idx="6085">
                  <c:v>20</c:v>
                </c:pt>
                <c:pt idx="6086">
                  <c:v>21</c:v>
                </c:pt>
                <c:pt idx="6087">
                  <c:v>22</c:v>
                </c:pt>
                <c:pt idx="6088">
                  <c:v>21</c:v>
                </c:pt>
                <c:pt idx="6089">
                  <c:v>21</c:v>
                </c:pt>
                <c:pt idx="6090">
                  <c:v>20</c:v>
                </c:pt>
                <c:pt idx="6091">
                  <c:v>21</c:v>
                </c:pt>
                <c:pt idx="6092">
                  <c:v>20</c:v>
                </c:pt>
                <c:pt idx="6093">
                  <c:v>21</c:v>
                </c:pt>
                <c:pt idx="6094">
                  <c:v>20</c:v>
                </c:pt>
                <c:pt idx="6095">
                  <c:v>22</c:v>
                </c:pt>
                <c:pt idx="6096">
                  <c:v>21</c:v>
                </c:pt>
                <c:pt idx="6097">
                  <c:v>21</c:v>
                </c:pt>
                <c:pt idx="6098">
                  <c:v>21</c:v>
                </c:pt>
                <c:pt idx="6099">
                  <c:v>22</c:v>
                </c:pt>
                <c:pt idx="6100">
                  <c:v>21</c:v>
                </c:pt>
                <c:pt idx="6101">
                  <c:v>20</c:v>
                </c:pt>
                <c:pt idx="6102">
                  <c:v>22</c:v>
                </c:pt>
                <c:pt idx="6103">
                  <c:v>17</c:v>
                </c:pt>
                <c:pt idx="6104">
                  <c:v>21</c:v>
                </c:pt>
                <c:pt idx="6105">
                  <c:v>22</c:v>
                </c:pt>
                <c:pt idx="6106">
                  <c:v>21</c:v>
                </c:pt>
                <c:pt idx="6107">
                  <c:v>22</c:v>
                </c:pt>
                <c:pt idx="6108">
                  <c:v>22</c:v>
                </c:pt>
                <c:pt idx="6109">
                  <c:v>20</c:v>
                </c:pt>
                <c:pt idx="6110">
                  <c:v>21</c:v>
                </c:pt>
                <c:pt idx="6111">
                  <c:v>22</c:v>
                </c:pt>
                <c:pt idx="6112">
                  <c:v>24</c:v>
                </c:pt>
                <c:pt idx="6113">
                  <c:v>23</c:v>
                </c:pt>
                <c:pt idx="6114">
                  <c:v>19</c:v>
                </c:pt>
                <c:pt idx="6115">
                  <c:v>20</c:v>
                </c:pt>
                <c:pt idx="6116">
                  <c:v>20</c:v>
                </c:pt>
                <c:pt idx="6117">
                  <c:v>20</c:v>
                </c:pt>
                <c:pt idx="6118">
                  <c:v>19</c:v>
                </c:pt>
                <c:pt idx="6119">
                  <c:v>20</c:v>
                </c:pt>
                <c:pt idx="6120">
                  <c:v>20</c:v>
                </c:pt>
                <c:pt idx="6121">
                  <c:v>22</c:v>
                </c:pt>
                <c:pt idx="6122">
                  <c:v>21</c:v>
                </c:pt>
                <c:pt idx="6123">
                  <c:v>22</c:v>
                </c:pt>
                <c:pt idx="6124">
                  <c:v>22</c:v>
                </c:pt>
                <c:pt idx="6125">
                  <c:v>20</c:v>
                </c:pt>
                <c:pt idx="6126">
                  <c:v>25</c:v>
                </c:pt>
                <c:pt idx="6127">
                  <c:v>26</c:v>
                </c:pt>
                <c:pt idx="6128">
                  <c:v>21</c:v>
                </c:pt>
                <c:pt idx="6129">
                  <c:v>20</c:v>
                </c:pt>
                <c:pt idx="6130">
                  <c:v>20</c:v>
                </c:pt>
                <c:pt idx="6131">
                  <c:v>21</c:v>
                </c:pt>
                <c:pt idx="6132">
                  <c:v>21</c:v>
                </c:pt>
                <c:pt idx="6133">
                  <c:v>20</c:v>
                </c:pt>
                <c:pt idx="6134">
                  <c:v>20</c:v>
                </c:pt>
                <c:pt idx="6135">
                  <c:v>22</c:v>
                </c:pt>
                <c:pt idx="6136">
                  <c:v>21</c:v>
                </c:pt>
                <c:pt idx="6137">
                  <c:v>21</c:v>
                </c:pt>
                <c:pt idx="6138">
                  <c:v>21</c:v>
                </c:pt>
                <c:pt idx="6139">
                  <c:v>21</c:v>
                </c:pt>
                <c:pt idx="6140">
                  <c:v>19</c:v>
                </c:pt>
                <c:pt idx="6141">
                  <c:v>19</c:v>
                </c:pt>
                <c:pt idx="6142">
                  <c:v>21</c:v>
                </c:pt>
                <c:pt idx="6143">
                  <c:v>20</c:v>
                </c:pt>
                <c:pt idx="6144">
                  <c:v>19</c:v>
                </c:pt>
                <c:pt idx="6145">
                  <c:v>21</c:v>
                </c:pt>
                <c:pt idx="6146">
                  <c:v>20</c:v>
                </c:pt>
                <c:pt idx="6147">
                  <c:v>20</c:v>
                </c:pt>
                <c:pt idx="6148">
                  <c:v>23</c:v>
                </c:pt>
                <c:pt idx="6149">
                  <c:v>21</c:v>
                </c:pt>
                <c:pt idx="6150">
                  <c:v>20</c:v>
                </c:pt>
                <c:pt idx="6151">
                  <c:v>20</c:v>
                </c:pt>
                <c:pt idx="6152">
                  <c:v>20</c:v>
                </c:pt>
                <c:pt idx="6153">
                  <c:v>21</c:v>
                </c:pt>
                <c:pt idx="6154">
                  <c:v>21</c:v>
                </c:pt>
                <c:pt idx="6155">
                  <c:v>22</c:v>
                </c:pt>
                <c:pt idx="6156">
                  <c:v>21</c:v>
                </c:pt>
                <c:pt idx="6157">
                  <c:v>20</c:v>
                </c:pt>
                <c:pt idx="6158">
                  <c:v>19</c:v>
                </c:pt>
                <c:pt idx="6159">
                  <c:v>21</c:v>
                </c:pt>
                <c:pt idx="6160">
                  <c:v>20</c:v>
                </c:pt>
                <c:pt idx="6161">
                  <c:v>21</c:v>
                </c:pt>
                <c:pt idx="6162">
                  <c:v>21</c:v>
                </c:pt>
                <c:pt idx="6163">
                  <c:v>21</c:v>
                </c:pt>
                <c:pt idx="6164">
                  <c:v>21</c:v>
                </c:pt>
                <c:pt idx="6165">
                  <c:v>20</c:v>
                </c:pt>
                <c:pt idx="6166">
                  <c:v>21</c:v>
                </c:pt>
                <c:pt idx="6167">
                  <c:v>21</c:v>
                </c:pt>
                <c:pt idx="6168">
                  <c:v>21</c:v>
                </c:pt>
                <c:pt idx="6169">
                  <c:v>20</c:v>
                </c:pt>
                <c:pt idx="6170">
                  <c:v>20</c:v>
                </c:pt>
                <c:pt idx="6171">
                  <c:v>20</c:v>
                </c:pt>
                <c:pt idx="6172">
                  <c:v>19</c:v>
                </c:pt>
                <c:pt idx="6173">
                  <c:v>22</c:v>
                </c:pt>
                <c:pt idx="6174">
                  <c:v>22</c:v>
                </c:pt>
                <c:pt idx="6175">
                  <c:v>22</c:v>
                </c:pt>
                <c:pt idx="6176">
                  <c:v>21</c:v>
                </c:pt>
                <c:pt idx="6177">
                  <c:v>22</c:v>
                </c:pt>
                <c:pt idx="6178">
                  <c:v>21</c:v>
                </c:pt>
                <c:pt idx="6179">
                  <c:v>17</c:v>
                </c:pt>
                <c:pt idx="6180">
                  <c:v>21</c:v>
                </c:pt>
                <c:pt idx="6181">
                  <c:v>20</c:v>
                </c:pt>
                <c:pt idx="6182">
                  <c:v>20</c:v>
                </c:pt>
                <c:pt idx="6183">
                  <c:v>21</c:v>
                </c:pt>
                <c:pt idx="6184">
                  <c:v>22</c:v>
                </c:pt>
                <c:pt idx="6185">
                  <c:v>20</c:v>
                </c:pt>
                <c:pt idx="6186">
                  <c:v>21</c:v>
                </c:pt>
                <c:pt idx="6187">
                  <c:v>21</c:v>
                </c:pt>
                <c:pt idx="6188">
                  <c:v>21</c:v>
                </c:pt>
                <c:pt idx="6189">
                  <c:v>21</c:v>
                </c:pt>
                <c:pt idx="6190">
                  <c:v>21</c:v>
                </c:pt>
                <c:pt idx="6191">
                  <c:v>20</c:v>
                </c:pt>
                <c:pt idx="6192">
                  <c:v>23</c:v>
                </c:pt>
                <c:pt idx="6193">
                  <c:v>22</c:v>
                </c:pt>
                <c:pt idx="6194">
                  <c:v>22</c:v>
                </c:pt>
                <c:pt idx="6195">
                  <c:v>21</c:v>
                </c:pt>
                <c:pt idx="6196">
                  <c:v>22</c:v>
                </c:pt>
                <c:pt idx="6197">
                  <c:v>21</c:v>
                </c:pt>
                <c:pt idx="6198">
                  <c:v>19</c:v>
                </c:pt>
                <c:pt idx="6199">
                  <c:v>20</c:v>
                </c:pt>
                <c:pt idx="6200">
                  <c:v>21</c:v>
                </c:pt>
                <c:pt idx="6201">
                  <c:v>20</c:v>
                </c:pt>
                <c:pt idx="6202">
                  <c:v>22</c:v>
                </c:pt>
                <c:pt idx="6203">
                  <c:v>22</c:v>
                </c:pt>
                <c:pt idx="6204">
                  <c:v>22</c:v>
                </c:pt>
                <c:pt idx="6205">
                  <c:v>21</c:v>
                </c:pt>
                <c:pt idx="6206">
                  <c:v>18</c:v>
                </c:pt>
                <c:pt idx="6207">
                  <c:v>19</c:v>
                </c:pt>
                <c:pt idx="6208">
                  <c:v>21</c:v>
                </c:pt>
                <c:pt idx="6209">
                  <c:v>21</c:v>
                </c:pt>
                <c:pt idx="6210">
                  <c:v>20</c:v>
                </c:pt>
                <c:pt idx="6211">
                  <c:v>22</c:v>
                </c:pt>
                <c:pt idx="6212">
                  <c:v>22</c:v>
                </c:pt>
                <c:pt idx="6213">
                  <c:v>20</c:v>
                </c:pt>
                <c:pt idx="6214">
                  <c:v>20</c:v>
                </c:pt>
                <c:pt idx="6215">
                  <c:v>20</c:v>
                </c:pt>
                <c:pt idx="6216">
                  <c:v>20</c:v>
                </c:pt>
                <c:pt idx="6217">
                  <c:v>20</c:v>
                </c:pt>
                <c:pt idx="6218">
                  <c:v>21</c:v>
                </c:pt>
                <c:pt idx="6219">
                  <c:v>23</c:v>
                </c:pt>
                <c:pt idx="6220">
                  <c:v>23</c:v>
                </c:pt>
                <c:pt idx="6221">
                  <c:v>22</c:v>
                </c:pt>
                <c:pt idx="6222">
                  <c:v>19</c:v>
                </c:pt>
                <c:pt idx="6223">
                  <c:v>21</c:v>
                </c:pt>
                <c:pt idx="6224">
                  <c:v>21</c:v>
                </c:pt>
                <c:pt idx="6225">
                  <c:v>22</c:v>
                </c:pt>
                <c:pt idx="6226">
                  <c:v>22</c:v>
                </c:pt>
                <c:pt idx="6227">
                  <c:v>19</c:v>
                </c:pt>
                <c:pt idx="6228">
                  <c:v>19</c:v>
                </c:pt>
                <c:pt idx="6229">
                  <c:v>19</c:v>
                </c:pt>
                <c:pt idx="6230">
                  <c:v>25</c:v>
                </c:pt>
                <c:pt idx="6231">
                  <c:v>21</c:v>
                </c:pt>
                <c:pt idx="6232">
                  <c:v>20</c:v>
                </c:pt>
                <c:pt idx="6233">
                  <c:v>21</c:v>
                </c:pt>
                <c:pt idx="6234">
                  <c:v>19</c:v>
                </c:pt>
                <c:pt idx="6235">
                  <c:v>19</c:v>
                </c:pt>
                <c:pt idx="6236">
                  <c:v>21</c:v>
                </c:pt>
                <c:pt idx="6237">
                  <c:v>22</c:v>
                </c:pt>
                <c:pt idx="6238">
                  <c:v>21</c:v>
                </c:pt>
                <c:pt idx="6239">
                  <c:v>22</c:v>
                </c:pt>
                <c:pt idx="6240">
                  <c:v>21</c:v>
                </c:pt>
                <c:pt idx="6241">
                  <c:v>20</c:v>
                </c:pt>
                <c:pt idx="6242">
                  <c:v>21</c:v>
                </c:pt>
                <c:pt idx="6243">
                  <c:v>20</c:v>
                </c:pt>
                <c:pt idx="6244">
                  <c:v>20</c:v>
                </c:pt>
                <c:pt idx="6245">
                  <c:v>21</c:v>
                </c:pt>
                <c:pt idx="6246">
                  <c:v>20</c:v>
                </c:pt>
                <c:pt idx="6247">
                  <c:v>20</c:v>
                </c:pt>
                <c:pt idx="6248">
                  <c:v>19</c:v>
                </c:pt>
                <c:pt idx="6249">
                  <c:v>20</c:v>
                </c:pt>
                <c:pt idx="6250">
                  <c:v>20</c:v>
                </c:pt>
                <c:pt idx="6251">
                  <c:v>20</c:v>
                </c:pt>
                <c:pt idx="6252">
                  <c:v>23</c:v>
                </c:pt>
                <c:pt idx="6253">
                  <c:v>17</c:v>
                </c:pt>
                <c:pt idx="6254">
                  <c:v>20</c:v>
                </c:pt>
                <c:pt idx="6255">
                  <c:v>21</c:v>
                </c:pt>
                <c:pt idx="6256">
                  <c:v>20</c:v>
                </c:pt>
                <c:pt idx="6257">
                  <c:v>20</c:v>
                </c:pt>
                <c:pt idx="6258">
                  <c:v>21</c:v>
                </c:pt>
                <c:pt idx="6259">
                  <c:v>21</c:v>
                </c:pt>
                <c:pt idx="6260">
                  <c:v>21</c:v>
                </c:pt>
                <c:pt idx="6261">
                  <c:v>18</c:v>
                </c:pt>
                <c:pt idx="6262">
                  <c:v>21</c:v>
                </c:pt>
                <c:pt idx="6263">
                  <c:v>22</c:v>
                </c:pt>
                <c:pt idx="6264">
                  <c:v>21</c:v>
                </c:pt>
                <c:pt idx="6265">
                  <c:v>19</c:v>
                </c:pt>
                <c:pt idx="6266">
                  <c:v>22</c:v>
                </c:pt>
                <c:pt idx="6267">
                  <c:v>22</c:v>
                </c:pt>
                <c:pt idx="6268">
                  <c:v>21</c:v>
                </c:pt>
                <c:pt idx="6269">
                  <c:v>20</c:v>
                </c:pt>
                <c:pt idx="6270">
                  <c:v>20</c:v>
                </c:pt>
                <c:pt idx="6271">
                  <c:v>20</c:v>
                </c:pt>
                <c:pt idx="6272">
                  <c:v>20</c:v>
                </c:pt>
                <c:pt idx="6273">
                  <c:v>26</c:v>
                </c:pt>
                <c:pt idx="6274">
                  <c:v>20</c:v>
                </c:pt>
                <c:pt idx="6275">
                  <c:v>21</c:v>
                </c:pt>
                <c:pt idx="6276">
                  <c:v>21</c:v>
                </c:pt>
                <c:pt idx="6277">
                  <c:v>24</c:v>
                </c:pt>
                <c:pt idx="6278">
                  <c:v>23</c:v>
                </c:pt>
                <c:pt idx="6279">
                  <c:v>21</c:v>
                </c:pt>
                <c:pt idx="6280">
                  <c:v>20</c:v>
                </c:pt>
                <c:pt idx="6281">
                  <c:v>20</c:v>
                </c:pt>
                <c:pt idx="6282">
                  <c:v>20</c:v>
                </c:pt>
                <c:pt idx="6283">
                  <c:v>19</c:v>
                </c:pt>
                <c:pt idx="6284">
                  <c:v>21</c:v>
                </c:pt>
                <c:pt idx="6285">
                  <c:v>20</c:v>
                </c:pt>
                <c:pt idx="6286">
                  <c:v>22</c:v>
                </c:pt>
                <c:pt idx="6287">
                  <c:v>20</c:v>
                </c:pt>
                <c:pt idx="6288">
                  <c:v>20</c:v>
                </c:pt>
                <c:pt idx="6289">
                  <c:v>21</c:v>
                </c:pt>
                <c:pt idx="6290">
                  <c:v>20</c:v>
                </c:pt>
                <c:pt idx="6291">
                  <c:v>22</c:v>
                </c:pt>
                <c:pt idx="6292">
                  <c:v>20</c:v>
                </c:pt>
                <c:pt idx="6293">
                  <c:v>20</c:v>
                </c:pt>
                <c:pt idx="6294">
                  <c:v>21</c:v>
                </c:pt>
                <c:pt idx="6295">
                  <c:v>21</c:v>
                </c:pt>
                <c:pt idx="6296">
                  <c:v>20</c:v>
                </c:pt>
                <c:pt idx="6297">
                  <c:v>21</c:v>
                </c:pt>
                <c:pt idx="6298">
                  <c:v>24</c:v>
                </c:pt>
                <c:pt idx="6299">
                  <c:v>21</c:v>
                </c:pt>
                <c:pt idx="6300">
                  <c:v>20</c:v>
                </c:pt>
                <c:pt idx="6301">
                  <c:v>21</c:v>
                </c:pt>
                <c:pt idx="6302">
                  <c:v>20</c:v>
                </c:pt>
                <c:pt idx="6303">
                  <c:v>22</c:v>
                </c:pt>
                <c:pt idx="6304">
                  <c:v>21</c:v>
                </c:pt>
                <c:pt idx="6305">
                  <c:v>22</c:v>
                </c:pt>
                <c:pt idx="6306">
                  <c:v>21</c:v>
                </c:pt>
                <c:pt idx="6307">
                  <c:v>21</c:v>
                </c:pt>
                <c:pt idx="6308">
                  <c:v>20</c:v>
                </c:pt>
                <c:pt idx="6309">
                  <c:v>19</c:v>
                </c:pt>
                <c:pt idx="6310">
                  <c:v>21</c:v>
                </c:pt>
                <c:pt idx="6311">
                  <c:v>20</c:v>
                </c:pt>
                <c:pt idx="6312">
                  <c:v>20</c:v>
                </c:pt>
                <c:pt idx="6313">
                  <c:v>21</c:v>
                </c:pt>
                <c:pt idx="6314">
                  <c:v>22</c:v>
                </c:pt>
                <c:pt idx="6315">
                  <c:v>19</c:v>
                </c:pt>
                <c:pt idx="6316">
                  <c:v>20</c:v>
                </c:pt>
                <c:pt idx="6317">
                  <c:v>20</c:v>
                </c:pt>
                <c:pt idx="6318">
                  <c:v>20</c:v>
                </c:pt>
                <c:pt idx="6319">
                  <c:v>20</c:v>
                </c:pt>
                <c:pt idx="6320">
                  <c:v>25</c:v>
                </c:pt>
                <c:pt idx="6321">
                  <c:v>21</c:v>
                </c:pt>
                <c:pt idx="6322">
                  <c:v>20</c:v>
                </c:pt>
                <c:pt idx="6323">
                  <c:v>18</c:v>
                </c:pt>
                <c:pt idx="6324">
                  <c:v>21</c:v>
                </c:pt>
                <c:pt idx="6325">
                  <c:v>20</c:v>
                </c:pt>
                <c:pt idx="6326">
                  <c:v>21</c:v>
                </c:pt>
                <c:pt idx="6327">
                  <c:v>20</c:v>
                </c:pt>
                <c:pt idx="6328">
                  <c:v>20</c:v>
                </c:pt>
                <c:pt idx="6329">
                  <c:v>21</c:v>
                </c:pt>
                <c:pt idx="6330">
                  <c:v>21</c:v>
                </c:pt>
                <c:pt idx="6331">
                  <c:v>21</c:v>
                </c:pt>
                <c:pt idx="6332">
                  <c:v>21</c:v>
                </c:pt>
                <c:pt idx="6333">
                  <c:v>21</c:v>
                </c:pt>
                <c:pt idx="6334">
                  <c:v>20</c:v>
                </c:pt>
                <c:pt idx="6335">
                  <c:v>21</c:v>
                </c:pt>
                <c:pt idx="6336">
                  <c:v>20</c:v>
                </c:pt>
                <c:pt idx="6337">
                  <c:v>22</c:v>
                </c:pt>
                <c:pt idx="6338">
                  <c:v>19</c:v>
                </c:pt>
                <c:pt idx="6339">
                  <c:v>19</c:v>
                </c:pt>
                <c:pt idx="6340">
                  <c:v>22</c:v>
                </c:pt>
                <c:pt idx="6341">
                  <c:v>22</c:v>
                </c:pt>
                <c:pt idx="6342">
                  <c:v>20</c:v>
                </c:pt>
                <c:pt idx="6343">
                  <c:v>20</c:v>
                </c:pt>
                <c:pt idx="6344">
                  <c:v>20</c:v>
                </c:pt>
                <c:pt idx="6345">
                  <c:v>19</c:v>
                </c:pt>
                <c:pt idx="6346">
                  <c:v>20</c:v>
                </c:pt>
                <c:pt idx="6347">
                  <c:v>20</c:v>
                </c:pt>
                <c:pt idx="6348">
                  <c:v>20</c:v>
                </c:pt>
                <c:pt idx="6349">
                  <c:v>23</c:v>
                </c:pt>
                <c:pt idx="6350">
                  <c:v>21</c:v>
                </c:pt>
                <c:pt idx="6351">
                  <c:v>22</c:v>
                </c:pt>
                <c:pt idx="6352">
                  <c:v>21</c:v>
                </c:pt>
                <c:pt idx="6353">
                  <c:v>20</c:v>
                </c:pt>
                <c:pt idx="6354">
                  <c:v>23</c:v>
                </c:pt>
                <c:pt idx="6355">
                  <c:v>21</c:v>
                </c:pt>
                <c:pt idx="6356">
                  <c:v>18</c:v>
                </c:pt>
                <c:pt idx="6357">
                  <c:v>20</c:v>
                </c:pt>
                <c:pt idx="6358">
                  <c:v>19</c:v>
                </c:pt>
                <c:pt idx="6359">
                  <c:v>19</c:v>
                </c:pt>
                <c:pt idx="6360">
                  <c:v>20</c:v>
                </c:pt>
                <c:pt idx="6361">
                  <c:v>21</c:v>
                </c:pt>
                <c:pt idx="6362">
                  <c:v>21</c:v>
                </c:pt>
                <c:pt idx="6363">
                  <c:v>21</c:v>
                </c:pt>
                <c:pt idx="6364">
                  <c:v>21</c:v>
                </c:pt>
                <c:pt idx="6365">
                  <c:v>21</c:v>
                </c:pt>
                <c:pt idx="6366">
                  <c:v>22</c:v>
                </c:pt>
                <c:pt idx="6367">
                  <c:v>23</c:v>
                </c:pt>
                <c:pt idx="6368">
                  <c:v>19</c:v>
                </c:pt>
                <c:pt idx="6369">
                  <c:v>20</c:v>
                </c:pt>
                <c:pt idx="6370">
                  <c:v>21</c:v>
                </c:pt>
                <c:pt idx="6371">
                  <c:v>22</c:v>
                </c:pt>
                <c:pt idx="6372">
                  <c:v>23</c:v>
                </c:pt>
                <c:pt idx="6373">
                  <c:v>19</c:v>
                </c:pt>
                <c:pt idx="6374">
                  <c:v>20</c:v>
                </c:pt>
                <c:pt idx="6375">
                  <c:v>22</c:v>
                </c:pt>
                <c:pt idx="6376">
                  <c:v>20</c:v>
                </c:pt>
                <c:pt idx="6377">
                  <c:v>20</c:v>
                </c:pt>
                <c:pt idx="6378">
                  <c:v>20</c:v>
                </c:pt>
                <c:pt idx="6379">
                  <c:v>21</c:v>
                </c:pt>
                <c:pt idx="6380">
                  <c:v>20</c:v>
                </c:pt>
                <c:pt idx="6381">
                  <c:v>20</c:v>
                </c:pt>
                <c:pt idx="6382">
                  <c:v>21</c:v>
                </c:pt>
                <c:pt idx="6383">
                  <c:v>21</c:v>
                </c:pt>
                <c:pt idx="6384">
                  <c:v>20</c:v>
                </c:pt>
                <c:pt idx="6385">
                  <c:v>20</c:v>
                </c:pt>
                <c:pt idx="6386">
                  <c:v>19</c:v>
                </c:pt>
                <c:pt idx="6387">
                  <c:v>21</c:v>
                </c:pt>
                <c:pt idx="6388">
                  <c:v>20</c:v>
                </c:pt>
                <c:pt idx="6389">
                  <c:v>21</c:v>
                </c:pt>
                <c:pt idx="6390">
                  <c:v>21</c:v>
                </c:pt>
                <c:pt idx="6391">
                  <c:v>21</c:v>
                </c:pt>
                <c:pt idx="6392">
                  <c:v>19</c:v>
                </c:pt>
                <c:pt idx="6393">
                  <c:v>19</c:v>
                </c:pt>
                <c:pt idx="6394">
                  <c:v>20</c:v>
                </c:pt>
                <c:pt idx="6395">
                  <c:v>21</c:v>
                </c:pt>
                <c:pt idx="6396">
                  <c:v>19</c:v>
                </c:pt>
                <c:pt idx="6397">
                  <c:v>20</c:v>
                </c:pt>
                <c:pt idx="6398">
                  <c:v>20</c:v>
                </c:pt>
                <c:pt idx="6399">
                  <c:v>20</c:v>
                </c:pt>
                <c:pt idx="6400">
                  <c:v>21</c:v>
                </c:pt>
                <c:pt idx="6401">
                  <c:v>21</c:v>
                </c:pt>
                <c:pt idx="6402">
                  <c:v>22</c:v>
                </c:pt>
                <c:pt idx="6403">
                  <c:v>20</c:v>
                </c:pt>
                <c:pt idx="6404">
                  <c:v>22</c:v>
                </c:pt>
                <c:pt idx="6405">
                  <c:v>21</c:v>
                </c:pt>
                <c:pt idx="6406">
                  <c:v>19</c:v>
                </c:pt>
                <c:pt idx="6407">
                  <c:v>23</c:v>
                </c:pt>
                <c:pt idx="6408">
                  <c:v>22</c:v>
                </c:pt>
                <c:pt idx="6409">
                  <c:v>20</c:v>
                </c:pt>
                <c:pt idx="6410">
                  <c:v>21</c:v>
                </c:pt>
                <c:pt idx="6411">
                  <c:v>21</c:v>
                </c:pt>
                <c:pt idx="6412">
                  <c:v>22</c:v>
                </c:pt>
                <c:pt idx="6413">
                  <c:v>20</c:v>
                </c:pt>
                <c:pt idx="6414">
                  <c:v>21</c:v>
                </c:pt>
                <c:pt idx="6415">
                  <c:v>20</c:v>
                </c:pt>
                <c:pt idx="6416">
                  <c:v>21</c:v>
                </c:pt>
                <c:pt idx="6417">
                  <c:v>19</c:v>
                </c:pt>
                <c:pt idx="6418">
                  <c:v>21</c:v>
                </c:pt>
                <c:pt idx="6419">
                  <c:v>20</c:v>
                </c:pt>
                <c:pt idx="6420">
                  <c:v>22</c:v>
                </c:pt>
                <c:pt idx="6421">
                  <c:v>16</c:v>
                </c:pt>
                <c:pt idx="6422">
                  <c:v>19</c:v>
                </c:pt>
                <c:pt idx="6423">
                  <c:v>22</c:v>
                </c:pt>
                <c:pt idx="6424">
                  <c:v>21</c:v>
                </c:pt>
                <c:pt idx="6425">
                  <c:v>22</c:v>
                </c:pt>
                <c:pt idx="6426">
                  <c:v>21</c:v>
                </c:pt>
                <c:pt idx="6427">
                  <c:v>22</c:v>
                </c:pt>
                <c:pt idx="6428">
                  <c:v>19</c:v>
                </c:pt>
                <c:pt idx="6429">
                  <c:v>21</c:v>
                </c:pt>
                <c:pt idx="6430">
                  <c:v>21</c:v>
                </c:pt>
                <c:pt idx="6431">
                  <c:v>21</c:v>
                </c:pt>
                <c:pt idx="6432">
                  <c:v>20</c:v>
                </c:pt>
                <c:pt idx="6433">
                  <c:v>21</c:v>
                </c:pt>
                <c:pt idx="6434">
                  <c:v>20</c:v>
                </c:pt>
                <c:pt idx="6435">
                  <c:v>25</c:v>
                </c:pt>
                <c:pt idx="6436">
                  <c:v>20</c:v>
                </c:pt>
                <c:pt idx="6437">
                  <c:v>22</c:v>
                </c:pt>
                <c:pt idx="6438">
                  <c:v>20</c:v>
                </c:pt>
                <c:pt idx="6439">
                  <c:v>19</c:v>
                </c:pt>
                <c:pt idx="6440">
                  <c:v>18</c:v>
                </c:pt>
                <c:pt idx="6441">
                  <c:v>19</c:v>
                </c:pt>
                <c:pt idx="6442">
                  <c:v>22</c:v>
                </c:pt>
                <c:pt idx="6443">
                  <c:v>22</c:v>
                </c:pt>
                <c:pt idx="6444">
                  <c:v>20</c:v>
                </c:pt>
                <c:pt idx="6445">
                  <c:v>21</c:v>
                </c:pt>
                <c:pt idx="6446">
                  <c:v>21</c:v>
                </c:pt>
                <c:pt idx="6447">
                  <c:v>21</c:v>
                </c:pt>
                <c:pt idx="6448">
                  <c:v>18</c:v>
                </c:pt>
                <c:pt idx="6449">
                  <c:v>23</c:v>
                </c:pt>
                <c:pt idx="6450">
                  <c:v>20</c:v>
                </c:pt>
                <c:pt idx="6451">
                  <c:v>21</c:v>
                </c:pt>
                <c:pt idx="6452">
                  <c:v>21</c:v>
                </c:pt>
                <c:pt idx="6453">
                  <c:v>19</c:v>
                </c:pt>
                <c:pt idx="6454">
                  <c:v>22</c:v>
                </c:pt>
                <c:pt idx="6455">
                  <c:v>21</c:v>
                </c:pt>
                <c:pt idx="6456">
                  <c:v>18</c:v>
                </c:pt>
                <c:pt idx="6457">
                  <c:v>20</c:v>
                </c:pt>
                <c:pt idx="6458">
                  <c:v>20</c:v>
                </c:pt>
                <c:pt idx="6459">
                  <c:v>21</c:v>
                </c:pt>
                <c:pt idx="6460">
                  <c:v>20</c:v>
                </c:pt>
                <c:pt idx="6461">
                  <c:v>20</c:v>
                </c:pt>
                <c:pt idx="6462">
                  <c:v>21</c:v>
                </c:pt>
                <c:pt idx="6463">
                  <c:v>21</c:v>
                </c:pt>
                <c:pt idx="6464">
                  <c:v>24</c:v>
                </c:pt>
                <c:pt idx="6465">
                  <c:v>20</c:v>
                </c:pt>
                <c:pt idx="6466">
                  <c:v>21</c:v>
                </c:pt>
                <c:pt idx="6467">
                  <c:v>23</c:v>
                </c:pt>
                <c:pt idx="6468">
                  <c:v>20</c:v>
                </c:pt>
                <c:pt idx="6469">
                  <c:v>23</c:v>
                </c:pt>
                <c:pt idx="6470">
                  <c:v>21</c:v>
                </c:pt>
                <c:pt idx="6471">
                  <c:v>20</c:v>
                </c:pt>
                <c:pt idx="6472">
                  <c:v>19</c:v>
                </c:pt>
                <c:pt idx="6473">
                  <c:v>21</c:v>
                </c:pt>
                <c:pt idx="6474">
                  <c:v>21</c:v>
                </c:pt>
                <c:pt idx="6475">
                  <c:v>22</c:v>
                </c:pt>
                <c:pt idx="6476">
                  <c:v>22</c:v>
                </c:pt>
                <c:pt idx="6477">
                  <c:v>20</c:v>
                </c:pt>
                <c:pt idx="6478">
                  <c:v>20</c:v>
                </c:pt>
                <c:pt idx="6479">
                  <c:v>19</c:v>
                </c:pt>
                <c:pt idx="6480">
                  <c:v>20</c:v>
                </c:pt>
                <c:pt idx="6481">
                  <c:v>21</c:v>
                </c:pt>
                <c:pt idx="6482">
                  <c:v>20</c:v>
                </c:pt>
                <c:pt idx="6483">
                  <c:v>23</c:v>
                </c:pt>
                <c:pt idx="6484">
                  <c:v>20</c:v>
                </c:pt>
                <c:pt idx="6485">
                  <c:v>21</c:v>
                </c:pt>
                <c:pt idx="6486">
                  <c:v>20</c:v>
                </c:pt>
                <c:pt idx="6487">
                  <c:v>20</c:v>
                </c:pt>
                <c:pt idx="6488">
                  <c:v>22</c:v>
                </c:pt>
                <c:pt idx="6489">
                  <c:v>21</c:v>
                </c:pt>
                <c:pt idx="6490">
                  <c:v>22</c:v>
                </c:pt>
                <c:pt idx="6491">
                  <c:v>20</c:v>
                </c:pt>
                <c:pt idx="6492">
                  <c:v>22</c:v>
                </c:pt>
                <c:pt idx="6493">
                  <c:v>22</c:v>
                </c:pt>
                <c:pt idx="6494">
                  <c:v>21</c:v>
                </c:pt>
                <c:pt idx="6495">
                  <c:v>21</c:v>
                </c:pt>
                <c:pt idx="6496">
                  <c:v>22</c:v>
                </c:pt>
                <c:pt idx="6497">
                  <c:v>20</c:v>
                </c:pt>
                <c:pt idx="6498">
                  <c:v>21</c:v>
                </c:pt>
                <c:pt idx="6499">
                  <c:v>21</c:v>
                </c:pt>
                <c:pt idx="6500">
                  <c:v>18</c:v>
                </c:pt>
                <c:pt idx="6501">
                  <c:v>21</c:v>
                </c:pt>
                <c:pt idx="6502">
                  <c:v>21</c:v>
                </c:pt>
                <c:pt idx="6503">
                  <c:v>21</c:v>
                </c:pt>
                <c:pt idx="6504">
                  <c:v>19</c:v>
                </c:pt>
                <c:pt idx="6505">
                  <c:v>20</c:v>
                </c:pt>
                <c:pt idx="6506">
                  <c:v>20</c:v>
                </c:pt>
                <c:pt idx="6507">
                  <c:v>19</c:v>
                </c:pt>
                <c:pt idx="6508">
                  <c:v>21</c:v>
                </c:pt>
                <c:pt idx="6509">
                  <c:v>20</c:v>
                </c:pt>
                <c:pt idx="6510">
                  <c:v>20</c:v>
                </c:pt>
                <c:pt idx="6511">
                  <c:v>20</c:v>
                </c:pt>
                <c:pt idx="6512">
                  <c:v>20</c:v>
                </c:pt>
                <c:pt idx="6513">
                  <c:v>21</c:v>
                </c:pt>
                <c:pt idx="6514">
                  <c:v>22</c:v>
                </c:pt>
                <c:pt idx="6515">
                  <c:v>22</c:v>
                </c:pt>
                <c:pt idx="6516">
                  <c:v>21</c:v>
                </c:pt>
                <c:pt idx="6517">
                  <c:v>21</c:v>
                </c:pt>
                <c:pt idx="6518">
                  <c:v>20</c:v>
                </c:pt>
                <c:pt idx="6519">
                  <c:v>23</c:v>
                </c:pt>
                <c:pt idx="6520">
                  <c:v>21</c:v>
                </c:pt>
                <c:pt idx="6521">
                  <c:v>20</c:v>
                </c:pt>
                <c:pt idx="6522">
                  <c:v>23</c:v>
                </c:pt>
                <c:pt idx="6523">
                  <c:v>20</c:v>
                </c:pt>
                <c:pt idx="6524">
                  <c:v>22</c:v>
                </c:pt>
                <c:pt idx="6525">
                  <c:v>21</c:v>
                </c:pt>
                <c:pt idx="6526">
                  <c:v>21</c:v>
                </c:pt>
                <c:pt idx="6527">
                  <c:v>21</c:v>
                </c:pt>
                <c:pt idx="6528">
                  <c:v>19</c:v>
                </c:pt>
                <c:pt idx="6529">
                  <c:v>18</c:v>
                </c:pt>
                <c:pt idx="6530">
                  <c:v>23</c:v>
                </c:pt>
                <c:pt idx="6531">
                  <c:v>21</c:v>
                </c:pt>
                <c:pt idx="6532">
                  <c:v>21</c:v>
                </c:pt>
                <c:pt idx="6533">
                  <c:v>21</c:v>
                </c:pt>
                <c:pt idx="6534">
                  <c:v>21</c:v>
                </c:pt>
                <c:pt idx="6535">
                  <c:v>21</c:v>
                </c:pt>
                <c:pt idx="6536">
                  <c:v>21</c:v>
                </c:pt>
                <c:pt idx="6537">
                  <c:v>20</c:v>
                </c:pt>
                <c:pt idx="6538">
                  <c:v>20</c:v>
                </c:pt>
                <c:pt idx="6539">
                  <c:v>20</c:v>
                </c:pt>
                <c:pt idx="6540">
                  <c:v>22</c:v>
                </c:pt>
                <c:pt idx="6541">
                  <c:v>20</c:v>
                </c:pt>
                <c:pt idx="6542">
                  <c:v>21</c:v>
                </c:pt>
                <c:pt idx="6543">
                  <c:v>22</c:v>
                </c:pt>
                <c:pt idx="6544">
                  <c:v>21</c:v>
                </c:pt>
                <c:pt idx="6545">
                  <c:v>20</c:v>
                </c:pt>
                <c:pt idx="6546">
                  <c:v>20</c:v>
                </c:pt>
                <c:pt idx="6547">
                  <c:v>20</c:v>
                </c:pt>
                <c:pt idx="6548">
                  <c:v>21</c:v>
                </c:pt>
                <c:pt idx="6549">
                  <c:v>21</c:v>
                </c:pt>
                <c:pt idx="6550">
                  <c:v>20</c:v>
                </c:pt>
                <c:pt idx="6551">
                  <c:v>21</c:v>
                </c:pt>
                <c:pt idx="6552">
                  <c:v>19</c:v>
                </c:pt>
                <c:pt idx="6553">
                  <c:v>20</c:v>
                </c:pt>
                <c:pt idx="6554">
                  <c:v>23</c:v>
                </c:pt>
                <c:pt idx="6555">
                  <c:v>21</c:v>
                </c:pt>
                <c:pt idx="6556">
                  <c:v>21</c:v>
                </c:pt>
                <c:pt idx="6557">
                  <c:v>20</c:v>
                </c:pt>
                <c:pt idx="6558">
                  <c:v>20</c:v>
                </c:pt>
                <c:pt idx="6559">
                  <c:v>20</c:v>
                </c:pt>
                <c:pt idx="6560">
                  <c:v>21</c:v>
                </c:pt>
                <c:pt idx="6561">
                  <c:v>21</c:v>
                </c:pt>
                <c:pt idx="6562">
                  <c:v>20</c:v>
                </c:pt>
                <c:pt idx="6563">
                  <c:v>21</c:v>
                </c:pt>
                <c:pt idx="6564">
                  <c:v>20</c:v>
                </c:pt>
                <c:pt idx="6565">
                  <c:v>19</c:v>
                </c:pt>
                <c:pt idx="6566">
                  <c:v>21</c:v>
                </c:pt>
                <c:pt idx="6567">
                  <c:v>21</c:v>
                </c:pt>
                <c:pt idx="6568">
                  <c:v>21</c:v>
                </c:pt>
                <c:pt idx="6569">
                  <c:v>21</c:v>
                </c:pt>
                <c:pt idx="6570">
                  <c:v>21</c:v>
                </c:pt>
                <c:pt idx="6571">
                  <c:v>24</c:v>
                </c:pt>
                <c:pt idx="6572">
                  <c:v>19</c:v>
                </c:pt>
                <c:pt idx="6573">
                  <c:v>21</c:v>
                </c:pt>
                <c:pt idx="6574">
                  <c:v>19</c:v>
                </c:pt>
                <c:pt idx="6575">
                  <c:v>20</c:v>
                </c:pt>
                <c:pt idx="6576">
                  <c:v>20</c:v>
                </c:pt>
                <c:pt idx="6577">
                  <c:v>21</c:v>
                </c:pt>
                <c:pt idx="6578">
                  <c:v>21</c:v>
                </c:pt>
                <c:pt idx="6579">
                  <c:v>21</c:v>
                </c:pt>
                <c:pt idx="6580">
                  <c:v>21</c:v>
                </c:pt>
                <c:pt idx="6581">
                  <c:v>21</c:v>
                </c:pt>
                <c:pt idx="6582">
                  <c:v>22</c:v>
                </c:pt>
                <c:pt idx="6583">
                  <c:v>20</c:v>
                </c:pt>
                <c:pt idx="6584">
                  <c:v>22</c:v>
                </c:pt>
                <c:pt idx="6585">
                  <c:v>21</c:v>
                </c:pt>
                <c:pt idx="6586">
                  <c:v>20</c:v>
                </c:pt>
                <c:pt idx="6587">
                  <c:v>21</c:v>
                </c:pt>
                <c:pt idx="6588">
                  <c:v>21</c:v>
                </c:pt>
                <c:pt idx="6589">
                  <c:v>26</c:v>
                </c:pt>
                <c:pt idx="6590">
                  <c:v>21</c:v>
                </c:pt>
                <c:pt idx="6591">
                  <c:v>21</c:v>
                </c:pt>
                <c:pt idx="6592">
                  <c:v>25</c:v>
                </c:pt>
                <c:pt idx="6593">
                  <c:v>20</c:v>
                </c:pt>
                <c:pt idx="6594">
                  <c:v>20</c:v>
                </c:pt>
                <c:pt idx="6595">
                  <c:v>21</c:v>
                </c:pt>
                <c:pt idx="6596">
                  <c:v>21</c:v>
                </c:pt>
                <c:pt idx="6597">
                  <c:v>18</c:v>
                </c:pt>
                <c:pt idx="6598">
                  <c:v>21</c:v>
                </c:pt>
                <c:pt idx="6599">
                  <c:v>19</c:v>
                </c:pt>
                <c:pt idx="6600">
                  <c:v>20</c:v>
                </c:pt>
                <c:pt idx="6601">
                  <c:v>20</c:v>
                </c:pt>
                <c:pt idx="6602">
                  <c:v>21</c:v>
                </c:pt>
                <c:pt idx="6603">
                  <c:v>19</c:v>
                </c:pt>
                <c:pt idx="6604">
                  <c:v>20</c:v>
                </c:pt>
                <c:pt idx="6605">
                  <c:v>19</c:v>
                </c:pt>
                <c:pt idx="6606">
                  <c:v>21</c:v>
                </c:pt>
                <c:pt idx="6607">
                  <c:v>21</c:v>
                </c:pt>
                <c:pt idx="6608">
                  <c:v>20</c:v>
                </c:pt>
                <c:pt idx="6609">
                  <c:v>12</c:v>
                </c:pt>
                <c:pt idx="6610">
                  <c:v>21</c:v>
                </c:pt>
                <c:pt idx="6611">
                  <c:v>23</c:v>
                </c:pt>
                <c:pt idx="6612">
                  <c:v>20</c:v>
                </c:pt>
                <c:pt idx="6613">
                  <c:v>19</c:v>
                </c:pt>
                <c:pt idx="6614">
                  <c:v>20</c:v>
                </c:pt>
                <c:pt idx="6615">
                  <c:v>21</c:v>
                </c:pt>
                <c:pt idx="6616">
                  <c:v>22</c:v>
                </c:pt>
                <c:pt idx="6617">
                  <c:v>21</c:v>
                </c:pt>
                <c:pt idx="6618">
                  <c:v>21</c:v>
                </c:pt>
                <c:pt idx="6619">
                  <c:v>20</c:v>
                </c:pt>
                <c:pt idx="6620">
                  <c:v>20</c:v>
                </c:pt>
                <c:pt idx="6621">
                  <c:v>20</c:v>
                </c:pt>
                <c:pt idx="6622">
                  <c:v>21</c:v>
                </c:pt>
                <c:pt idx="6623">
                  <c:v>20</c:v>
                </c:pt>
                <c:pt idx="6624">
                  <c:v>18</c:v>
                </c:pt>
                <c:pt idx="6625">
                  <c:v>26</c:v>
                </c:pt>
                <c:pt idx="6626">
                  <c:v>22</c:v>
                </c:pt>
                <c:pt idx="6627">
                  <c:v>20</c:v>
                </c:pt>
                <c:pt idx="6628">
                  <c:v>20</c:v>
                </c:pt>
                <c:pt idx="6629">
                  <c:v>22</c:v>
                </c:pt>
                <c:pt idx="6630">
                  <c:v>20</c:v>
                </c:pt>
                <c:pt idx="6631">
                  <c:v>22</c:v>
                </c:pt>
                <c:pt idx="6632">
                  <c:v>20</c:v>
                </c:pt>
                <c:pt idx="6633">
                  <c:v>20</c:v>
                </c:pt>
                <c:pt idx="6634">
                  <c:v>21</c:v>
                </c:pt>
                <c:pt idx="6635">
                  <c:v>22</c:v>
                </c:pt>
                <c:pt idx="6636">
                  <c:v>20</c:v>
                </c:pt>
                <c:pt idx="6637">
                  <c:v>20</c:v>
                </c:pt>
                <c:pt idx="6638">
                  <c:v>20</c:v>
                </c:pt>
                <c:pt idx="6639">
                  <c:v>20</c:v>
                </c:pt>
                <c:pt idx="6640">
                  <c:v>20</c:v>
                </c:pt>
                <c:pt idx="6641">
                  <c:v>20</c:v>
                </c:pt>
                <c:pt idx="6642">
                  <c:v>22</c:v>
                </c:pt>
                <c:pt idx="6643">
                  <c:v>22</c:v>
                </c:pt>
                <c:pt idx="6644">
                  <c:v>21</c:v>
                </c:pt>
                <c:pt idx="6645">
                  <c:v>20</c:v>
                </c:pt>
                <c:pt idx="6646">
                  <c:v>22</c:v>
                </c:pt>
                <c:pt idx="6647">
                  <c:v>21</c:v>
                </c:pt>
                <c:pt idx="6648">
                  <c:v>21</c:v>
                </c:pt>
                <c:pt idx="6649">
                  <c:v>21</c:v>
                </c:pt>
                <c:pt idx="6650">
                  <c:v>21</c:v>
                </c:pt>
                <c:pt idx="6651">
                  <c:v>19</c:v>
                </c:pt>
                <c:pt idx="6652">
                  <c:v>21</c:v>
                </c:pt>
                <c:pt idx="6653">
                  <c:v>23</c:v>
                </c:pt>
                <c:pt idx="6654">
                  <c:v>21</c:v>
                </c:pt>
                <c:pt idx="6655">
                  <c:v>21</c:v>
                </c:pt>
                <c:pt idx="6656">
                  <c:v>21</c:v>
                </c:pt>
                <c:pt idx="6657">
                  <c:v>20</c:v>
                </c:pt>
                <c:pt idx="6658">
                  <c:v>19</c:v>
                </c:pt>
                <c:pt idx="6659">
                  <c:v>21</c:v>
                </c:pt>
                <c:pt idx="6660">
                  <c:v>20</c:v>
                </c:pt>
                <c:pt idx="6661">
                  <c:v>20</c:v>
                </c:pt>
                <c:pt idx="6662">
                  <c:v>19</c:v>
                </c:pt>
                <c:pt idx="6663">
                  <c:v>19</c:v>
                </c:pt>
                <c:pt idx="6664">
                  <c:v>21</c:v>
                </c:pt>
                <c:pt idx="6665">
                  <c:v>20</c:v>
                </c:pt>
                <c:pt idx="6666">
                  <c:v>20</c:v>
                </c:pt>
                <c:pt idx="6667">
                  <c:v>21</c:v>
                </c:pt>
                <c:pt idx="6668">
                  <c:v>21</c:v>
                </c:pt>
                <c:pt idx="6669">
                  <c:v>19</c:v>
                </c:pt>
                <c:pt idx="6670">
                  <c:v>20</c:v>
                </c:pt>
                <c:pt idx="6671">
                  <c:v>20</c:v>
                </c:pt>
                <c:pt idx="6672">
                  <c:v>22</c:v>
                </c:pt>
                <c:pt idx="6673">
                  <c:v>21</c:v>
                </c:pt>
                <c:pt idx="6674">
                  <c:v>20</c:v>
                </c:pt>
                <c:pt idx="6675">
                  <c:v>22</c:v>
                </c:pt>
                <c:pt idx="6676">
                  <c:v>21</c:v>
                </c:pt>
                <c:pt idx="6677">
                  <c:v>21</c:v>
                </c:pt>
                <c:pt idx="6678">
                  <c:v>21</c:v>
                </c:pt>
                <c:pt idx="6679">
                  <c:v>21</c:v>
                </c:pt>
                <c:pt idx="6680">
                  <c:v>20</c:v>
                </c:pt>
                <c:pt idx="6681">
                  <c:v>20</c:v>
                </c:pt>
                <c:pt idx="6682">
                  <c:v>21</c:v>
                </c:pt>
                <c:pt idx="6683">
                  <c:v>21</c:v>
                </c:pt>
                <c:pt idx="6684">
                  <c:v>21</c:v>
                </c:pt>
                <c:pt idx="6685">
                  <c:v>22</c:v>
                </c:pt>
                <c:pt idx="6686">
                  <c:v>19</c:v>
                </c:pt>
                <c:pt idx="6687">
                  <c:v>20</c:v>
                </c:pt>
                <c:pt idx="6688">
                  <c:v>20</c:v>
                </c:pt>
                <c:pt idx="6689">
                  <c:v>20</c:v>
                </c:pt>
                <c:pt idx="6690">
                  <c:v>21</c:v>
                </c:pt>
                <c:pt idx="6691">
                  <c:v>21</c:v>
                </c:pt>
                <c:pt idx="6692">
                  <c:v>21</c:v>
                </c:pt>
                <c:pt idx="6693">
                  <c:v>21</c:v>
                </c:pt>
                <c:pt idx="6694">
                  <c:v>20</c:v>
                </c:pt>
                <c:pt idx="6695">
                  <c:v>22</c:v>
                </c:pt>
                <c:pt idx="6696">
                  <c:v>20</c:v>
                </c:pt>
                <c:pt idx="6697">
                  <c:v>20</c:v>
                </c:pt>
                <c:pt idx="6698">
                  <c:v>18</c:v>
                </c:pt>
                <c:pt idx="6699">
                  <c:v>21</c:v>
                </c:pt>
                <c:pt idx="6700">
                  <c:v>21</c:v>
                </c:pt>
                <c:pt idx="6701">
                  <c:v>21</c:v>
                </c:pt>
                <c:pt idx="6702">
                  <c:v>20</c:v>
                </c:pt>
                <c:pt idx="6703">
                  <c:v>21</c:v>
                </c:pt>
                <c:pt idx="6704">
                  <c:v>20</c:v>
                </c:pt>
                <c:pt idx="6705">
                  <c:v>21</c:v>
                </c:pt>
                <c:pt idx="6706">
                  <c:v>20</c:v>
                </c:pt>
                <c:pt idx="6707">
                  <c:v>21</c:v>
                </c:pt>
                <c:pt idx="6708">
                  <c:v>21</c:v>
                </c:pt>
                <c:pt idx="6709">
                  <c:v>21</c:v>
                </c:pt>
                <c:pt idx="6710">
                  <c:v>22</c:v>
                </c:pt>
                <c:pt idx="6711">
                  <c:v>21</c:v>
                </c:pt>
                <c:pt idx="6712">
                  <c:v>20</c:v>
                </c:pt>
                <c:pt idx="6713">
                  <c:v>22</c:v>
                </c:pt>
                <c:pt idx="6714">
                  <c:v>20</c:v>
                </c:pt>
                <c:pt idx="6715">
                  <c:v>21</c:v>
                </c:pt>
                <c:pt idx="6716">
                  <c:v>19</c:v>
                </c:pt>
                <c:pt idx="6717">
                  <c:v>19</c:v>
                </c:pt>
                <c:pt idx="6718">
                  <c:v>21</c:v>
                </c:pt>
                <c:pt idx="6719">
                  <c:v>21</c:v>
                </c:pt>
                <c:pt idx="6720">
                  <c:v>21</c:v>
                </c:pt>
                <c:pt idx="6721">
                  <c:v>19</c:v>
                </c:pt>
                <c:pt idx="6722">
                  <c:v>20</c:v>
                </c:pt>
                <c:pt idx="6723">
                  <c:v>22</c:v>
                </c:pt>
                <c:pt idx="6724">
                  <c:v>21</c:v>
                </c:pt>
                <c:pt idx="6725">
                  <c:v>21</c:v>
                </c:pt>
                <c:pt idx="6726">
                  <c:v>20</c:v>
                </c:pt>
                <c:pt idx="6727">
                  <c:v>21</c:v>
                </c:pt>
                <c:pt idx="6728">
                  <c:v>27</c:v>
                </c:pt>
                <c:pt idx="6729">
                  <c:v>22</c:v>
                </c:pt>
                <c:pt idx="6730">
                  <c:v>19</c:v>
                </c:pt>
                <c:pt idx="6731">
                  <c:v>20</c:v>
                </c:pt>
                <c:pt idx="6732">
                  <c:v>20</c:v>
                </c:pt>
                <c:pt idx="6733">
                  <c:v>21</c:v>
                </c:pt>
                <c:pt idx="6734">
                  <c:v>21</c:v>
                </c:pt>
                <c:pt idx="6735">
                  <c:v>22</c:v>
                </c:pt>
                <c:pt idx="6736">
                  <c:v>21</c:v>
                </c:pt>
                <c:pt idx="6737">
                  <c:v>22</c:v>
                </c:pt>
                <c:pt idx="6738">
                  <c:v>21</c:v>
                </c:pt>
                <c:pt idx="6739">
                  <c:v>19</c:v>
                </c:pt>
                <c:pt idx="6740">
                  <c:v>19</c:v>
                </c:pt>
                <c:pt idx="6741">
                  <c:v>19</c:v>
                </c:pt>
                <c:pt idx="6742">
                  <c:v>21</c:v>
                </c:pt>
                <c:pt idx="6743">
                  <c:v>21</c:v>
                </c:pt>
                <c:pt idx="6744">
                  <c:v>22</c:v>
                </c:pt>
                <c:pt idx="6745">
                  <c:v>20</c:v>
                </c:pt>
                <c:pt idx="6746">
                  <c:v>17</c:v>
                </c:pt>
                <c:pt idx="6747">
                  <c:v>21</c:v>
                </c:pt>
                <c:pt idx="6748">
                  <c:v>21</c:v>
                </c:pt>
                <c:pt idx="6749">
                  <c:v>20</c:v>
                </c:pt>
                <c:pt idx="6750">
                  <c:v>20</c:v>
                </c:pt>
                <c:pt idx="6751">
                  <c:v>21</c:v>
                </c:pt>
                <c:pt idx="6752">
                  <c:v>23</c:v>
                </c:pt>
                <c:pt idx="6753">
                  <c:v>19</c:v>
                </c:pt>
                <c:pt idx="6754">
                  <c:v>20</c:v>
                </c:pt>
                <c:pt idx="6755">
                  <c:v>23</c:v>
                </c:pt>
                <c:pt idx="6756">
                  <c:v>21</c:v>
                </c:pt>
                <c:pt idx="6757">
                  <c:v>18</c:v>
                </c:pt>
                <c:pt idx="6758">
                  <c:v>23</c:v>
                </c:pt>
                <c:pt idx="6759">
                  <c:v>22</c:v>
                </c:pt>
                <c:pt idx="6760">
                  <c:v>21</c:v>
                </c:pt>
                <c:pt idx="6761">
                  <c:v>23</c:v>
                </c:pt>
                <c:pt idx="6762">
                  <c:v>20</c:v>
                </c:pt>
                <c:pt idx="6763">
                  <c:v>21</c:v>
                </c:pt>
                <c:pt idx="6764">
                  <c:v>20</c:v>
                </c:pt>
                <c:pt idx="6765">
                  <c:v>21</c:v>
                </c:pt>
                <c:pt idx="6766">
                  <c:v>21</c:v>
                </c:pt>
                <c:pt idx="6767">
                  <c:v>19</c:v>
                </c:pt>
                <c:pt idx="6768">
                  <c:v>22</c:v>
                </c:pt>
                <c:pt idx="6769">
                  <c:v>20</c:v>
                </c:pt>
                <c:pt idx="6770">
                  <c:v>20</c:v>
                </c:pt>
                <c:pt idx="6771">
                  <c:v>19</c:v>
                </c:pt>
                <c:pt idx="6772">
                  <c:v>20</c:v>
                </c:pt>
                <c:pt idx="6773">
                  <c:v>20</c:v>
                </c:pt>
                <c:pt idx="6774">
                  <c:v>21</c:v>
                </c:pt>
                <c:pt idx="6775">
                  <c:v>23</c:v>
                </c:pt>
                <c:pt idx="6776">
                  <c:v>20</c:v>
                </c:pt>
                <c:pt idx="6777">
                  <c:v>21</c:v>
                </c:pt>
                <c:pt idx="6778">
                  <c:v>24</c:v>
                </c:pt>
                <c:pt idx="6779">
                  <c:v>20</c:v>
                </c:pt>
                <c:pt idx="6780">
                  <c:v>22</c:v>
                </c:pt>
                <c:pt idx="6781">
                  <c:v>21</c:v>
                </c:pt>
                <c:pt idx="6782">
                  <c:v>21</c:v>
                </c:pt>
                <c:pt idx="6783">
                  <c:v>22</c:v>
                </c:pt>
                <c:pt idx="6784">
                  <c:v>22</c:v>
                </c:pt>
                <c:pt idx="6785">
                  <c:v>16</c:v>
                </c:pt>
                <c:pt idx="6786">
                  <c:v>22</c:v>
                </c:pt>
                <c:pt idx="6787">
                  <c:v>20</c:v>
                </c:pt>
                <c:pt idx="6788">
                  <c:v>21</c:v>
                </c:pt>
                <c:pt idx="6789">
                  <c:v>20</c:v>
                </c:pt>
                <c:pt idx="6790">
                  <c:v>21</c:v>
                </c:pt>
                <c:pt idx="6791">
                  <c:v>21</c:v>
                </c:pt>
                <c:pt idx="6792">
                  <c:v>17</c:v>
                </c:pt>
                <c:pt idx="6793">
                  <c:v>20</c:v>
                </c:pt>
                <c:pt idx="6794">
                  <c:v>22</c:v>
                </c:pt>
                <c:pt idx="6795">
                  <c:v>22</c:v>
                </c:pt>
                <c:pt idx="6796">
                  <c:v>20</c:v>
                </c:pt>
                <c:pt idx="6797">
                  <c:v>20</c:v>
                </c:pt>
                <c:pt idx="6798">
                  <c:v>20</c:v>
                </c:pt>
                <c:pt idx="6799">
                  <c:v>21</c:v>
                </c:pt>
                <c:pt idx="6800">
                  <c:v>21</c:v>
                </c:pt>
                <c:pt idx="6801">
                  <c:v>21</c:v>
                </c:pt>
                <c:pt idx="6802">
                  <c:v>20</c:v>
                </c:pt>
                <c:pt idx="6803">
                  <c:v>22</c:v>
                </c:pt>
                <c:pt idx="6804">
                  <c:v>20</c:v>
                </c:pt>
                <c:pt idx="6805">
                  <c:v>21</c:v>
                </c:pt>
                <c:pt idx="6806">
                  <c:v>21</c:v>
                </c:pt>
                <c:pt idx="6807">
                  <c:v>20</c:v>
                </c:pt>
                <c:pt idx="6808">
                  <c:v>20</c:v>
                </c:pt>
                <c:pt idx="6809">
                  <c:v>20</c:v>
                </c:pt>
                <c:pt idx="6810">
                  <c:v>22</c:v>
                </c:pt>
                <c:pt idx="6811">
                  <c:v>20</c:v>
                </c:pt>
                <c:pt idx="6812">
                  <c:v>22</c:v>
                </c:pt>
                <c:pt idx="6813">
                  <c:v>20</c:v>
                </c:pt>
                <c:pt idx="6814">
                  <c:v>20</c:v>
                </c:pt>
                <c:pt idx="6815">
                  <c:v>20</c:v>
                </c:pt>
                <c:pt idx="6816">
                  <c:v>19</c:v>
                </c:pt>
                <c:pt idx="6817">
                  <c:v>19</c:v>
                </c:pt>
                <c:pt idx="6818">
                  <c:v>20</c:v>
                </c:pt>
                <c:pt idx="6819">
                  <c:v>24</c:v>
                </c:pt>
                <c:pt idx="6820">
                  <c:v>23</c:v>
                </c:pt>
                <c:pt idx="6821">
                  <c:v>20</c:v>
                </c:pt>
                <c:pt idx="6822">
                  <c:v>19</c:v>
                </c:pt>
                <c:pt idx="6823">
                  <c:v>21</c:v>
                </c:pt>
                <c:pt idx="6824">
                  <c:v>22</c:v>
                </c:pt>
                <c:pt idx="6825">
                  <c:v>21</c:v>
                </c:pt>
                <c:pt idx="6826">
                  <c:v>21</c:v>
                </c:pt>
                <c:pt idx="6827">
                  <c:v>21</c:v>
                </c:pt>
                <c:pt idx="6828">
                  <c:v>23</c:v>
                </c:pt>
                <c:pt idx="6829">
                  <c:v>21</c:v>
                </c:pt>
                <c:pt idx="6830">
                  <c:v>19</c:v>
                </c:pt>
                <c:pt idx="6831">
                  <c:v>23</c:v>
                </c:pt>
                <c:pt idx="6832">
                  <c:v>20</c:v>
                </c:pt>
                <c:pt idx="6833">
                  <c:v>19</c:v>
                </c:pt>
                <c:pt idx="6834">
                  <c:v>21</c:v>
                </c:pt>
                <c:pt idx="6835">
                  <c:v>22</c:v>
                </c:pt>
                <c:pt idx="6836">
                  <c:v>22</c:v>
                </c:pt>
                <c:pt idx="6837">
                  <c:v>21</c:v>
                </c:pt>
                <c:pt idx="6838">
                  <c:v>20</c:v>
                </c:pt>
                <c:pt idx="6839">
                  <c:v>18</c:v>
                </c:pt>
                <c:pt idx="6840">
                  <c:v>21</c:v>
                </c:pt>
                <c:pt idx="6841">
                  <c:v>22</c:v>
                </c:pt>
                <c:pt idx="6842">
                  <c:v>22</c:v>
                </c:pt>
                <c:pt idx="6843">
                  <c:v>20</c:v>
                </c:pt>
                <c:pt idx="6844">
                  <c:v>20</c:v>
                </c:pt>
                <c:pt idx="6845">
                  <c:v>20</c:v>
                </c:pt>
                <c:pt idx="6846">
                  <c:v>20</c:v>
                </c:pt>
                <c:pt idx="6847">
                  <c:v>22</c:v>
                </c:pt>
                <c:pt idx="6848">
                  <c:v>21</c:v>
                </c:pt>
                <c:pt idx="6849">
                  <c:v>22</c:v>
                </c:pt>
                <c:pt idx="6850">
                  <c:v>21</c:v>
                </c:pt>
                <c:pt idx="6851">
                  <c:v>20</c:v>
                </c:pt>
                <c:pt idx="6852">
                  <c:v>21</c:v>
                </c:pt>
                <c:pt idx="6853">
                  <c:v>20</c:v>
                </c:pt>
                <c:pt idx="6854">
                  <c:v>21</c:v>
                </c:pt>
                <c:pt idx="6855">
                  <c:v>21</c:v>
                </c:pt>
                <c:pt idx="6856">
                  <c:v>20</c:v>
                </c:pt>
                <c:pt idx="6857">
                  <c:v>21</c:v>
                </c:pt>
                <c:pt idx="6858">
                  <c:v>22</c:v>
                </c:pt>
                <c:pt idx="6859">
                  <c:v>21</c:v>
                </c:pt>
                <c:pt idx="6860">
                  <c:v>21</c:v>
                </c:pt>
                <c:pt idx="6861">
                  <c:v>20</c:v>
                </c:pt>
                <c:pt idx="6862">
                  <c:v>20</c:v>
                </c:pt>
                <c:pt idx="6863">
                  <c:v>20</c:v>
                </c:pt>
                <c:pt idx="6864">
                  <c:v>22</c:v>
                </c:pt>
                <c:pt idx="6865">
                  <c:v>24</c:v>
                </c:pt>
                <c:pt idx="6866">
                  <c:v>20</c:v>
                </c:pt>
                <c:pt idx="6867">
                  <c:v>21</c:v>
                </c:pt>
                <c:pt idx="6868">
                  <c:v>21</c:v>
                </c:pt>
                <c:pt idx="6869">
                  <c:v>23</c:v>
                </c:pt>
                <c:pt idx="6870">
                  <c:v>23</c:v>
                </c:pt>
                <c:pt idx="6871">
                  <c:v>21</c:v>
                </c:pt>
                <c:pt idx="6872">
                  <c:v>22</c:v>
                </c:pt>
                <c:pt idx="6873">
                  <c:v>20</c:v>
                </c:pt>
                <c:pt idx="6874">
                  <c:v>19</c:v>
                </c:pt>
                <c:pt idx="6875">
                  <c:v>21</c:v>
                </c:pt>
                <c:pt idx="6876">
                  <c:v>20</c:v>
                </c:pt>
                <c:pt idx="6877">
                  <c:v>21</c:v>
                </c:pt>
                <c:pt idx="6878">
                  <c:v>21</c:v>
                </c:pt>
                <c:pt idx="6879">
                  <c:v>21</c:v>
                </c:pt>
                <c:pt idx="6880">
                  <c:v>21</c:v>
                </c:pt>
                <c:pt idx="6881">
                  <c:v>20</c:v>
                </c:pt>
                <c:pt idx="6882">
                  <c:v>22</c:v>
                </c:pt>
                <c:pt idx="6883">
                  <c:v>22</c:v>
                </c:pt>
                <c:pt idx="6884">
                  <c:v>21</c:v>
                </c:pt>
                <c:pt idx="6885">
                  <c:v>21</c:v>
                </c:pt>
                <c:pt idx="6886">
                  <c:v>22</c:v>
                </c:pt>
                <c:pt idx="6887">
                  <c:v>21</c:v>
                </c:pt>
                <c:pt idx="6888">
                  <c:v>21</c:v>
                </c:pt>
                <c:pt idx="6889">
                  <c:v>21</c:v>
                </c:pt>
                <c:pt idx="6890">
                  <c:v>21</c:v>
                </c:pt>
                <c:pt idx="6891">
                  <c:v>20</c:v>
                </c:pt>
                <c:pt idx="6892">
                  <c:v>20</c:v>
                </c:pt>
                <c:pt idx="6893">
                  <c:v>22</c:v>
                </c:pt>
                <c:pt idx="6894">
                  <c:v>21</c:v>
                </c:pt>
                <c:pt idx="6895">
                  <c:v>22</c:v>
                </c:pt>
                <c:pt idx="6896">
                  <c:v>20</c:v>
                </c:pt>
                <c:pt idx="6897">
                  <c:v>21</c:v>
                </c:pt>
                <c:pt idx="6898">
                  <c:v>21</c:v>
                </c:pt>
                <c:pt idx="6899">
                  <c:v>21</c:v>
                </c:pt>
                <c:pt idx="6900">
                  <c:v>18</c:v>
                </c:pt>
                <c:pt idx="6901">
                  <c:v>20</c:v>
                </c:pt>
                <c:pt idx="6902">
                  <c:v>19</c:v>
                </c:pt>
                <c:pt idx="6903">
                  <c:v>21</c:v>
                </c:pt>
                <c:pt idx="6904">
                  <c:v>21</c:v>
                </c:pt>
                <c:pt idx="6905">
                  <c:v>21</c:v>
                </c:pt>
                <c:pt idx="6906">
                  <c:v>21</c:v>
                </c:pt>
                <c:pt idx="6907">
                  <c:v>21</c:v>
                </c:pt>
                <c:pt idx="6908">
                  <c:v>20</c:v>
                </c:pt>
                <c:pt idx="6909">
                  <c:v>19</c:v>
                </c:pt>
                <c:pt idx="6910">
                  <c:v>20</c:v>
                </c:pt>
                <c:pt idx="6911">
                  <c:v>23</c:v>
                </c:pt>
                <c:pt idx="6912">
                  <c:v>21</c:v>
                </c:pt>
                <c:pt idx="6913">
                  <c:v>20</c:v>
                </c:pt>
                <c:pt idx="6914">
                  <c:v>20</c:v>
                </c:pt>
                <c:pt idx="6915">
                  <c:v>20</c:v>
                </c:pt>
                <c:pt idx="6916">
                  <c:v>20</c:v>
                </c:pt>
                <c:pt idx="6917">
                  <c:v>21</c:v>
                </c:pt>
                <c:pt idx="6918">
                  <c:v>21</c:v>
                </c:pt>
                <c:pt idx="6919">
                  <c:v>22</c:v>
                </c:pt>
                <c:pt idx="6920">
                  <c:v>20</c:v>
                </c:pt>
                <c:pt idx="6921">
                  <c:v>22</c:v>
                </c:pt>
                <c:pt idx="6922">
                  <c:v>22</c:v>
                </c:pt>
                <c:pt idx="6923">
                  <c:v>20</c:v>
                </c:pt>
                <c:pt idx="6924">
                  <c:v>20</c:v>
                </c:pt>
                <c:pt idx="6925">
                  <c:v>19</c:v>
                </c:pt>
                <c:pt idx="6926">
                  <c:v>24</c:v>
                </c:pt>
                <c:pt idx="6927">
                  <c:v>23</c:v>
                </c:pt>
                <c:pt idx="6928">
                  <c:v>21</c:v>
                </c:pt>
                <c:pt idx="6929">
                  <c:v>24</c:v>
                </c:pt>
                <c:pt idx="6930">
                  <c:v>22</c:v>
                </c:pt>
                <c:pt idx="6931">
                  <c:v>22</c:v>
                </c:pt>
                <c:pt idx="6932">
                  <c:v>21</c:v>
                </c:pt>
                <c:pt idx="6933">
                  <c:v>22</c:v>
                </c:pt>
                <c:pt idx="6934">
                  <c:v>22</c:v>
                </c:pt>
                <c:pt idx="6935">
                  <c:v>19</c:v>
                </c:pt>
                <c:pt idx="6936">
                  <c:v>21</c:v>
                </c:pt>
                <c:pt idx="6937">
                  <c:v>20</c:v>
                </c:pt>
                <c:pt idx="6938">
                  <c:v>20</c:v>
                </c:pt>
                <c:pt idx="6939">
                  <c:v>21</c:v>
                </c:pt>
                <c:pt idx="6940">
                  <c:v>21</c:v>
                </c:pt>
                <c:pt idx="6941">
                  <c:v>20</c:v>
                </c:pt>
                <c:pt idx="6942">
                  <c:v>19</c:v>
                </c:pt>
                <c:pt idx="6943">
                  <c:v>20</c:v>
                </c:pt>
                <c:pt idx="6944">
                  <c:v>20</c:v>
                </c:pt>
                <c:pt idx="6945">
                  <c:v>19</c:v>
                </c:pt>
                <c:pt idx="6946">
                  <c:v>21</c:v>
                </c:pt>
                <c:pt idx="6947">
                  <c:v>20</c:v>
                </c:pt>
                <c:pt idx="6948">
                  <c:v>20</c:v>
                </c:pt>
                <c:pt idx="6949">
                  <c:v>19</c:v>
                </c:pt>
                <c:pt idx="6950">
                  <c:v>22</c:v>
                </c:pt>
                <c:pt idx="6951">
                  <c:v>19</c:v>
                </c:pt>
                <c:pt idx="6952">
                  <c:v>21</c:v>
                </c:pt>
                <c:pt idx="6953">
                  <c:v>20</c:v>
                </c:pt>
                <c:pt idx="6954">
                  <c:v>21</c:v>
                </c:pt>
                <c:pt idx="6955">
                  <c:v>20</c:v>
                </c:pt>
                <c:pt idx="6956">
                  <c:v>22</c:v>
                </c:pt>
                <c:pt idx="6957">
                  <c:v>20</c:v>
                </c:pt>
                <c:pt idx="6958">
                  <c:v>20</c:v>
                </c:pt>
                <c:pt idx="6959">
                  <c:v>19</c:v>
                </c:pt>
                <c:pt idx="6960">
                  <c:v>20</c:v>
                </c:pt>
                <c:pt idx="6961">
                  <c:v>22</c:v>
                </c:pt>
                <c:pt idx="6962">
                  <c:v>22</c:v>
                </c:pt>
                <c:pt idx="6963">
                  <c:v>21</c:v>
                </c:pt>
                <c:pt idx="6964">
                  <c:v>21</c:v>
                </c:pt>
                <c:pt idx="6965">
                  <c:v>21</c:v>
                </c:pt>
                <c:pt idx="6966">
                  <c:v>21</c:v>
                </c:pt>
                <c:pt idx="6967">
                  <c:v>20</c:v>
                </c:pt>
                <c:pt idx="6968">
                  <c:v>21</c:v>
                </c:pt>
                <c:pt idx="6969">
                  <c:v>21</c:v>
                </c:pt>
                <c:pt idx="6970">
                  <c:v>19</c:v>
                </c:pt>
                <c:pt idx="6971">
                  <c:v>20</c:v>
                </c:pt>
                <c:pt idx="6972">
                  <c:v>22</c:v>
                </c:pt>
                <c:pt idx="6973">
                  <c:v>23</c:v>
                </c:pt>
                <c:pt idx="6974">
                  <c:v>21</c:v>
                </c:pt>
                <c:pt idx="6975">
                  <c:v>20</c:v>
                </c:pt>
                <c:pt idx="6976">
                  <c:v>20</c:v>
                </c:pt>
                <c:pt idx="6977">
                  <c:v>18</c:v>
                </c:pt>
                <c:pt idx="6978">
                  <c:v>20</c:v>
                </c:pt>
                <c:pt idx="6979">
                  <c:v>23</c:v>
                </c:pt>
                <c:pt idx="6980">
                  <c:v>20</c:v>
                </c:pt>
                <c:pt idx="6981">
                  <c:v>21</c:v>
                </c:pt>
                <c:pt idx="6982">
                  <c:v>20</c:v>
                </c:pt>
                <c:pt idx="6983">
                  <c:v>21</c:v>
                </c:pt>
                <c:pt idx="6984">
                  <c:v>16</c:v>
                </c:pt>
                <c:pt idx="6985">
                  <c:v>20</c:v>
                </c:pt>
                <c:pt idx="6986">
                  <c:v>20</c:v>
                </c:pt>
                <c:pt idx="6987">
                  <c:v>20</c:v>
                </c:pt>
                <c:pt idx="6988">
                  <c:v>20</c:v>
                </c:pt>
                <c:pt idx="6989">
                  <c:v>20</c:v>
                </c:pt>
                <c:pt idx="6990">
                  <c:v>21</c:v>
                </c:pt>
                <c:pt idx="6991">
                  <c:v>20</c:v>
                </c:pt>
                <c:pt idx="6992">
                  <c:v>27</c:v>
                </c:pt>
                <c:pt idx="6993">
                  <c:v>21</c:v>
                </c:pt>
                <c:pt idx="6994">
                  <c:v>21</c:v>
                </c:pt>
                <c:pt idx="6995">
                  <c:v>21</c:v>
                </c:pt>
                <c:pt idx="6996">
                  <c:v>22</c:v>
                </c:pt>
                <c:pt idx="6997">
                  <c:v>22</c:v>
                </c:pt>
                <c:pt idx="6998">
                  <c:v>21</c:v>
                </c:pt>
                <c:pt idx="6999">
                  <c:v>21</c:v>
                </c:pt>
                <c:pt idx="7000">
                  <c:v>21</c:v>
                </c:pt>
                <c:pt idx="7001">
                  <c:v>21</c:v>
                </c:pt>
                <c:pt idx="7002">
                  <c:v>21</c:v>
                </c:pt>
                <c:pt idx="7003">
                  <c:v>21</c:v>
                </c:pt>
                <c:pt idx="7004">
                  <c:v>23</c:v>
                </c:pt>
                <c:pt idx="7005">
                  <c:v>20</c:v>
                </c:pt>
                <c:pt idx="7006">
                  <c:v>23</c:v>
                </c:pt>
                <c:pt idx="7007">
                  <c:v>20</c:v>
                </c:pt>
                <c:pt idx="7008">
                  <c:v>21</c:v>
                </c:pt>
                <c:pt idx="7009">
                  <c:v>22</c:v>
                </c:pt>
                <c:pt idx="7010">
                  <c:v>21</c:v>
                </c:pt>
                <c:pt idx="7011">
                  <c:v>20</c:v>
                </c:pt>
                <c:pt idx="7012">
                  <c:v>20</c:v>
                </c:pt>
                <c:pt idx="7013">
                  <c:v>21</c:v>
                </c:pt>
                <c:pt idx="7014">
                  <c:v>21</c:v>
                </c:pt>
                <c:pt idx="7015">
                  <c:v>20</c:v>
                </c:pt>
                <c:pt idx="7016">
                  <c:v>21</c:v>
                </c:pt>
                <c:pt idx="7017">
                  <c:v>20</c:v>
                </c:pt>
                <c:pt idx="7018">
                  <c:v>21</c:v>
                </c:pt>
                <c:pt idx="7019">
                  <c:v>19</c:v>
                </c:pt>
                <c:pt idx="7020">
                  <c:v>14</c:v>
                </c:pt>
                <c:pt idx="7021">
                  <c:v>21</c:v>
                </c:pt>
                <c:pt idx="7022">
                  <c:v>20</c:v>
                </c:pt>
                <c:pt idx="7023">
                  <c:v>20</c:v>
                </c:pt>
                <c:pt idx="7024">
                  <c:v>21</c:v>
                </c:pt>
                <c:pt idx="7025">
                  <c:v>22</c:v>
                </c:pt>
                <c:pt idx="7026">
                  <c:v>22</c:v>
                </c:pt>
                <c:pt idx="7027">
                  <c:v>21</c:v>
                </c:pt>
                <c:pt idx="7028">
                  <c:v>20</c:v>
                </c:pt>
                <c:pt idx="7029">
                  <c:v>21</c:v>
                </c:pt>
                <c:pt idx="7030">
                  <c:v>23</c:v>
                </c:pt>
                <c:pt idx="7031">
                  <c:v>20</c:v>
                </c:pt>
                <c:pt idx="7032">
                  <c:v>22</c:v>
                </c:pt>
                <c:pt idx="7033">
                  <c:v>23</c:v>
                </c:pt>
                <c:pt idx="7034">
                  <c:v>20</c:v>
                </c:pt>
                <c:pt idx="7035">
                  <c:v>21</c:v>
                </c:pt>
                <c:pt idx="7036">
                  <c:v>19</c:v>
                </c:pt>
                <c:pt idx="7037">
                  <c:v>20</c:v>
                </c:pt>
                <c:pt idx="7038">
                  <c:v>21</c:v>
                </c:pt>
                <c:pt idx="7039">
                  <c:v>21</c:v>
                </c:pt>
                <c:pt idx="7040">
                  <c:v>21</c:v>
                </c:pt>
                <c:pt idx="7041">
                  <c:v>21</c:v>
                </c:pt>
                <c:pt idx="7042">
                  <c:v>20</c:v>
                </c:pt>
                <c:pt idx="7043">
                  <c:v>21</c:v>
                </c:pt>
                <c:pt idx="7044">
                  <c:v>20</c:v>
                </c:pt>
                <c:pt idx="7045">
                  <c:v>20</c:v>
                </c:pt>
                <c:pt idx="7046">
                  <c:v>19</c:v>
                </c:pt>
                <c:pt idx="7047">
                  <c:v>21</c:v>
                </c:pt>
                <c:pt idx="7048">
                  <c:v>20</c:v>
                </c:pt>
                <c:pt idx="7049">
                  <c:v>21</c:v>
                </c:pt>
                <c:pt idx="7050">
                  <c:v>20</c:v>
                </c:pt>
                <c:pt idx="7051">
                  <c:v>20</c:v>
                </c:pt>
                <c:pt idx="7052">
                  <c:v>21</c:v>
                </c:pt>
                <c:pt idx="7053">
                  <c:v>21</c:v>
                </c:pt>
                <c:pt idx="7054">
                  <c:v>20</c:v>
                </c:pt>
                <c:pt idx="7055">
                  <c:v>21</c:v>
                </c:pt>
                <c:pt idx="7056">
                  <c:v>21</c:v>
                </c:pt>
                <c:pt idx="7057">
                  <c:v>21</c:v>
                </c:pt>
                <c:pt idx="7058">
                  <c:v>20</c:v>
                </c:pt>
                <c:pt idx="7059">
                  <c:v>21</c:v>
                </c:pt>
                <c:pt idx="7060">
                  <c:v>20</c:v>
                </c:pt>
                <c:pt idx="7061">
                  <c:v>21</c:v>
                </c:pt>
                <c:pt idx="7062">
                  <c:v>19</c:v>
                </c:pt>
                <c:pt idx="7063">
                  <c:v>21</c:v>
                </c:pt>
                <c:pt idx="7064">
                  <c:v>20</c:v>
                </c:pt>
                <c:pt idx="7065">
                  <c:v>20</c:v>
                </c:pt>
                <c:pt idx="7066">
                  <c:v>20</c:v>
                </c:pt>
                <c:pt idx="7067">
                  <c:v>20</c:v>
                </c:pt>
                <c:pt idx="7068">
                  <c:v>19</c:v>
                </c:pt>
                <c:pt idx="7069">
                  <c:v>20</c:v>
                </c:pt>
                <c:pt idx="7070">
                  <c:v>20</c:v>
                </c:pt>
                <c:pt idx="7071">
                  <c:v>18</c:v>
                </c:pt>
                <c:pt idx="7072">
                  <c:v>21</c:v>
                </c:pt>
                <c:pt idx="7073">
                  <c:v>22</c:v>
                </c:pt>
                <c:pt idx="7074">
                  <c:v>20</c:v>
                </c:pt>
                <c:pt idx="7075">
                  <c:v>20</c:v>
                </c:pt>
                <c:pt idx="7076">
                  <c:v>21</c:v>
                </c:pt>
                <c:pt idx="7077">
                  <c:v>19</c:v>
                </c:pt>
                <c:pt idx="7078">
                  <c:v>23</c:v>
                </c:pt>
                <c:pt idx="7079">
                  <c:v>21</c:v>
                </c:pt>
                <c:pt idx="7080">
                  <c:v>16</c:v>
                </c:pt>
                <c:pt idx="7081">
                  <c:v>23</c:v>
                </c:pt>
                <c:pt idx="7082">
                  <c:v>21</c:v>
                </c:pt>
                <c:pt idx="7083">
                  <c:v>20</c:v>
                </c:pt>
                <c:pt idx="7084">
                  <c:v>18</c:v>
                </c:pt>
                <c:pt idx="7085">
                  <c:v>21</c:v>
                </c:pt>
                <c:pt idx="7086">
                  <c:v>21</c:v>
                </c:pt>
                <c:pt idx="7087">
                  <c:v>22</c:v>
                </c:pt>
                <c:pt idx="7088">
                  <c:v>20</c:v>
                </c:pt>
                <c:pt idx="7089">
                  <c:v>21</c:v>
                </c:pt>
                <c:pt idx="7090">
                  <c:v>20</c:v>
                </c:pt>
                <c:pt idx="7091">
                  <c:v>19</c:v>
                </c:pt>
                <c:pt idx="7092">
                  <c:v>20</c:v>
                </c:pt>
                <c:pt idx="7093">
                  <c:v>22</c:v>
                </c:pt>
                <c:pt idx="7094">
                  <c:v>23</c:v>
                </c:pt>
                <c:pt idx="7095">
                  <c:v>20</c:v>
                </c:pt>
                <c:pt idx="7096">
                  <c:v>21</c:v>
                </c:pt>
                <c:pt idx="7097">
                  <c:v>21</c:v>
                </c:pt>
                <c:pt idx="7098">
                  <c:v>21</c:v>
                </c:pt>
                <c:pt idx="7099">
                  <c:v>20</c:v>
                </c:pt>
                <c:pt idx="7100">
                  <c:v>20</c:v>
                </c:pt>
                <c:pt idx="7101">
                  <c:v>19</c:v>
                </c:pt>
                <c:pt idx="7102">
                  <c:v>22</c:v>
                </c:pt>
                <c:pt idx="7103">
                  <c:v>22</c:v>
                </c:pt>
                <c:pt idx="7104">
                  <c:v>21</c:v>
                </c:pt>
                <c:pt idx="7105">
                  <c:v>23</c:v>
                </c:pt>
                <c:pt idx="7106">
                  <c:v>19</c:v>
                </c:pt>
                <c:pt idx="7107">
                  <c:v>22</c:v>
                </c:pt>
                <c:pt idx="7108">
                  <c:v>20</c:v>
                </c:pt>
                <c:pt idx="7109">
                  <c:v>22</c:v>
                </c:pt>
                <c:pt idx="7110">
                  <c:v>21</c:v>
                </c:pt>
                <c:pt idx="7111">
                  <c:v>20</c:v>
                </c:pt>
                <c:pt idx="7112">
                  <c:v>24</c:v>
                </c:pt>
                <c:pt idx="7113">
                  <c:v>22</c:v>
                </c:pt>
                <c:pt idx="7114">
                  <c:v>24</c:v>
                </c:pt>
                <c:pt idx="7115">
                  <c:v>21</c:v>
                </c:pt>
                <c:pt idx="7116">
                  <c:v>19</c:v>
                </c:pt>
                <c:pt idx="7117">
                  <c:v>21</c:v>
                </c:pt>
                <c:pt idx="7118">
                  <c:v>22</c:v>
                </c:pt>
                <c:pt idx="7119">
                  <c:v>19</c:v>
                </c:pt>
                <c:pt idx="7120">
                  <c:v>21</c:v>
                </c:pt>
                <c:pt idx="7121">
                  <c:v>21</c:v>
                </c:pt>
                <c:pt idx="7122">
                  <c:v>20</c:v>
                </c:pt>
                <c:pt idx="7123">
                  <c:v>20</c:v>
                </c:pt>
                <c:pt idx="7124">
                  <c:v>22</c:v>
                </c:pt>
                <c:pt idx="7125">
                  <c:v>18</c:v>
                </c:pt>
                <c:pt idx="7126">
                  <c:v>20</c:v>
                </c:pt>
                <c:pt idx="7127">
                  <c:v>20</c:v>
                </c:pt>
                <c:pt idx="7128">
                  <c:v>22</c:v>
                </c:pt>
                <c:pt idx="7129">
                  <c:v>20</c:v>
                </c:pt>
                <c:pt idx="7130">
                  <c:v>21</c:v>
                </c:pt>
                <c:pt idx="7131">
                  <c:v>21</c:v>
                </c:pt>
                <c:pt idx="7132">
                  <c:v>19</c:v>
                </c:pt>
                <c:pt idx="7133">
                  <c:v>21</c:v>
                </c:pt>
                <c:pt idx="7134">
                  <c:v>20</c:v>
                </c:pt>
                <c:pt idx="7135">
                  <c:v>22</c:v>
                </c:pt>
                <c:pt idx="7136">
                  <c:v>21</c:v>
                </c:pt>
                <c:pt idx="7137">
                  <c:v>21</c:v>
                </c:pt>
                <c:pt idx="7138">
                  <c:v>21</c:v>
                </c:pt>
                <c:pt idx="7139">
                  <c:v>19</c:v>
                </c:pt>
                <c:pt idx="7140">
                  <c:v>21</c:v>
                </c:pt>
                <c:pt idx="7141">
                  <c:v>20</c:v>
                </c:pt>
                <c:pt idx="7142">
                  <c:v>20</c:v>
                </c:pt>
                <c:pt idx="7143">
                  <c:v>22</c:v>
                </c:pt>
                <c:pt idx="7144">
                  <c:v>21</c:v>
                </c:pt>
                <c:pt idx="7145">
                  <c:v>18</c:v>
                </c:pt>
                <c:pt idx="7146">
                  <c:v>20</c:v>
                </c:pt>
                <c:pt idx="7147">
                  <c:v>21</c:v>
                </c:pt>
                <c:pt idx="7148">
                  <c:v>22</c:v>
                </c:pt>
                <c:pt idx="7149">
                  <c:v>21</c:v>
                </c:pt>
                <c:pt idx="7150">
                  <c:v>21</c:v>
                </c:pt>
                <c:pt idx="7151">
                  <c:v>20</c:v>
                </c:pt>
                <c:pt idx="7152">
                  <c:v>21</c:v>
                </c:pt>
                <c:pt idx="7153">
                  <c:v>21</c:v>
                </c:pt>
                <c:pt idx="7154">
                  <c:v>19</c:v>
                </c:pt>
                <c:pt idx="7155">
                  <c:v>20</c:v>
                </c:pt>
                <c:pt idx="7156">
                  <c:v>20</c:v>
                </c:pt>
                <c:pt idx="7157">
                  <c:v>19</c:v>
                </c:pt>
                <c:pt idx="7158">
                  <c:v>21</c:v>
                </c:pt>
                <c:pt idx="7159">
                  <c:v>21</c:v>
                </c:pt>
                <c:pt idx="7160">
                  <c:v>21</c:v>
                </c:pt>
                <c:pt idx="7161">
                  <c:v>20</c:v>
                </c:pt>
                <c:pt idx="7162">
                  <c:v>21</c:v>
                </c:pt>
                <c:pt idx="7163">
                  <c:v>22</c:v>
                </c:pt>
                <c:pt idx="7164">
                  <c:v>22</c:v>
                </c:pt>
                <c:pt idx="7165">
                  <c:v>21</c:v>
                </c:pt>
                <c:pt idx="7166">
                  <c:v>20</c:v>
                </c:pt>
                <c:pt idx="7167">
                  <c:v>22</c:v>
                </c:pt>
                <c:pt idx="7168">
                  <c:v>22</c:v>
                </c:pt>
                <c:pt idx="7169">
                  <c:v>20</c:v>
                </c:pt>
                <c:pt idx="7170">
                  <c:v>21</c:v>
                </c:pt>
                <c:pt idx="7171">
                  <c:v>21</c:v>
                </c:pt>
                <c:pt idx="7172">
                  <c:v>22</c:v>
                </c:pt>
                <c:pt idx="7173">
                  <c:v>22</c:v>
                </c:pt>
                <c:pt idx="7174">
                  <c:v>21</c:v>
                </c:pt>
                <c:pt idx="7175">
                  <c:v>20</c:v>
                </c:pt>
                <c:pt idx="7176">
                  <c:v>20</c:v>
                </c:pt>
                <c:pt idx="7177">
                  <c:v>20</c:v>
                </c:pt>
                <c:pt idx="7178">
                  <c:v>21</c:v>
                </c:pt>
                <c:pt idx="7179">
                  <c:v>22</c:v>
                </c:pt>
                <c:pt idx="7180">
                  <c:v>20</c:v>
                </c:pt>
                <c:pt idx="7181">
                  <c:v>22</c:v>
                </c:pt>
                <c:pt idx="7182">
                  <c:v>20</c:v>
                </c:pt>
                <c:pt idx="7183">
                  <c:v>21</c:v>
                </c:pt>
                <c:pt idx="7184">
                  <c:v>21</c:v>
                </c:pt>
                <c:pt idx="7185">
                  <c:v>20</c:v>
                </c:pt>
                <c:pt idx="7186">
                  <c:v>22</c:v>
                </c:pt>
                <c:pt idx="7187">
                  <c:v>21</c:v>
                </c:pt>
                <c:pt idx="7188">
                  <c:v>23</c:v>
                </c:pt>
                <c:pt idx="7189">
                  <c:v>21</c:v>
                </c:pt>
                <c:pt idx="7190">
                  <c:v>22</c:v>
                </c:pt>
                <c:pt idx="7191">
                  <c:v>24</c:v>
                </c:pt>
                <c:pt idx="7192">
                  <c:v>21</c:v>
                </c:pt>
                <c:pt idx="7193">
                  <c:v>20</c:v>
                </c:pt>
                <c:pt idx="7194">
                  <c:v>21</c:v>
                </c:pt>
                <c:pt idx="7195">
                  <c:v>22</c:v>
                </c:pt>
                <c:pt idx="7196">
                  <c:v>22</c:v>
                </c:pt>
                <c:pt idx="7197">
                  <c:v>20</c:v>
                </c:pt>
                <c:pt idx="7198">
                  <c:v>22</c:v>
                </c:pt>
                <c:pt idx="7199">
                  <c:v>21</c:v>
                </c:pt>
                <c:pt idx="7200">
                  <c:v>21</c:v>
                </c:pt>
                <c:pt idx="7201">
                  <c:v>21</c:v>
                </c:pt>
                <c:pt idx="7202">
                  <c:v>20</c:v>
                </c:pt>
                <c:pt idx="7203">
                  <c:v>21</c:v>
                </c:pt>
                <c:pt idx="7204">
                  <c:v>19</c:v>
                </c:pt>
                <c:pt idx="7205">
                  <c:v>22</c:v>
                </c:pt>
                <c:pt idx="7206">
                  <c:v>21</c:v>
                </c:pt>
                <c:pt idx="7207">
                  <c:v>21</c:v>
                </c:pt>
                <c:pt idx="7208">
                  <c:v>20</c:v>
                </c:pt>
                <c:pt idx="7209">
                  <c:v>21</c:v>
                </c:pt>
                <c:pt idx="7210">
                  <c:v>20</c:v>
                </c:pt>
                <c:pt idx="7211">
                  <c:v>19</c:v>
                </c:pt>
                <c:pt idx="7212">
                  <c:v>20</c:v>
                </c:pt>
                <c:pt idx="7213">
                  <c:v>21</c:v>
                </c:pt>
                <c:pt idx="7214">
                  <c:v>21</c:v>
                </c:pt>
                <c:pt idx="7215">
                  <c:v>20</c:v>
                </c:pt>
                <c:pt idx="7216">
                  <c:v>22</c:v>
                </c:pt>
                <c:pt idx="7217">
                  <c:v>21</c:v>
                </c:pt>
                <c:pt idx="7218">
                  <c:v>21</c:v>
                </c:pt>
                <c:pt idx="7219">
                  <c:v>17</c:v>
                </c:pt>
                <c:pt idx="7220">
                  <c:v>20</c:v>
                </c:pt>
                <c:pt idx="7221">
                  <c:v>20</c:v>
                </c:pt>
                <c:pt idx="7222">
                  <c:v>21</c:v>
                </c:pt>
                <c:pt idx="7223">
                  <c:v>18</c:v>
                </c:pt>
                <c:pt idx="7224">
                  <c:v>22</c:v>
                </c:pt>
                <c:pt idx="7225">
                  <c:v>20</c:v>
                </c:pt>
                <c:pt idx="7226">
                  <c:v>20</c:v>
                </c:pt>
                <c:pt idx="7227">
                  <c:v>22</c:v>
                </c:pt>
                <c:pt idx="7228">
                  <c:v>22</c:v>
                </c:pt>
                <c:pt idx="7229">
                  <c:v>22</c:v>
                </c:pt>
                <c:pt idx="7230">
                  <c:v>20</c:v>
                </c:pt>
                <c:pt idx="7231">
                  <c:v>20</c:v>
                </c:pt>
                <c:pt idx="7232">
                  <c:v>21</c:v>
                </c:pt>
                <c:pt idx="7233">
                  <c:v>20</c:v>
                </c:pt>
                <c:pt idx="7234">
                  <c:v>21</c:v>
                </c:pt>
                <c:pt idx="7235">
                  <c:v>22</c:v>
                </c:pt>
                <c:pt idx="7236">
                  <c:v>21</c:v>
                </c:pt>
                <c:pt idx="7237">
                  <c:v>23</c:v>
                </c:pt>
                <c:pt idx="7238">
                  <c:v>18</c:v>
                </c:pt>
                <c:pt idx="7239">
                  <c:v>21</c:v>
                </c:pt>
                <c:pt idx="7240">
                  <c:v>21</c:v>
                </c:pt>
                <c:pt idx="7241">
                  <c:v>21</c:v>
                </c:pt>
                <c:pt idx="7242">
                  <c:v>20</c:v>
                </c:pt>
                <c:pt idx="7243">
                  <c:v>22</c:v>
                </c:pt>
                <c:pt idx="7244">
                  <c:v>21</c:v>
                </c:pt>
                <c:pt idx="7245">
                  <c:v>17</c:v>
                </c:pt>
                <c:pt idx="7246">
                  <c:v>21</c:v>
                </c:pt>
                <c:pt idx="7247">
                  <c:v>22</c:v>
                </c:pt>
                <c:pt idx="7248">
                  <c:v>20</c:v>
                </c:pt>
                <c:pt idx="7249">
                  <c:v>23</c:v>
                </c:pt>
                <c:pt idx="7250">
                  <c:v>23</c:v>
                </c:pt>
                <c:pt idx="7251">
                  <c:v>21</c:v>
                </c:pt>
                <c:pt idx="7252">
                  <c:v>20</c:v>
                </c:pt>
                <c:pt idx="7253">
                  <c:v>19</c:v>
                </c:pt>
                <c:pt idx="7254">
                  <c:v>20</c:v>
                </c:pt>
                <c:pt idx="7255">
                  <c:v>23</c:v>
                </c:pt>
                <c:pt idx="7256">
                  <c:v>22</c:v>
                </c:pt>
                <c:pt idx="7257">
                  <c:v>20</c:v>
                </c:pt>
                <c:pt idx="7258">
                  <c:v>20</c:v>
                </c:pt>
                <c:pt idx="7259">
                  <c:v>21</c:v>
                </c:pt>
                <c:pt idx="7260">
                  <c:v>21</c:v>
                </c:pt>
                <c:pt idx="7261">
                  <c:v>22</c:v>
                </c:pt>
                <c:pt idx="7262">
                  <c:v>20</c:v>
                </c:pt>
                <c:pt idx="7263">
                  <c:v>23</c:v>
                </c:pt>
                <c:pt idx="7264">
                  <c:v>22</c:v>
                </c:pt>
                <c:pt idx="7265">
                  <c:v>20</c:v>
                </c:pt>
                <c:pt idx="7266">
                  <c:v>21</c:v>
                </c:pt>
                <c:pt idx="7267">
                  <c:v>20</c:v>
                </c:pt>
                <c:pt idx="7268">
                  <c:v>16</c:v>
                </c:pt>
                <c:pt idx="7269">
                  <c:v>20</c:v>
                </c:pt>
                <c:pt idx="7270">
                  <c:v>21</c:v>
                </c:pt>
                <c:pt idx="7271">
                  <c:v>21</c:v>
                </c:pt>
                <c:pt idx="7272">
                  <c:v>21</c:v>
                </c:pt>
                <c:pt idx="7273">
                  <c:v>23</c:v>
                </c:pt>
                <c:pt idx="7274">
                  <c:v>21</c:v>
                </c:pt>
                <c:pt idx="7275">
                  <c:v>21</c:v>
                </c:pt>
                <c:pt idx="7276">
                  <c:v>20</c:v>
                </c:pt>
                <c:pt idx="7277">
                  <c:v>18</c:v>
                </c:pt>
                <c:pt idx="7278">
                  <c:v>21</c:v>
                </c:pt>
                <c:pt idx="7279">
                  <c:v>20</c:v>
                </c:pt>
                <c:pt idx="7280">
                  <c:v>20</c:v>
                </c:pt>
                <c:pt idx="7281">
                  <c:v>21</c:v>
                </c:pt>
                <c:pt idx="7282">
                  <c:v>20</c:v>
                </c:pt>
                <c:pt idx="7283">
                  <c:v>20</c:v>
                </c:pt>
                <c:pt idx="7284">
                  <c:v>20</c:v>
                </c:pt>
                <c:pt idx="7285">
                  <c:v>20</c:v>
                </c:pt>
                <c:pt idx="7286">
                  <c:v>20</c:v>
                </c:pt>
                <c:pt idx="7287">
                  <c:v>21</c:v>
                </c:pt>
                <c:pt idx="7288">
                  <c:v>20</c:v>
                </c:pt>
                <c:pt idx="7289">
                  <c:v>19</c:v>
                </c:pt>
                <c:pt idx="7290">
                  <c:v>19</c:v>
                </c:pt>
                <c:pt idx="7291">
                  <c:v>19</c:v>
                </c:pt>
                <c:pt idx="7292">
                  <c:v>21</c:v>
                </c:pt>
                <c:pt idx="7293">
                  <c:v>19</c:v>
                </c:pt>
                <c:pt idx="7294">
                  <c:v>20</c:v>
                </c:pt>
                <c:pt idx="7295">
                  <c:v>19</c:v>
                </c:pt>
                <c:pt idx="7296">
                  <c:v>19</c:v>
                </c:pt>
                <c:pt idx="7297">
                  <c:v>19</c:v>
                </c:pt>
                <c:pt idx="7298">
                  <c:v>20</c:v>
                </c:pt>
                <c:pt idx="7299">
                  <c:v>20</c:v>
                </c:pt>
                <c:pt idx="7300">
                  <c:v>20</c:v>
                </c:pt>
                <c:pt idx="7301">
                  <c:v>20</c:v>
                </c:pt>
                <c:pt idx="7302">
                  <c:v>20</c:v>
                </c:pt>
                <c:pt idx="7303">
                  <c:v>21</c:v>
                </c:pt>
                <c:pt idx="7304">
                  <c:v>21</c:v>
                </c:pt>
                <c:pt idx="7305">
                  <c:v>22</c:v>
                </c:pt>
                <c:pt idx="7306">
                  <c:v>19</c:v>
                </c:pt>
                <c:pt idx="7307">
                  <c:v>20</c:v>
                </c:pt>
                <c:pt idx="7308">
                  <c:v>22</c:v>
                </c:pt>
                <c:pt idx="7309">
                  <c:v>20</c:v>
                </c:pt>
                <c:pt idx="7310">
                  <c:v>21</c:v>
                </c:pt>
                <c:pt idx="7311">
                  <c:v>22</c:v>
                </c:pt>
                <c:pt idx="7312">
                  <c:v>20</c:v>
                </c:pt>
                <c:pt idx="7313">
                  <c:v>21</c:v>
                </c:pt>
                <c:pt idx="7314">
                  <c:v>22</c:v>
                </c:pt>
                <c:pt idx="7315">
                  <c:v>21</c:v>
                </c:pt>
                <c:pt idx="7316">
                  <c:v>20</c:v>
                </c:pt>
                <c:pt idx="7317">
                  <c:v>20</c:v>
                </c:pt>
                <c:pt idx="7318">
                  <c:v>22</c:v>
                </c:pt>
                <c:pt idx="7319">
                  <c:v>22</c:v>
                </c:pt>
                <c:pt idx="7320">
                  <c:v>18</c:v>
                </c:pt>
                <c:pt idx="7321">
                  <c:v>22</c:v>
                </c:pt>
                <c:pt idx="7322">
                  <c:v>23</c:v>
                </c:pt>
                <c:pt idx="7323">
                  <c:v>19</c:v>
                </c:pt>
                <c:pt idx="7324">
                  <c:v>21</c:v>
                </c:pt>
                <c:pt idx="7325">
                  <c:v>20</c:v>
                </c:pt>
                <c:pt idx="7326">
                  <c:v>22</c:v>
                </c:pt>
                <c:pt idx="7327">
                  <c:v>21</c:v>
                </c:pt>
                <c:pt idx="7328">
                  <c:v>22</c:v>
                </c:pt>
                <c:pt idx="7329">
                  <c:v>19</c:v>
                </c:pt>
                <c:pt idx="7330">
                  <c:v>21</c:v>
                </c:pt>
                <c:pt idx="7331">
                  <c:v>19</c:v>
                </c:pt>
                <c:pt idx="7332">
                  <c:v>21</c:v>
                </c:pt>
                <c:pt idx="7333">
                  <c:v>20</c:v>
                </c:pt>
                <c:pt idx="7334">
                  <c:v>19</c:v>
                </c:pt>
                <c:pt idx="7335">
                  <c:v>20</c:v>
                </c:pt>
                <c:pt idx="7336">
                  <c:v>25</c:v>
                </c:pt>
                <c:pt idx="7337">
                  <c:v>20</c:v>
                </c:pt>
                <c:pt idx="7338">
                  <c:v>23</c:v>
                </c:pt>
                <c:pt idx="7339">
                  <c:v>20</c:v>
                </c:pt>
                <c:pt idx="7340">
                  <c:v>22</c:v>
                </c:pt>
                <c:pt idx="7341">
                  <c:v>18</c:v>
                </c:pt>
                <c:pt idx="7342">
                  <c:v>21</c:v>
                </c:pt>
                <c:pt idx="7343">
                  <c:v>22</c:v>
                </c:pt>
                <c:pt idx="7344">
                  <c:v>20</c:v>
                </c:pt>
                <c:pt idx="7345">
                  <c:v>20</c:v>
                </c:pt>
                <c:pt idx="7346">
                  <c:v>21</c:v>
                </c:pt>
                <c:pt idx="7347">
                  <c:v>20</c:v>
                </c:pt>
                <c:pt idx="7348">
                  <c:v>21</c:v>
                </c:pt>
                <c:pt idx="7349">
                  <c:v>20</c:v>
                </c:pt>
                <c:pt idx="7350">
                  <c:v>19</c:v>
                </c:pt>
                <c:pt idx="7351">
                  <c:v>19</c:v>
                </c:pt>
                <c:pt idx="7352">
                  <c:v>23</c:v>
                </c:pt>
                <c:pt idx="7353">
                  <c:v>22</c:v>
                </c:pt>
                <c:pt idx="7354">
                  <c:v>24</c:v>
                </c:pt>
                <c:pt idx="7355">
                  <c:v>21</c:v>
                </c:pt>
                <c:pt idx="7356">
                  <c:v>20</c:v>
                </c:pt>
                <c:pt idx="7357">
                  <c:v>19</c:v>
                </c:pt>
                <c:pt idx="7358">
                  <c:v>20</c:v>
                </c:pt>
                <c:pt idx="7359">
                  <c:v>22</c:v>
                </c:pt>
                <c:pt idx="7360">
                  <c:v>19</c:v>
                </c:pt>
                <c:pt idx="7361">
                  <c:v>20</c:v>
                </c:pt>
                <c:pt idx="7362">
                  <c:v>19</c:v>
                </c:pt>
                <c:pt idx="7363">
                  <c:v>21</c:v>
                </c:pt>
                <c:pt idx="7364">
                  <c:v>22</c:v>
                </c:pt>
                <c:pt idx="7365">
                  <c:v>20</c:v>
                </c:pt>
                <c:pt idx="7366">
                  <c:v>20</c:v>
                </c:pt>
                <c:pt idx="7367">
                  <c:v>21</c:v>
                </c:pt>
                <c:pt idx="7368">
                  <c:v>20</c:v>
                </c:pt>
                <c:pt idx="7369">
                  <c:v>19</c:v>
                </c:pt>
                <c:pt idx="7370">
                  <c:v>21</c:v>
                </c:pt>
                <c:pt idx="7371">
                  <c:v>21</c:v>
                </c:pt>
                <c:pt idx="7372">
                  <c:v>22</c:v>
                </c:pt>
                <c:pt idx="7373">
                  <c:v>20</c:v>
                </c:pt>
                <c:pt idx="7374">
                  <c:v>21</c:v>
                </c:pt>
                <c:pt idx="7375">
                  <c:v>19</c:v>
                </c:pt>
                <c:pt idx="7376">
                  <c:v>20</c:v>
                </c:pt>
                <c:pt idx="7377">
                  <c:v>21</c:v>
                </c:pt>
                <c:pt idx="7378">
                  <c:v>22</c:v>
                </c:pt>
                <c:pt idx="7379">
                  <c:v>21</c:v>
                </c:pt>
                <c:pt idx="7380">
                  <c:v>21</c:v>
                </c:pt>
                <c:pt idx="7381">
                  <c:v>21</c:v>
                </c:pt>
                <c:pt idx="7382">
                  <c:v>22</c:v>
                </c:pt>
                <c:pt idx="7383">
                  <c:v>22</c:v>
                </c:pt>
                <c:pt idx="7384">
                  <c:v>21</c:v>
                </c:pt>
                <c:pt idx="7385">
                  <c:v>21</c:v>
                </c:pt>
                <c:pt idx="7386">
                  <c:v>23</c:v>
                </c:pt>
                <c:pt idx="7387">
                  <c:v>19</c:v>
                </c:pt>
                <c:pt idx="7388">
                  <c:v>20</c:v>
                </c:pt>
                <c:pt idx="7389">
                  <c:v>19</c:v>
                </c:pt>
                <c:pt idx="7390">
                  <c:v>21</c:v>
                </c:pt>
                <c:pt idx="7391">
                  <c:v>20</c:v>
                </c:pt>
                <c:pt idx="7392">
                  <c:v>22</c:v>
                </c:pt>
                <c:pt idx="7393">
                  <c:v>21</c:v>
                </c:pt>
                <c:pt idx="7394">
                  <c:v>21</c:v>
                </c:pt>
                <c:pt idx="7395">
                  <c:v>19</c:v>
                </c:pt>
                <c:pt idx="7396">
                  <c:v>21</c:v>
                </c:pt>
                <c:pt idx="7397">
                  <c:v>21</c:v>
                </c:pt>
                <c:pt idx="7398">
                  <c:v>20</c:v>
                </c:pt>
                <c:pt idx="7399">
                  <c:v>20</c:v>
                </c:pt>
                <c:pt idx="7400">
                  <c:v>20</c:v>
                </c:pt>
                <c:pt idx="7401">
                  <c:v>23</c:v>
                </c:pt>
                <c:pt idx="7402">
                  <c:v>21</c:v>
                </c:pt>
                <c:pt idx="7403">
                  <c:v>20</c:v>
                </c:pt>
                <c:pt idx="7404">
                  <c:v>20</c:v>
                </c:pt>
                <c:pt idx="7405">
                  <c:v>20</c:v>
                </c:pt>
                <c:pt idx="7406">
                  <c:v>23</c:v>
                </c:pt>
                <c:pt idx="7407">
                  <c:v>22</c:v>
                </c:pt>
                <c:pt idx="7408">
                  <c:v>21</c:v>
                </c:pt>
                <c:pt idx="7409">
                  <c:v>20</c:v>
                </c:pt>
                <c:pt idx="7410">
                  <c:v>23</c:v>
                </c:pt>
                <c:pt idx="7411">
                  <c:v>20</c:v>
                </c:pt>
                <c:pt idx="7412">
                  <c:v>19</c:v>
                </c:pt>
                <c:pt idx="7413">
                  <c:v>21</c:v>
                </c:pt>
                <c:pt idx="7414">
                  <c:v>20</c:v>
                </c:pt>
                <c:pt idx="7415">
                  <c:v>21</c:v>
                </c:pt>
                <c:pt idx="7416">
                  <c:v>21</c:v>
                </c:pt>
                <c:pt idx="7417">
                  <c:v>22</c:v>
                </c:pt>
                <c:pt idx="7418">
                  <c:v>21</c:v>
                </c:pt>
                <c:pt idx="7419">
                  <c:v>22</c:v>
                </c:pt>
                <c:pt idx="7420">
                  <c:v>22</c:v>
                </c:pt>
                <c:pt idx="7421">
                  <c:v>19</c:v>
                </c:pt>
                <c:pt idx="7422">
                  <c:v>21</c:v>
                </c:pt>
                <c:pt idx="7423">
                  <c:v>20</c:v>
                </c:pt>
                <c:pt idx="7424">
                  <c:v>17</c:v>
                </c:pt>
                <c:pt idx="7425">
                  <c:v>23</c:v>
                </c:pt>
                <c:pt idx="7426">
                  <c:v>20</c:v>
                </c:pt>
                <c:pt idx="7427">
                  <c:v>20</c:v>
                </c:pt>
                <c:pt idx="7428">
                  <c:v>20</c:v>
                </c:pt>
                <c:pt idx="7429">
                  <c:v>20</c:v>
                </c:pt>
                <c:pt idx="7430">
                  <c:v>24</c:v>
                </c:pt>
                <c:pt idx="7431">
                  <c:v>23</c:v>
                </c:pt>
                <c:pt idx="7432">
                  <c:v>22</c:v>
                </c:pt>
                <c:pt idx="7433">
                  <c:v>21</c:v>
                </c:pt>
                <c:pt idx="7434">
                  <c:v>22</c:v>
                </c:pt>
                <c:pt idx="7435">
                  <c:v>24</c:v>
                </c:pt>
                <c:pt idx="7436">
                  <c:v>18</c:v>
                </c:pt>
                <c:pt idx="7437">
                  <c:v>22</c:v>
                </c:pt>
                <c:pt idx="7438">
                  <c:v>21</c:v>
                </c:pt>
                <c:pt idx="7439">
                  <c:v>21</c:v>
                </c:pt>
                <c:pt idx="7440">
                  <c:v>20</c:v>
                </c:pt>
                <c:pt idx="7441">
                  <c:v>21</c:v>
                </c:pt>
                <c:pt idx="7442">
                  <c:v>20</c:v>
                </c:pt>
                <c:pt idx="7443">
                  <c:v>20</c:v>
                </c:pt>
                <c:pt idx="7444">
                  <c:v>18</c:v>
                </c:pt>
                <c:pt idx="7445">
                  <c:v>21</c:v>
                </c:pt>
                <c:pt idx="7446">
                  <c:v>23</c:v>
                </c:pt>
                <c:pt idx="7447">
                  <c:v>22</c:v>
                </c:pt>
                <c:pt idx="7448">
                  <c:v>21</c:v>
                </c:pt>
                <c:pt idx="7449">
                  <c:v>22</c:v>
                </c:pt>
                <c:pt idx="7450">
                  <c:v>20</c:v>
                </c:pt>
                <c:pt idx="7451">
                  <c:v>22</c:v>
                </c:pt>
                <c:pt idx="7452">
                  <c:v>20</c:v>
                </c:pt>
                <c:pt idx="7453">
                  <c:v>21</c:v>
                </c:pt>
                <c:pt idx="7454">
                  <c:v>21</c:v>
                </c:pt>
                <c:pt idx="7455">
                  <c:v>20</c:v>
                </c:pt>
                <c:pt idx="7456">
                  <c:v>20</c:v>
                </c:pt>
                <c:pt idx="7457">
                  <c:v>20</c:v>
                </c:pt>
                <c:pt idx="7458">
                  <c:v>22</c:v>
                </c:pt>
                <c:pt idx="7459">
                  <c:v>21</c:v>
                </c:pt>
                <c:pt idx="7460">
                  <c:v>21</c:v>
                </c:pt>
                <c:pt idx="7461">
                  <c:v>20</c:v>
                </c:pt>
                <c:pt idx="7462">
                  <c:v>18</c:v>
                </c:pt>
                <c:pt idx="7463">
                  <c:v>20</c:v>
                </c:pt>
                <c:pt idx="7464">
                  <c:v>20</c:v>
                </c:pt>
                <c:pt idx="7465">
                  <c:v>21</c:v>
                </c:pt>
                <c:pt idx="7466">
                  <c:v>21</c:v>
                </c:pt>
                <c:pt idx="7467">
                  <c:v>24</c:v>
                </c:pt>
                <c:pt idx="7468">
                  <c:v>23</c:v>
                </c:pt>
                <c:pt idx="7469">
                  <c:v>21</c:v>
                </c:pt>
                <c:pt idx="7470">
                  <c:v>21</c:v>
                </c:pt>
                <c:pt idx="7471">
                  <c:v>23</c:v>
                </c:pt>
                <c:pt idx="7472">
                  <c:v>20</c:v>
                </c:pt>
                <c:pt idx="7473">
                  <c:v>19</c:v>
                </c:pt>
                <c:pt idx="7474">
                  <c:v>19</c:v>
                </c:pt>
                <c:pt idx="7475">
                  <c:v>24</c:v>
                </c:pt>
                <c:pt idx="7476">
                  <c:v>22</c:v>
                </c:pt>
                <c:pt idx="7477">
                  <c:v>21</c:v>
                </c:pt>
                <c:pt idx="7478">
                  <c:v>21</c:v>
                </c:pt>
                <c:pt idx="7479">
                  <c:v>20</c:v>
                </c:pt>
                <c:pt idx="7480">
                  <c:v>20</c:v>
                </c:pt>
                <c:pt idx="7481">
                  <c:v>19</c:v>
                </c:pt>
                <c:pt idx="7482">
                  <c:v>20</c:v>
                </c:pt>
                <c:pt idx="7483">
                  <c:v>22</c:v>
                </c:pt>
                <c:pt idx="7484">
                  <c:v>16</c:v>
                </c:pt>
                <c:pt idx="7485">
                  <c:v>21</c:v>
                </c:pt>
                <c:pt idx="7486">
                  <c:v>21</c:v>
                </c:pt>
                <c:pt idx="7487">
                  <c:v>20</c:v>
                </c:pt>
                <c:pt idx="7488">
                  <c:v>20</c:v>
                </c:pt>
                <c:pt idx="7489">
                  <c:v>20</c:v>
                </c:pt>
                <c:pt idx="7490">
                  <c:v>29</c:v>
                </c:pt>
                <c:pt idx="7491">
                  <c:v>19</c:v>
                </c:pt>
                <c:pt idx="7492">
                  <c:v>20</c:v>
                </c:pt>
                <c:pt idx="7493">
                  <c:v>21</c:v>
                </c:pt>
                <c:pt idx="7494">
                  <c:v>19</c:v>
                </c:pt>
                <c:pt idx="7495">
                  <c:v>20</c:v>
                </c:pt>
                <c:pt idx="7496">
                  <c:v>20</c:v>
                </c:pt>
                <c:pt idx="7497">
                  <c:v>21</c:v>
                </c:pt>
                <c:pt idx="7498">
                  <c:v>20</c:v>
                </c:pt>
                <c:pt idx="7499">
                  <c:v>20</c:v>
                </c:pt>
                <c:pt idx="7500">
                  <c:v>20</c:v>
                </c:pt>
                <c:pt idx="7501">
                  <c:v>17</c:v>
                </c:pt>
                <c:pt idx="7502">
                  <c:v>20</c:v>
                </c:pt>
                <c:pt idx="7503">
                  <c:v>19</c:v>
                </c:pt>
                <c:pt idx="7504">
                  <c:v>21</c:v>
                </c:pt>
                <c:pt idx="7505">
                  <c:v>20</c:v>
                </c:pt>
                <c:pt idx="7506">
                  <c:v>20</c:v>
                </c:pt>
                <c:pt idx="7507">
                  <c:v>21</c:v>
                </c:pt>
                <c:pt idx="7508">
                  <c:v>19</c:v>
                </c:pt>
                <c:pt idx="7509">
                  <c:v>19</c:v>
                </c:pt>
                <c:pt idx="7510">
                  <c:v>21</c:v>
                </c:pt>
                <c:pt idx="7511">
                  <c:v>20</c:v>
                </c:pt>
                <c:pt idx="7512">
                  <c:v>20</c:v>
                </c:pt>
                <c:pt idx="7513">
                  <c:v>20</c:v>
                </c:pt>
                <c:pt idx="7514">
                  <c:v>21</c:v>
                </c:pt>
                <c:pt idx="7515">
                  <c:v>21</c:v>
                </c:pt>
                <c:pt idx="7516">
                  <c:v>21</c:v>
                </c:pt>
                <c:pt idx="7517">
                  <c:v>20</c:v>
                </c:pt>
                <c:pt idx="7518">
                  <c:v>20</c:v>
                </c:pt>
                <c:pt idx="7519">
                  <c:v>21</c:v>
                </c:pt>
                <c:pt idx="7520">
                  <c:v>20</c:v>
                </c:pt>
                <c:pt idx="7521">
                  <c:v>21</c:v>
                </c:pt>
                <c:pt idx="7522">
                  <c:v>20</c:v>
                </c:pt>
                <c:pt idx="7523">
                  <c:v>20</c:v>
                </c:pt>
                <c:pt idx="7524">
                  <c:v>20</c:v>
                </c:pt>
                <c:pt idx="7525">
                  <c:v>14</c:v>
                </c:pt>
                <c:pt idx="7526">
                  <c:v>22</c:v>
                </c:pt>
                <c:pt idx="7527">
                  <c:v>20</c:v>
                </c:pt>
                <c:pt idx="7528">
                  <c:v>21</c:v>
                </c:pt>
                <c:pt idx="7529">
                  <c:v>20</c:v>
                </c:pt>
                <c:pt idx="7530">
                  <c:v>20</c:v>
                </c:pt>
                <c:pt idx="7531">
                  <c:v>20</c:v>
                </c:pt>
                <c:pt idx="7532">
                  <c:v>20</c:v>
                </c:pt>
                <c:pt idx="7533">
                  <c:v>22</c:v>
                </c:pt>
                <c:pt idx="7534">
                  <c:v>22</c:v>
                </c:pt>
                <c:pt idx="7535">
                  <c:v>22</c:v>
                </c:pt>
                <c:pt idx="7536">
                  <c:v>20</c:v>
                </c:pt>
                <c:pt idx="7537">
                  <c:v>20</c:v>
                </c:pt>
                <c:pt idx="7538">
                  <c:v>21</c:v>
                </c:pt>
                <c:pt idx="7539">
                  <c:v>21</c:v>
                </c:pt>
                <c:pt idx="7540">
                  <c:v>21</c:v>
                </c:pt>
                <c:pt idx="7541">
                  <c:v>24</c:v>
                </c:pt>
                <c:pt idx="7542">
                  <c:v>20</c:v>
                </c:pt>
                <c:pt idx="7543">
                  <c:v>21</c:v>
                </c:pt>
                <c:pt idx="7544">
                  <c:v>21</c:v>
                </c:pt>
                <c:pt idx="7545">
                  <c:v>20</c:v>
                </c:pt>
                <c:pt idx="7546">
                  <c:v>21</c:v>
                </c:pt>
                <c:pt idx="7547">
                  <c:v>22</c:v>
                </c:pt>
                <c:pt idx="7548">
                  <c:v>20</c:v>
                </c:pt>
                <c:pt idx="7549">
                  <c:v>20</c:v>
                </c:pt>
                <c:pt idx="7550">
                  <c:v>22</c:v>
                </c:pt>
                <c:pt idx="7551">
                  <c:v>20</c:v>
                </c:pt>
                <c:pt idx="7552">
                  <c:v>20</c:v>
                </c:pt>
                <c:pt idx="7553">
                  <c:v>22</c:v>
                </c:pt>
                <c:pt idx="7554">
                  <c:v>22</c:v>
                </c:pt>
                <c:pt idx="7555">
                  <c:v>21</c:v>
                </c:pt>
                <c:pt idx="7556">
                  <c:v>21</c:v>
                </c:pt>
                <c:pt idx="7557">
                  <c:v>21</c:v>
                </c:pt>
                <c:pt idx="7558">
                  <c:v>21</c:v>
                </c:pt>
                <c:pt idx="7559">
                  <c:v>20</c:v>
                </c:pt>
                <c:pt idx="7560">
                  <c:v>22</c:v>
                </c:pt>
                <c:pt idx="7561">
                  <c:v>20</c:v>
                </c:pt>
                <c:pt idx="7562">
                  <c:v>20</c:v>
                </c:pt>
                <c:pt idx="7563">
                  <c:v>21</c:v>
                </c:pt>
                <c:pt idx="7564">
                  <c:v>23</c:v>
                </c:pt>
                <c:pt idx="7565">
                  <c:v>19</c:v>
                </c:pt>
                <c:pt idx="7566">
                  <c:v>21</c:v>
                </c:pt>
                <c:pt idx="7567">
                  <c:v>21</c:v>
                </c:pt>
                <c:pt idx="7568">
                  <c:v>21</c:v>
                </c:pt>
                <c:pt idx="7569">
                  <c:v>21</c:v>
                </c:pt>
                <c:pt idx="7570">
                  <c:v>21</c:v>
                </c:pt>
                <c:pt idx="7571">
                  <c:v>19</c:v>
                </c:pt>
                <c:pt idx="7572">
                  <c:v>21</c:v>
                </c:pt>
                <c:pt idx="7573">
                  <c:v>20</c:v>
                </c:pt>
                <c:pt idx="7574">
                  <c:v>20</c:v>
                </c:pt>
                <c:pt idx="7575">
                  <c:v>20</c:v>
                </c:pt>
                <c:pt idx="7576">
                  <c:v>21</c:v>
                </c:pt>
                <c:pt idx="7577">
                  <c:v>21</c:v>
                </c:pt>
                <c:pt idx="7578">
                  <c:v>20</c:v>
                </c:pt>
                <c:pt idx="7579">
                  <c:v>21</c:v>
                </c:pt>
                <c:pt idx="7580">
                  <c:v>20</c:v>
                </c:pt>
                <c:pt idx="7581">
                  <c:v>19</c:v>
                </c:pt>
                <c:pt idx="7582">
                  <c:v>19</c:v>
                </c:pt>
                <c:pt idx="7583">
                  <c:v>20</c:v>
                </c:pt>
                <c:pt idx="7584">
                  <c:v>21</c:v>
                </c:pt>
                <c:pt idx="7585">
                  <c:v>20</c:v>
                </c:pt>
                <c:pt idx="7586">
                  <c:v>21</c:v>
                </c:pt>
                <c:pt idx="7587">
                  <c:v>21</c:v>
                </c:pt>
                <c:pt idx="7588">
                  <c:v>21</c:v>
                </c:pt>
                <c:pt idx="7589">
                  <c:v>20</c:v>
                </c:pt>
                <c:pt idx="7590">
                  <c:v>23</c:v>
                </c:pt>
                <c:pt idx="7591">
                  <c:v>19</c:v>
                </c:pt>
                <c:pt idx="7592">
                  <c:v>20</c:v>
                </c:pt>
                <c:pt idx="7593">
                  <c:v>22</c:v>
                </c:pt>
                <c:pt idx="7594">
                  <c:v>21</c:v>
                </c:pt>
                <c:pt idx="7595">
                  <c:v>21</c:v>
                </c:pt>
                <c:pt idx="7596">
                  <c:v>20</c:v>
                </c:pt>
                <c:pt idx="7597">
                  <c:v>20</c:v>
                </c:pt>
                <c:pt idx="7598">
                  <c:v>22</c:v>
                </c:pt>
                <c:pt idx="7599">
                  <c:v>21</c:v>
                </c:pt>
                <c:pt idx="7600">
                  <c:v>17</c:v>
                </c:pt>
                <c:pt idx="7601">
                  <c:v>20</c:v>
                </c:pt>
                <c:pt idx="7602">
                  <c:v>19</c:v>
                </c:pt>
                <c:pt idx="7603">
                  <c:v>19</c:v>
                </c:pt>
                <c:pt idx="7604">
                  <c:v>21</c:v>
                </c:pt>
                <c:pt idx="7605">
                  <c:v>21</c:v>
                </c:pt>
                <c:pt idx="7606">
                  <c:v>20</c:v>
                </c:pt>
                <c:pt idx="7607">
                  <c:v>21</c:v>
                </c:pt>
                <c:pt idx="7608">
                  <c:v>20</c:v>
                </c:pt>
                <c:pt idx="7609">
                  <c:v>20</c:v>
                </c:pt>
                <c:pt idx="7610">
                  <c:v>21</c:v>
                </c:pt>
                <c:pt idx="7611">
                  <c:v>21</c:v>
                </c:pt>
                <c:pt idx="7612">
                  <c:v>20</c:v>
                </c:pt>
                <c:pt idx="7613">
                  <c:v>21</c:v>
                </c:pt>
                <c:pt idx="7614">
                  <c:v>21</c:v>
                </c:pt>
                <c:pt idx="7615">
                  <c:v>20</c:v>
                </c:pt>
                <c:pt idx="7616">
                  <c:v>21</c:v>
                </c:pt>
                <c:pt idx="7617">
                  <c:v>20</c:v>
                </c:pt>
                <c:pt idx="7618">
                  <c:v>21</c:v>
                </c:pt>
                <c:pt idx="7619">
                  <c:v>20</c:v>
                </c:pt>
                <c:pt idx="7620">
                  <c:v>21</c:v>
                </c:pt>
                <c:pt idx="7621">
                  <c:v>19</c:v>
                </c:pt>
                <c:pt idx="7622">
                  <c:v>20</c:v>
                </c:pt>
                <c:pt idx="7623">
                  <c:v>21</c:v>
                </c:pt>
                <c:pt idx="7624">
                  <c:v>19</c:v>
                </c:pt>
                <c:pt idx="7625">
                  <c:v>20</c:v>
                </c:pt>
                <c:pt idx="7626">
                  <c:v>22</c:v>
                </c:pt>
                <c:pt idx="7627">
                  <c:v>21</c:v>
                </c:pt>
                <c:pt idx="7628">
                  <c:v>20</c:v>
                </c:pt>
                <c:pt idx="7629">
                  <c:v>21</c:v>
                </c:pt>
                <c:pt idx="7630">
                  <c:v>21</c:v>
                </c:pt>
                <c:pt idx="7631">
                  <c:v>20</c:v>
                </c:pt>
                <c:pt idx="7632">
                  <c:v>22</c:v>
                </c:pt>
                <c:pt idx="7633">
                  <c:v>20</c:v>
                </c:pt>
                <c:pt idx="7634">
                  <c:v>20</c:v>
                </c:pt>
                <c:pt idx="7635">
                  <c:v>20</c:v>
                </c:pt>
                <c:pt idx="7636">
                  <c:v>22</c:v>
                </c:pt>
                <c:pt idx="7637">
                  <c:v>21</c:v>
                </c:pt>
                <c:pt idx="7638">
                  <c:v>20</c:v>
                </c:pt>
                <c:pt idx="7639">
                  <c:v>21</c:v>
                </c:pt>
                <c:pt idx="7640">
                  <c:v>22</c:v>
                </c:pt>
                <c:pt idx="7641">
                  <c:v>23</c:v>
                </c:pt>
                <c:pt idx="7642">
                  <c:v>21</c:v>
                </c:pt>
                <c:pt idx="7643">
                  <c:v>19</c:v>
                </c:pt>
                <c:pt idx="7644">
                  <c:v>19</c:v>
                </c:pt>
                <c:pt idx="7645">
                  <c:v>20</c:v>
                </c:pt>
                <c:pt idx="7646">
                  <c:v>21</c:v>
                </c:pt>
                <c:pt idx="7647">
                  <c:v>19</c:v>
                </c:pt>
                <c:pt idx="7648">
                  <c:v>21</c:v>
                </c:pt>
                <c:pt idx="7649">
                  <c:v>21</c:v>
                </c:pt>
                <c:pt idx="7650">
                  <c:v>21</c:v>
                </c:pt>
                <c:pt idx="7651">
                  <c:v>21</c:v>
                </c:pt>
                <c:pt idx="7652">
                  <c:v>20</c:v>
                </c:pt>
                <c:pt idx="7653">
                  <c:v>21</c:v>
                </c:pt>
                <c:pt idx="7654">
                  <c:v>21</c:v>
                </c:pt>
                <c:pt idx="7655">
                  <c:v>21</c:v>
                </c:pt>
                <c:pt idx="7656">
                  <c:v>18</c:v>
                </c:pt>
                <c:pt idx="7657">
                  <c:v>20</c:v>
                </c:pt>
                <c:pt idx="7658">
                  <c:v>20</c:v>
                </c:pt>
                <c:pt idx="7659">
                  <c:v>23</c:v>
                </c:pt>
                <c:pt idx="7660">
                  <c:v>22</c:v>
                </c:pt>
                <c:pt idx="7661">
                  <c:v>23</c:v>
                </c:pt>
                <c:pt idx="7662">
                  <c:v>19</c:v>
                </c:pt>
                <c:pt idx="7663">
                  <c:v>20</c:v>
                </c:pt>
                <c:pt idx="7664">
                  <c:v>21</c:v>
                </c:pt>
                <c:pt idx="7665">
                  <c:v>22</c:v>
                </c:pt>
                <c:pt idx="7666">
                  <c:v>21</c:v>
                </c:pt>
                <c:pt idx="7667">
                  <c:v>20</c:v>
                </c:pt>
                <c:pt idx="7668">
                  <c:v>21</c:v>
                </c:pt>
                <c:pt idx="7669">
                  <c:v>20</c:v>
                </c:pt>
                <c:pt idx="7670">
                  <c:v>21</c:v>
                </c:pt>
                <c:pt idx="7671">
                  <c:v>20</c:v>
                </c:pt>
                <c:pt idx="7672">
                  <c:v>21</c:v>
                </c:pt>
                <c:pt idx="7673">
                  <c:v>19</c:v>
                </c:pt>
                <c:pt idx="7674">
                  <c:v>21</c:v>
                </c:pt>
                <c:pt idx="7675">
                  <c:v>22</c:v>
                </c:pt>
                <c:pt idx="7676">
                  <c:v>21</c:v>
                </c:pt>
                <c:pt idx="7677">
                  <c:v>20</c:v>
                </c:pt>
                <c:pt idx="7678">
                  <c:v>20</c:v>
                </c:pt>
                <c:pt idx="7679">
                  <c:v>21</c:v>
                </c:pt>
                <c:pt idx="7680">
                  <c:v>19</c:v>
                </c:pt>
                <c:pt idx="7681">
                  <c:v>22</c:v>
                </c:pt>
                <c:pt idx="7682">
                  <c:v>21</c:v>
                </c:pt>
                <c:pt idx="7683">
                  <c:v>22</c:v>
                </c:pt>
                <c:pt idx="7684">
                  <c:v>22</c:v>
                </c:pt>
                <c:pt idx="7685">
                  <c:v>21</c:v>
                </c:pt>
                <c:pt idx="7686">
                  <c:v>20</c:v>
                </c:pt>
                <c:pt idx="7687">
                  <c:v>20</c:v>
                </c:pt>
                <c:pt idx="7688">
                  <c:v>21</c:v>
                </c:pt>
                <c:pt idx="7689">
                  <c:v>21</c:v>
                </c:pt>
                <c:pt idx="7690">
                  <c:v>21</c:v>
                </c:pt>
                <c:pt idx="7691">
                  <c:v>20</c:v>
                </c:pt>
                <c:pt idx="7692">
                  <c:v>22</c:v>
                </c:pt>
                <c:pt idx="7693">
                  <c:v>22</c:v>
                </c:pt>
                <c:pt idx="7694">
                  <c:v>21</c:v>
                </c:pt>
                <c:pt idx="7695">
                  <c:v>19</c:v>
                </c:pt>
                <c:pt idx="7696">
                  <c:v>22</c:v>
                </c:pt>
                <c:pt idx="7697">
                  <c:v>19</c:v>
                </c:pt>
                <c:pt idx="7698">
                  <c:v>23</c:v>
                </c:pt>
                <c:pt idx="7699">
                  <c:v>21</c:v>
                </c:pt>
                <c:pt idx="7700">
                  <c:v>20</c:v>
                </c:pt>
                <c:pt idx="7701">
                  <c:v>19</c:v>
                </c:pt>
                <c:pt idx="7702">
                  <c:v>19</c:v>
                </c:pt>
                <c:pt idx="7703">
                  <c:v>18</c:v>
                </c:pt>
                <c:pt idx="7704">
                  <c:v>23</c:v>
                </c:pt>
                <c:pt idx="7705">
                  <c:v>22</c:v>
                </c:pt>
                <c:pt idx="7706">
                  <c:v>20</c:v>
                </c:pt>
                <c:pt idx="7707">
                  <c:v>20</c:v>
                </c:pt>
                <c:pt idx="7708">
                  <c:v>21</c:v>
                </c:pt>
                <c:pt idx="7709">
                  <c:v>21</c:v>
                </c:pt>
                <c:pt idx="7710">
                  <c:v>21</c:v>
                </c:pt>
                <c:pt idx="7711">
                  <c:v>21</c:v>
                </c:pt>
                <c:pt idx="7712">
                  <c:v>22</c:v>
                </c:pt>
                <c:pt idx="7713">
                  <c:v>20</c:v>
                </c:pt>
                <c:pt idx="7714">
                  <c:v>21</c:v>
                </c:pt>
                <c:pt idx="7715">
                  <c:v>21</c:v>
                </c:pt>
                <c:pt idx="7716">
                  <c:v>20</c:v>
                </c:pt>
                <c:pt idx="7717">
                  <c:v>21</c:v>
                </c:pt>
                <c:pt idx="7718">
                  <c:v>20</c:v>
                </c:pt>
                <c:pt idx="7719">
                  <c:v>21</c:v>
                </c:pt>
                <c:pt idx="7720">
                  <c:v>21</c:v>
                </c:pt>
                <c:pt idx="7721">
                  <c:v>21</c:v>
                </c:pt>
                <c:pt idx="7722">
                  <c:v>20</c:v>
                </c:pt>
                <c:pt idx="7723">
                  <c:v>19</c:v>
                </c:pt>
                <c:pt idx="7724">
                  <c:v>20</c:v>
                </c:pt>
                <c:pt idx="7725">
                  <c:v>20</c:v>
                </c:pt>
                <c:pt idx="7726">
                  <c:v>20</c:v>
                </c:pt>
                <c:pt idx="7727">
                  <c:v>20</c:v>
                </c:pt>
                <c:pt idx="7728">
                  <c:v>20</c:v>
                </c:pt>
                <c:pt idx="7729">
                  <c:v>21</c:v>
                </c:pt>
                <c:pt idx="7730">
                  <c:v>21</c:v>
                </c:pt>
                <c:pt idx="7731">
                  <c:v>23</c:v>
                </c:pt>
                <c:pt idx="7732">
                  <c:v>20</c:v>
                </c:pt>
                <c:pt idx="7733">
                  <c:v>21</c:v>
                </c:pt>
                <c:pt idx="7734">
                  <c:v>22</c:v>
                </c:pt>
                <c:pt idx="7735">
                  <c:v>19</c:v>
                </c:pt>
                <c:pt idx="7736">
                  <c:v>21</c:v>
                </c:pt>
                <c:pt idx="7737">
                  <c:v>21</c:v>
                </c:pt>
                <c:pt idx="7738">
                  <c:v>20</c:v>
                </c:pt>
                <c:pt idx="7739">
                  <c:v>20</c:v>
                </c:pt>
                <c:pt idx="7740">
                  <c:v>21</c:v>
                </c:pt>
                <c:pt idx="7741">
                  <c:v>21</c:v>
                </c:pt>
                <c:pt idx="7742">
                  <c:v>19</c:v>
                </c:pt>
                <c:pt idx="7743">
                  <c:v>20</c:v>
                </c:pt>
                <c:pt idx="7744">
                  <c:v>21</c:v>
                </c:pt>
                <c:pt idx="7745">
                  <c:v>22</c:v>
                </c:pt>
                <c:pt idx="7746">
                  <c:v>19</c:v>
                </c:pt>
                <c:pt idx="7747">
                  <c:v>18</c:v>
                </c:pt>
                <c:pt idx="7748">
                  <c:v>22</c:v>
                </c:pt>
                <c:pt idx="7749">
                  <c:v>21</c:v>
                </c:pt>
                <c:pt idx="7750">
                  <c:v>21</c:v>
                </c:pt>
                <c:pt idx="7751">
                  <c:v>20</c:v>
                </c:pt>
                <c:pt idx="7752">
                  <c:v>21</c:v>
                </c:pt>
                <c:pt idx="7753">
                  <c:v>23</c:v>
                </c:pt>
                <c:pt idx="7754">
                  <c:v>23</c:v>
                </c:pt>
                <c:pt idx="7755">
                  <c:v>23</c:v>
                </c:pt>
                <c:pt idx="7756">
                  <c:v>20</c:v>
                </c:pt>
                <c:pt idx="7757">
                  <c:v>20</c:v>
                </c:pt>
                <c:pt idx="7758">
                  <c:v>21</c:v>
                </c:pt>
                <c:pt idx="7759">
                  <c:v>17</c:v>
                </c:pt>
                <c:pt idx="7760">
                  <c:v>20</c:v>
                </c:pt>
                <c:pt idx="7761">
                  <c:v>22</c:v>
                </c:pt>
                <c:pt idx="7762">
                  <c:v>21</c:v>
                </c:pt>
                <c:pt idx="7763">
                  <c:v>22</c:v>
                </c:pt>
                <c:pt idx="7764">
                  <c:v>20</c:v>
                </c:pt>
                <c:pt idx="7765">
                  <c:v>20</c:v>
                </c:pt>
                <c:pt idx="7766">
                  <c:v>21</c:v>
                </c:pt>
                <c:pt idx="7767">
                  <c:v>21</c:v>
                </c:pt>
                <c:pt idx="7768">
                  <c:v>21</c:v>
                </c:pt>
                <c:pt idx="7769">
                  <c:v>20</c:v>
                </c:pt>
                <c:pt idx="7770">
                  <c:v>21</c:v>
                </c:pt>
                <c:pt idx="7771">
                  <c:v>20</c:v>
                </c:pt>
                <c:pt idx="7772">
                  <c:v>21</c:v>
                </c:pt>
                <c:pt idx="7773">
                  <c:v>20</c:v>
                </c:pt>
                <c:pt idx="7774">
                  <c:v>19</c:v>
                </c:pt>
                <c:pt idx="7775">
                  <c:v>22</c:v>
                </c:pt>
                <c:pt idx="7776">
                  <c:v>26</c:v>
                </c:pt>
                <c:pt idx="7777">
                  <c:v>21</c:v>
                </c:pt>
                <c:pt idx="7778">
                  <c:v>24</c:v>
                </c:pt>
                <c:pt idx="7779">
                  <c:v>20</c:v>
                </c:pt>
                <c:pt idx="7780">
                  <c:v>21</c:v>
                </c:pt>
                <c:pt idx="7781">
                  <c:v>21</c:v>
                </c:pt>
                <c:pt idx="7782">
                  <c:v>18</c:v>
                </c:pt>
                <c:pt idx="7783">
                  <c:v>21</c:v>
                </c:pt>
                <c:pt idx="7784">
                  <c:v>20</c:v>
                </c:pt>
                <c:pt idx="7785">
                  <c:v>20</c:v>
                </c:pt>
                <c:pt idx="7786">
                  <c:v>20</c:v>
                </c:pt>
                <c:pt idx="7787">
                  <c:v>20</c:v>
                </c:pt>
                <c:pt idx="7788">
                  <c:v>22</c:v>
                </c:pt>
                <c:pt idx="7789">
                  <c:v>22</c:v>
                </c:pt>
                <c:pt idx="7790">
                  <c:v>21</c:v>
                </c:pt>
                <c:pt idx="7791">
                  <c:v>21</c:v>
                </c:pt>
                <c:pt idx="7792">
                  <c:v>18</c:v>
                </c:pt>
                <c:pt idx="7793">
                  <c:v>20</c:v>
                </c:pt>
                <c:pt idx="7794">
                  <c:v>21</c:v>
                </c:pt>
                <c:pt idx="7795">
                  <c:v>18</c:v>
                </c:pt>
                <c:pt idx="7796">
                  <c:v>21</c:v>
                </c:pt>
                <c:pt idx="7797">
                  <c:v>20</c:v>
                </c:pt>
                <c:pt idx="7798">
                  <c:v>20</c:v>
                </c:pt>
                <c:pt idx="7799">
                  <c:v>20</c:v>
                </c:pt>
                <c:pt idx="7800">
                  <c:v>20</c:v>
                </c:pt>
                <c:pt idx="7801">
                  <c:v>21</c:v>
                </c:pt>
                <c:pt idx="7802">
                  <c:v>21</c:v>
                </c:pt>
                <c:pt idx="7803">
                  <c:v>21</c:v>
                </c:pt>
                <c:pt idx="7804">
                  <c:v>21</c:v>
                </c:pt>
                <c:pt idx="7805">
                  <c:v>19</c:v>
                </c:pt>
                <c:pt idx="7806">
                  <c:v>21</c:v>
                </c:pt>
                <c:pt idx="7807">
                  <c:v>20</c:v>
                </c:pt>
                <c:pt idx="7808">
                  <c:v>22</c:v>
                </c:pt>
                <c:pt idx="7809">
                  <c:v>20</c:v>
                </c:pt>
                <c:pt idx="7810">
                  <c:v>21</c:v>
                </c:pt>
                <c:pt idx="7811">
                  <c:v>19</c:v>
                </c:pt>
                <c:pt idx="7812">
                  <c:v>20</c:v>
                </c:pt>
                <c:pt idx="7813">
                  <c:v>19</c:v>
                </c:pt>
                <c:pt idx="7814">
                  <c:v>21</c:v>
                </c:pt>
                <c:pt idx="7815">
                  <c:v>20</c:v>
                </c:pt>
                <c:pt idx="7816">
                  <c:v>19</c:v>
                </c:pt>
                <c:pt idx="7817">
                  <c:v>21</c:v>
                </c:pt>
                <c:pt idx="7818">
                  <c:v>17</c:v>
                </c:pt>
                <c:pt idx="7819">
                  <c:v>20</c:v>
                </c:pt>
                <c:pt idx="7820">
                  <c:v>21</c:v>
                </c:pt>
                <c:pt idx="7821">
                  <c:v>20</c:v>
                </c:pt>
                <c:pt idx="7822">
                  <c:v>21</c:v>
                </c:pt>
                <c:pt idx="7823">
                  <c:v>21</c:v>
                </c:pt>
                <c:pt idx="7824">
                  <c:v>20</c:v>
                </c:pt>
                <c:pt idx="7825">
                  <c:v>22</c:v>
                </c:pt>
                <c:pt idx="7826">
                  <c:v>21</c:v>
                </c:pt>
                <c:pt idx="7827">
                  <c:v>21</c:v>
                </c:pt>
                <c:pt idx="7828">
                  <c:v>21</c:v>
                </c:pt>
                <c:pt idx="7829">
                  <c:v>21</c:v>
                </c:pt>
                <c:pt idx="7830">
                  <c:v>21</c:v>
                </c:pt>
                <c:pt idx="7831">
                  <c:v>20</c:v>
                </c:pt>
                <c:pt idx="7832">
                  <c:v>20</c:v>
                </c:pt>
                <c:pt idx="7833">
                  <c:v>21</c:v>
                </c:pt>
                <c:pt idx="7834">
                  <c:v>21</c:v>
                </c:pt>
                <c:pt idx="7835">
                  <c:v>21</c:v>
                </c:pt>
                <c:pt idx="7836">
                  <c:v>20</c:v>
                </c:pt>
                <c:pt idx="7837">
                  <c:v>22</c:v>
                </c:pt>
                <c:pt idx="7838">
                  <c:v>20</c:v>
                </c:pt>
                <c:pt idx="7839">
                  <c:v>21</c:v>
                </c:pt>
                <c:pt idx="7840">
                  <c:v>21</c:v>
                </c:pt>
                <c:pt idx="7841">
                  <c:v>21</c:v>
                </c:pt>
                <c:pt idx="7842">
                  <c:v>20</c:v>
                </c:pt>
                <c:pt idx="7843">
                  <c:v>20</c:v>
                </c:pt>
                <c:pt idx="7844">
                  <c:v>20</c:v>
                </c:pt>
                <c:pt idx="7845">
                  <c:v>20</c:v>
                </c:pt>
                <c:pt idx="7846">
                  <c:v>21</c:v>
                </c:pt>
                <c:pt idx="7847">
                  <c:v>20</c:v>
                </c:pt>
                <c:pt idx="7848">
                  <c:v>21</c:v>
                </c:pt>
                <c:pt idx="7849">
                  <c:v>20</c:v>
                </c:pt>
                <c:pt idx="7850">
                  <c:v>23</c:v>
                </c:pt>
                <c:pt idx="7851">
                  <c:v>22</c:v>
                </c:pt>
                <c:pt idx="7852">
                  <c:v>21</c:v>
                </c:pt>
                <c:pt idx="7853">
                  <c:v>23</c:v>
                </c:pt>
                <c:pt idx="7854">
                  <c:v>19</c:v>
                </c:pt>
                <c:pt idx="7855">
                  <c:v>21</c:v>
                </c:pt>
                <c:pt idx="7856">
                  <c:v>21</c:v>
                </c:pt>
                <c:pt idx="7857">
                  <c:v>22</c:v>
                </c:pt>
                <c:pt idx="7858">
                  <c:v>21</c:v>
                </c:pt>
                <c:pt idx="7859">
                  <c:v>21</c:v>
                </c:pt>
                <c:pt idx="7860">
                  <c:v>21</c:v>
                </c:pt>
                <c:pt idx="7861">
                  <c:v>22</c:v>
                </c:pt>
                <c:pt idx="7862">
                  <c:v>20</c:v>
                </c:pt>
                <c:pt idx="7863">
                  <c:v>21</c:v>
                </c:pt>
                <c:pt idx="7864">
                  <c:v>20</c:v>
                </c:pt>
                <c:pt idx="7865">
                  <c:v>23</c:v>
                </c:pt>
                <c:pt idx="7866">
                  <c:v>19</c:v>
                </c:pt>
                <c:pt idx="7867">
                  <c:v>18</c:v>
                </c:pt>
                <c:pt idx="7868">
                  <c:v>24</c:v>
                </c:pt>
                <c:pt idx="7869">
                  <c:v>22</c:v>
                </c:pt>
                <c:pt idx="7870">
                  <c:v>20</c:v>
                </c:pt>
                <c:pt idx="7871">
                  <c:v>19</c:v>
                </c:pt>
                <c:pt idx="7872">
                  <c:v>21</c:v>
                </c:pt>
                <c:pt idx="7873">
                  <c:v>20</c:v>
                </c:pt>
                <c:pt idx="7874">
                  <c:v>21</c:v>
                </c:pt>
                <c:pt idx="7875">
                  <c:v>21</c:v>
                </c:pt>
                <c:pt idx="7876">
                  <c:v>20</c:v>
                </c:pt>
                <c:pt idx="7877">
                  <c:v>20</c:v>
                </c:pt>
                <c:pt idx="7878">
                  <c:v>21</c:v>
                </c:pt>
                <c:pt idx="7879">
                  <c:v>21</c:v>
                </c:pt>
                <c:pt idx="7880">
                  <c:v>20</c:v>
                </c:pt>
                <c:pt idx="7881">
                  <c:v>21</c:v>
                </c:pt>
                <c:pt idx="7882">
                  <c:v>21</c:v>
                </c:pt>
                <c:pt idx="7883">
                  <c:v>21</c:v>
                </c:pt>
                <c:pt idx="7884">
                  <c:v>20</c:v>
                </c:pt>
                <c:pt idx="7885">
                  <c:v>22</c:v>
                </c:pt>
                <c:pt idx="7886">
                  <c:v>19</c:v>
                </c:pt>
                <c:pt idx="7887">
                  <c:v>20</c:v>
                </c:pt>
                <c:pt idx="7888">
                  <c:v>21</c:v>
                </c:pt>
                <c:pt idx="7889">
                  <c:v>21</c:v>
                </c:pt>
                <c:pt idx="7890">
                  <c:v>20</c:v>
                </c:pt>
                <c:pt idx="7891">
                  <c:v>20</c:v>
                </c:pt>
                <c:pt idx="7892">
                  <c:v>20</c:v>
                </c:pt>
                <c:pt idx="7893">
                  <c:v>20</c:v>
                </c:pt>
                <c:pt idx="7894">
                  <c:v>20</c:v>
                </c:pt>
                <c:pt idx="7895">
                  <c:v>19</c:v>
                </c:pt>
                <c:pt idx="7896">
                  <c:v>20</c:v>
                </c:pt>
                <c:pt idx="7897">
                  <c:v>22</c:v>
                </c:pt>
                <c:pt idx="7898">
                  <c:v>21</c:v>
                </c:pt>
                <c:pt idx="7899">
                  <c:v>20</c:v>
                </c:pt>
                <c:pt idx="7900">
                  <c:v>20</c:v>
                </c:pt>
                <c:pt idx="7901">
                  <c:v>22</c:v>
                </c:pt>
                <c:pt idx="7902">
                  <c:v>20</c:v>
                </c:pt>
                <c:pt idx="7903">
                  <c:v>19</c:v>
                </c:pt>
                <c:pt idx="7904">
                  <c:v>21</c:v>
                </c:pt>
                <c:pt idx="7905">
                  <c:v>21</c:v>
                </c:pt>
                <c:pt idx="7906">
                  <c:v>20</c:v>
                </c:pt>
                <c:pt idx="7907">
                  <c:v>20</c:v>
                </c:pt>
                <c:pt idx="7908">
                  <c:v>21</c:v>
                </c:pt>
                <c:pt idx="7909">
                  <c:v>22</c:v>
                </c:pt>
                <c:pt idx="7910">
                  <c:v>21</c:v>
                </c:pt>
                <c:pt idx="7911">
                  <c:v>20</c:v>
                </c:pt>
                <c:pt idx="7912">
                  <c:v>21</c:v>
                </c:pt>
                <c:pt idx="7913">
                  <c:v>22</c:v>
                </c:pt>
                <c:pt idx="7914">
                  <c:v>21</c:v>
                </c:pt>
                <c:pt idx="7915">
                  <c:v>22</c:v>
                </c:pt>
                <c:pt idx="7916">
                  <c:v>23</c:v>
                </c:pt>
                <c:pt idx="7917">
                  <c:v>20</c:v>
                </c:pt>
                <c:pt idx="7918">
                  <c:v>20</c:v>
                </c:pt>
                <c:pt idx="7919">
                  <c:v>21</c:v>
                </c:pt>
                <c:pt idx="7920">
                  <c:v>20</c:v>
                </c:pt>
                <c:pt idx="7921">
                  <c:v>20</c:v>
                </c:pt>
                <c:pt idx="7922">
                  <c:v>20</c:v>
                </c:pt>
                <c:pt idx="7923">
                  <c:v>19</c:v>
                </c:pt>
                <c:pt idx="7924">
                  <c:v>19</c:v>
                </c:pt>
                <c:pt idx="7925">
                  <c:v>19</c:v>
                </c:pt>
                <c:pt idx="7926">
                  <c:v>21</c:v>
                </c:pt>
                <c:pt idx="7927">
                  <c:v>20</c:v>
                </c:pt>
                <c:pt idx="7928">
                  <c:v>21</c:v>
                </c:pt>
                <c:pt idx="7929">
                  <c:v>20</c:v>
                </c:pt>
                <c:pt idx="7930">
                  <c:v>23</c:v>
                </c:pt>
                <c:pt idx="7931">
                  <c:v>21</c:v>
                </c:pt>
                <c:pt idx="7932">
                  <c:v>20</c:v>
                </c:pt>
                <c:pt idx="7933">
                  <c:v>21</c:v>
                </c:pt>
                <c:pt idx="7934">
                  <c:v>20</c:v>
                </c:pt>
                <c:pt idx="7935">
                  <c:v>20</c:v>
                </c:pt>
                <c:pt idx="7936">
                  <c:v>23</c:v>
                </c:pt>
                <c:pt idx="7937">
                  <c:v>20</c:v>
                </c:pt>
                <c:pt idx="7938">
                  <c:v>21</c:v>
                </c:pt>
                <c:pt idx="7939">
                  <c:v>21</c:v>
                </c:pt>
                <c:pt idx="7940">
                  <c:v>22</c:v>
                </c:pt>
                <c:pt idx="7941">
                  <c:v>22</c:v>
                </c:pt>
                <c:pt idx="7942">
                  <c:v>20</c:v>
                </c:pt>
                <c:pt idx="7943">
                  <c:v>21</c:v>
                </c:pt>
                <c:pt idx="7944">
                  <c:v>19</c:v>
                </c:pt>
                <c:pt idx="7945">
                  <c:v>21</c:v>
                </c:pt>
                <c:pt idx="7946">
                  <c:v>21</c:v>
                </c:pt>
                <c:pt idx="7947">
                  <c:v>20</c:v>
                </c:pt>
                <c:pt idx="7948">
                  <c:v>21</c:v>
                </c:pt>
                <c:pt idx="7949">
                  <c:v>17</c:v>
                </c:pt>
                <c:pt idx="7950">
                  <c:v>21</c:v>
                </c:pt>
                <c:pt idx="7951">
                  <c:v>19</c:v>
                </c:pt>
                <c:pt idx="7952">
                  <c:v>21</c:v>
                </c:pt>
                <c:pt idx="7953">
                  <c:v>22</c:v>
                </c:pt>
                <c:pt idx="7954">
                  <c:v>21</c:v>
                </c:pt>
                <c:pt idx="7955">
                  <c:v>20</c:v>
                </c:pt>
                <c:pt idx="7956">
                  <c:v>20</c:v>
                </c:pt>
                <c:pt idx="7957">
                  <c:v>21</c:v>
                </c:pt>
                <c:pt idx="7958">
                  <c:v>21</c:v>
                </c:pt>
                <c:pt idx="7959">
                  <c:v>22</c:v>
                </c:pt>
                <c:pt idx="7960">
                  <c:v>20</c:v>
                </c:pt>
                <c:pt idx="7961">
                  <c:v>20</c:v>
                </c:pt>
                <c:pt idx="7962">
                  <c:v>22</c:v>
                </c:pt>
                <c:pt idx="7963">
                  <c:v>18</c:v>
                </c:pt>
                <c:pt idx="7964">
                  <c:v>19</c:v>
                </c:pt>
                <c:pt idx="7965">
                  <c:v>22</c:v>
                </c:pt>
                <c:pt idx="7966">
                  <c:v>20</c:v>
                </c:pt>
                <c:pt idx="7967">
                  <c:v>19</c:v>
                </c:pt>
                <c:pt idx="7968">
                  <c:v>20</c:v>
                </c:pt>
                <c:pt idx="7969">
                  <c:v>21</c:v>
                </c:pt>
                <c:pt idx="7970">
                  <c:v>21</c:v>
                </c:pt>
                <c:pt idx="7971">
                  <c:v>22</c:v>
                </c:pt>
                <c:pt idx="7972">
                  <c:v>21</c:v>
                </c:pt>
                <c:pt idx="7973">
                  <c:v>21</c:v>
                </c:pt>
                <c:pt idx="7974">
                  <c:v>23</c:v>
                </c:pt>
                <c:pt idx="7975">
                  <c:v>19</c:v>
                </c:pt>
                <c:pt idx="7976">
                  <c:v>20</c:v>
                </c:pt>
                <c:pt idx="7977">
                  <c:v>18</c:v>
                </c:pt>
                <c:pt idx="7978">
                  <c:v>21</c:v>
                </c:pt>
                <c:pt idx="7979">
                  <c:v>21</c:v>
                </c:pt>
                <c:pt idx="7980">
                  <c:v>21</c:v>
                </c:pt>
                <c:pt idx="7981">
                  <c:v>21</c:v>
                </c:pt>
                <c:pt idx="7982">
                  <c:v>22</c:v>
                </c:pt>
                <c:pt idx="7983">
                  <c:v>21</c:v>
                </c:pt>
                <c:pt idx="7984">
                  <c:v>20</c:v>
                </c:pt>
                <c:pt idx="7985">
                  <c:v>22</c:v>
                </c:pt>
                <c:pt idx="7986">
                  <c:v>21</c:v>
                </c:pt>
                <c:pt idx="7987">
                  <c:v>20</c:v>
                </c:pt>
                <c:pt idx="7988">
                  <c:v>21</c:v>
                </c:pt>
                <c:pt idx="7989">
                  <c:v>19</c:v>
                </c:pt>
                <c:pt idx="7990">
                  <c:v>19</c:v>
                </c:pt>
                <c:pt idx="7991">
                  <c:v>20</c:v>
                </c:pt>
                <c:pt idx="7992">
                  <c:v>20</c:v>
                </c:pt>
                <c:pt idx="7993">
                  <c:v>20</c:v>
                </c:pt>
                <c:pt idx="7994">
                  <c:v>21</c:v>
                </c:pt>
                <c:pt idx="7995">
                  <c:v>20</c:v>
                </c:pt>
                <c:pt idx="7996">
                  <c:v>19</c:v>
                </c:pt>
                <c:pt idx="7997">
                  <c:v>22</c:v>
                </c:pt>
                <c:pt idx="7998">
                  <c:v>22</c:v>
                </c:pt>
                <c:pt idx="7999">
                  <c:v>21</c:v>
                </c:pt>
                <c:pt idx="8000">
                  <c:v>22</c:v>
                </c:pt>
                <c:pt idx="8001">
                  <c:v>21</c:v>
                </c:pt>
                <c:pt idx="8002">
                  <c:v>20</c:v>
                </c:pt>
                <c:pt idx="8003">
                  <c:v>20</c:v>
                </c:pt>
                <c:pt idx="8004">
                  <c:v>20</c:v>
                </c:pt>
                <c:pt idx="8005">
                  <c:v>22</c:v>
                </c:pt>
                <c:pt idx="8006">
                  <c:v>17</c:v>
                </c:pt>
                <c:pt idx="8007">
                  <c:v>21</c:v>
                </c:pt>
                <c:pt idx="8008">
                  <c:v>20</c:v>
                </c:pt>
                <c:pt idx="8009">
                  <c:v>21</c:v>
                </c:pt>
                <c:pt idx="8010">
                  <c:v>21</c:v>
                </c:pt>
                <c:pt idx="8011">
                  <c:v>22</c:v>
                </c:pt>
                <c:pt idx="8012">
                  <c:v>20</c:v>
                </c:pt>
                <c:pt idx="8013">
                  <c:v>20</c:v>
                </c:pt>
                <c:pt idx="8014">
                  <c:v>21</c:v>
                </c:pt>
                <c:pt idx="8015">
                  <c:v>20</c:v>
                </c:pt>
                <c:pt idx="8016">
                  <c:v>20</c:v>
                </c:pt>
                <c:pt idx="8017">
                  <c:v>20</c:v>
                </c:pt>
                <c:pt idx="8018">
                  <c:v>22</c:v>
                </c:pt>
                <c:pt idx="8019">
                  <c:v>20</c:v>
                </c:pt>
                <c:pt idx="8020">
                  <c:v>20</c:v>
                </c:pt>
                <c:pt idx="8021">
                  <c:v>19</c:v>
                </c:pt>
                <c:pt idx="8022">
                  <c:v>21</c:v>
                </c:pt>
                <c:pt idx="8023">
                  <c:v>22</c:v>
                </c:pt>
                <c:pt idx="8024">
                  <c:v>21</c:v>
                </c:pt>
                <c:pt idx="8025">
                  <c:v>20</c:v>
                </c:pt>
                <c:pt idx="8026">
                  <c:v>20</c:v>
                </c:pt>
                <c:pt idx="8027">
                  <c:v>20</c:v>
                </c:pt>
                <c:pt idx="8028">
                  <c:v>20</c:v>
                </c:pt>
                <c:pt idx="8029">
                  <c:v>21</c:v>
                </c:pt>
                <c:pt idx="8030">
                  <c:v>20</c:v>
                </c:pt>
                <c:pt idx="8031">
                  <c:v>20</c:v>
                </c:pt>
                <c:pt idx="8032">
                  <c:v>19</c:v>
                </c:pt>
                <c:pt idx="8033">
                  <c:v>19</c:v>
                </c:pt>
                <c:pt idx="8034">
                  <c:v>21</c:v>
                </c:pt>
                <c:pt idx="8035">
                  <c:v>20</c:v>
                </c:pt>
                <c:pt idx="8036">
                  <c:v>20</c:v>
                </c:pt>
                <c:pt idx="8037">
                  <c:v>22</c:v>
                </c:pt>
                <c:pt idx="8038">
                  <c:v>18</c:v>
                </c:pt>
                <c:pt idx="8039">
                  <c:v>20</c:v>
                </c:pt>
                <c:pt idx="8040">
                  <c:v>20</c:v>
                </c:pt>
                <c:pt idx="8041">
                  <c:v>20</c:v>
                </c:pt>
                <c:pt idx="8042">
                  <c:v>20</c:v>
                </c:pt>
                <c:pt idx="8043">
                  <c:v>21</c:v>
                </c:pt>
                <c:pt idx="8044">
                  <c:v>21</c:v>
                </c:pt>
                <c:pt idx="8045">
                  <c:v>21</c:v>
                </c:pt>
                <c:pt idx="8046">
                  <c:v>21</c:v>
                </c:pt>
                <c:pt idx="8047">
                  <c:v>19</c:v>
                </c:pt>
                <c:pt idx="8048">
                  <c:v>20</c:v>
                </c:pt>
                <c:pt idx="8049">
                  <c:v>20</c:v>
                </c:pt>
                <c:pt idx="8050">
                  <c:v>20</c:v>
                </c:pt>
                <c:pt idx="8051">
                  <c:v>20</c:v>
                </c:pt>
                <c:pt idx="8052">
                  <c:v>22</c:v>
                </c:pt>
                <c:pt idx="8053">
                  <c:v>19</c:v>
                </c:pt>
                <c:pt idx="8054">
                  <c:v>21</c:v>
                </c:pt>
                <c:pt idx="8055">
                  <c:v>20</c:v>
                </c:pt>
                <c:pt idx="8056">
                  <c:v>23</c:v>
                </c:pt>
                <c:pt idx="8057">
                  <c:v>20</c:v>
                </c:pt>
                <c:pt idx="8058">
                  <c:v>20</c:v>
                </c:pt>
                <c:pt idx="8059">
                  <c:v>21</c:v>
                </c:pt>
                <c:pt idx="8060">
                  <c:v>21</c:v>
                </c:pt>
                <c:pt idx="8061">
                  <c:v>21</c:v>
                </c:pt>
                <c:pt idx="8062">
                  <c:v>17</c:v>
                </c:pt>
                <c:pt idx="8063">
                  <c:v>21</c:v>
                </c:pt>
                <c:pt idx="8064">
                  <c:v>18</c:v>
                </c:pt>
                <c:pt idx="8065">
                  <c:v>23</c:v>
                </c:pt>
                <c:pt idx="8066">
                  <c:v>21</c:v>
                </c:pt>
                <c:pt idx="8067">
                  <c:v>20</c:v>
                </c:pt>
                <c:pt idx="8068">
                  <c:v>22</c:v>
                </c:pt>
                <c:pt idx="8069">
                  <c:v>20</c:v>
                </c:pt>
                <c:pt idx="8070">
                  <c:v>21</c:v>
                </c:pt>
                <c:pt idx="8071">
                  <c:v>20</c:v>
                </c:pt>
                <c:pt idx="8072">
                  <c:v>21</c:v>
                </c:pt>
                <c:pt idx="8073">
                  <c:v>20</c:v>
                </c:pt>
                <c:pt idx="8074">
                  <c:v>21</c:v>
                </c:pt>
                <c:pt idx="8075">
                  <c:v>20</c:v>
                </c:pt>
                <c:pt idx="8076">
                  <c:v>21</c:v>
                </c:pt>
                <c:pt idx="8077">
                  <c:v>17</c:v>
                </c:pt>
                <c:pt idx="8078">
                  <c:v>21</c:v>
                </c:pt>
                <c:pt idx="8079">
                  <c:v>15</c:v>
                </c:pt>
                <c:pt idx="8080">
                  <c:v>19</c:v>
                </c:pt>
                <c:pt idx="8081">
                  <c:v>20</c:v>
                </c:pt>
                <c:pt idx="8082">
                  <c:v>20</c:v>
                </c:pt>
                <c:pt idx="8083">
                  <c:v>21</c:v>
                </c:pt>
                <c:pt idx="8084">
                  <c:v>21</c:v>
                </c:pt>
                <c:pt idx="8085">
                  <c:v>21</c:v>
                </c:pt>
                <c:pt idx="8086">
                  <c:v>21</c:v>
                </c:pt>
                <c:pt idx="8087">
                  <c:v>20</c:v>
                </c:pt>
                <c:pt idx="8088">
                  <c:v>20</c:v>
                </c:pt>
                <c:pt idx="8089">
                  <c:v>20</c:v>
                </c:pt>
                <c:pt idx="8090">
                  <c:v>19</c:v>
                </c:pt>
                <c:pt idx="8091">
                  <c:v>20</c:v>
                </c:pt>
                <c:pt idx="8092">
                  <c:v>21</c:v>
                </c:pt>
                <c:pt idx="8093">
                  <c:v>18</c:v>
                </c:pt>
                <c:pt idx="8094">
                  <c:v>20</c:v>
                </c:pt>
                <c:pt idx="8095">
                  <c:v>20</c:v>
                </c:pt>
                <c:pt idx="8096">
                  <c:v>20</c:v>
                </c:pt>
                <c:pt idx="8097">
                  <c:v>16</c:v>
                </c:pt>
                <c:pt idx="8098">
                  <c:v>22</c:v>
                </c:pt>
                <c:pt idx="8099">
                  <c:v>22</c:v>
                </c:pt>
                <c:pt idx="8100">
                  <c:v>20</c:v>
                </c:pt>
                <c:pt idx="8101">
                  <c:v>21</c:v>
                </c:pt>
                <c:pt idx="8102">
                  <c:v>22</c:v>
                </c:pt>
                <c:pt idx="8103">
                  <c:v>22</c:v>
                </c:pt>
                <c:pt idx="8104">
                  <c:v>21</c:v>
                </c:pt>
                <c:pt idx="8105">
                  <c:v>22</c:v>
                </c:pt>
                <c:pt idx="8106">
                  <c:v>18</c:v>
                </c:pt>
                <c:pt idx="8107">
                  <c:v>21</c:v>
                </c:pt>
                <c:pt idx="8108">
                  <c:v>20</c:v>
                </c:pt>
                <c:pt idx="8109">
                  <c:v>24</c:v>
                </c:pt>
                <c:pt idx="8110">
                  <c:v>21</c:v>
                </c:pt>
                <c:pt idx="8111">
                  <c:v>20</c:v>
                </c:pt>
                <c:pt idx="8112">
                  <c:v>20</c:v>
                </c:pt>
                <c:pt idx="8113">
                  <c:v>21</c:v>
                </c:pt>
                <c:pt idx="8114">
                  <c:v>20</c:v>
                </c:pt>
                <c:pt idx="8115">
                  <c:v>20</c:v>
                </c:pt>
                <c:pt idx="8116">
                  <c:v>21</c:v>
                </c:pt>
                <c:pt idx="8117">
                  <c:v>22</c:v>
                </c:pt>
                <c:pt idx="8118">
                  <c:v>20</c:v>
                </c:pt>
                <c:pt idx="8119">
                  <c:v>21</c:v>
                </c:pt>
                <c:pt idx="8120">
                  <c:v>22</c:v>
                </c:pt>
                <c:pt idx="8121">
                  <c:v>21</c:v>
                </c:pt>
                <c:pt idx="8122">
                  <c:v>19</c:v>
                </c:pt>
                <c:pt idx="8123">
                  <c:v>19</c:v>
                </c:pt>
                <c:pt idx="8124">
                  <c:v>20</c:v>
                </c:pt>
                <c:pt idx="8125">
                  <c:v>22</c:v>
                </c:pt>
                <c:pt idx="8126">
                  <c:v>21</c:v>
                </c:pt>
                <c:pt idx="8127">
                  <c:v>23</c:v>
                </c:pt>
                <c:pt idx="8128">
                  <c:v>21</c:v>
                </c:pt>
                <c:pt idx="8129">
                  <c:v>21</c:v>
                </c:pt>
                <c:pt idx="8130">
                  <c:v>21</c:v>
                </c:pt>
                <c:pt idx="8131">
                  <c:v>21</c:v>
                </c:pt>
                <c:pt idx="8132">
                  <c:v>20</c:v>
                </c:pt>
                <c:pt idx="8133">
                  <c:v>20</c:v>
                </c:pt>
                <c:pt idx="8134">
                  <c:v>21</c:v>
                </c:pt>
                <c:pt idx="8135">
                  <c:v>20</c:v>
                </c:pt>
                <c:pt idx="8136">
                  <c:v>22</c:v>
                </c:pt>
                <c:pt idx="8137">
                  <c:v>21</c:v>
                </c:pt>
                <c:pt idx="8138">
                  <c:v>19</c:v>
                </c:pt>
                <c:pt idx="8139">
                  <c:v>20</c:v>
                </c:pt>
                <c:pt idx="8140">
                  <c:v>21</c:v>
                </c:pt>
                <c:pt idx="8141">
                  <c:v>20</c:v>
                </c:pt>
                <c:pt idx="8142">
                  <c:v>20</c:v>
                </c:pt>
                <c:pt idx="8143">
                  <c:v>20</c:v>
                </c:pt>
                <c:pt idx="8144">
                  <c:v>23</c:v>
                </c:pt>
                <c:pt idx="8145">
                  <c:v>22</c:v>
                </c:pt>
                <c:pt idx="8146">
                  <c:v>20</c:v>
                </c:pt>
                <c:pt idx="8147">
                  <c:v>19</c:v>
                </c:pt>
                <c:pt idx="8148">
                  <c:v>20</c:v>
                </c:pt>
                <c:pt idx="8149">
                  <c:v>21</c:v>
                </c:pt>
                <c:pt idx="8150">
                  <c:v>22</c:v>
                </c:pt>
                <c:pt idx="8151">
                  <c:v>21</c:v>
                </c:pt>
                <c:pt idx="8152">
                  <c:v>20</c:v>
                </c:pt>
                <c:pt idx="8153">
                  <c:v>20</c:v>
                </c:pt>
                <c:pt idx="8154">
                  <c:v>21</c:v>
                </c:pt>
                <c:pt idx="8155">
                  <c:v>20</c:v>
                </c:pt>
                <c:pt idx="8156">
                  <c:v>22</c:v>
                </c:pt>
                <c:pt idx="8157">
                  <c:v>20</c:v>
                </c:pt>
                <c:pt idx="8158">
                  <c:v>21</c:v>
                </c:pt>
                <c:pt idx="8159">
                  <c:v>20</c:v>
                </c:pt>
                <c:pt idx="8160">
                  <c:v>20</c:v>
                </c:pt>
                <c:pt idx="8161">
                  <c:v>21</c:v>
                </c:pt>
                <c:pt idx="8162">
                  <c:v>20</c:v>
                </c:pt>
                <c:pt idx="8163">
                  <c:v>21</c:v>
                </c:pt>
                <c:pt idx="8164">
                  <c:v>21</c:v>
                </c:pt>
                <c:pt idx="8165">
                  <c:v>21</c:v>
                </c:pt>
                <c:pt idx="8166">
                  <c:v>21</c:v>
                </c:pt>
                <c:pt idx="8167">
                  <c:v>21</c:v>
                </c:pt>
                <c:pt idx="8168">
                  <c:v>21</c:v>
                </c:pt>
                <c:pt idx="8169">
                  <c:v>21</c:v>
                </c:pt>
                <c:pt idx="8170">
                  <c:v>20</c:v>
                </c:pt>
                <c:pt idx="8171">
                  <c:v>21</c:v>
                </c:pt>
                <c:pt idx="8172">
                  <c:v>23</c:v>
                </c:pt>
                <c:pt idx="8173">
                  <c:v>20</c:v>
                </c:pt>
                <c:pt idx="8174">
                  <c:v>20</c:v>
                </c:pt>
                <c:pt idx="8175">
                  <c:v>20</c:v>
                </c:pt>
                <c:pt idx="8176">
                  <c:v>20</c:v>
                </c:pt>
                <c:pt idx="8177">
                  <c:v>21</c:v>
                </c:pt>
                <c:pt idx="8178">
                  <c:v>22</c:v>
                </c:pt>
                <c:pt idx="8179">
                  <c:v>21</c:v>
                </c:pt>
                <c:pt idx="8180">
                  <c:v>20</c:v>
                </c:pt>
                <c:pt idx="8181">
                  <c:v>20</c:v>
                </c:pt>
                <c:pt idx="8182">
                  <c:v>20</c:v>
                </c:pt>
                <c:pt idx="8183">
                  <c:v>22</c:v>
                </c:pt>
                <c:pt idx="8184">
                  <c:v>19</c:v>
                </c:pt>
                <c:pt idx="8185">
                  <c:v>21</c:v>
                </c:pt>
                <c:pt idx="8186">
                  <c:v>21</c:v>
                </c:pt>
                <c:pt idx="8187">
                  <c:v>20</c:v>
                </c:pt>
                <c:pt idx="8188">
                  <c:v>20</c:v>
                </c:pt>
                <c:pt idx="8189">
                  <c:v>22</c:v>
                </c:pt>
                <c:pt idx="8190">
                  <c:v>20</c:v>
                </c:pt>
                <c:pt idx="8191">
                  <c:v>20</c:v>
                </c:pt>
                <c:pt idx="8192">
                  <c:v>23</c:v>
                </c:pt>
                <c:pt idx="8193">
                  <c:v>21</c:v>
                </c:pt>
                <c:pt idx="8194">
                  <c:v>20</c:v>
                </c:pt>
                <c:pt idx="8195">
                  <c:v>20</c:v>
                </c:pt>
                <c:pt idx="8196">
                  <c:v>21</c:v>
                </c:pt>
                <c:pt idx="8197">
                  <c:v>20</c:v>
                </c:pt>
                <c:pt idx="8198">
                  <c:v>20</c:v>
                </c:pt>
                <c:pt idx="8199">
                  <c:v>20</c:v>
                </c:pt>
                <c:pt idx="8200">
                  <c:v>21</c:v>
                </c:pt>
                <c:pt idx="8201">
                  <c:v>21</c:v>
                </c:pt>
                <c:pt idx="8202">
                  <c:v>19</c:v>
                </c:pt>
                <c:pt idx="8203">
                  <c:v>20</c:v>
                </c:pt>
                <c:pt idx="8204">
                  <c:v>19</c:v>
                </c:pt>
                <c:pt idx="8205">
                  <c:v>21</c:v>
                </c:pt>
                <c:pt idx="8206">
                  <c:v>21</c:v>
                </c:pt>
                <c:pt idx="8207">
                  <c:v>22</c:v>
                </c:pt>
                <c:pt idx="8208">
                  <c:v>20</c:v>
                </c:pt>
                <c:pt idx="8209">
                  <c:v>20</c:v>
                </c:pt>
                <c:pt idx="8210">
                  <c:v>20</c:v>
                </c:pt>
                <c:pt idx="8211">
                  <c:v>21</c:v>
                </c:pt>
                <c:pt idx="8212">
                  <c:v>22</c:v>
                </c:pt>
                <c:pt idx="8213">
                  <c:v>21</c:v>
                </c:pt>
                <c:pt idx="8214">
                  <c:v>19</c:v>
                </c:pt>
                <c:pt idx="8215">
                  <c:v>19</c:v>
                </c:pt>
                <c:pt idx="8216">
                  <c:v>20</c:v>
                </c:pt>
                <c:pt idx="8217">
                  <c:v>21</c:v>
                </c:pt>
                <c:pt idx="8218">
                  <c:v>22</c:v>
                </c:pt>
                <c:pt idx="8219">
                  <c:v>20</c:v>
                </c:pt>
                <c:pt idx="8220">
                  <c:v>20</c:v>
                </c:pt>
                <c:pt idx="8221">
                  <c:v>20</c:v>
                </c:pt>
                <c:pt idx="8222">
                  <c:v>19</c:v>
                </c:pt>
                <c:pt idx="8223">
                  <c:v>23</c:v>
                </c:pt>
                <c:pt idx="8224">
                  <c:v>20</c:v>
                </c:pt>
                <c:pt idx="8225">
                  <c:v>21</c:v>
                </c:pt>
                <c:pt idx="8226">
                  <c:v>23</c:v>
                </c:pt>
                <c:pt idx="8227">
                  <c:v>19</c:v>
                </c:pt>
                <c:pt idx="8228">
                  <c:v>20</c:v>
                </c:pt>
                <c:pt idx="8229">
                  <c:v>21</c:v>
                </c:pt>
                <c:pt idx="8230">
                  <c:v>24</c:v>
                </c:pt>
                <c:pt idx="8231">
                  <c:v>20</c:v>
                </c:pt>
                <c:pt idx="8232">
                  <c:v>21</c:v>
                </c:pt>
                <c:pt idx="8233">
                  <c:v>17</c:v>
                </c:pt>
                <c:pt idx="8234">
                  <c:v>24</c:v>
                </c:pt>
                <c:pt idx="8235">
                  <c:v>21</c:v>
                </c:pt>
                <c:pt idx="8236">
                  <c:v>20</c:v>
                </c:pt>
                <c:pt idx="8237">
                  <c:v>15</c:v>
                </c:pt>
                <c:pt idx="8238">
                  <c:v>21</c:v>
                </c:pt>
                <c:pt idx="8239">
                  <c:v>21</c:v>
                </c:pt>
                <c:pt idx="8240">
                  <c:v>21</c:v>
                </c:pt>
                <c:pt idx="8241">
                  <c:v>21</c:v>
                </c:pt>
                <c:pt idx="8242">
                  <c:v>22</c:v>
                </c:pt>
                <c:pt idx="8243">
                  <c:v>14</c:v>
                </c:pt>
                <c:pt idx="8244">
                  <c:v>21</c:v>
                </c:pt>
                <c:pt idx="8245">
                  <c:v>24</c:v>
                </c:pt>
                <c:pt idx="8246">
                  <c:v>21</c:v>
                </c:pt>
                <c:pt idx="8247">
                  <c:v>19</c:v>
                </c:pt>
                <c:pt idx="8248">
                  <c:v>19</c:v>
                </c:pt>
                <c:pt idx="8249">
                  <c:v>18</c:v>
                </c:pt>
                <c:pt idx="8250">
                  <c:v>21</c:v>
                </c:pt>
                <c:pt idx="8251">
                  <c:v>20</c:v>
                </c:pt>
                <c:pt idx="8252">
                  <c:v>19</c:v>
                </c:pt>
                <c:pt idx="8253">
                  <c:v>21</c:v>
                </c:pt>
                <c:pt idx="8254">
                  <c:v>21</c:v>
                </c:pt>
                <c:pt idx="8255">
                  <c:v>21</c:v>
                </c:pt>
                <c:pt idx="8256">
                  <c:v>20</c:v>
                </c:pt>
                <c:pt idx="8257">
                  <c:v>19</c:v>
                </c:pt>
                <c:pt idx="8258">
                  <c:v>18</c:v>
                </c:pt>
                <c:pt idx="8259">
                  <c:v>25</c:v>
                </c:pt>
                <c:pt idx="8260">
                  <c:v>24</c:v>
                </c:pt>
                <c:pt idx="8261">
                  <c:v>19</c:v>
                </c:pt>
                <c:pt idx="8262">
                  <c:v>22</c:v>
                </c:pt>
                <c:pt idx="8263">
                  <c:v>21</c:v>
                </c:pt>
                <c:pt idx="8264">
                  <c:v>22</c:v>
                </c:pt>
                <c:pt idx="8265">
                  <c:v>22</c:v>
                </c:pt>
                <c:pt idx="8266">
                  <c:v>20</c:v>
                </c:pt>
                <c:pt idx="8267">
                  <c:v>22</c:v>
                </c:pt>
                <c:pt idx="8268">
                  <c:v>21</c:v>
                </c:pt>
                <c:pt idx="8269">
                  <c:v>19</c:v>
                </c:pt>
                <c:pt idx="8270">
                  <c:v>26</c:v>
                </c:pt>
                <c:pt idx="8271">
                  <c:v>19</c:v>
                </c:pt>
                <c:pt idx="8272">
                  <c:v>22</c:v>
                </c:pt>
                <c:pt idx="8273">
                  <c:v>20</c:v>
                </c:pt>
                <c:pt idx="8274">
                  <c:v>20</c:v>
                </c:pt>
                <c:pt idx="8275">
                  <c:v>20</c:v>
                </c:pt>
                <c:pt idx="8276">
                  <c:v>20</c:v>
                </c:pt>
                <c:pt idx="8277">
                  <c:v>19</c:v>
                </c:pt>
                <c:pt idx="8278">
                  <c:v>18</c:v>
                </c:pt>
                <c:pt idx="8279">
                  <c:v>19</c:v>
                </c:pt>
                <c:pt idx="8280">
                  <c:v>17</c:v>
                </c:pt>
                <c:pt idx="8281">
                  <c:v>22</c:v>
                </c:pt>
                <c:pt idx="8282">
                  <c:v>20</c:v>
                </c:pt>
                <c:pt idx="8283">
                  <c:v>20</c:v>
                </c:pt>
                <c:pt idx="8284">
                  <c:v>26</c:v>
                </c:pt>
                <c:pt idx="8285">
                  <c:v>21</c:v>
                </c:pt>
                <c:pt idx="8286">
                  <c:v>21</c:v>
                </c:pt>
                <c:pt idx="8287">
                  <c:v>21</c:v>
                </c:pt>
                <c:pt idx="8288">
                  <c:v>24</c:v>
                </c:pt>
                <c:pt idx="8289">
                  <c:v>23</c:v>
                </c:pt>
                <c:pt idx="8290">
                  <c:v>18</c:v>
                </c:pt>
                <c:pt idx="8291">
                  <c:v>26</c:v>
                </c:pt>
                <c:pt idx="8292">
                  <c:v>23</c:v>
                </c:pt>
                <c:pt idx="8293">
                  <c:v>20</c:v>
                </c:pt>
                <c:pt idx="8294">
                  <c:v>23</c:v>
                </c:pt>
                <c:pt idx="8295">
                  <c:v>20</c:v>
                </c:pt>
                <c:pt idx="8296">
                  <c:v>23</c:v>
                </c:pt>
                <c:pt idx="8297">
                  <c:v>25</c:v>
                </c:pt>
                <c:pt idx="8298">
                  <c:v>22</c:v>
                </c:pt>
                <c:pt idx="8299">
                  <c:v>19</c:v>
                </c:pt>
                <c:pt idx="8300">
                  <c:v>20</c:v>
                </c:pt>
                <c:pt idx="8301">
                  <c:v>20</c:v>
                </c:pt>
                <c:pt idx="8302">
                  <c:v>22</c:v>
                </c:pt>
                <c:pt idx="8303">
                  <c:v>19</c:v>
                </c:pt>
                <c:pt idx="8304">
                  <c:v>22</c:v>
                </c:pt>
                <c:pt idx="8305">
                  <c:v>21</c:v>
                </c:pt>
                <c:pt idx="8306">
                  <c:v>20</c:v>
                </c:pt>
                <c:pt idx="8307">
                  <c:v>20</c:v>
                </c:pt>
                <c:pt idx="8308">
                  <c:v>20</c:v>
                </c:pt>
                <c:pt idx="8309">
                  <c:v>21</c:v>
                </c:pt>
                <c:pt idx="8310">
                  <c:v>18</c:v>
                </c:pt>
                <c:pt idx="8311">
                  <c:v>20</c:v>
                </c:pt>
                <c:pt idx="8312">
                  <c:v>21</c:v>
                </c:pt>
                <c:pt idx="8313">
                  <c:v>22</c:v>
                </c:pt>
                <c:pt idx="8314">
                  <c:v>22</c:v>
                </c:pt>
                <c:pt idx="8315">
                  <c:v>21</c:v>
                </c:pt>
                <c:pt idx="8316">
                  <c:v>22</c:v>
                </c:pt>
                <c:pt idx="8317">
                  <c:v>19</c:v>
                </c:pt>
                <c:pt idx="8318">
                  <c:v>22</c:v>
                </c:pt>
                <c:pt idx="8319">
                  <c:v>22</c:v>
                </c:pt>
                <c:pt idx="8320">
                  <c:v>21</c:v>
                </c:pt>
                <c:pt idx="8321">
                  <c:v>20</c:v>
                </c:pt>
                <c:pt idx="8322">
                  <c:v>23</c:v>
                </c:pt>
                <c:pt idx="8323">
                  <c:v>23</c:v>
                </c:pt>
                <c:pt idx="8324">
                  <c:v>20</c:v>
                </c:pt>
                <c:pt idx="8325">
                  <c:v>21</c:v>
                </c:pt>
                <c:pt idx="8326">
                  <c:v>21</c:v>
                </c:pt>
                <c:pt idx="8327">
                  <c:v>20</c:v>
                </c:pt>
                <c:pt idx="8328">
                  <c:v>22</c:v>
                </c:pt>
                <c:pt idx="8329">
                  <c:v>22</c:v>
                </c:pt>
                <c:pt idx="8330">
                  <c:v>20</c:v>
                </c:pt>
                <c:pt idx="8331">
                  <c:v>20</c:v>
                </c:pt>
                <c:pt idx="8332">
                  <c:v>21</c:v>
                </c:pt>
                <c:pt idx="8333">
                  <c:v>20</c:v>
                </c:pt>
                <c:pt idx="8334">
                  <c:v>22</c:v>
                </c:pt>
                <c:pt idx="8335">
                  <c:v>21</c:v>
                </c:pt>
                <c:pt idx="8336">
                  <c:v>21</c:v>
                </c:pt>
                <c:pt idx="8337">
                  <c:v>21</c:v>
                </c:pt>
                <c:pt idx="8338">
                  <c:v>22</c:v>
                </c:pt>
                <c:pt idx="8339">
                  <c:v>20</c:v>
                </c:pt>
                <c:pt idx="8340">
                  <c:v>21</c:v>
                </c:pt>
                <c:pt idx="8341">
                  <c:v>21</c:v>
                </c:pt>
                <c:pt idx="8342">
                  <c:v>23</c:v>
                </c:pt>
                <c:pt idx="8343">
                  <c:v>19</c:v>
                </c:pt>
                <c:pt idx="8344">
                  <c:v>21</c:v>
                </c:pt>
                <c:pt idx="8345">
                  <c:v>20</c:v>
                </c:pt>
                <c:pt idx="8346">
                  <c:v>20</c:v>
                </c:pt>
                <c:pt idx="8347">
                  <c:v>23</c:v>
                </c:pt>
                <c:pt idx="8348">
                  <c:v>20</c:v>
                </c:pt>
                <c:pt idx="8349">
                  <c:v>17</c:v>
                </c:pt>
                <c:pt idx="8350">
                  <c:v>21</c:v>
                </c:pt>
                <c:pt idx="8351">
                  <c:v>21</c:v>
                </c:pt>
                <c:pt idx="8352">
                  <c:v>23</c:v>
                </c:pt>
                <c:pt idx="8353">
                  <c:v>21</c:v>
                </c:pt>
                <c:pt idx="8354">
                  <c:v>20</c:v>
                </c:pt>
                <c:pt idx="8355">
                  <c:v>19</c:v>
                </c:pt>
                <c:pt idx="8356">
                  <c:v>20</c:v>
                </c:pt>
                <c:pt idx="8357">
                  <c:v>20</c:v>
                </c:pt>
                <c:pt idx="8358">
                  <c:v>25</c:v>
                </c:pt>
                <c:pt idx="8359">
                  <c:v>23</c:v>
                </c:pt>
                <c:pt idx="8360">
                  <c:v>21</c:v>
                </c:pt>
                <c:pt idx="8361">
                  <c:v>19</c:v>
                </c:pt>
                <c:pt idx="8362">
                  <c:v>22</c:v>
                </c:pt>
                <c:pt idx="8363">
                  <c:v>20</c:v>
                </c:pt>
                <c:pt idx="8364">
                  <c:v>20</c:v>
                </c:pt>
                <c:pt idx="8365">
                  <c:v>21</c:v>
                </c:pt>
                <c:pt idx="8366">
                  <c:v>21</c:v>
                </c:pt>
                <c:pt idx="8367">
                  <c:v>21</c:v>
                </c:pt>
                <c:pt idx="8368">
                  <c:v>21</c:v>
                </c:pt>
                <c:pt idx="8369">
                  <c:v>22</c:v>
                </c:pt>
                <c:pt idx="8370">
                  <c:v>20</c:v>
                </c:pt>
                <c:pt idx="8371">
                  <c:v>19</c:v>
                </c:pt>
                <c:pt idx="8372">
                  <c:v>22</c:v>
                </c:pt>
                <c:pt idx="8373">
                  <c:v>22</c:v>
                </c:pt>
                <c:pt idx="8374">
                  <c:v>20</c:v>
                </c:pt>
                <c:pt idx="8375">
                  <c:v>19</c:v>
                </c:pt>
                <c:pt idx="8376">
                  <c:v>20</c:v>
                </c:pt>
                <c:pt idx="8377">
                  <c:v>19</c:v>
                </c:pt>
                <c:pt idx="8378">
                  <c:v>20</c:v>
                </c:pt>
                <c:pt idx="8379">
                  <c:v>21</c:v>
                </c:pt>
                <c:pt idx="8380">
                  <c:v>21</c:v>
                </c:pt>
                <c:pt idx="8381">
                  <c:v>20</c:v>
                </c:pt>
                <c:pt idx="8382">
                  <c:v>20</c:v>
                </c:pt>
                <c:pt idx="8383">
                  <c:v>22</c:v>
                </c:pt>
                <c:pt idx="8384">
                  <c:v>20</c:v>
                </c:pt>
                <c:pt idx="8385">
                  <c:v>19</c:v>
                </c:pt>
                <c:pt idx="8386">
                  <c:v>23</c:v>
                </c:pt>
                <c:pt idx="8387">
                  <c:v>18</c:v>
                </c:pt>
                <c:pt idx="8388">
                  <c:v>23</c:v>
                </c:pt>
                <c:pt idx="8389">
                  <c:v>21</c:v>
                </c:pt>
                <c:pt idx="8390">
                  <c:v>20</c:v>
                </c:pt>
                <c:pt idx="8391">
                  <c:v>20</c:v>
                </c:pt>
                <c:pt idx="8392">
                  <c:v>21</c:v>
                </c:pt>
                <c:pt idx="8393">
                  <c:v>20</c:v>
                </c:pt>
                <c:pt idx="8394">
                  <c:v>17</c:v>
                </c:pt>
                <c:pt idx="8395">
                  <c:v>20</c:v>
                </c:pt>
                <c:pt idx="8396">
                  <c:v>21</c:v>
                </c:pt>
                <c:pt idx="8397">
                  <c:v>20</c:v>
                </c:pt>
                <c:pt idx="8398">
                  <c:v>21</c:v>
                </c:pt>
                <c:pt idx="8399">
                  <c:v>19</c:v>
                </c:pt>
                <c:pt idx="8400">
                  <c:v>20</c:v>
                </c:pt>
                <c:pt idx="8401">
                  <c:v>27</c:v>
                </c:pt>
                <c:pt idx="8402">
                  <c:v>19</c:v>
                </c:pt>
                <c:pt idx="8403">
                  <c:v>21</c:v>
                </c:pt>
                <c:pt idx="8404">
                  <c:v>20</c:v>
                </c:pt>
                <c:pt idx="8405">
                  <c:v>22</c:v>
                </c:pt>
                <c:pt idx="8406">
                  <c:v>21</c:v>
                </c:pt>
                <c:pt idx="8407">
                  <c:v>20</c:v>
                </c:pt>
                <c:pt idx="8408">
                  <c:v>20</c:v>
                </c:pt>
                <c:pt idx="8409">
                  <c:v>23</c:v>
                </c:pt>
                <c:pt idx="8410">
                  <c:v>22</c:v>
                </c:pt>
                <c:pt idx="8411">
                  <c:v>20</c:v>
                </c:pt>
                <c:pt idx="8412">
                  <c:v>20</c:v>
                </c:pt>
                <c:pt idx="8413">
                  <c:v>20</c:v>
                </c:pt>
                <c:pt idx="8414">
                  <c:v>21</c:v>
                </c:pt>
                <c:pt idx="8415">
                  <c:v>21</c:v>
                </c:pt>
                <c:pt idx="8416">
                  <c:v>21</c:v>
                </c:pt>
                <c:pt idx="8417">
                  <c:v>22</c:v>
                </c:pt>
                <c:pt idx="8418">
                  <c:v>20</c:v>
                </c:pt>
                <c:pt idx="8419">
                  <c:v>20</c:v>
                </c:pt>
                <c:pt idx="8420">
                  <c:v>20</c:v>
                </c:pt>
                <c:pt idx="8421">
                  <c:v>21</c:v>
                </c:pt>
                <c:pt idx="8422">
                  <c:v>22</c:v>
                </c:pt>
                <c:pt idx="8423">
                  <c:v>20</c:v>
                </c:pt>
                <c:pt idx="8424">
                  <c:v>20</c:v>
                </c:pt>
                <c:pt idx="8425">
                  <c:v>21</c:v>
                </c:pt>
                <c:pt idx="8426">
                  <c:v>20</c:v>
                </c:pt>
                <c:pt idx="8427">
                  <c:v>22</c:v>
                </c:pt>
                <c:pt idx="8428">
                  <c:v>21</c:v>
                </c:pt>
                <c:pt idx="8429">
                  <c:v>20</c:v>
                </c:pt>
                <c:pt idx="8430">
                  <c:v>19</c:v>
                </c:pt>
                <c:pt idx="8431">
                  <c:v>20</c:v>
                </c:pt>
                <c:pt idx="8432">
                  <c:v>20</c:v>
                </c:pt>
                <c:pt idx="8433">
                  <c:v>21</c:v>
                </c:pt>
                <c:pt idx="8434">
                  <c:v>21</c:v>
                </c:pt>
                <c:pt idx="8435">
                  <c:v>20</c:v>
                </c:pt>
                <c:pt idx="8436">
                  <c:v>21</c:v>
                </c:pt>
                <c:pt idx="8437">
                  <c:v>19</c:v>
                </c:pt>
                <c:pt idx="8438">
                  <c:v>21</c:v>
                </c:pt>
                <c:pt idx="8439">
                  <c:v>21</c:v>
                </c:pt>
                <c:pt idx="8440">
                  <c:v>22</c:v>
                </c:pt>
                <c:pt idx="8441">
                  <c:v>23</c:v>
                </c:pt>
                <c:pt idx="8442">
                  <c:v>20</c:v>
                </c:pt>
                <c:pt idx="8443">
                  <c:v>21</c:v>
                </c:pt>
                <c:pt idx="8444">
                  <c:v>23</c:v>
                </c:pt>
                <c:pt idx="8445">
                  <c:v>25</c:v>
                </c:pt>
                <c:pt idx="8446">
                  <c:v>20</c:v>
                </c:pt>
                <c:pt idx="8447">
                  <c:v>20</c:v>
                </c:pt>
                <c:pt idx="8448">
                  <c:v>20</c:v>
                </c:pt>
                <c:pt idx="8449">
                  <c:v>21</c:v>
                </c:pt>
                <c:pt idx="8450">
                  <c:v>20</c:v>
                </c:pt>
                <c:pt idx="8451">
                  <c:v>19</c:v>
                </c:pt>
                <c:pt idx="8452">
                  <c:v>17</c:v>
                </c:pt>
                <c:pt idx="8453">
                  <c:v>20</c:v>
                </c:pt>
                <c:pt idx="8454">
                  <c:v>20</c:v>
                </c:pt>
                <c:pt idx="8455">
                  <c:v>20</c:v>
                </c:pt>
                <c:pt idx="8456">
                  <c:v>20</c:v>
                </c:pt>
                <c:pt idx="8457">
                  <c:v>20</c:v>
                </c:pt>
                <c:pt idx="8458">
                  <c:v>21</c:v>
                </c:pt>
                <c:pt idx="8459">
                  <c:v>20</c:v>
                </c:pt>
                <c:pt idx="8460">
                  <c:v>20</c:v>
                </c:pt>
                <c:pt idx="8461">
                  <c:v>20</c:v>
                </c:pt>
                <c:pt idx="8462">
                  <c:v>21</c:v>
                </c:pt>
                <c:pt idx="8463">
                  <c:v>20</c:v>
                </c:pt>
                <c:pt idx="8464">
                  <c:v>21</c:v>
                </c:pt>
                <c:pt idx="8465">
                  <c:v>20</c:v>
                </c:pt>
                <c:pt idx="8466">
                  <c:v>19</c:v>
                </c:pt>
                <c:pt idx="8467">
                  <c:v>22</c:v>
                </c:pt>
                <c:pt idx="8468">
                  <c:v>20</c:v>
                </c:pt>
                <c:pt idx="8469">
                  <c:v>22</c:v>
                </c:pt>
                <c:pt idx="8470">
                  <c:v>20</c:v>
                </c:pt>
                <c:pt idx="8471">
                  <c:v>19</c:v>
                </c:pt>
                <c:pt idx="8472">
                  <c:v>21</c:v>
                </c:pt>
                <c:pt idx="8473">
                  <c:v>22</c:v>
                </c:pt>
                <c:pt idx="8474">
                  <c:v>18</c:v>
                </c:pt>
                <c:pt idx="8475">
                  <c:v>26</c:v>
                </c:pt>
                <c:pt idx="8476">
                  <c:v>21</c:v>
                </c:pt>
                <c:pt idx="8477">
                  <c:v>20</c:v>
                </c:pt>
                <c:pt idx="8478">
                  <c:v>21</c:v>
                </c:pt>
                <c:pt idx="8479">
                  <c:v>22</c:v>
                </c:pt>
                <c:pt idx="8480">
                  <c:v>21</c:v>
                </c:pt>
                <c:pt idx="8481">
                  <c:v>21</c:v>
                </c:pt>
                <c:pt idx="8482">
                  <c:v>15</c:v>
                </c:pt>
                <c:pt idx="8483">
                  <c:v>22</c:v>
                </c:pt>
                <c:pt idx="8484">
                  <c:v>21</c:v>
                </c:pt>
                <c:pt idx="8485">
                  <c:v>23</c:v>
                </c:pt>
                <c:pt idx="8486">
                  <c:v>21</c:v>
                </c:pt>
                <c:pt idx="8487">
                  <c:v>21</c:v>
                </c:pt>
                <c:pt idx="8488">
                  <c:v>24</c:v>
                </c:pt>
                <c:pt idx="8489">
                  <c:v>20</c:v>
                </c:pt>
                <c:pt idx="8490">
                  <c:v>21</c:v>
                </c:pt>
                <c:pt idx="8491">
                  <c:v>21</c:v>
                </c:pt>
                <c:pt idx="8492">
                  <c:v>20</c:v>
                </c:pt>
                <c:pt idx="8493">
                  <c:v>20</c:v>
                </c:pt>
                <c:pt idx="8494">
                  <c:v>21</c:v>
                </c:pt>
                <c:pt idx="8495">
                  <c:v>20</c:v>
                </c:pt>
                <c:pt idx="8496">
                  <c:v>27</c:v>
                </c:pt>
                <c:pt idx="8497">
                  <c:v>21</c:v>
                </c:pt>
                <c:pt idx="8498">
                  <c:v>21</c:v>
                </c:pt>
                <c:pt idx="8499">
                  <c:v>21</c:v>
                </c:pt>
                <c:pt idx="8500">
                  <c:v>20</c:v>
                </c:pt>
                <c:pt idx="8501">
                  <c:v>19</c:v>
                </c:pt>
                <c:pt idx="8502">
                  <c:v>19</c:v>
                </c:pt>
                <c:pt idx="8503">
                  <c:v>21</c:v>
                </c:pt>
                <c:pt idx="8504">
                  <c:v>21</c:v>
                </c:pt>
                <c:pt idx="8505">
                  <c:v>20</c:v>
                </c:pt>
                <c:pt idx="8506">
                  <c:v>20</c:v>
                </c:pt>
                <c:pt idx="8507">
                  <c:v>20</c:v>
                </c:pt>
                <c:pt idx="8508">
                  <c:v>19</c:v>
                </c:pt>
                <c:pt idx="8509">
                  <c:v>19</c:v>
                </c:pt>
                <c:pt idx="8510">
                  <c:v>20</c:v>
                </c:pt>
                <c:pt idx="8511">
                  <c:v>22</c:v>
                </c:pt>
                <c:pt idx="8512">
                  <c:v>22</c:v>
                </c:pt>
                <c:pt idx="8513">
                  <c:v>21</c:v>
                </c:pt>
                <c:pt idx="8514">
                  <c:v>20</c:v>
                </c:pt>
                <c:pt idx="8515">
                  <c:v>21</c:v>
                </c:pt>
                <c:pt idx="8516">
                  <c:v>22</c:v>
                </c:pt>
                <c:pt idx="8517">
                  <c:v>23</c:v>
                </c:pt>
                <c:pt idx="8518">
                  <c:v>20</c:v>
                </c:pt>
                <c:pt idx="8519">
                  <c:v>16</c:v>
                </c:pt>
                <c:pt idx="8520">
                  <c:v>22</c:v>
                </c:pt>
                <c:pt idx="8521">
                  <c:v>21</c:v>
                </c:pt>
                <c:pt idx="8522">
                  <c:v>22</c:v>
                </c:pt>
                <c:pt idx="8523">
                  <c:v>19</c:v>
                </c:pt>
                <c:pt idx="8524">
                  <c:v>21</c:v>
                </c:pt>
                <c:pt idx="8525">
                  <c:v>20</c:v>
                </c:pt>
                <c:pt idx="8526">
                  <c:v>20</c:v>
                </c:pt>
                <c:pt idx="8527">
                  <c:v>20</c:v>
                </c:pt>
                <c:pt idx="8528">
                  <c:v>20</c:v>
                </c:pt>
                <c:pt idx="8529">
                  <c:v>21</c:v>
                </c:pt>
                <c:pt idx="8530">
                  <c:v>20</c:v>
                </c:pt>
                <c:pt idx="8531">
                  <c:v>20</c:v>
                </c:pt>
                <c:pt idx="8532">
                  <c:v>20</c:v>
                </c:pt>
                <c:pt idx="8533">
                  <c:v>17</c:v>
                </c:pt>
                <c:pt idx="8534">
                  <c:v>20</c:v>
                </c:pt>
                <c:pt idx="8535">
                  <c:v>21</c:v>
                </c:pt>
                <c:pt idx="8536">
                  <c:v>19</c:v>
                </c:pt>
                <c:pt idx="8537">
                  <c:v>27</c:v>
                </c:pt>
                <c:pt idx="8538">
                  <c:v>21</c:v>
                </c:pt>
                <c:pt idx="8539">
                  <c:v>20</c:v>
                </c:pt>
                <c:pt idx="8540">
                  <c:v>22</c:v>
                </c:pt>
                <c:pt idx="8541">
                  <c:v>21</c:v>
                </c:pt>
                <c:pt idx="8542">
                  <c:v>20</c:v>
                </c:pt>
                <c:pt idx="8543">
                  <c:v>20</c:v>
                </c:pt>
                <c:pt idx="8544">
                  <c:v>19</c:v>
                </c:pt>
                <c:pt idx="8545">
                  <c:v>21</c:v>
                </c:pt>
                <c:pt idx="8546">
                  <c:v>20</c:v>
                </c:pt>
                <c:pt idx="8547">
                  <c:v>20</c:v>
                </c:pt>
                <c:pt idx="8548">
                  <c:v>22</c:v>
                </c:pt>
                <c:pt idx="8549">
                  <c:v>21</c:v>
                </c:pt>
                <c:pt idx="8550">
                  <c:v>21</c:v>
                </c:pt>
                <c:pt idx="8551">
                  <c:v>20</c:v>
                </c:pt>
                <c:pt idx="8552">
                  <c:v>20</c:v>
                </c:pt>
                <c:pt idx="8553">
                  <c:v>20</c:v>
                </c:pt>
                <c:pt idx="8554">
                  <c:v>21</c:v>
                </c:pt>
                <c:pt idx="8555">
                  <c:v>18</c:v>
                </c:pt>
                <c:pt idx="8556">
                  <c:v>22</c:v>
                </c:pt>
                <c:pt idx="8557">
                  <c:v>21</c:v>
                </c:pt>
                <c:pt idx="8558">
                  <c:v>21</c:v>
                </c:pt>
                <c:pt idx="8559">
                  <c:v>14</c:v>
                </c:pt>
                <c:pt idx="8560">
                  <c:v>21</c:v>
                </c:pt>
                <c:pt idx="8561">
                  <c:v>20</c:v>
                </c:pt>
                <c:pt idx="8562">
                  <c:v>20</c:v>
                </c:pt>
                <c:pt idx="8563">
                  <c:v>21</c:v>
                </c:pt>
                <c:pt idx="8564">
                  <c:v>20</c:v>
                </c:pt>
                <c:pt idx="8565">
                  <c:v>21</c:v>
                </c:pt>
                <c:pt idx="8566">
                  <c:v>20</c:v>
                </c:pt>
                <c:pt idx="8567">
                  <c:v>19</c:v>
                </c:pt>
                <c:pt idx="8568">
                  <c:v>20</c:v>
                </c:pt>
                <c:pt idx="8569">
                  <c:v>22</c:v>
                </c:pt>
                <c:pt idx="8570">
                  <c:v>21</c:v>
                </c:pt>
                <c:pt idx="8571">
                  <c:v>21</c:v>
                </c:pt>
                <c:pt idx="8572">
                  <c:v>21</c:v>
                </c:pt>
                <c:pt idx="8573">
                  <c:v>21</c:v>
                </c:pt>
                <c:pt idx="8574">
                  <c:v>20</c:v>
                </c:pt>
                <c:pt idx="8575">
                  <c:v>21</c:v>
                </c:pt>
                <c:pt idx="8576">
                  <c:v>22</c:v>
                </c:pt>
                <c:pt idx="8577">
                  <c:v>21</c:v>
                </c:pt>
                <c:pt idx="8578">
                  <c:v>20</c:v>
                </c:pt>
                <c:pt idx="8579">
                  <c:v>21</c:v>
                </c:pt>
                <c:pt idx="8580">
                  <c:v>21</c:v>
                </c:pt>
                <c:pt idx="8581">
                  <c:v>20</c:v>
                </c:pt>
                <c:pt idx="8582">
                  <c:v>21</c:v>
                </c:pt>
                <c:pt idx="8583">
                  <c:v>22</c:v>
                </c:pt>
                <c:pt idx="8584">
                  <c:v>24</c:v>
                </c:pt>
                <c:pt idx="8585">
                  <c:v>21</c:v>
                </c:pt>
                <c:pt idx="8586">
                  <c:v>16</c:v>
                </c:pt>
                <c:pt idx="8587">
                  <c:v>20</c:v>
                </c:pt>
                <c:pt idx="8588">
                  <c:v>20</c:v>
                </c:pt>
                <c:pt idx="8589">
                  <c:v>21</c:v>
                </c:pt>
                <c:pt idx="8590">
                  <c:v>22</c:v>
                </c:pt>
                <c:pt idx="8591">
                  <c:v>21</c:v>
                </c:pt>
                <c:pt idx="8592">
                  <c:v>22</c:v>
                </c:pt>
                <c:pt idx="8593">
                  <c:v>20</c:v>
                </c:pt>
                <c:pt idx="8594">
                  <c:v>21</c:v>
                </c:pt>
                <c:pt idx="8595">
                  <c:v>21</c:v>
                </c:pt>
                <c:pt idx="8596">
                  <c:v>20</c:v>
                </c:pt>
                <c:pt idx="8597">
                  <c:v>22</c:v>
                </c:pt>
                <c:pt idx="8598">
                  <c:v>18</c:v>
                </c:pt>
                <c:pt idx="8599">
                  <c:v>20</c:v>
                </c:pt>
                <c:pt idx="8600">
                  <c:v>20</c:v>
                </c:pt>
                <c:pt idx="8601">
                  <c:v>21</c:v>
                </c:pt>
                <c:pt idx="8602">
                  <c:v>20</c:v>
                </c:pt>
                <c:pt idx="8603">
                  <c:v>21</c:v>
                </c:pt>
                <c:pt idx="8604">
                  <c:v>20</c:v>
                </c:pt>
                <c:pt idx="8605">
                  <c:v>19</c:v>
                </c:pt>
                <c:pt idx="8606">
                  <c:v>21</c:v>
                </c:pt>
                <c:pt idx="8607">
                  <c:v>19</c:v>
                </c:pt>
                <c:pt idx="8608">
                  <c:v>20</c:v>
                </c:pt>
                <c:pt idx="8609">
                  <c:v>19</c:v>
                </c:pt>
                <c:pt idx="8610">
                  <c:v>20</c:v>
                </c:pt>
                <c:pt idx="8611">
                  <c:v>21</c:v>
                </c:pt>
                <c:pt idx="8612">
                  <c:v>22</c:v>
                </c:pt>
                <c:pt idx="8613">
                  <c:v>20</c:v>
                </c:pt>
                <c:pt idx="8614">
                  <c:v>21</c:v>
                </c:pt>
                <c:pt idx="8615">
                  <c:v>22</c:v>
                </c:pt>
                <c:pt idx="8616">
                  <c:v>21</c:v>
                </c:pt>
                <c:pt idx="8617">
                  <c:v>20</c:v>
                </c:pt>
                <c:pt idx="8618">
                  <c:v>20</c:v>
                </c:pt>
                <c:pt idx="8619">
                  <c:v>21</c:v>
                </c:pt>
                <c:pt idx="8620">
                  <c:v>21</c:v>
                </c:pt>
                <c:pt idx="8621">
                  <c:v>20</c:v>
                </c:pt>
                <c:pt idx="8622">
                  <c:v>21</c:v>
                </c:pt>
                <c:pt idx="8623">
                  <c:v>18</c:v>
                </c:pt>
                <c:pt idx="8624">
                  <c:v>19</c:v>
                </c:pt>
                <c:pt idx="8625">
                  <c:v>20</c:v>
                </c:pt>
                <c:pt idx="8626">
                  <c:v>21</c:v>
                </c:pt>
                <c:pt idx="8627">
                  <c:v>21</c:v>
                </c:pt>
                <c:pt idx="8628">
                  <c:v>20</c:v>
                </c:pt>
                <c:pt idx="8629">
                  <c:v>20</c:v>
                </c:pt>
                <c:pt idx="8630">
                  <c:v>19</c:v>
                </c:pt>
                <c:pt idx="8631">
                  <c:v>22</c:v>
                </c:pt>
                <c:pt idx="8632">
                  <c:v>20</c:v>
                </c:pt>
                <c:pt idx="8633">
                  <c:v>22</c:v>
                </c:pt>
                <c:pt idx="8634">
                  <c:v>20</c:v>
                </c:pt>
                <c:pt idx="8635">
                  <c:v>21</c:v>
                </c:pt>
                <c:pt idx="8636">
                  <c:v>22</c:v>
                </c:pt>
                <c:pt idx="8637">
                  <c:v>21</c:v>
                </c:pt>
                <c:pt idx="8638">
                  <c:v>21</c:v>
                </c:pt>
                <c:pt idx="8639">
                  <c:v>21</c:v>
                </c:pt>
                <c:pt idx="8640">
                  <c:v>20</c:v>
                </c:pt>
                <c:pt idx="8641">
                  <c:v>19</c:v>
                </c:pt>
                <c:pt idx="8642">
                  <c:v>22</c:v>
                </c:pt>
                <c:pt idx="8643">
                  <c:v>20</c:v>
                </c:pt>
                <c:pt idx="8644">
                  <c:v>18</c:v>
                </c:pt>
                <c:pt idx="8645">
                  <c:v>19</c:v>
                </c:pt>
                <c:pt idx="8646">
                  <c:v>20</c:v>
                </c:pt>
                <c:pt idx="8647">
                  <c:v>20</c:v>
                </c:pt>
                <c:pt idx="8648">
                  <c:v>21</c:v>
                </c:pt>
                <c:pt idx="8649">
                  <c:v>20</c:v>
                </c:pt>
                <c:pt idx="8650">
                  <c:v>17</c:v>
                </c:pt>
                <c:pt idx="8651">
                  <c:v>20</c:v>
                </c:pt>
                <c:pt idx="8652">
                  <c:v>20</c:v>
                </c:pt>
                <c:pt idx="8653">
                  <c:v>21</c:v>
                </c:pt>
                <c:pt idx="8654">
                  <c:v>20</c:v>
                </c:pt>
                <c:pt idx="8655">
                  <c:v>19</c:v>
                </c:pt>
                <c:pt idx="8656">
                  <c:v>19</c:v>
                </c:pt>
                <c:pt idx="8657">
                  <c:v>21</c:v>
                </c:pt>
                <c:pt idx="8658">
                  <c:v>22</c:v>
                </c:pt>
                <c:pt idx="8659">
                  <c:v>20</c:v>
                </c:pt>
                <c:pt idx="8660">
                  <c:v>20</c:v>
                </c:pt>
                <c:pt idx="8661">
                  <c:v>21</c:v>
                </c:pt>
                <c:pt idx="8662">
                  <c:v>19</c:v>
                </c:pt>
                <c:pt idx="8663">
                  <c:v>20</c:v>
                </c:pt>
                <c:pt idx="8664">
                  <c:v>22</c:v>
                </c:pt>
                <c:pt idx="8665">
                  <c:v>21</c:v>
                </c:pt>
                <c:pt idx="8666">
                  <c:v>19</c:v>
                </c:pt>
                <c:pt idx="8667">
                  <c:v>21</c:v>
                </c:pt>
                <c:pt idx="8668">
                  <c:v>21</c:v>
                </c:pt>
                <c:pt idx="8669">
                  <c:v>20</c:v>
                </c:pt>
                <c:pt idx="8670">
                  <c:v>19</c:v>
                </c:pt>
                <c:pt idx="8671">
                  <c:v>19</c:v>
                </c:pt>
                <c:pt idx="8672">
                  <c:v>18</c:v>
                </c:pt>
                <c:pt idx="8673">
                  <c:v>18</c:v>
                </c:pt>
                <c:pt idx="8674">
                  <c:v>20</c:v>
                </c:pt>
                <c:pt idx="8675">
                  <c:v>21</c:v>
                </c:pt>
                <c:pt idx="8676">
                  <c:v>22</c:v>
                </c:pt>
                <c:pt idx="8677">
                  <c:v>22</c:v>
                </c:pt>
                <c:pt idx="8678">
                  <c:v>21</c:v>
                </c:pt>
                <c:pt idx="8679">
                  <c:v>22</c:v>
                </c:pt>
                <c:pt idx="8680">
                  <c:v>22</c:v>
                </c:pt>
                <c:pt idx="8681">
                  <c:v>16</c:v>
                </c:pt>
                <c:pt idx="8682">
                  <c:v>20</c:v>
                </c:pt>
                <c:pt idx="8683">
                  <c:v>20</c:v>
                </c:pt>
                <c:pt idx="8684">
                  <c:v>20</c:v>
                </c:pt>
                <c:pt idx="8685">
                  <c:v>22</c:v>
                </c:pt>
                <c:pt idx="8686">
                  <c:v>19</c:v>
                </c:pt>
                <c:pt idx="8687">
                  <c:v>20</c:v>
                </c:pt>
                <c:pt idx="8688">
                  <c:v>21</c:v>
                </c:pt>
                <c:pt idx="8689">
                  <c:v>21</c:v>
                </c:pt>
                <c:pt idx="8690">
                  <c:v>20</c:v>
                </c:pt>
                <c:pt idx="8691">
                  <c:v>22</c:v>
                </c:pt>
                <c:pt idx="8692">
                  <c:v>20</c:v>
                </c:pt>
                <c:pt idx="8693">
                  <c:v>21</c:v>
                </c:pt>
                <c:pt idx="8694">
                  <c:v>21</c:v>
                </c:pt>
                <c:pt idx="8695">
                  <c:v>21</c:v>
                </c:pt>
                <c:pt idx="8696">
                  <c:v>19</c:v>
                </c:pt>
                <c:pt idx="8697">
                  <c:v>19</c:v>
                </c:pt>
                <c:pt idx="8698">
                  <c:v>22</c:v>
                </c:pt>
                <c:pt idx="8699">
                  <c:v>20</c:v>
                </c:pt>
                <c:pt idx="8700">
                  <c:v>21</c:v>
                </c:pt>
                <c:pt idx="8701">
                  <c:v>17</c:v>
                </c:pt>
                <c:pt idx="8702">
                  <c:v>21</c:v>
                </c:pt>
                <c:pt idx="8703">
                  <c:v>21</c:v>
                </c:pt>
                <c:pt idx="8704">
                  <c:v>20</c:v>
                </c:pt>
                <c:pt idx="8705">
                  <c:v>21</c:v>
                </c:pt>
                <c:pt idx="8706">
                  <c:v>20</c:v>
                </c:pt>
                <c:pt idx="8707">
                  <c:v>20</c:v>
                </c:pt>
                <c:pt idx="8708">
                  <c:v>21</c:v>
                </c:pt>
                <c:pt idx="8709">
                  <c:v>19</c:v>
                </c:pt>
                <c:pt idx="8710">
                  <c:v>20</c:v>
                </c:pt>
                <c:pt idx="8711">
                  <c:v>20</c:v>
                </c:pt>
                <c:pt idx="8712">
                  <c:v>21</c:v>
                </c:pt>
                <c:pt idx="8713">
                  <c:v>22</c:v>
                </c:pt>
                <c:pt idx="8714">
                  <c:v>21</c:v>
                </c:pt>
                <c:pt idx="8715">
                  <c:v>20</c:v>
                </c:pt>
                <c:pt idx="8716">
                  <c:v>20</c:v>
                </c:pt>
                <c:pt idx="8717">
                  <c:v>20</c:v>
                </c:pt>
                <c:pt idx="8718">
                  <c:v>20</c:v>
                </c:pt>
                <c:pt idx="8719">
                  <c:v>21</c:v>
                </c:pt>
                <c:pt idx="8720">
                  <c:v>21</c:v>
                </c:pt>
                <c:pt idx="8721">
                  <c:v>19</c:v>
                </c:pt>
                <c:pt idx="8722">
                  <c:v>19</c:v>
                </c:pt>
                <c:pt idx="8723">
                  <c:v>21</c:v>
                </c:pt>
                <c:pt idx="8724">
                  <c:v>20</c:v>
                </c:pt>
                <c:pt idx="8725">
                  <c:v>20</c:v>
                </c:pt>
                <c:pt idx="8726">
                  <c:v>19</c:v>
                </c:pt>
                <c:pt idx="8727">
                  <c:v>22</c:v>
                </c:pt>
                <c:pt idx="8728">
                  <c:v>20</c:v>
                </c:pt>
                <c:pt idx="8729">
                  <c:v>19</c:v>
                </c:pt>
                <c:pt idx="8730">
                  <c:v>20</c:v>
                </c:pt>
                <c:pt idx="8731">
                  <c:v>20</c:v>
                </c:pt>
                <c:pt idx="8732">
                  <c:v>20</c:v>
                </c:pt>
                <c:pt idx="8733">
                  <c:v>21</c:v>
                </c:pt>
                <c:pt idx="8734">
                  <c:v>20</c:v>
                </c:pt>
                <c:pt idx="8735">
                  <c:v>21</c:v>
                </c:pt>
                <c:pt idx="8736">
                  <c:v>20</c:v>
                </c:pt>
                <c:pt idx="8737">
                  <c:v>20</c:v>
                </c:pt>
                <c:pt idx="8738">
                  <c:v>20</c:v>
                </c:pt>
                <c:pt idx="8739">
                  <c:v>20</c:v>
                </c:pt>
                <c:pt idx="8740">
                  <c:v>21</c:v>
                </c:pt>
                <c:pt idx="8741">
                  <c:v>21</c:v>
                </c:pt>
                <c:pt idx="8742">
                  <c:v>21</c:v>
                </c:pt>
                <c:pt idx="8743">
                  <c:v>20</c:v>
                </c:pt>
                <c:pt idx="8744">
                  <c:v>19</c:v>
                </c:pt>
                <c:pt idx="8745">
                  <c:v>23</c:v>
                </c:pt>
                <c:pt idx="8746">
                  <c:v>23</c:v>
                </c:pt>
                <c:pt idx="8747">
                  <c:v>21</c:v>
                </c:pt>
                <c:pt idx="8748">
                  <c:v>19</c:v>
                </c:pt>
                <c:pt idx="8749">
                  <c:v>24</c:v>
                </c:pt>
                <c:pt idx="8750">
                  <c:v>25</c:v>
                </c:pt>
                <c:pt idx="8751">
                  <c:v>26</c:v>
                </c:pt>
                <c:pt idx="8752">
                  <c:v>21</c:v>
                </c:pt>
                <c:pt idx="8753">
                  <c:v>17</c:v>
                </c:pt>
                <c:pt idx="8754">
                  <c:v>21</c:v>
                </c:pt>
                <c:pt idx="8755">
                  <c:v>22</c:v>
                </c:pt>
                <c:pt idx="8756">
                  <c:v>21</c:v>
                </c:pt>
                <c:pt idx="8757">
                  <c:v>21</c:v>
                </c:pt>
                <c:pt idx="8758">
                  <c:v>19</c:v>
                </c:pt>
                <c:pt idx="8759">
                  <c:v>20</c:v>
                </c:pt>
                <c:pt idx="8760">
                  <c:v>21</c:v>
                </c:pt>
                <c:pt idx="8761">
                  <c:v>18</c:v>
                </c:pt>
                <c:pt idx="8762">
                  <c:v>17</c:v>
                </c:pt>
                <c:pt idx="8763">
                  <c:v>20</c:v>
                </c:pt>
                <c:pt idx="8764">
                  <c:v>19</c:v>
                </c:pt>
                <c:pt idx="8765">
                  <c:v>19</c:v>
                </c:pt>
                <c:pt idx="8766">
                  <c:v>20</c:v>
                </c:pt>
                <c:pt idx="8767">
                  <c:v>21</c:v>
                </c:pt>
                <c:pt idx="8768">
                  <c:v>21</c:v>
                </c:pt>
                <c:pt idx="8769">
                  <c:v>20</c:v>
                </c:pt>
                <c:pt idx="8770">
                  <c:v>19</c:v>
                </c:pt>
                <c:pt idx="8771">
                  <c:v>21</c:v>
                </c:pt>
                <c:pt idx="8772">
                  <c:v>20</c:v>
                </c:pt>
                <c:pt idx="8773">
                  <c:v>20</c:v>
                </c:pt>
                <c:pt idx="8774">
                  <c:v>21</c:v>
                </c:pt>
                <c:pt idx="8775">
                  <c:v>20</c:v>
                </c:pt>
                <c:pt idx="8776">
                  <c:v>22</c:v>
                </c:pt>
                <c:pt idx="8777">
                  <c:v>19</c:v>
                </c:pt>
                <c:pt idx="8778">
                  <c:v>21</c:v>
                </c:pt>
                <c:pt idx="8779">
                  <c:v>21</c:v>
                </c:pt>
                <c:pt idx="8780">
                  <c:v>21</c:v>
                </c:pt>
                <c:pt idx="8781">
                  <c:v>20</c:v>
                </c:pt>
                <c:pt idx="8782">
                  <c:v>20</c:v>
                </c:pt>
                <c:pt idx="8783">
                  <c:v>20</c:v>
                </c:pt>
                <c:pt idx="8784">
                  <c:v>19</c:v>
                </c:pt>
                <c:pt idx="8785">
                  <c:v>20</c:v>
                </c:pt>
                <c:pt idx="8786">
                  <c:v>20</c:v>
                </c:pt>
                <c:pt idx="8787">
                  <c:v>23</c:v>
                </c:pt>
                <c:pt idx="8788">
                  <c:v>20</c:v>
                </c:pt>
                <c:pt idx="8789">
                  <c:v>21</c:v>
                </c:pt>
                <c:pt idx="8790">
                  <c:v>20</c:v>
                </c:pt>
                <c:pt idx="8791">
                  <c:v>20</c:v>
                </c:pt>
                <c:pt idx="8792">
                  <c:v>20</c:v>
                </c:pt>
                <c:pt idx="8793">
                  <c:v>23</c:v>
                </c:pt>
                <c:pt idx="8794">
                  <c:v>20</c:v>
                </c:pt>
                <c:pt idx="8795">
                  <c:v>19</c:v>
                </c:pt>
                <c:pt idx="8796">
                  <c:v>20</c:v>
                </c:pt>
                <c:pt idx="8797">
                  <c:v>22</c:v>
                </c:pt>
                <c:pt idx="8798">
                  <c:v>21</c:v>
                </c:pt>
                <c:pt idx="8799">
                  <c:v>20</c:v>
                </c:pt>
                <c:pt idx="8800">
                  <c:v>22</c:v>
                </c:pt>
                <c:pt idx="8801">
                  <c:v>20</c:v>
                </c:pt>
                <c:pt idx="8802">
                  <c:v>21</c:v>
                </c:pt>
                <c:pt idx="8803">
                  <c:v>21</c:v>
                </c:pt>
                <c:pt idx="8804">
                  <c:v>21</c:v>
                </c:pt>
                <c:pt idx="8805">
                  <c:v>19</c:v>
                </c:pt>
                <c:pt idx="8806">
                  <c:v>20</c:v>
                </c:pt>
                <c:pt idx="8807">
                  <c:v>19</c:v>
                </c:pt>
                <c:pt idx="8808">
                  <c:v>21</c:v>
                </c:pt>
                <c:pt idx="8809">
                  <c:v>22</c:v>
                </c:pt>
                <c:pt idx="8810">
                  <c:v>16</c:v>
                </c:pt>
                <c:pt idx="8811">
                  <c:v>20</c:v>
                </c:pt>
                <c:pt idx="8812">
                  <c:v>19</c:v>
                </c:pt>
                <c:pt idx="8813">
                  <c:v>17</c:v>
                </c:pt>
                <c:pt idx="8814">
                  <c:v>21</c:v>
                </c:pt>
                <c:pt idx="8815">
                  <c:v>19</c:v>
                </c:pt>
                <c:pt idx="8816">
                  <c:v>20</c:v>
                </c:pt>
                <c:pt idx="8817">
                  <c:v>20</c:v>
                </c:pt>
                <c:pt idx="8818">
                  <c:v>21</c:v>
                </c:pt>
                <c:pt idx="8819">
                  <c:v>21</c:v>
                </c:pt>
                <c:pt idx="8820">
                  <c:v>19</c:v>
                </c:pt>
                <c:pt idx="8821">
                  <c:v>22</c:v>
                </c:pt>
                <c:pt idx="8822">
                  <c:v>18</c:v>
                </c:pt>
                <c:pt idx="8823">
                  <c:v>20</c:v>
                </c:pt>
                <c:pt idx="8824">
                  <c:v>22</c:v>
                </c:pt>
                <c:pt idx="8825">
                  <c:v>21</c:v>
                </c:pt>
                <c:pt idx="8826">
                  <c:v>23</c:v>
                </c:pt>
                <c:pt idx="8827">
                  <c:v>24</c:v>
                </c:pt>
                <c:pt idx="8828">
                  <c:v>17</c:v>
                </c:pt>
                <c:pt idx="8829">
                  <c:v>21</c:v>
                </c:pt>
                <c:pt idx="8830">
                  <c:v>20</c:v>
                </c:pt>
                <c:pt idx="8831">
                  <c:v>20</c:v>
                </c:pt>
                <c:pt idx="8832">
                  <c:v>18</c:v>
                </c:pt>
                <c:pt idx="8833">
                  <c:v>20</c:v>
                </c:pt>
                <c:pt idx="8834">
                  <c:v>23</c:v>
                </c:pt>
                <c:pt idx="8835">
                  <c:v>19</c:v>
                </c:pt>
                <c:pt idx="8836">
                  <c:v>21</c:v>
                </c:pt>
                <c:pt idx="8837">
                  <c:v>18</c:v>
                </c:pt>
                <c:pt idx="8838">
                  <c:v>23</c:v>
                </c:pt>
                <c:pt idx="8839">
                  <c:v>20</c:v>
                </c:pt>
                <c:pt idx="8840">
                  <c:v>21</c:v>
                </c:pt>
                <c:pt idx="8841">
                  <c:v>22</c:v>
                </c:pt>
                <c:pt idx="8842">
                  <c:v>20</c:v>
                </c:pt>
                <c:pt idx="8843">
                  <c:v>23</c:v>
                </c:pt>
                <c:pt idx="8844">
                  <c:v>20</c:v>
                </c:pt>
                <c:pt idx="8845">
                  <c:v>24</c:v>
                </c:pt>
                <c:pt idx="8846">
                  <c:v>22</c:v>
                </c:pt>
                <c:pt idx="8847">
                  <c:v>21</c:v>
                </c:pt>
                <c:pt idx="8848">
                  <c:v>22</c:v>
                </c:pt>
                <c:pt idx="8849">
                  <c:v>21</c:v>
                </c:pt>
                <c:pt idx="8850">
                  <c:v>19</c:v>
                </c:pt>
                <c:pt idx="8851">
                  <c:v>20</c:v>
                </c:pt>
                <c:pt idx="8852">
                  <c:v>14</c:v>
                </c:pt>
                <c:pt idx="8853">
                  <c:v>21</c:v>
                </c:pt>
                <c:pt idx="8854">
                  <c:v>18</c:v>
                </c:pt>
                <c:pt idx="8855">
                  <c:v>19</c:v>
                </c:pt>
                <c:pt idx="8856">
                  <c:v>19</c:v>
                </c:pt>
                <c:pt idx="8857">
                  <c:v>21</c:v>
                </c:pt>
                <c:pt idx="8858">
                  <c:v>20</c:v>
                </c:pt>
                <c:pt idx="8859">
                  <c:v>21</c:v>
                </c:pt>
                <c:pt idx="8860">
                  <c:v>21</c:v>
                </c:pt>
                <c:pt idx="8861">
                  <c:v>18</c:v>
                </c:pt>
                <c:pt idx="8862">
                  <c:v>21</c:v>
                </c:pt>
                <c:pt idx="8863">
                  <c:v>27</c:v>
                </c:pt>
                <c:pt idx="8864">
                  <c:v>23</c:v>
                </c:pt>
                <c:pt idx="8865">
                  <c:v>21</c:v>
                </c:pt>
                <c:pt idx="8866">
                  <c:v>20</c:v>
                </c:pt>
                <c:pt idx="8867">
                  <c:v>20</c:v>
                </c:pt>
                <c:pt idx="8868">
                  <c:v>20</c:v>
                </c:pt>
                <c:pt idx="8869">
                  <c:v>23</c:v>
                </c:pt>
                <c:pt idx="8870">
                  <c:v>20</c:v>
                </c:pt>
                <c:pt idx="8871">
                  <c:v>19</c:v>
                </c:pt>
                <c:pt idx="8872">
                  <c:v>23</c:v>
                </c:pt>
                <c:pt idx="8873">
                  <c:v>21</c:v>
                </c:pt>
                <c:pt idx="8874">
                  <c:v>20</c:v>
                </c:pt>
                <c:pt idx="8875">
                  <c:v>19</c:v>
                </c:pt>
                <c:pt idx="8876">
                  <c:v>19</c:v>
                </c:pt>
                <c:pt idx="8877">
                  <c:v>20</c:v>
                </c:pt>
                <c:pt idx="8878">
                  <c:v>20</c:v>
                </c:pt>
                <c:pt idx="8879">
                  <c:v>15</c:v>
                </c:pt>
                <c:pt idx="8880">
                  <c:v>22</c:v>
                </c:pt>
                <c:pt idx="8881">
                  <c:v>21</c:v>
                </c:pt>
                <c:pt idx="8882">
                  <c:v>18</c:v>
                </c:pt>
                <c:pt idx="8883">
                  <c:v>20</c:v>
                </c:pt>
                <c:pt idx="8884">
                  <c:v>17</c:v>
                </c:pt>
                <c:pt idx="8885">
                  <c:v>19</c:v>
                </c:pt>
                <c:pt idx="8886">
                  <c:v>21</c:v>
                </c:pt>
                <c:pt idx="8887">
                  <c:v>20</c:v>
                </c:pt>
                <c:pt idx="8888">
                  <c:v>21</c:v>
                </c:pt>
                <c:pt idx="8889">
                  <c:v>19</c:v>
                </c:pt>
                <c:pt idx="8890">
                  <c:v>26</c:v>
                </c:pt>
                <c:pt idx="8891">
                  <c:v>22</c:v>
                </c:pt>
                <c:pt idx="8892">
                  <c:v>21</c:v>
                </c:pt>
                <c:pt idx="8893">
                  <c:v>21</c:v>
                </c:pt>
                <c:pt idx="8894">
                  <c:v>20</c:v>
                </c:pt>
                <c:pt idx="8895">
                  <c:v>22</c:v>
                </c:pt>
                <c:pt idx="8896">
                  <c:v>15</c:v>
                </c:pt>
                <c:pt idx="8897">
                  <c:v>22</c:v>
                </c:pt>
                <c:pt idx="8898">
                  <c:v>20</c:v>
                </c:pt>
                <c:pt idx="8899">
                  <c:v>20</c:v>
                </c:pt>
                <c:pt idx="8900">
                  <c:v>21</c:v>
                </c:pt>
                <c:pt idx="8901">
                  <c:v>13</c:v>
                </c:pt>
                <c:pt idx="8902">
                  <c:v>13</c:v>
                </c:pt>
                <c:pt idx="8903">
                  <c:v>21</c:v>
                </c:pt>
                <c:pt idx="8904">
                  <c:v>23</c:v>
                </c:pt>
                <c:pt idx="8905">
                  <c:v>21</c:v>
                </c:pt>
                <c:pt idx="8906">
                  <c:v>20</c:v>
                </c:pt>
                <c:pt idx="8907">
                  <c:v>21</c:v>
                </c:pt>
                <c:pt idx="8908">
                  <c:v>14</c:v>
                </c:pt>
                <c:pt idx="8909">
                  <c:v>21</c:v>
                </c:pt>
                <c:pt idx="8910">
                  <c:v>16</c:v>
                </c:pt>
                <c:pt idx="8911">
                  <c:v>20</c:v>
                </c:pt>
                <c:pt idx="8912">
                  <c:v>22</c:v>
                </c:pt>
                <c:pt idx="8913">
                  <c:v>16</c:v>
                </c:pt>
                <c:pt idx="8914">
                  <c:v>21</c:v>
                </c:pt>
                <c:pt idx="8915">
                  <c:v>21</c:v>
                </c:pt>
                <c:pt idx="8916">
                  <c:v>20</c:v>
                </c:pt>
                <c:pt idx="8917">
                  <c:v>21</c:v>
                </c:pt>
                <c:pt idx="8918">
                  <c:v>21</c:v>
                </c:pt>
                <c:pt idx="8919">
                  <c:v>19</c:v>
                </c:pt>
                <c:pt idx="8920">
                  <c:v>13</c:v>
                </c:pt>
                <c:pt idx="8921">
                  <c:v>13</c:v>
                </c:pt>
                <c:pt idx="8922">
                  <c:v>20</c:v>
                </c:pt>
                <c:pt idx="8923">
                  <c:v>31</c:v>
                </c:pt>
                <c:pt idx="8924">
                  <c:v>23</c:v>
                </c:pt>
                <c:pt idx="8925">
                  <c:v>19</c:v>
                </c:pt>
                <c:pt idx="8926">
                  <c:v>23</c:v>
                </c:pt>
                <c:pt idx="8927">
                  <c:v>18</c:v>
                </c:pt>
                <c:pt idx="8928">
                  <c:v>24</c:v>
                </c:pt>
                <c:pt idx="8929">
                  <c:v>19</c:v>
                </c:pt>
                <c:pt idx="8930">
                  <c:v>21</c:v>
                </c:pt>
                <c:pt idx="8931">
                  <c:v>20</c:v>
                </c:pt>
                <c:pt idx="8932">
                  <c:v>23</c:v>
                </c:pt>
                <c:pt idx="8933">
                  <c:v>22</c:v>
                </c:pt>
                <c:pt idx="8934">
                  <c:v>21</c:v>
                </c:pt>
                <c:pt idx="8935">
                  <c:v>20</c:v>
                </c:pt>
                <c:pt idx="8936">
                  <c:v>22</c:v>
                </c:pt>
                <c:pt idx="8937">
                  <c:v>19</c:v>
                </c:pt>
                <c:pt idx="8938">
                  <c:v>20</c:v>
                </c:pt>
                <c:pt idx="8939">
                  <c:v>21</c:v>
                </c:pt>
                <c:pt idx="8940">
                  <c:v>19</c:v>
                </c:pt>
                <c:pt idx="8941">
                  <c:v>21</c:v>
                </c:pt>
                <c:pt idx="8942">
                  <c:v>20</c:v>
                </c:pt>
                <c:pt idx="8943">
                  <c:v>20</c:v>
                </c:pt>
                <c:pt idx="8944">
                  <c:v>19</c:v>
                </c:pt>
                <c:pt idx="8945">
                  <c:v>20</c:v>
                </c:pt>
                <c:pt idx="8946">
                  <c:v>20</c:v>
                </c:pt>
                <c:pt idx="8947">
                  <c:v>13</c:v>
                </c:pt>
                <c:pt idx="8948">
                  <c:v>18</c:v>
                </c:pt>
                <c:pt idx="8949">
                  <c:v>13</c:v>
                </c:pt>
                <c:pt idx="8950">
                  <c:v>24</c:v>
                </c:pt>
                <c:pt idx="8951">
                  <c:v>18</c:v>
                </c:pt>
                <c:pt idx="8952">
                  <c:v>19</c:v>
                </c:pt>
                <c:pt idx="8953">
                  <c:v>21</c:v>
                </c:pt>
                <c:pt idx="8954">
                  <c:v>20</c:v>
                </c:pt>
                <c:pt idx="8955">
                  <c:v>20</c:v>
                </c:pt>
                <c:pt idx="8956">
                  <c:v>25</c:v>
                </c:pt>
                <c:pt idx="8957">
                  <c:v>21</c:v>
                </c:pt>
                <c:pt idx="8958">
                  <c:v>19</c:v>
                </c:pt>
                <c:pt idx="8959">
                  <c:v>19</c:v>
                </c:pt>
                <c:pt idx="8960">
                  <c:v>20</c:v>
                </c:pt>
                <c:pt idx="8961">
                  <c:v>21</c:v>
                </c:pt>
                <c:pt idx="8962">
                  <c:v>20</c:v>
                </c:pt>
                <c:pt idx="8963">
                  <c:v>12</c:v>
                </c:pt>
                <c:pt idx="8964">
                  <c:v>20</c:v>
                </c:pt>
                <c:pt idx="8965">
                  <c:v>19</c:v>
                </c:pt>
                <c:pt idx="8966">
                  <c:v>22</c:v>
                </c:pt>
                <c:pt idx="8967">
                  <c:v>29</c:v>
                </c:pt>
                <c:pt idx="8968">
                  <c:v>22</c:v>
                </c:pt>
                <c:pt idx="8969">
                  <c:v>21</c:v>
                </c:pt>
                <c:pt idx="8970">
                  <c:v>20</c:v>
                </c:pt>
                <c:pt idx="8971">
                  <c:v>19</c:v>
                </c:pt>
                <c:pt idx="8972">
                  <c:v>20</c:v>
                </c:pt>
                <c:pt idx="8973">
                  <c:v>20</c:v>
                </c:pt>
                <c:pt idx="8974">
                  <c:v>19</c:v>
                </c:pt>
                <c:pt idx="8975">
                  <c:v>20</c:v>
                </c:pt>
                <c:pt idx="8976">
                  <c:v>23</c:v>
                </c:pt>
                <c:pt idx="8977">
                  <c:v>21</c:v>
                </c:pt>
                <c:pt idx="8978">
                  <c:v>19</c:v>
                </c:pt>
                <c:pt idx="8979">
                  <c:v>21</c:v>
                </c:pt>
                <c:pt idx="8980">
                  <c:v>22</c:v>
                </c:pt>
                <c:pt idx="8981">
                  <c:v>22</c:v>
                </c:pt>
                <c:pt idx="8982">
                  <c:v>20</c:v>
                </c:pt>
                <c:pt idx="8983">
                  <c:v>15</c:v>
                </c:pt>
                <c:pt idx="8984">
                  <c:v>21</c:v>
                </c:pt>
                <c:pt idx="8985">
                  <c:v>14</c:v>
                </c:pt>
                <c:pt idx="8986">
                  <c:v>19</c:v>
                </c:pt>
                <c:pt idx="8987">
                  <c:v>20</c:v>
                </c:pt>
                <c:pt idx="8988">
                  <c:v>21</c:v>
                </c:pt>
                <c:pt idx="8989">
                  <c:v>23</c:v>
                </c:pt>
                <c:pt idx="8990">
                  <c:v>19</c:v>
                </c:pt>
                <c:pt idx="8991">
                  <c:v>14</c:v>
                </c:pt>
                <c:pt idx="8992">
                  <c:v>14</c:v>
                </c:pt>
                <c:pt idx="8993">
                  <c:v>21</c:v>
                </c:pt>
                <c:pt idx="8994">
                  <c:v>20</c:v>
                </c:pt>
                <c:pt idx="8995">
                  <c:v>21</c:v>
                </c:pt>
                <c:pt idx="8996">
                  <c:v>20</c:v>
                </c:pt>
                <c:pt idx="8997">
                  <c:v>21</c:v>
                </c:pt>
                <c:pt idx="8998">
                  <c:v>20</c:v>
                </c:pt>
                <c:pt idx="8999">
                  <c:v>21</c:v>
                </c:pt>
                <c:pt idx="9000">
                  <c:v>20</c:v>
                </c:pt>
                <c:pt idx="9001">
                  <c:v>22</c:v>
                </c:pt>
                <c:pt idx="9002">
                  <c:v>20</c:v>
                </c:pt>
                <c:pt idx="9003">
                  <c:v>23</c:v>
                </c:pt>
                <c:pt idx="9004">
                  <c:v>13</c:v>
                </c:pt>
                <c:pt idx="9005">
                  <c:v>15</c:v>
                </c:pt>
                <c:pt idx="9006">
                  <c:v>14</c:v>
                </c:pt>
                <c:pt idx="9007">
                  <c:v>26</c:v>
                </c:pt>
                <c:pt idx="9008">
                  <c:v>20</c:v>
                </c:pt>
                <c:pt idx="9009">
                  <c:v>20</c:v>
                </c:pt>
                <c:pt idx="9010">
                  <c:v>15</c:v>
                </c:pt>
                <c:pt idx="9011">
                  <c:v>19</c:v>
                </c:pt>
                <c:pt idx="9012">
                  <c:v>21</c:v>
                </c:pt>
                <c:pt idx="9013">
                  <c:v>20</c:v>
                </c:pt>
                <c:pt idx="9014">
                  <c:v>20</c:v>
                </c:pt>
                <c:pt idx="9015">
                  <c:v>17</c:v>
                </c:pt>
                <c:pt idx="9016">
                  <c:v>24</c:v>
                </c:pt>
                <c:pt idx="9017">
                  <c:v>20</c:v>
                </c:pt>
                <c:pt idx="9018">
                  <c:v>27</c:v>
                </c:pt>
                <c:pt idx="9019">
                  <c:v>18</c:v>
                </c:pt>
                <c:pt idx="9020">
                  <c:v>19</c:v>
                </c:pt>
                <c:pt idx="9021">
                  <c:v>14</c:v>
                </c:pt>
                <c:pt idx="9022">
                  <c:v>16</c:v>
                </c:pt>
                <c:pt idx="9023">
                  <c:v>17</c:v>
                </c:pt>
                <c:pt idx="9024">
                  <c:v>22</c:v>
                </c:pt>
                <c:pt idx="9025">
                  <c:v>23</c:v>
                </c:pt>
                <c:pt idx="9026">
                  <c:v>15</c:v>
                </c:pt>
                <c:pt idx="9027">
                  <c:v>14</c:v>
                </c:pt>
                <c:pt idx="9028">
                  <c:v>13</c:v>
                </c:pt>
                <c:pt idx="9029">
                  <c:v>17</c:v>
                </c:pt>
                <c:pt idx="9030">
                  <c:v>22</c:v>
                </c:pt>
                <c:pt idx="9031">
                  <c:v>20</c:v>
                </c:pt>
                <c:pt idx="9032">
                  <c:v>21</c:v>
                </c:pt>
                <c:pt idx="9033">
                  <c:v>20</c:v>
                </c:pt>
                <c:pt idx="9034">
                  <c:v>20</c:v>
                </c:pt>
                <c:pt idx="9035">
                  <c:v>21</c:v>
                </c:pt>
                <c:pt idx="9036">
                  <c:v>20</c:v>
                </c:pt>
                <c:pt idx="9037">
                  <c:v>21</c:v>
                </c:pt>
                <c:pt idx="9038">
                  <c:v>23</c:v>
                </c:pt>
                <c:pt idx="9039">
                  <c:v>20</c:v>
                </c:pt>
                <c:pt idx="9040">
                  <c:v>20</c:v>
                </c:pt>
                <c:pt idx="9041">
                  <c:v>20</c:v>
                </c:pt>
                <c:pt idx="9042">
                  <c:v>20</c:v>
                </c:pt>
                <c:pt idx="9043">
                  <c:v>21</c:v>
                </c:pt>
                <c:pt idx="9044">
                  <c:v>21</c:v>
                </c:pt>
                <c:pt idx="9045">
                  <c:v>19</c:v>
                </c:pt>
                <c:pt idx="9046">
                  <c:v>20</c:v>
                </c:pt>
                <c:pt idx="9047">
                  <c:v>13</c:v>
                </c:pt>
                <c:pt idx="9048">
                  <c:v>16</c:v>
                </c:pt>
                <c:pt idx="9049">
                  <c:v>19</c:v>
                </c:pt>
                <c:pt idx="9050">
                  <c:v>20</c:v>
                </c:pt>
                <c:pt idx="9051">
                  <c:v>20</c:v>
                </c:pt>
                <c:pt idx="9052">
                  <c:v>21</c:v>
                </c:pt>
                <c:pt idx="9053">
                  <c:v>19</c:v>
                </c:pt>
                <c:pt idx="9054">
                  <c:v>19</c:v>
                </c:pt>
                <c:pt idx="9055">
                  <c:v>14</c:v>
                </c:pt>
                <c:pt idx="9056">
                  <c:v>19</c:v>
                </c:pt>
                <c:pt idx="9057">
                  <c:v>19</c:v>
                </c:pt>
                <c:pt idx="9058">
                  <c:v>24</c:v>
                </c:pt>
                <c:pt idx="9059">
                  <c:v>26</c:v>
                </c:pt>
                <c:pt idx="9060">
                  <c:v>18</c:v>
                </c:pt>
                <c:pt idx="9061">
                  <c:v>20</c:v>
                </c:pt>
                <c:pt idx="9062">
                  <c:v>14</c:v>
                </c:pt>
                <c:pt idx="9063">
                  <c:v>22</c:v>
                </c:pt>
                <c:pt idx="9064">
                  <c:v>22</c:v>
                </c:pt>
                <c:pt idx="9065">
                  <c:v>20</c:v>
                </c:pt>
                <c:pt idx="9066">
                  <c:v>20</c:v>
                </c:pt>
                <c:pt idx="9067">
                  <c:v>20</c:v>
                </c:pt>
                <c:pt idx="9068">
                  <c:v>20</c:v>
                </c:pt>
                <c:pt idx="9069">
                  <c:v>22</c:v>
                </c:pt>
                <c:pt idx="9070">
                  <c:v>22</c:v>
                </c:pt>
                <c:pt idx="9071">
                  <c:v>18</c:v>
                </c:pt>
                <c:pt idx="9072">
                  <c:v>21</c:v>
                </c:pt>
                <c:pt idx="9073">
                  <c:v>20</c:v>
                </c:pt>
                <c:pt idx="9074">
                  <c:v>21</c:v>
                </c:pt>
                <c:pt idx="9075">
                  <c:v>17</c:v>
                </c:pt>
                <c:pt idx="9076">
                  <c:v>15</c:v>
                </c:pt>
                <c:pt idx="9077">
                  <c:v>18</c:v>
                </c:pt>
                <c:pt idx="9078">
                  <c:v>20</c:v>
                </c:pt>
                <c:pt idx="9079">
                  <c:v>19</c:v>
                </c:pt>
                <c:pt idx="9080">
                  <c:v>19</c:v>
                </c:pt>
                <c:pt idx="9081">
                  <c:v>20</c:v>
                </c:pt>
                <c:pt idx="9082">
                  <c:v>20</c:v>
                </c:pt>
                <c:pt idx="9083">
                  <c:v>21</c:v>
                </c:pt>
                <c:pt idx="9084">
                  <c:v>13</c:v>
                </c:pt>
                <c:pt idx="9085">
                  <c:v>22</c:v>
                </c:pt>
                <c:pt idx="9086">
                  <c:v>21</c:v>
                </c:pt>
                <c:pt idx="9087">
                  <c:v>24</c:v>
                </c:pt>
                <c:pt idx="9088">
                  <c:v>19</c:v>
                </c:pt>
                <c:pt idx="9089">
                  <c:v>23</c:v>
                </c:pt>
                <c:pt idx="9090">
                  <c:v>19</c:v>
                </c:pt>
                <c:pt idx="9091">
                  <c:v>19</c:v>
                </c:pt>
                <c:pt idx="9092">
                  <c:v>21</c:v>
                </c:pt>
                <c:pt idx="9093">
                  <c:v>14</c:v>
                </c:pt>
                <c:pt idx="9094">
                  <c:v>13</c:v>
                </c:pt>
                <c:pt idx="9095">
                  <c:v>14</c:v>
                </c:pt>
                <c:pt idx="9096">
                  <c:v>23</c:v>
                </c:pt>
                <c:pt idx="9097">
                  <c:v>15</c:v>
                </c:pt>
                <c:pt idx="9098">
                  <c:v>19</c:v>
                </c:pt>
                <c:pt idx="9099">
                  <c:v>22</c:v>
                </c:pt>
                <c:pt idx="9100">
                  <c:v>20</c:v>
                </c:pt>
                <c:pt idx="9101">
                  <c:v>20</c:v>
                </c:pt>
                <c:pt idx="9102">
                  <c:v>33</c:v>
                </c:pt>
                <c:pt idx="9103">
                  <c:v>21</c:v>
                </c:pt>
                <c:pt idx="9104">
                  <c:v>19</c:v>
                </c:pt>
                <c:pt idx="9105">
                  <c:v>20</c:v>
                </c:pt>
                <c:pt idx="9106">
                  <c:v>23</c:v>
                </c:pt>
                <c:pt idx="9107">
                  <c:v>21</c:v>
                </c:pt>
                <c:pt idx="9108">
                  <c:v>23</c:v>
                </c:pt>
                <c:pt idx="9109">
                  <c:v>22</c:v>
                </c:pt>
                <c:pt idx="9110">
                  <c:v>23</c:v>
                </c:pt>
                <c:pt idx="9111">
                  <c:v>21</c:v>
                </c:pt>
                <c:pt idx="9112">
                  <c:v>21</c:v>
                </c:pt>
                <c:pt idx="9113">
                  <c:v>21</c:v>
                </c:pt>
                <c:pt idx="9114">
                  <c:v>27</c:v>
                </c:pt>
                <c:pt idx="9115">
                  <c:v>20</c:v>
                </c:pt>
                <c:pt idx="9116">
                  <c:v>26</c:v>
                </c:pt>
                <c:pt idx="9117">
                  <c:v>16</c:v>
                </c:pt>
                <c:pt idx="9118">
                  <c:v>22</c:v>
                </c:pt>
                <c:pt idx="9119">
                  <c:v>18</c:v>
                </c:pt>
                <c:pt idx="9120">
                  <c:v>20</c:v>
                </c:pt>
                <c:pt idx="9121">
                  <c:v>22</c:v>
                </c:pt>
                <c:pt idx="9122">
                  <c:v>20</c:v>
                </c:pt>
                <c:pt idx="9123">
                  <c:v>22</c:v>
                </c:pt>
                <c:pt idx="9124">
                  <c:v>20</c:v>
                </c:pt>
                <c:pt idx="9125">
                  <c:v>16</c:v>
                </c:pt>
                <c:pt idx="9126">
                  <c:v>18</c:v>
                </c:pt>
                <c:pt idx="9127">
                  <c:v>22</c:v>
                </c:pt>
                <c:pt idx="9128">
                  <c:v>21</c:v>
                </c:pt>
                <c:pt idx="9129">
                  <c:v>21</c:v>
                </c:pt>
                <c:pt idx="9130">
                  <c:v>22</c:v>
                </c:pt>
                <c:pt idx="9131">
                  <c:v>19</c:v>
                </c:pt>
                <c:pt idx="9132">
                  <c:v>22</c:v>
                </c:pt>
                <c:pt idx="9133">
                  <c:v>22</c:v>
                </c:pt>
                <c:pt idx="9134">
                  <c:v>20</c:v>
                </c:pt>
                <c:pt idx="9135">
                  <c:v>20</c:v>
                </c:pt>
                <c:pt idx="9136">
                  <c:v>20</c:v>
                </c:pt>
                <c:pt idx="9137">
                  <c:v>20</c:v>
                </c:pt>
                <c:pt idx="9138">
                  <c:v>20</c:v>
                </c:pt>
                <c:pt idx="9139">
                  <c:v>20</c:v>
                </c:pt>
                <c:pt idx="9140">
                  <c:v>20</c:v>
                </c:pt>
                <c:pt idx="9141">
                  <c:v>21</c:v>
                </c:pt>
                <c:pt idx="9142">
                  <c:v>20</c:v>
                </c:pt>
                <c:pt idx="9143">
                  <c:v>20</c:v>
                </c:pt>
                <c:pt idx="9144">
                  <c:v>21</c:v>
                </c:pt>
                <c:pt idx="9145">
                  <c:v>19</c:v>
                </c:pt>
                <c:pt idx="9146">
                  <c:v>20</c:v>
                </c:pt>
                <c:pt idx="9147">
                  <c:v>18</c:v>
                </c:pt>
                <c:pt idx="9148">
                  <c:v>21</c:v>
                </c:pt>
                <c:pt idx="9149">
                  <c:v>15</c:v>
                </c:pt>
                <c:pt idx="9150">
                  <c:v>20</c:v>
                </c:pt>
                <c:pt idx="9151">
                  <c:v>21</c:v>
                </c:pt>
                <c:pt idx="9152">
                  <c:v>20</c:v>
                </c:pt>
                <c:pt idx="9153">
                  <c:v>21</c:v>
                </c:pt>
                <c:pt idx="9154">
                  <c:v>23</c:v>
                </c:pt>
                <c:pt idx="9155">
                  <c:v>20</c:v>
                </c:pt>
                <c:pt idx="9156">
                  <c:v>20</c:v>
                </c:pt>
                <c:pt idx="9157">
                  <c:v>20</c:v>
                </c:pt>
                <c:pt idx="9158">
                  <c:v>21</c:v>
                </c:pt>
                <c:pt idx="9159">
                  <c:v>20</c:v>
                </c:pt>
                <c:pt idx="9160">
                  <c:v>20</c:v>
                </c:pt>
                <c:pt idx="9161">
                  <c:v>20</c:v>
                </c:pt>
                <c:pt idx="9162">
                  <c:v>20</c:v>
                </c:pt>
                <c:pt idx="9163">
                  <c:v>20</c:v>
                </c:pt>
                <c:pt idx="9164">
                  <c:v>20</c:v>
                </c:pt>
                <c:pt idx="9165">
                  <c:v>20</c:v>
                </c:pt>
                <c:pt idx="9166">
                  <c:v>20</c:v>
                </c:pt>
                <c:pt idx="9167">
                  <c:v>20</c:v>
                </c:pt>
                <c:pt idx="9168">
                  <c:v>20</c:v>
                </c:pt>
                <c:pt idx="9169">
                  <c:v>20</c:v>
                </c:pt>
                <c:pt idx="9170">
                  <c:v>19</c:v>
                </c:pt>
                <c:pt idx="9171">
                  <c:v>20</c:v>
                </c:pt>
                <c:pt idx="9172">
                  <c:v>19</c:v>
                </c:pt>
                <c:pt idx="9173">
                  <c:v>20</c:v>
                </c:pt>
                <c:pt idx="9174">
                  <c:v>20</c:v>
                </c:pt>
                <c:pt idx="9175">
                  <c:v>21</c:v>
                </c:pt>
                <c:pt idx="9176">
                  <c:v>21</c:v>
                </c:pt>
                <c:pt idx="9177">
                  <c:v>21</c:v>
                </c:pt>
                <c:pt idx="9178">
                  <c:v>20</c:v>
                </c:pt>
                <c:pt idx="9179">
                  <c:v>20</c:v>
                </c:pt>
                <c:pt idx="9180">
                  <c:v>19</c:v>
                </c:pt>
                <c:pt idx="9181">
                  <c:v>24</c:v>
                </c:pt>
                <c:pt idx="9182">
                  <c:v>19</c:v>
                </c:pt>
                <c:pt idx="9183">
                  <c:v>16</c:v>
                </c:pt>
                <c:pt idx="9184">
                  <c:v>22</c:v>
                </c:pt>
                <c:pt idx="9185">
                  <c:v>18</c:v>
                </c:pt>
                <c:pt idx="9186">
                  <c:v>16</c:v>
                </c:pt>
                <c:pt idx="9187">
                  <c:v>21</c:v>
                </c:pt>
                <c:pt idx="9188">
                  <c:v>21</c:v>
                </c:pt>
                <c:pt idx="9189">
                  <c:v>21</c:v>
                </c:pt>
                <c:pt idx="9190">
                  <c:v>20</c:v>
                </c:pt>
                <c:pt idx="9191">
                  <c:v>19</c:v>
                </c:pt>
                <c:pt idx="9192">
                  <c:v>14</c:v>
                </c:pt>
                <c:pt idx="9193">
                  <c:v>21</c:v>
                </c:pt>
                <c:pt idx="9194">
                  <c:v>20</c:v>
                </c:pt>
                <c:pt idx="9195">
                  <c:v>21</c:v>
                </c:pt>
                <c:pt idx="9196">
                  <c:v>20</c:v>
                </c:pt>
                <c:pt idx="9197">
                  <c:v>20</c:v>
                </c:pt>
                <c:pt idx="9198">
                  <c:v>20</c:v>
                </c:pt>
                <c:pt idx="9199">
                  <c:v>20</c:v>
                </c:pt>
                <c:pt idx="9200">
                  <c:v>20</c:v>
                </c:pt>
                <c:pt idx="9201">
                  <c:v>21</c:v>
                </c:pt>
                <c:pt idx="9202">
                  <c:v>21</c:v>
                </c:pt>
                <c:pt idx="9203">
                  <c:v>19</c:v>
                </c:pt>
                <c:pt idx="9204">
                  <c:v>16</c:v>
                </c:pt>
                <c:pt idx="9205">
                  <c:v>13</c:v>
                </c:pt>
                <c:pt idx="9206">
                  <c:v>21</c:v>
                </c:pt>
                <c:pt idx="9207">
                  <c:v>18</c:v>
                </c:pt>
                <c:pt idx="9208">
                  <c:v>20</c:v>
                </c:pt>
                <c:pt idx="9209">
                  <c:v>20</c:v>
                </c:pt>
                <c:pt idx="9210">
                  <c:v>21</c:v>
                </c:pt>
                <c:pt idx="9211">
                  <c:v>21</c:v>
                </c:pt>
                <c:pt idx="9212">
                  <c:v>13</c:v>
                </c:pt>
                <c:pt idx="9213">
                  <c:v>17</c:v>
                </c:pt>
                <c:pt idx="9214">
                  <c:v>20</c:v>
                </c:pt>
                <c:pt idx="9215">
                  <c:v>21</c:v>
                </c:pt>
                <c:pt idx="9216">
                  <c:v>19</c:v>
                </c:pt>
                <c:pt idx="9217">
                  <c:v>21</c:v>
                </c:pt>
                <c:pt idx="9218">
                  <c:v>20</c:v>
                </c:pt>
                <c:pt idx="9219">
                  <c:v>23</c:v>
                </c:pt>
                <c:pt idx="9220">
                  <c:v>19</c:v>
                </c:pt>
                <c:pt idx="9221">
                  <c:v>21</c:v>
                </c:pt>
                <c:pt idx="9222">
                  <c:v>20</c:v>
                </c:pt>
                <c:pt idx="9223">
                  <c:v>18</c:v>
                </c:pt>
                <c:pt idx="9224">
                  <c:v>21</c:v>
                </c:pt>
                <c:pt idx="9225">
                  <c:v>21</c:v>
                </c:pt>
                <c:pt idx="9226">
                  <c:v>21</c:v>
                </c:pt>
                <c:pt idx="9227">
                  <c:v>22</c:v>
                </c:pt>
                <c:pt idx="9228">
                  <c:v>16</c:v>
                </c:pt>
                <c:pt idx="9229">
                  <c:v>20</c:v>
                </c:pt>
                <c:pt idx="9230">
                  <c:v>20</c:v>
                </c:pt>
                <c:pt idx="9231">
                  <c:v>19</c:v>
                </c:pt>
                <c:pt idx="9232">
                  <c:v>20</c:v>
                </c:pt>
                <c:pt idx="9233">
                  <c:v>16</c:v>
                </c:pt>
                <c:pt idx="9234">
                  <c:v>20</c:v>
                </c:pt>
                <c:pt idx="9235">
                  <c:v>14</c:v>
                </c:pt>
                <c:pt idx="9236">
                  <c:v>19</c:v>
                </c:pt>
                <c:pt idx="9237">
                  <c:v>21</c:v>
                </c:pt>
                <c:pt idx="9238">
                  <c:v>19</c:v>
                </c:pt>
                <c:pt idx="9239">
                  <c:v>21</c:v>
                </c:pt>
                <c:pt idx="9240">
                  <c:v>20</c:v>
                </c:pt>
                <c:pt idx="9241">
                  <c:v>22</c:v>
                </c:pt>
                <c:pt idx="9242">
                  <c:v>19</c:v>
                </c:pt>
                <c:pt idx="9243">
                  <c:v>20</c:v>
                </c:pt>
                <c:pt idx="9244">
                  <c:v>21</c:v>
                </c:pt>
                <c:pt idx="9245">
                  <c:v>17</c:v>
                </c:pt>
                <c:pt idx="9246">
                  <c:v>20</c:v>
                </c:pt>
                <c:pt idx="9247">
                  <c:v>17</c:v>
                </c:pt>
                <c:pt idx="9248">
                  <c:v>19</c:v>
                </c:pt>
                <c:pt idx="9249">
                  <c:v>21</c:v>
                </c:pt>
                <c:pt idx="9250">
                  <c:v>20</c:v>
                </c:pt>
                <c:pt idx="9251">
                  <c:v>21</c:v>
                </c:pt>
                <c:pt idx="9252">
                  <c:v>20</c:v>
                </c:pt>
                <c:pt idx="9253">
                  <c:v>19</c:v>
                </c:pt>
                <c:pt idx="9254">
                  <c:v>21</c:v>
                </c:pt>
                <c:pt idx="9255">
                  <c:v>21</c:v>
                </c:pt>
                <c:pt idx="9256">
                  <c:v>22</c:v>
                </c:pt>
                <c:pt idx="9257">
                  <c:v>21</c:v>
                </c:pt>
                <c:pt idx="9258">
                  <c:v>22</c:v>
                </c:pt>
                <c:pt idx="9259">
                  <c:v>19</c:v>
                </c:pt>
                <c:pt idx="9260">
                  <c:v>16</c:v>
                </c:pt>
                <c:pt idx="9261">
                  <c:v>15</c:v>
                </c:pt>
                <c:pt idx="9262">
                  <c:v>19</c:v>
                </c:pt>
                <c:pt idx="9263">
                  <c:v>17</c:v>
                </c:pt>
                <c:pt idx="9264">
                  <c:v>16</c:v>
                </c:pt>
                <c:pt idx="9265">
                  <c:v>22</c:v>
                </c:pt>
                <c:pt idx="9266">
                  <c:v>19</c:v>
                </c:pt>
                <c:pt idx="9267">
                  <c:v>22</c:v>
                </c:pt>
                <c:pt idx="9268">
                  <c:v>20</c:v>
                </c:pt>
                <c:pt idx="9269">
                  <c:v>20</c:v>
                </c:pt>
                <c:pt idx="9270">
                  <c:v>21</c:v>
                </c:pt>
                <c:pt idx="9271">
                  <c:v>22</c:v>
                </c:pt>
                <c:pt idx="9272">
                  <c:v>19</c:v>
                </c:pt>
                <c:pt idx="9273">
                  <c:v>24</c:v>
                </c:pt>
                <c:pt idx="9274">
                  <c:v>20</c:v>
                </c:pt>
                <c:pt idx="9275">
                  <c:v>20</c:v>
                </c:pt>
                <c:pt idx="9276">
                  <c:v>23</c:v>
                </c:pt>
                <c:pt idx="9277">
                  <c:v>19</c:v>
                </c:pt>
                <c:pt idx="9278">
                  <c:v>20</c:v>
                </c:pt>
                <c:pt idx="9279">
                  <c:v>20</c:v>
                </c:pt>
                <c:pt idx="9280">
                  <c:v>19</c:v>
                </c:pt>
                <c:pt idx="9281">
                  <c:v>20</c:v>
                </c:pt>
                <c:pt idx="9282">
                  <c:v>20</c:v>
                </c:pt>
                <c:pt idx="9283">
                  <c:v>22</c:v>
                </c:pt>
                <c:pt idx="9284">
                  <c:v>21</c:v>
                </c:pt>
                <c:pt idx="9285">
                  <c:v>21</c:v>
                </c:pt>
                <c:pt idx="9286">
                  <c:v>20</c:v>
                </c:pt>
                <c:pt idx="9287">
                  <c:v>21</c:v>
                </c:pt>
                <c:pt idx="9288">
                  <c:v>21</c:v>
                </c:pt>
                <c:pt idx="9289">
                  <c:v>20</c:v>
                </c:pt>
                <c:pt idx="9290">
                  <c:v>18</c:v>
                </c:pt>
                <c:pt idx="9291">
                  <c:v>20</c:v>
                </c:pt>
                <c:pt idx="9292">
                  <c:v>17</c:v>
                </c:pt>
                <c:pt idx="9293">
                  <c:v>18</c:v>
                </c:pt>
                <c:pt idx="9294">
                  <c:v>20</c:v>
                </c:pt>
                <c:pt idx="9295">
                  <c:v>20</c:v>
                </c:pt>
                <c:pt idx="9296">
                  <c:v>23</c:v>
                </c:pt>
                <c:pt idx="9297">
                  <c:v>20</c:v>
                </c:pt>
                <c:pt idx="9298">
                  <c:v>20</c:v>
                </c:pt>
                <c:pt idx="9299">
                  <c:v>22</c:v>
                </c:pt>
                <c:pt idx="9300">
                  <c:v>20</c:v>
                </c:pt>
                <c:pt idx="9301">
                  <c:v>22</c:v>
                </c:pt>
                <c:pt idx="9302">
                  <c:v>20</c:v>
                </c:pt>
                <c:pt idx="9303">
                  <c:v>13</c:v>
                </c:pt>
                <c:pt idx="9304">
                  <c:v>20</c:v>
                </c:pt>
                <c:pt idx="9305">
                  <c:v>20</c:v>
                </c:pt>
                <c:pt idx="9306">
                  <c:v>18</c:v>
                </c:pt>
                <c:pt idx="9307">
                  <c:v>20</c:v>
                </c:pt>
                <c:pt idx="9308">
                  <c:v>21</c:v>
                </c:pt>
                <c:pt idx="9309">
                  <c:v>19</c:v>
                </c:pt>
                <c:pt idx="9310">
                  <c:v>19</c:v>
                </c:pt>
                <c:pt idx="9311">
                  <c:v>20</c:v>
                </c:pt>
                <c:pt idx="9312">
                  <c:v>19</c:v>
                </c:pt>
                <c:pt idx="9313">
                  <c:v>20</c:v>
                </c:pt>
                <c:pt idx="9314">
                  <c:v>20</c:v>
                </c:pt>
                <c:pt idx="9315">
                  <c:v>20</c:v>
                </c:pt>
                <c:pt idx="9316">
                  <c:v>16</c:v>
                </c:pt>
                <c:pt idx="9317">
                  <c:v>20</c:v>
                </c:pt>
                <c:pt idx="9318">
                  <c:v>20</c:v>
                </c:pt>
                <c:pt idx="9319">
                  <c:v>19</c:v>
                </c:pt>
                <c:pt idx="9320">
                  <c:v>19</c:v>
                </c:pt>
                <c:pt idx="9321">
                  <c:v>21</c:v>
                </c:pt>
                <c:pt idx="9322">
                  <c:v>21</c:v>
                </c:pt>
                <c:pt idx="9323">
                  <c:v>20</c:v>
                </c:pt>
                <c:pt idx="9324">
                  <c:v>25</c:v>
                </c:pt>
                <c:pt idx="9325">
                  <c:v>22</c:v>
                </c:pt>
                <c:pt idx="9326">
                  <c:v>20</c:v>
                </c:pt>
                <c:pt idx="9327">
                  <c:v>21</c:v>
                </c:pt>
                <c:pt idx="9328">
                  <c:v>20</c:v>
                </c:pt>
                <c:pt idx="9329">
                  <c:v>21</c:v>
                </c:pt>
                <c:pt idx="9330">
                  <c:v>20</c:v>
                </c:pt>
                <c:pt idx="9331">
                  <c:v>21</c:v>
                </c:pt>
                <c:pt idx="9332">
                  <c:v>19</c:v>
                </c:pt>
                <c:pt idx="9333">
                  <c:v>21</c:v>
                </c:pt>
                <c:pt idx="9334">
                  <c:v>23</c:v>
                </c:pt>
                <c:pt idx="9335">
                  <c:v>24</c:v>
                </c:pt>
                <c:pt idx="9336">
                  <c:v>20</c:v>
                </c:pt>
                <c:pt idx="9337">
                  <c:v>20</c:v>
                </c:pt>
                <c:pt idx="9338">
                  <c:v>21</c:v>
                </c:pt>
                <c:pt idx="9339">
                  <c:v>21</c:v>
                </c:pt>
                <c:pt idx="9340">
                  <c:v>18</c:v>
                </c:pt>
                <c:pt idx="9341">
                  <c:v>22</c:v>
                </c:pt>
                <c:pt idx="9342">
                  <c:v>20</c:v>
                </c:pt>
                <c:pt idx="9343">
                  <c:v>19</c:v>
                </c:pt>
                <c:pt idx="9344">
                  <c:v>19</c:v>
                </c:pt>
                <c:pt idx="9345">
                  <c:v>19</c:v>
                </c:pt>
                <c:pt idx="9346">
                  <c:v>20</c:v>
                </c:pt>
                <c:pt idx="9347">
                  <c:v>20</c:v>
                </c:pt>
                <c:pt idx="9348">
                  <c:v>19</c:v>
                </c:pt>
                <c:pt idx="9349">
                  <c:v>19</c:v>
                </c:pt>
                <c:pt idx="9350">
                  <c:v>20</c:v>
                </c:pt>
                <c:pt idx="9351">
                  <c:v>20</c:v>
                </c:pt>
                <c:pt idx="9352">
                  <c:v>20</c:v>
                </c:pt>
                <c:pt idx="9353">
                  <c:v>19</c:v>
                </c:pt>
                <c:pt idx="9354">
                  <c:v>20</c:v>
                </c:pt>
                <c:pt idx="9355">
                  <c:v>20</c:v>
                </c:pt>
                <c:pt idx="9356">
                  <c:v>21</c:v>
                </c:pt>
                <c:pt idx="9357">
                  <c:v>21</c:v>
                </c:pt>
                <c:pt idx="9358">
                  <c:v>21</c:v>
                </c:pt>
                <c:pt idx="9359">
                  <c:v>20</c:v>
                </c:pt>
                <c:pt idx="9360">
                  <c:v>20</c:v>
                </c:pt>
                <c:pt idx="9361">
                  <c:v>20</c:v>
                </c:pt>
                <c:pt idx="9362">
                  <c:v>20</c:v>
                </c:pt>
                <c:pt idx="9363">
                  <c:v>14</c:v>
                </c:pt>
                <c:pt idx="9364">
                  <c:v>20</c:v>
                </c:pt>
                <c:pt idx="9365">
                  <c:v>21</c:v>
                </c:pt>
                <c:pt idx="9366">
                  <c:v>20</c:v>
                </c:pt>
                <c:pt idx="9367">
                  <c:v>17</c:v>
                </c:pt>
                <c:pt idx="9368">
                  <c:v>20</c:v>
                </c:pt>
                <c:pt idx="9369">
                  <c:v>20</c:v>
                </c:pt>
                <c:pt idx="9370">
                  <c:v>18</c:v>
                </c:pt>
                <c:pt idx="9371">
                  <c:v>20</c:v>
                </c:pt>
                <c:pt idx="9372">
                  <c:v>20</c:v>
                </c:pt>
                <c:pt idx="9373">
                  <c:v>19</c:v>
                </c:pt>
                <c:pt idx="9374">
                  <c:v>19</c:v>
                </c:pt>
                <c:pt idx="9375">
                  <c:v>15</c:v>
                </c:pt>
                <c:pt idx="9376">
                  <c:v>23</c:v>
                </c:pt>
                <c:pt idx="9377">
                  <c:v>23</c:v>
                </c:pt>
                <c:pt idx="9378">
                  <c:v>19</c:v>
                </c:pt>
                <c:pt idx="9379">
                  <c:v>19</c:v>
                </c:pt>
                <c:pt idx="9380">
                  <c:v>20</c:v>
                </c:pt>
                <c:pt idx="9381">
                  <c:v>22</c:v>
                </c:pt>
                <c:pt idx="9382">
                  <c:v>17</c:v>
                </c:pt>
                <c:pt idx="9383">
                  <c:v>22</c:v>
                </c:pt>
                <c:pt idx="9384">
                  <c:v>21</c:v>
                </c:pt>
                <c:pt idx="9385">
                  <c:v>19</c:v>
                </c:pt>
                <c:pt idx="9386">
                  <c:v>16</c:v>
                </c:pt>
                <c:pt idx="9387">
                  <c:v>21</c:v>
                </c:pt>
                <c:pt idx="9388">
                  <c:v>20</c:v>
                </c:pt>
                <c:pt idx="9389">
                  <c:v>22</c:v>
                </c:pt>
                <c:pt idx="9390">
                  <c:v>19</c:v>
                </c:pt>
                <c:pt idx="9391">
                  <c:v>23</c:v>
                </c:pt>
                <c:pt idx="9392">
                  <c:v>21</c:v>
                </c:pt>
                <c:pt idx="9393">
                  <c:v>20</c:v>
                </c:pt>
                <c:pt idx="9394">
                  <c:v>19</c:v>
                </c:pt>
                <c:pt idx="9395">
                  <c:v>20</c:v>
                </c:pt>
                <c:pt idx="9396">
                  <c:v>17</c:v>
                </c:pt>
                <c:pt idx="9397">
                  <c:v>19</c:v>
                </c:pt>
                <c:pt idx="9398">
                  <c:v>18</c:v>
                </c:pt>
                <c:pt idx="9399">
                  <c:v>21</c:v>
                </c:pt>
                <c:pt idx="9400">
                  <c:v>21</c:v>
                </c:pt>
                <c:pt idx="9401">
                  <c:v>19</c:v>
                </c:pt>
                <c:pt idx="9402">
                  <c:v>20</c:v>
                </c:pt>
                <c:pt idx="9403">
                  <c:v>21</c:v>
                </c:pt>
                <c:pt idx="9404">
                  <c:v>20</c:v>
                </c:pt>
                <c:pt idx="9405">
                  <c:v>20</c:v>
                </c:pt>
                <c:pt idx="9406">
                  <c:v>19</c:v>
                </c:pt>
                <c:pt idx="9407">
                  <c:v>19</c:v>
                </c:pt>
                <c:pt idx="9408">
                  <c:v>20</c:v>
                </c:pt>
                <c:pt idx="9409">
                  <c:v>22</c:v>
                </c:pt>
                <c:pt idx="9410">
                  <c:v>26</c:v>
                </c:pt>
                <c:pt idx="9411">
                  <c:v>23</c:v>
                </c:pt>
                <c:pt idx="9412">
                  <c:v>22</c:v>
                </c:pt>
                <c:pt idx="9413">
                  <c:v>19</c:v>
                </c:pt>
                <c:pt idx="9414">
                  <c:v>13</c:v>
                </c:pt>
                <c:pt idx="9415">
                  <c:v>20</c:v>
                </c:pt>
                <c:pt idx="9416">
                  <c:v>19</c:v>
                </c:pt>
                <c:pt idx="9417">
                  <c:v>21</c:v>
                </c:pt>
                <c:pt idx="9418">
                  <c:v>22</c:v>
                </c:pt>
                <c:pt idx="9419">
                  <c:v>19</c:v>
                </c:pt>
                <c:pt idx="9420">
                  <c:v>20</c:v>
                </c:pt>
                <c:pt idx="9421">
                  <c:v>21</c:v>
                </c:pt>
                <c:pt idx="9422">
                  <c:v>21</c:v>
                </c:pt>
                <c:pt idx="9423">
                  <c:v>20</c:v>
                </c:pt>
                <c:pt idx="9424">
                  <c:v>20</c:v>
                </c:pt>
                <c:pt idx="9425">
                  <c:v>20</c:v>
                </c:pt>
                <c:pt idx="9426">
                  <c:v>20</c:v>
                </c:pt>
                <c:pt idx="9427">
                  <c:v>20</c:v>
                </c:pt>
                <c:pt idx="9428">
                  <c:v>21</c:v>
                </c:pt>
                <c:pt idx="9429">
                  <c:v>21</c:v>
                </c:pt>
                <c:pt idx="9430">
                  <c:v>19</c:v>
                </c:pt>
                <c:pt idx="9431">
                  <c:v>21</c:v>
                </c:pt>
                <c:pt idx="9432">
                  <c:v>19</c:v>
                </c:pt>
                <c:pt idx="9433">
                  <c:v>19</c:v>
                </c:pt>
                <c:pt idx="9434">
                  <c:v>19</c:v>
                </c:pt>
                <c:pt idx="9435">
                  <c:v>20</c:v>
                </c:pt>
                <c:pt idx="9436">
                  <c:v>21</c:v>
                </c:pt>
                <c:pt idx="9437">
                  <c:v>20</c:v>
                </c:pt>
                <c:pt idx="9438">
                  <c:v>21</c:v>
                </c:pt>
                <c:pt idx="9439">
                  <c:v>19</c:v>
                </c:pt>
                <c:pt idx="9440">
                  <c:v>21</c:v>
                </c:pt>
                <c:pt idx="9441">
                  <c:v>22</c:v>
                </c:pt>
                <c:pt idx="9442">
                  <c:v>14</c:v>
                </c:pt>
                <c:pt idx="9443">
                  <c:v>23</c:v>
                </c:pt>
                <c:pt idx="9444">
                  <c:v>20</c:v>
                </c:pt>
                <c:pt idx="9445">
                  <c:v>21</c:v>
                </c:pt>
                <c:pt idx="9446">
                  <c:v>21</c:v>
                </c:pt>
                <c:pt idx="9447">
                  <c:v>21</c:v>
                </c:pt>
                <c:pt idx="9448">
                  <c:v>14</c:v>
                </c:pt>
                <c:pt idx="9449">
                  <c:v>19</c:v>
                </c:pt>
                <c:pt idx="9450">
                  <c:v>14</c:v>
                </c:pt>
                <c:pt idx="9451">
                  <c:v>21</c:v>
                </c:pt>
                <c:pt idx="9452">
                  <c:v>21</c:v>
                </c:pt>
                <c:pt idx="9453">
                  <c:v>21</c:v>
                </c:pt>
                <c:pt idx="9454">
                  <c:v>23</c:v>
                </c:pt>
                <c:pt idx="9455">
                  <c:v>16</c:v>
                </c:pt>
                <c:pt idx="9456">
                  <c:v>20</c:v>
                </c:pt>
                <c:pt idx="9457">
                  <c:v>22</c:v>
                </c:pt>
                <c:pt idx="9458">
                  <c:v>21</c:v>
                </c:pt>
                <c:pt idx="9459">
                  <c:v>20</c:v>
                </c:pt>
                <c:pt idx="9460">
                  <c:v>25</c:v>
                </c:pt>
                <c:pt idx="9461">
                  <c:v>19</c:v>
                </c:pt>
                <c:pt idx="9462">
                  <c:v>20</c:v>
                </c:pt>
                <c:pt idx="9463">
                  <c:v>20</c:v>
                </c:pt>
                <c:pt idx="9464">
                  <c:v>19</c:v>
                </c:pt>
                <c:pt idx="9465">
                  <c:v>18</c:v>
                </c:pt>
                <c:pt idx="9466">
                  <c:v>19</c:v>
                </c:pt>
                <c:pt idx="9467">
                  <c:v>22</c:v>
                </c:pt>
                <c:pt idx="9468">
                  <c:v>17</c:v>
                </c:pt>
                <c:pt idx="9469">
                  <c:v>14</c:v>
                </c:pt>
                <c:pt idx="9470">
                  <c:v>20</c:v>
                </c:pt>
                <c:pt idx="9471">
                  <c:v>20</c:v>
                </c:pt>
                <c:pt idx="9472">
                  <c:v>15</c:v>
                </c:pt>
                <c:pt idx="9473">
                  <c:v>21</c:v>
                </c:pt>
                <c:pt idx="9474">
                  <c:v>18</c:v>
                </c:pt>
                <c:pt idx="9475">
                  <c:v>13</c:v>
                </c:pt>
                <c:pt idx="9476">
                  <c:v>21</c:v>
                </c:pt>
                <c:pt idx="9477">
                  <c:v>20</c:v>
                </c:pt>
                <c:pt idx="9478">
                  <c:v>14</c:v>
                </c:pt>
                <c:pt idx="9479">
                  <c:v>24</c:v>
                </c:pt>
                <c:pt idx="9480">
                  <c:v>22</c:v>
                </c:pt>
                <c:pt idx="9481">
                  <c:v>20</c:v>
                </c:pt>
                <c:pt idx="9482">
                  <c:v>20</c:v>
                </c:pt>
                <c:pt idx="9483">
                  <c:v>20</c:v>
                </c:pt>
                <c:pt idx="9484">
                  <c:v>21</c:v>
                </c:pt>
                <c:pt idx="9485">
                  <c:v>16</c:v>
                </c:pt>
                <c:pt idx="9486">
                  <c:v>22</c:v>
                </c:pt>
                <c:pt idx="9487">
                  <c:v>21</c:v>
                </c:pt>
                <c:pt idx="9488">
                  <c:v>16</c:v>
                </c:pt>
                <c:pt idx="9489">
                  <c:v>22</c:v>
                </c:pt>
                <c:pt idx="9490">
                  <c:v>20</c:v>
                </c:pt>
                <c:pt idx="9491">
                  <c:v>18</c:v>
                </c:pt>
                <c:pt idx="9492">
                  <c:v>18</c:v>
                </c:pt>
                <c:pt idx="9493">
                  <c:v>20</c:v>
                </c:pt>
                <c:pt idx="9494">
                  <c:v>21</c:v>
                </c:pt>
                <c:pt idx="9495">
                  <c:v>20</c:v>
                </c:pt>
                <c:pt idx="9496">
                  <c:v>20</c:v>
                </c:pt>
                <c:pt idx="9497">
                  <c:v>18</c:v>
                </c:pt>
                <c:pt idx="9498">
                  <c:v>22</c:v>
                </c:pt>
                <c:pt idx="9499">
                  <c:v>21</c:v>
                </c:pt>
                <c:pt idx="9500">
                  <c:v>19</c:v>
                </c:pt>
                <c:pt idx="9501">
                  <c:v>22</c:v>
                </c:pt>
                <c:pt idx="9502">
                  <c:v>19</c:v>
                </c:pt>
                <c:pt idx="9503">
                  <c:v>21</c:v>
                </c:pt>
                <c:pt idx="9504">
                  <c:v>20</c:v>
                </c:pt>
                <c:pt idx="9505">
                  <c:v>20</c:v>
                </c:pt>
                <c:pt idx="9506">
                  <c:v>21</c:v>
                </c:pt>
                <c:pt idx="9507">
                  <c:v>20</c:v>
                </c:pt>
                <c:pt idx="9508">
                  <c:v>22</c:v>
                </c:pt>
                <c:pt idx="9509">
                  <c:v>20</c:v>
                </c:pt>
                <c:pt idx="9510">
                  <c:v>19</c:v>
                </c:pt>
                <c:pt idx="9511">
                  <c:v>20</c:v>
                </c:pt>
                <c:pt idx="9512">
                  <c:v>20</c:v>
                </c:pt>
                <c:pt idx="9513">
                  <c:v>19</c:v>
                </c:pt>
                <c:pt idx="9514">
                  <c:v>21</c:v>
                </c:pt>
                <c:pt idx="9515">
                  <c:v>20</c:v>
                </c:pt>
                <c:pt idx="9516">
                  <c:v>19</c:v>
                </c:pt>
                <c:pt idx="9517">
                  <c:v>21</c:v>
                </c:pt>
                <c:pt idx="9518">
                  <c:v>21</c:v>
                </c:pt>
                <c:pt idx="9519">
                  <c:v>21</c:v>
                </c:pt>
                <c:pt idx="9520">
                  <c:v>21</c:v>
                </c:pt>
                <c:pt idx="9521">
                  <c:v>21</c:v>
                </c:pt>
                <c:pt idx="9522">
                  <c:v>21</c:v>
                </c:pt>
                <c:pt idx="9523">
                  <c:v>20</c:v>
                </c:pt>
                <c:pt idx="9524">
                  <c:v>20</c:v>
                </c:pt>
                <c:pt idx="9525">
                  <c:v>21</c:v>
                </c:pt>
                <c:pt idx="9526">
                  <c:v>22</c:v>
                </c:pt>
                <c:pt idx="9527">
                  <c:v>19</c:v>
                </c:pt>
                <c:pt idx="9528">
                  <c:v>24</c:v>
                </c:pt>
                <c:pt idx="9529">
                  <c:v>23</c:v>
                </c:pt>
                <c:pt idx="9530">
                  <c:v>19</c:v>
                </c:pt>
                <c:pt idx="9531">
                  <c:v>21</c:v>
                </c:pt>
                <c:pt idx="9532">
                  <c:v>20</c:v>
                </c:pt>
                <c:pt idx="9533">
                  <c:v>22</c:v>
                </c:pt>
                <c:pt idx="9534">
                  <c:v>18</c:v>
                </c:pt>
                <c:pt idx="9535">
                  <c:v>20</c:v>
                </c:pt>
                <c:pt idx="9536">
                  <c:v>21</c:v>
                </c:pt>
                <c:pt idx="9537">
                  <c:v>20</c:v>
                </c:pt>
                <c:pt idx="9538">
                  <c:v>20</c:v>
                </c:pt>
                <c:pt idx="9539">
                  <c:v>19</c:v>
                </c:pt>
                <c:pt idx="9540">
                  <c:v>21</c:v>
                </c:pt>
                <c:pt idx="9541">
                  <c:v>21</c:v>
                </c:pt>
                <c:pt idx="9542">
                  <c:v>20</c:v>
                </c:pt>
                <c:pt idx="9543">
                  <c:v>20</c:v>
                </c:pt>
                <c:pt idx="9544">
                  <c:v>26</c:v>
                </c:pt>
                <c:pt idx="9545">
                  <c:v>22</c:v>
                </c:pt>
                <c:pt idx="9546">
                  <c:v>19</c:v>
                </c:pt>
                <c:pt idx="9547">
                  <c:v>20</c:v>
                </c:pt>
                <c:pt idx="9548">
                  <c:v>20</c:v>
                </c:pt>
                <c:pt idx="9549">
                  <c:v>21</c:v>
                </c:pt>
                <c:pt idx="9550">
                  <c:v>21</c:v>
                </c:pt>
                <c:pt idx="9551">
                  <c:v>20</c:v>
                </c:pt>
                <c:pt idx="9552">
                  <c:v>21</c:v>
                </c:pt>
                <c:pt idx="9553">
                  <c:v>20</c:v>
                </c:pt>
                <c:pt idx="9554">
                  <c:v>21</c:v>
                </c:pt>
                <c:pt idx="9555">
                  <c:v>24</c:v>
                </c:pt>
                <c:pt idx="9556">
                  <c:v>20</c:v>
                </c:pt>
                <c:pt idx="9557">
                  <c:v>20</c:v>
                </c:pt>
                <c:pt idx="9558">
                  <c:v>19</c:v>
                </c:pt>
                <c:pt idx="9559">
                  <c:v>23</c:v>
                </c:pt>
                <c:pt idx="9560">
                  <c:v>21</c:v>
                </c:pt>
                <c:pt idx="9561">
                  <c:v>21</c:v>
                </c:pt>
                <c:pt idx="9562">
                  <c:v>22</c:v>
                </c:pt>
                <c:pt idx="9563">
                  <c:v>21</c:v>
                </c:pt>
                <c:pt idx="9564">
                  <c:v>21</c:v>
                </c:pt>
                <c:pt idx="9565">
                  <c:v>20</c:v>
                </c:pt>
                <c:pt idx="9566">
                  <c:v>21</c:v>
                </c:pt>
                <c:pt idx="9567">
                  <c:v>19</c:v>
                </c:pt>
                <c:pt idx="9568">
                  <c:v>18</c:v>
                </c:pt>
                <c:pt idx="9569">
                  <c:v>19</c:v>
                </c:pt>
                <c:pt idx="9570">
                  <c:v>19</c:v>
                </c:pt>
                <c:pt idx="9571">
                  <c:v>21</c:v>
                </c:pt>
                <c:pt idx="9572">
                  <c:v>17</c:v>
                </c:pt>
                <c:pt idx="9573">
                  <c:v>20</c:v>
                </c:pt>
                <c:pt idx="9574">
                  <c:v>20</c:v>
                </c:pt>
                <c:pt idx="9575">
                  <c:v>22</c:v>
                </c:pt>
                <c:pt idx="9576">
                  <c:v>20</c:v>
                </c:pt>
                <c:pt idx="9577">
                  <c:v>20</c:v>
                </c:pt>
                <c:pt idx="9578">
                  <c:v>16</c:v>
                </c:pt>
                <c:pt idx="9579">
                  <c:v>20</c:v>
                </c:pt>
                <c:pt idx="9580">
                  <c:v>21</c:v>
                </c:pt>
                <c:pt idx="9581">
                  <c:v>23</c:v>
                </c:pt>
                <c:pt idx="9582">
                  <c:v>21</c:v>
                </c:pt>
                <c:pt idx="9583">
                  <c:v>20</c:v>
                </c:pt>
                <c:pt idx="9584">
                  <c:v>20</c:v>
                </c:pt>
                <c:pt idx="9585">
                  <c:v>20</c:v>
                </c:pt>
                <c:pt idx="9586">
                  <c:v>20</c:v>
                </c:pt>
                <c:pt idx="9587">
                  <c:v>21</c:v>
                </c:pt>
                <c:pt idx="9588">
                  <c:v>20</c:v>
                </c:pt>
                <c:pt idx="9589">
                  <c:v>19</c:v>
                </c:pt>
                <c:pt idx="9590">
                  <c:v>19</c:v>
                </c:pt>
                <c:pt idx="9591">
                  <c:v>19</c:v>
                </c:pt>
                <c:pt idx="9592">
                  <c:v>20</c:v>
                </c:pt>
                <c:pt idx="9593">
                  <c:v>23</c:v>
                </c:pt>
                <c:pt idx="9594">
                  <c:v>21</c:v>
                </c:pt>
                <c:pt idx="9595">
                  <c:v>22</c:v>
                </c:pt>
                <c:pt idx="9596">
                  <c:v>23</c:v>
                </c:pt>
                <c:pt idx="9597">
                  <c:v>20</c:v>
                </c:pt>
                <c:pt idx="9598">
                  <c:v>22</c:v>
                </c:pt>
                <c:pt idx="9599">
                  <c:v>17</c:v>
                </c:pt>
                <c:pt idx="9600">
                  <c:v>21</c:v>
                </c:pt>
                <c:pt idx="9601">
                  <c:v>21</c:v>
                </c:pt>
                <c:pt idx="9602">
                  <c:v>22</c:v>
                </c:pt>
                <c:pt idx="9603">
                  <c:v>21</c:v>
                </c:pt>
                <c:pt idx="9604">
                  <c:v>22</c:v>
                </c:pt>
                <c:pt idx="9605">
                  <c:v>19</c:v>
                </c:pt>
                <c:pt idx="9606">
                  <c:v>20</c:v>
                </c:pt>
                <c:pt idx="9607">
                  <c:v>21</c:v>
                </c:pt>
                <c:pt idx="9608">
                  <c:v>20</c:v>
                </c:pt>
                <c:pt idx="9609">
                  <c:v>22</c:v>
                </c:pt>
                <c:pt idx="9610">
                  <c:v>19</c:v>
                </c:pt>
                <c:pt idx="9611">
                  <c:v>21</c:v>
                </c:pt>
                <c:pt idx="9612">
                  <c:v>20</c:v>
                </c:pt>
                <c:pt idx="9613">
                  <c:v>19</c:v>
                </c:pt>
                <c:pt idx="9614">
                  <c:v>20</c:v>
                </c:pt>
                <c:pt idx="9615">
                  <c:v>20</c:v>
                </c:pt>
                <c:pt idx="9616">
                  <c:v>20</c:v>
                </c:pt>
                <c:pt idx="9617">
                  <c:v>19</c:v>
                </c:pt>
                <c:pt idx="9618">
                  <c:v>20</c:v>
                </c:pt>
                <c:pt idx="9619">
                  <c:v>21</c:v>
                </c:pt>
                <c:pt idx="9620">
                  <c:v>20</c:v>
                </c:pt>
                <c:pt idx="9621">
                  <c:v>20</c:v>
                </c:pt>
                <c:pt idx="9622">
                  <c:v>19</c:v>
                </c:pt>
                <c:pt idx="9623">
                  <c:v>20</c:v>
                </c:pt>
                <c:pt idx="9624">
                  <c:v>20</c:v>
                </c:pt>
                <c:pt idx="9625">
                  <c:v>21</c:v>
                </c:pt>
                <c:pt idx="9626">
                  <c:v>21</c:v>
                </c:pt>
                <c:pt idx="9627">
                  <c:v>20</c:v>
                </c:pt>
                <c:pt idx="9628">
                  <c:v>22</c:v>
                </c:pt>
                <c:pt idx="9629">
                  <c:v>20</c:v>
                </c:pt>
                <c:pt idx="9630">
                  <c:v>20</c:v>
                </c:pt>
                <c:pt idx="9631">
                  <c:v>20</c:v>
                </c:pt>
                <c:pt idx="9632">
                  <c:v>21</c:v>
                </c:pt>
                <c:pt idx="9633">
                  <c:v>19</c:v>
                </c:pt>
                <c:pt idx="9634">
                  <c:v>21</c:v>
                </c:pt>
                <c:pt idx="9635">
                  <c:v>22</c:v>
                </c:pt>
                <c:pt idx="9636">
                  <c:v>15</c:v>
                </c:pt>
                <c:pt idx="9637">
                  <c:v>21</c:v>
                </c:pt>
                <c:pt idx="9638">
                  <c:v>19</c:v>
                </c:pt>
                <c:pt idx="9639">
                  <c:v>20</c:v>
                </c:pt>
                <c:pt idx="9640">
                  <c:v>21</c:v>
                </c:pt>
                <c:pt idx="9641">
                  <c:v>19</c:v>
                </c:pt>
                <c:pt idx="9642">
                  <c:v>21</c:v>
                </c:pt>
                <c:pt idx="9643">
                  <c:v>18</c:v>
                </c:pt>
                <c:pt idx="9644">
                  <c:v>19</c:v>
                </c:pt>
                <c:pt idx="9645">
                  <c:v>21</c:v>
                </c:pt>
                <c:pt idx="9646">
                  <c:v>20</c:v>
                </c:pt>
                <c:pt idx="9647">
                  <c:v>19</c:v>
                </c:pt>
                <c:pt idx="9648">
                  <c:v>14</c:v>
                </c:pt>
                <c:pt idx="9649">
                  <c:v>19</c:v>
                </c:pt>
                <c:pt idx="9650">
                  <c:v>19</c:v>
                </c:pt>
                <c:pt idx="9651">
                  <c:v>21</c:v>
                </c:pt>
                <c:pt idx="9652">
                  <c:v>20</c:v>
                </c:pt>
                <c:pt idx="9653">
                  <c:v>20</c:v>
                </c:pt>
                <c:pt idx="9654">
                  <c:v>19</c:v>
                </c:pt>
                <c:pt idx="9655">
                  <c:v>19</c:v>
                </c:pt>
                <c:pt idx="9656">
                  <c:v>22</c:v>
                </c:pt>
                <c:pt idx="9657">
                  <c:v>20</c:v>
                </c:pt>
                <c:pt idx="9658">
                  <c:v>20</c:v>
                </c:pt>
                <c:pt idx="9659">
                  <c:v>20</c:v>
                </c:pt>
                <c:pt idx="9660">
                  <c:v>22</c:v>
                </c:pt>
                <c:pt idx="9661">
                  <c:v>20</c:v>
                </c:pt>
                <c:pt idx="9662">
                  <c:v>20</c:v>
                </c:pt>
                <c:pt idx="9663">
                  <c:v>20</c:v>
                </c:pt>
                <c:pt idx="9664">
                  <c:v>21</c:v>
                </c:pt>
                <c:pt idx="9665">
                  <c:v>20</c:v>
                </c:pt>
                <c:pt idx="9666">
                  <c:v>21</c:v>
                </c:pt>
                <c:pt idx="9667">
                  <c:v>21</c:v>
                </c:pt>
                <c:pt idx="9668">
                  <c:v>21</c:v>
                </c:pt>
                <c:pt idx="9669">
                  <c:v>16</c:v>
                </c:pt>
                <c:pt idx="9670">
                  <c:v>20</c:v>
                </c:pt>
                <c:pt idx="9671">
                  <c:v>20</c:v>
                </c:pt>
                <c:pt idx="9672">
                  <c:v>20</c:v>
                </c:pt>
                <c:pt idx="9673">
                  <c:v>20</c:v>
                </c:pt>
                <c:pt idx="9674">
                  <c:v>21</c:v>
                </c:pt>
                <c:pt idx="9675">
                  <c:v>21</c:v>
                </c:pt>
                <c:pt idx="9676">
                  <c:v>20</c:v>
                </c:pt>
                <c:pt idx="9677">
                  <c:v>20</c:v>
                </c:pt>
                <c:pt idx="9678">
                  <c:v>20</c:v>
                </c:pt>
                <c:pt idx="9679">
                  <c:v>20</c:v>
                </c:pt>
                <c:pt idx="9680">
                  <c:v>21</c:v>
                </c:pt>
                <c:pt idx="9681">
                  <c:v>20</c:v>
                </c:pt>
                <c:pt idx="9682">
                  <c:v>17</c:v>
                </c:pt>
                <c:pt idx="9683">
                  <c:v>21</c:v>
                </c:pt>
                <c:pt idx="9684">
                  <c:v>21</c:v>
                </c:pt>
                <c:pt idx="9685">
                  <c:v>20</c:v>
                </c:pt>
                <c:pt idx="9686">
                  <c:v>22</c:v>
                </c:pt>
                <c:pt idx="9687">
                  <c:v>20</c:v>
                </c:pt>
                <c:pt idx="9688">
                  <c:v>20</c:v>
                </c:pt>
                <c:pt idx="9689">
                  <c:v>18</c:v>
                </c:pt>
                <c:pt idx="9690">
                  <c:v>19</c:v>
                </c:pt>
                <c:pt idx="9691">
                  <c:v>20</c:v>
                </c:pt>
                <c:pt idx="9692">
                  <c:v>19</c:v>
                </c:pt>
                <c:pt idx="9693">
                  <c:v>20</c:v>
                </c:pt>
                <c:pt idx="9694">
                  <c:v>19</c:v>
                </c:pt>
                <c:pt idx="9695">
                  <c:v>20</c:v>
                </c:pt>
                <c:pt idx="9696">
                  <c:v>21</c:v>
                </c:pt>
                <c:pt idx="9697">
                  <c:v>20</c:v>
                </c:pt>
                <c:pt idx="9698">
                  <c:v>23</c:v>
                </c:pt>
                <c:pt idx="9699">
                  <c:v>22</c:v>
                </c:pt>
                <c:pt idx="9700">
                  <c:v>21</c:v>
                </c:pt>
                <c:pt idx="9701">
                  <c:v>19</c:v>
                </c:pt>
                <c:pt idx="9702">
                  <c:v>19</c:v>
                </c:pt>
                <c:pt idx="9703">
                  <c:v>23</c:v>
                </c:pt>
                <c:pt idx="9704">
                  <c:v>19</c:v>
                </c:pt>
                <c:pt idx="9705">
                  <c:v>21</c:v>
                </c:pt>
                <c:pt idx="9706">
                  <c:v>19</c:v>
                </c:pt>
                <c:pt idx="9707">
                  <c:v>20</c:v>
                </c:pt>
                <c:pt idx="9708">
                  <c:v>22</c:v>
                </c:pt>
                <c:pt idx="9709">
                  <c:v>21</c:v>
                </c:pt>
                <c:pt idx="9710">
                  <c:v>22</c:v>
                </c:pt>
                <c:pt idx="9711">
                  <c:v>20</c:v>
                </c:pt>
                <c:pt idx="9712">
                  <c:v>22</c:v>
                </c:pt>
                <c:pt idx="9713">
                  <c:v>23</c:v>
                </c:pt>
                <c:pt idx="9714">
                  <c:v>20</c:v>
                </c:pt>
                <c:pt idx="9715">
                  <c:v>20</c:v>
                </c:pt>
                <c:pt idx="9716">
                  <c:v>20</c:v>
                </c:pt>
                <c:pt idx="9717">
                  <c:v>20</c:v>
                </c:pt>
                <c:pt idx="9718">
                  <c:v>21</c:v>
                </c:pt>
                <c:pt idx="9719">
                  <c:v>20</c:v>
                </c:pt>
                <c:pt idx="9720">
                  <c:v>19</c:v>
                </c:pt>
                <c:pt idx="9721">
                  <c:v>21</c:v>
                </c:pt>
                <c:pt idx="9722">
                  <c:v>19</c:v>
                </c:pt>
                <c:pt idx="9723">
                  <c:v>20</c:v>
                </c:pt>
                <c:pt idx="9724">
                  <c:v>20</c:v>
                </c:pt>
                <c:pt idx="9725">
                  <c:v>22</c:v>
                </c:pt>
                <c:pt idx="9726">
                  <c:v>20</c:v>
                </c:pt>
                <c:pt idx="9727">
                  <c:v>21</c:v>
                </c:pt>
                <c:pt idx="9728">
                  <c:v>20</c:v>
                </c:pt>
                <c:pt idx="9729">
                  <c:v>18</c:v>
                </c:pt>
                <c:pt idx="9730">
                  <c:v>20</c:v>
                </c:pt>
                <c:pt idx="9731">
                  <c:v>20</c:v>
                </c:pt>
                <c:pt idx="9732">
                  <c:v>20</c:v>
                </c:pt>
                <c:pt idx="9733">
                  <c:v>21</c:v>
                </c:pt>
                <c:pt idx="9734">
                  <c:v>19</c:v>
                </c:pt>
                <c:pt idx="9735">
                  <c:v>19</c:v>
                </c:pt>
                <c:pt idx="9736">
                  <c:v>20</c:v>
                </c:pt>
                <c:pt idx="9737">
                  <c:v>20</c:v>
                </c:pt>
                <c:pt idx="9738">
                  <c:v>19</c:v>
                </c:pt>
                <c:pt idx="9739">
                  <c:v>20</c:v>
                </c:pt>
                <c:pt idx="9740">
                  <c:v>19</c:v>
                </c:pt>
                <c:pt idx="9741">
                  <c:v>20</c:v>
                </c:pt>
                <c:pt idx="9742">
                  <c:v>22</c:v>
                </c:pt>
                <c:pt idx="9743">
                  <c:v>16</c:v>
                </c:pt>
                <c:pt idx="9744">
                  <c:v>23</c:v>
                </c:pt>
                <c:pt idx="9745">
                  <c:v>20</c:v>
                </c:pt>
                <c:pt idx="9746">
                  <c:v>21</c:v>
                </c:pt>
                <c:pt idx="9747">
                  <c:v>13</c:v>
                </c:pt>
                <c:pt idx="9748">
                  <c:v>23</c:v>
                </c:pt>
                <c:pt idx="9749">
                  <c:v>20</c:v>
                </c:pt>
                <c:pt idx="9750">
                  <c:v>21</c:v>
                </c:pt>
                <c:pt idx="9751">
                  <c:v>21</c:v>
                </c:pt>
                <c:pt idx="9752">
                  <c:v>18</c:v>
                </c:pt>
                <c:pt idx="9753">
                  <c:v>19</c:v>
                </c:pt>
                <c:pt idx="9754">
                  <c:v>20</c:v>
                </c:pt>
                <c:pt idx="9755">
                  <c:v>17</c:v>
                </c:pt>
                <c:pt idx="9756">
                  <c:v>23</c:v>
                </c:pt>
                <c:pt idx="9757">
                  <c:v>21</c:v>
                </c:pt>
                <c:pt idx="9758">
                  <c:v>19</c:v>
                </c:pt>
                <c:pt idx="9759">
                  <c:v>20</c:v>
                </c:pt>
                <c:pt idx="9760">
                  <c:v>18</c:v>
                </c:pt>
                <c:pt idx="9761">
                  <c:v>20</c:v>
                </c:pt>
                <c:pt idx="9762">
                  <c:v>20</c:v>
                </c:pt>
                <c:pt idx="9763">
                  <c:v>24</c:v>
                </c:pt>
                <c:pt idx="9764">
                  <c:v>20</c:v>
                </c:pt>
                <c:pt idx="9765">
                  <c:v>21</c:v>
                </c:pt>
                <c:pt idx="9766">
                  <c:v>16</c:v>
                </c:pt>
                <c:pt idx="9767">
                  <c:v>20</c:v>
                </c:pt>
                <c:pt idx="9768">
                  <c:v>18</c:v>
                </c:pt>
                <c:pt idx="9769">
                  <c:v>20</c:v>
                </c:pt>
                <c:pt idx="9770">
                  <c:v>21</c:v>
                </c:pt>
                <c:pt idx="9771">
                  <c:v>20</c:v>
                </c:pt>
                <c:pt idx="9772">
                  <c:v>22</c:v>
                </c:pt>
                <c:pt idx="9773">
                  <c:v>20</c:v>
                </c:pt>
                <c:pt idx="9774">
                  <c:v>18</c:v>
                </c:pt>
                <c:pt idx="9775">
                  <c:v>22</c:v>
                </c:pt>
                <c:pt idx="9776">
                  <c:v>19</c:v>
                </c:pt>
                <c:pt idx="9777">
                  <c:v>19</c:v>
                </c:pt>
                <c:pt idx="9778">
                  <c:v>21</c:v>
                </c:pt>
                <c:pt idx="9779">
                  <c:v>21</c:v>
                </c:pt>
                <c:pt idx="9780">
                  <c:v>18</c:v>
                </c:pt>
                <c:pt idx="9781">
                  <c:v>20</c:v>
                </c:pt>
                <c:pt idx="9782">
                  <c:v>19</c:v>
                </c:pt>
                <c:pt idx="9783">
                  <c:v>16</c:v>
                </c:pt>
                <c:pt idx="9784">
                  <c:v>20</c:v>
                </c:pt>
                <c:pt idx="9785">
                  <c:v>22</c:v>
                </c:pt>
                <c:pt idx="9786">
                  <c:v>22</c:v>
                </c:pt>
                <c:pt idx="9787">
                  <c:v>20</c:v>
                </c:pt>
                <c:pt idx="9788">
                  <c:v>20</c:v>
                </c:pt>
                <c:pt idx="9789">
                  <c:v>17</c:v>
                </c:pt>
                <c:pt idx="9790">
                  <c:v>20</c:v>
                </c:pt>
                <c:pt idx="9791">
                  <c:v>21</c:v>
                </c:pt>
                <c:pt idx="9792">
                  <c:v>28</c:v>
                </c:pt>
                <c:pt idx="9793">
                  <c:v>23</c:v>
                </c:pt>
                <c:pt idx="9794">
                  <c:v>20</c:v>
                </c:pt>
                <c:pt idx="9795">
                  <c:v>19</c:v>
                </c:pt>
                <c:pt idx="9796">
                  <c:v>26</c:v>
                </c:pt>
                <c:pt idx="9797">
                  <c:v>22</c:v>
                </c:pt>
                <c:pt idx="9798">
                  <c:v>25</c:v>
                </c:pt>
                <c:pt idx="9799">
                  <c:v>21</c:v>
                </c:pt>
                <c:pt idx="9800">
                  <c:v>19</c:v>
                </c:pt>
                <c:pt idx="9801">
                  <c:v>21</c:v>
                </c:pt>
                <c:pt idx="9802">
                  <c:v>22</c:v>
                </c:pt>
                <c:pt idx="9803">
                  <c:v>20</c:v>
                </c:pt>
                <c:pt idx="9804">
                  <c:v>23</c:v>
                </c:pt>
                <c:pt idx="9805">
                  <c:v>18</c:v>
                </c:pt>
                <c:pt idx="9806">
                  <c:v>18</c:v>
                </c:pt>
                <c:pt idx="9807">
                  <c:v>23</c:v>
                </c:pt>
                <c:pt idx="9808">
                  <c:v>19</c:v>
                </c:pt>
                <c:pt idx="9809">
                  <c:v>20</c:v>
                </c:pt>
                <c:pt idx="9810">
                  <c:v>13</c:v>
                </c:pt>
                <c:pt idx="9811">
                  <c:v>21</c:v>
                </c:pt>
                <c:pt idx="9812">
                  <c:v>20</c:v>
                </c:pt>
                <c:pt idx="9813">
                  <c:v>18</c:v>
                </c:pt>
                <c:pt idx="9814">
                  <c:v>18</c:v>
                </c:pt>
                <c:pt idx="9815">
                  <c:v>22</c:v>
                </c:pt>
                <c:pt idx="9816">
                  <c:v>20</c:v>
                </c:pt>
                <c:pt idx="9817">
                  <c:v>20</c:v>
                </c:pt>
                <c:pt idx="9818">
                  <c:v>15</c:v>
                </c:pt>
                <c:pt idx="9819">
                  <c:v>25</c:v>
                </c:pt>
                <c:pt idx="9820">
                  <c:v>18</c:v>
                </c:pt>
                <c:pt idx="9821">
                  <c:v>20</c:v>
                </c:pt>
                <c:pt idx="9822">
                  <c:v>15</c:v>
                </c:pt>
                <c:pt idx="9823">
                  <c:v>20</c:v>
                </c:pt>
                <c:pt idx="9824">
                  <c:v>29</c:v>
                </c:pt>
                <c:pt idx="9825">
                  <c:v>24</c:v>
                </c:pt>
                <c:pt idx="9826">
                  <c:v>15</c:v>
                </c:pt>
                <c:pt idx="9827">
                  <c:v>20</c:v>
                </c:pt>
                <c:pt idx="9828">
                  <c:v>18</c:v>
                </c:pt>
                <c:pt idx="9829">
                  <c:v>20</c:v>
                </c:pt>
                <c:pt idx="9830">
                  <c:v>21</c:v>
                </c:pt>
                <c:pt idx="9831">
                  <c:v>19</c:v>
                </c:pt>
                <c:pt idx="9832">
                  <c:v>19</c:v>
                </c:pt>
                <c:pt idx="9833">
                  <c:v>19</c:v>
                </c:pt>
                <c:pt idx="9834">
                  <c:v>21</c:v>
                </c:pt>
                <c:pt idx="9835">
                  <c:v>20</c:v>
                </c:pt>
                <c:pt idx="9836">
                  <c:v>20</c:v>
                </c:pt>
                <c:pt idx="9837">
                  <c:v>23</c:v>
                </c:pt>
                <c:pt idx="9838">
                  <c:v>21</c:v>
                </c:pt>
                <c:pt idx="9839">
                  <c:v>20</c:v>
                </c:pt>
                <c:pt idx="9840">
                  <c:v>14</c:v>
                </c:pt>
                <c:pt idx="9841">
                  <c:v>20</c:v>
                </c:pt>
                <c:pt idx="9842">
                  <c:v>20</c:v>
                </c:pt>
                <c:pt idx="9843">
                  <c:v>19</c:v>
                </c:pt>
                <c:pt idx="9844">
                  <c:v>21</c:v>
                </c:pt>
                <c:pt idx="9845">
                  <c:v>15</c:v>
                </c:pt>
                <c:pt idx="9846">
                  <c:v>14</c:v>
                </c:pt>
                <c:pt idx="9847">
                  <c:v>20</c:v>
                </c:pt>
                <c:pt idx="9848">
                  <c:v>22</c:v>
                </c:pt>
                <c:pt idx="9849">
                  <c:v>18</c:v>
                </c:pt>
                <c:pt idx="9850">
                  <c:v>22</c:v>
                </c:pt>
                <c:pt idx="9851">
                  <c:v>20</c:v>
                </c:pt>
                <c:pt idx="9852">
                  <c:v>21</c:v>
                </c:pt>
                <c:pt idx="9853">
                  <c:v>20</c:v>
                </c:pt>
                <c:pt idx="9854">
                  <c:v>20</c:v>
                </c:pt>
                <c:pt idx="9855">
                  <c:v>21</c:v>
                </c:pt>
                <c:pt idx="9856">
                  <c:v>21</c:v>
                </c:pt>
                <c:pt idx="9857">
                  <c:v>22</c:v>
                </c:pt>
                <c:pt idx="9858">
                  <c:v>19</c:v>
                </c:pt>
                <c:pt idx="9859">
                  <c:v>18</c:v>
                </c:pt>
                <c:pt idx="9860">
                  <c:v>20</c:v>
                </c:pt>
                <c:pt idx="9861">
                  <c:v>21</c:v>
                </c:pt>
                <c:pt idx="9862">
                  <c:v>20</c:v>
                </c:pt>
                <c:pt idx="9863">
                  <c:v>19</c:v>
                </c:pt>
                <c:pt idx="9864">
                  <c:v>21</c:v>
                </c:pt>
                <c:pt idx="9865">
                  <c:v>19</c:v>
                </c:pt>
                <c:pt idx="9866">
                  <c:v>23</c:v>
                </c:pt>
                <c:pt idx="9867">
                  <c:v>20</c:v>
                </c:pt>
                <c:pt idx="9868">
                  <c:v>20</c:v>
                </c:pt>
                <c:pt idx="9869">
                  <c:v>20</c:v>
                </c:pt>
                <c:pt idx="9870">
                  <c:v>21</c:v>
                </c:pt>
                <c:pt idx="9871">
                  <c:v>18</c:v>
                </c:pt>
                <c:pt idx="9872">
                  <c:v>24</c:v>
                </c:pt>
                <c:pt idx="9873">
                  <c:v>20</c:v>
                </c:pt>
                <c:pt idx="9874">
                  <c:v>20</c:v>
                </c:pt>
                <c:pt idx="9875">
                  <c:v>21</c:v>
                </c:pt>
                <c:pt idx="9876">
                  <c:v>22</c:v>
                </c:pt>
                <c:pt idx="9877">
                  <c:v>24</c:v>
                </c:pt>
                <c:pt idx="9878">
                  <c:v>20</c:v>
                </c:pt>
                <c:pt idx="9879">
                  <c:v>22</c:v>
                </c:pt>
                <c:pt idx="9880">
                  <c:v>21</c:v>
                </c:pt>
                <c:pt idx="9881">
                  <c:v>20</c:v>
                </c:pt>
                <c:pt idx="9882">
                  <c:v>21</c:v>
                </c:pt>
                <c:pt idx="9883">
                  <c:v>21</c:v>
                </c:pt>
                <c:pt idx="9884">
                  <c:v>18</c:v>
                </c:pt>
                <c:pt idx="9885">
                  <c:v>20</c:v>
                </c:pt>
                <c:pt idx="9886">
                  <c:v>19</c:v>
                </c:pt>
                <c:pt idx="9887">
                  <c:v>21</c:v>
                </c:pt>
                <c:pt idx="9888">
                  <c:v>20</c:v>
                </c:pt>
                <c:pt idx="9889">
                  <c:v>21</c:v>
                </c:pt>
                <c:pt idx="9890">
                  <c:v>20</c:v>
                </c:pt>
                <c:pt idx="9891">
                  <c:v>20</c:v>
                </c:pt>
                <c:pt idx="9892">
                  <c:v>19</c:v>
                </c:pt>
                <c:pt idx="9893">
                  <c:v>21</c:v>
                </c:pt>
                <c:pt idx="9894">
                  <c:v>20</c:v>
                </c:pt>
                <c:pt idx="9895">
                  <c:v>27</c:v>
                </c:pt>
                <c:pt idx="9896">
                  <c:v>20</c:v>
                </c:pt>
                <c:pt idx="9897">
                  <c:v>21</c:v>
                </c:pt>
                <c:pt idx="9898">
                  <c:v>16</c:v>
                </c:pt>
                <c:pt idx="9899">
                  <c:v>22</c:v>
                </c:pt>
                <c:pt idx="9900">
                  <c:v>19</c:v>
                </c:pt>
                <c:pt idx="9901">
                  <c:v>19</c:v>
                </c:pt>
                <c:pt idx="9902">
                  <c:v>20</c:v>
                </c:pt>
                <c:pt idx="9903">
                  <c:v>20</c:v>
                </c:pt>
                <c:pt idx="9904">
                  <c:v>20</c:v>
                </c:pt>
                <c:pt idx="9905">
                  <c:v>20</c:v>
                </c:pt>
                <c:pt idx="9906">
                  <c:v>21</c:v>
                </c:pt>
                <c:pt idx="9907">
                  <c:v>21</c:v>
                </c:pt>
                <c:pt idx="9908">
                  <c:v>21</c:v>
                </c:pt>
                <c:pt idx="9909">
                  <c:v>19</c:v>
                </c:pt>
                <c:pt idx="9910">
                  <c:v>19</c:v>
                </c:pt>
                <c:pt idx="9911">
                  <c:v>20</c:v>
                </c:pt>
                <c:pt idx="9912">
                  <c:v>19</c:v>
                </c:pt>
                <c:pt idx="9913">
                  <c:v>20</c:v>
                </c:pt>
                <c:pt idx="9914">
                  <c:v>19</c:v>
                </c:pt>
                <c:pt idx="9915">
                  <c:v>19</c:v>
                </c:pt>
                <c:pt idx="9916">
                  <c:v>21</c:v>
                </c:pt>
                <c:pt idx="9917">
                  <c:v>21</c:v>
                </c:pt>
                <c:pt idx="9918">
                  <c:v>20</c:v>
                </c:pt>
                <c:pt idx="9919">
                  <c:v>19</c:v>
                </c:pt>
                <c:pt idx="9920">
                  <c:v>21</c:v>
                </c:pt>
                <c:pt idx="9921">
                  <c:v>20</c:v>
                </c:pt>
                <c:pt idx="9922">
                  <c:v>20</c:v>
                </c:pt>
                <c:pt idx="9923">
                  <c:v>19</c:v>
                </c:pt>
                <c:pt idx="9924">
                  <c:v>19</c:v>
                </c:pt>
                <c:pt idx="9925">
                  <c:v>21</c:v>
                </c:pt>
                <c:pt idx="9926">
                  <c:v>21</c:v>
                </c:pt>
                <c:pt idx="9927">
                  <c:v>19</c:v>
                </c:pt>
                <c:pt idx="9928">
                  <c:v>21</c:v>
                </c:pt>
                <c:pt idx="9929">
                  <c:v>19</c:v>
                </c:pt>
                <c:pt idx="9930">
                  <c:v>20</c:v>
                </c:pt>
                <c:pt idx="9931">
                  <c:v>21</c:v>
                </c:pt>
                <c:pt idx="9932">
                  <c:v>20</c:v>
                </c:pt>
                <c:pt idx="9933">
                  <c:v>21</c:v>
                </c:pt>
                <c:pt idx="9934">
                  <c:v>22</c:v>
                </c:pt>
                <c:pt idx="9935">
                  <c:v>19</c:v>
                </c:pt>
                <c:pt idx="9936">
                  <c:v>20</c:v>
                </c:pt>
                <c:pt idx="9937">
                  <c:v>21</c:v>
                </c:pt>
                <c:pt idx="9938">
                  <c:v>21</c:v>
                </c:pt>
                <c:pt idx="9939">
                  <c:v>21</c:v>
                </c:pt>
                <c:pt idx="9940">
                  <c:v>20</c:v>
                </c:pt>
                <c:pt idx="9941">
                  <c:v>22</c:v>
                </c:pt>
                <c:pt idx="9942">
                  <c:v>18</c:v>
                </c:pt>
                <c:pt idx="9943">
                  <c:v>21</c:v>
                </c:pt>
                <c:pt idx="9944">
                  <c:v>21</c:v>
                </c:pt>
                <c:pt idx="9945">
                  <c:v>19</c:v>
                </c:pt>
                <c:pt idx="9946">
                  <c:v>18</c:v>
                </c:pt>
                <c:pt idx="9947">
                  <c:v>13</c:v>
                </c:pt>
                <c:pt idx="9948">
                  <c:v>21</c:v>
                </c:pt>
                <c:pt idx="9949">
                  <c:v>22</c:v>
                </c:pt>
                <c:pt idx="9950">
                  <c:v>20</c:v>
                </c:pt>
                <c:pt idx="9951">
                  <c:v>19</c:v>
                </c:pt>
                <c:pt idx="9952">
                  <c:v>19</c:v>
                </c:pt>
                <c:pt idx="9953">
                  <c:v>21</c:v>
                </c:pt>
                <c:pt idx="9954">
                  <c:v>20</c:v>
                </c:pt>
                <c:pt idx="9955">
                  <c:v>21</c:v>
                </c:pt>
                <c:pt idx="9956">
                  <c:v>20</c:v>
                </c:pt>
                <c:pt idx="9957">
                  <c:v>16</c:v>
                </c:pt>
                <c:pt idx="9958">
                  <c:v>19</c:v>
                </c:pt>
                <c:pt idx="9959">
                  <c:v>25</c:v>
                </c:pt>
                <c:pt idx="9960">
                  <c:v>17</c:v>
                </c:pt>
                <c:pt idx="9961">
                  <c:v>21</c:v>
                </c:pt>
                <c:pt idx="9962">
                  <c:v>20</c:v>
                </c:pt>
                <c:pt idx="9963">
                  <c:v>19</c:v>
                </c:pt>
                <c:pt idx="9964">
                  <c:v>20</c:v>
                </c:pt>
                <c:pt idx="9965">
                  <c:v>20</c:v>
                </c:pt>
                <c:pt idx="9966">
                  <c:v>20</c:v>
                </c:pt>
                <c:pt idx="9967">
                  <c:v>20</c:v>
                </c:pt>
                <c:pt idx="9968">
                  <c:v>17</c:v>
                </c:pt>
                <c:pt idx="9969">
                  <c:v>20</c:v>
                </c:pt>
                <c:pt idx="9970">
                  <c:v>21</c:v>
                </c:pt>
                <c:pt idx="9971">
                  <c:v>21</c:v>
                </c:pt>
                <c:pt idx="9972">
                  <c:v>21</c:v>
                </c:pt>
                <c:pt idx="9973">
                  <c:v>22</c:v>
                </c:pt>
                <c:pt idx="9974">
                  <c:v>21</c:v>
                </c:pt>
                <c:pt idx="9975">
                  <c:v>21</c:v>
                </c:pt>
                <c:pt idx="9976">
                  <c:v>21</c:v>
                </c:pt>
                <c:pt idx="9977">
                  <c:v>19</c:v>
                </c:pt>
                <c:pt idx="9978">
                  <c:v>22</c:v>
                </c:pt>
                <c:pt idx="9979">
                  <c:v>21</c:v>
                </c:pt>
                <c:pt idx="9980">
                  <c:v>33</c:v>
                </c:pt>
                <c:pt idx="9981">
                  <c:v>16</c:v>
                </c:pt>
                <c:pt idx="9982">
                  <c:v>25</c:v>
                </c:pt>
                <c:pt idx="9983">
                  <c:v>26</c:v>
                </c:pt>
                <c:pt idx="9984">
                  <c:v>21</c:v>
                </c:pt>
                <c:pt idx="9985">
                  <c:v>44</c:v>
                </c:pt>
                <c:pt idx="9986">
                  <c:v>21</c:v>
                </c:pt>
                <c:pt idx="9987">
                  <c:v>22</c:v>
                </c:pt>
                <c:pt idx="9988">
                  <c:v>21</c:v>
                </c:pt>
                <c:pt idx="9989">
                  <c:v>20</c:v>
                </c:pt>
                <c:pt idx="9990">
                  <c:v>21</c:v>
                </c:pt>
                <c:pt idx="9991">
                  <c:v>21</c:v>
                </c:pt>
                <c:pt idx="9992">
                  <c:v>21</c:v>
                </c:pt>
                <c:pt idx="9993">
                  <c:v>22</c:v>
                </c:pt>
                <c:pt idx="9994">
                  <c:v>20</c:v>
                </c:pt>
                <c:pt idx="9995">
                  <c:v>21</c:v>
                </c:pt>
                <c:pt idx="9996">
                  <c:v>20</c:v>
                </c:pt>
                <c:pt idx="9997">
                  <c:v>19</c:v>
                </c:pt>
                <c:pt idx="9998">
                  <c:v>22</c:v>
                </c:pt>
                <c:pt idx="9999">
                  <c:v>22</c:v>
                </c:pt>
              </c:numCache>
            </c:numRef>
          </c:yVal>
          <c:smooth val="0"/>
          <c:extLst>
            <c:ext xmlns:c16="http://schemas.microsoft.com/office/drawing/2014/chart" uri="{C3380CC4-5D6E-409C-BE32-E72D297353CC}">
              <c16:uniqueId val="{00000000-4706-A746-93FD-B45400D3AE37}"/>
            </c:ext>
          </c:extLst>
        </c:ser>
        <c:dLbls>
          <c:showLegendKey val="0"/>
          <c:showVal val="0"/>
          <c:showCatName val="0"/>
          <c:showSerName val="0"/>
          <c:showPercent val="0"/>
          <c:showBubbleSize val="0"/>
        </c:dLbls>
        <c:axId val="1704250047"/>
        <c:axId val="1704123423"/>
      </c:scatterChart>
      <c:valAx>
        <c:axId val="1704250047"/>
        <c:scaling>
          <c:orientation val="minMax"/>
          <c:max val="10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sse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4123423"/>
        <c:crosses val="autoZero"/>
        <c:crossBetween val="midCat"/>
      </c:valAx>
      <c:valAx>
        <c:axId val="1704123423"/>
        <c:scaling>
          <c:orientation val="minMax"/>
          <c:max val="45"/>
          <c:min val="1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illi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425004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Fflonk</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693187889799724"/>
          <c:y val="8.8327382660163434E-2"/>
          <c:w val="0.8615184644770616"/>
          <c:h val="0.76261542712019292"/>
        </c:manualLayout>
      </c:layout>
      <c:barChart>
        <c:barDir val="col"/>
        <c:grouping val="clustered"/>
        <c:varyColors val="0"/>
        <c:ser>
          <c:idx val="0"/>
          <c:order val="0"/>
          <c:tx>
            <c:v>Percentage</c:v>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C$43:$C$75</c:f>
              <c:numCache>
                <c:formatCode>General</c:formatCode>
                <c:ptCount val="33"/>
                <c:pt idx="0">
                  <c:v>12</c:v>
                </c:pt>
                <c:pt idx="1">
                  <c:v>13</c:v>
                </c:pt>
                <c:pt idx="2">
                  <c:v>14</c:v>
                </c:pt>
                <c:pt idx="3">
                  <c:v>15</c:v>
                </c:pt>
                <c:pt idx="4">
                  <c:v>16</c:v>
                </c:pt>
                <c:pt idx="5">
                  <c:v>17</c:v>
                </c:pt>
                <c:pt idx="6">
                  <c:v>18</c:v>
                </c:pt>
                <c:pt idx="7">
                  <c:v>19</c:v>
                </c:pt>
                <c:pt idx="8">
                  <c:v>20</c:v>
                </c:pt>
                <c:pt idx="9">
                  <c:v>21</c:v>
                </c:pt>
                <c:pt idx="10">
                  <c:v>22</c:v>
                </c:pt>
                <c:pt idx="11">
                  <c:v>23</c:v>
                </c:pt>
                <c:pt idx="12">
                  <c:v>24</c:v>
                </c:pt>
                <c:pt idx="13">
                  <c:v>25</c:v>
                </c:pt>
                <c:pt idx="14">
                  <c:v>26</c:v>
                </c:pt>
                <c:pt idx="15">
                  <c:v>27</c:v>
                </c:pt>
                <c:pt idx="16">
                  <c:v>28</c:v>
                </c:pt>
                <c:pt idx="17">
                  <c:v>29</c:v>
                </c:pt>
                <c:pt idx="18">
                  <c:v>30</c:v>
                </c:pt>
                <c:pt idx="19">
                  <c:v>31</c:v>
                </c:pt>
                <c:pt idx="20">
                  <c:v>32</c:v>
                </c:pt>
                <c:pt idx="21">
                  <c:v>33</c:v>
                </c:pt>
                <c:pt idx="22">
                  <c:v>34</c:v>
                </c:pt>
                <c:pt idx="23">
                  <c:v>35</c:v>
                </c:pt>
                <c:pt idx="24">
                  <c:v>36</c:v>
                </c:pt>
                <c:pt idx="25">
                  <c:v>37</c:v>
                </c:pt>
                <c:pt idx="26">
                  <c:v>38</c:v>
                </c:pt>
                <c:pt idx="27">
                  <c:v>39</c:v>
                </c:pt>
                <c:pt idx="28">
                  <c:v>40</c:v>
                </c:pt>
                <c:pt idx="29">
                  <c:v>41</c:v>
                </c:pt>
                <c:pt idx="30">
                  <c:v>42</c:v>
                </c:pt>
                <c:pt idx="31">
                  <c:v>43</c:v>
                </c:pt>
                <c:pt idx="32">
                  <c:v>44</c:v>
                </c:pt>
              </c:numCache>
            </c:numRef>
          </c:cat>
          <c:val>
            <c:numRef>
              <c:f>Sheet1!$A$43:$A$75</c:f>
              <c:numCache>
                <c:formatCode>General</c:formatCode>
                <c:ptCount val="33"/>
                <c:pt idx="0">
                  <c:v>0.09</c:v>
                </c:pt>
                <c:pt idx="1">
                  <c:v>0.31</c:v>
                </c:pt>
                <c:pt idx="2">
                  <c:v>0.35000000000000003</c:v>
                </c:pt>
                <c:pt idx="3">
                  <c:v>0.22</c:v>
                </c:pt>
                <c:pt idx="4">
                  <c:v>0.48</c:v>
                </c:pt>
                <c:pt idx="5">
                  <c:v>0.86</c:v>
                </c:pt>
                <c:pt idx="6">
                  <c:v>2.0500000000000003</c:v>
                </c:pt>
                <c:pt idx="7">
                  <c:v>9.7900000000000009</c:v>
                </c:pt>
                <c:pt idx="8">
                  <c:v>34.729999999999997</c:v>
                </c:pt>
                <c:pt idx="9">
                  <c:v>32.76</c:v>
                </c:pt>
                <c:pt idx="10">
                  <c:v>13.139999999999999</c:v>
                </c:pt>
                <c:pt idx="11">
                  <c:v>3.81</c:v>
                </c:pt>
                <c:pt idx="12">
                  <c:v>0.72</c:v>
                </c:pt>
                <c:pt idx="13">
                  <c:v>0.26</c:v>
                </c:pt>
                <c:pt idx="14">
                  <c:v>0.2</c:v>
                </c:pt>
                <c:pt idx="15">
                  <c:v>0.12</c:v>
                </c:pt>
                <c:pt idx="16">
                  <c:v>0.01</c:v>
                </c:pt>
                <c:pt idx="17">
                  <c:v>0.05</c:v>
                </c:pt>
                <c:pt idx="18">
                  <c:v>0</c:v>
                </c:pt>
                <c:pt idx="19">
                  <c:v>0.01</c:v>
                </c:pt>
                <c:pt idx="20">
                  <c:v>0</c:v>
                </c:pt>
                <c:pt idx="21">
                  <c:v>0.02</c:v>
                </c:pt>
                <c:pt idx="22">
                  <c:v>0</c:v>
                </c:pt>
                <c:pt idx="23">
                  <c:v>0</c:v>
                </c:pt>
                <c:pt idx="24">
                  <c:v>0</c:v>
                </c:pt>
                <c:pt idx="25">
                  <c:v>0</c:v>
                </c:pt>
                <c:pt idx="26">
                  <c:v>0</c:v>
                </c:pt>
                <c:pt idx="27">
                  <c:v>0</c:v>
                </c:pt>
                <c:pt idx="28">
                  <c:v>0</c:v>
                </c:pt>
                <c:pt idx="29">
                  <c:v>0</c:v>
                </c:pt>
                <c:pt idx="30">
                  <c:v>0</c:v>
                </c:pt>
                <c:pt idx="31">
                  <c:v>0.01</c:v>
                </c:pt>
                <c:pt idx="32">
                  <c:v>0.01</c:v>
                </c:pt>
              </c:numCache>
            </c:numRef>
          </c:val>
          <c:extLst>
            <c:ext xmlns:c16="http://schemas.microsoft.com/office/drawing/2014/chart" uri="{C3380CC4-5D6E-409C-BE32-E72D297353CC}">
              <c16:uniqueId val="{00000000-F2C2-294E-999A-9ED35CA63B62}"/>
            </c:ext>
          </c:extLst>
        </c:ser>
        <c:dLbls>
          <c:dLblPos val="outEnd"/>
          <c:showLegendKey val="0"/>
          <c:showVal val="1"/>
          <c:showCatName val="0"/>
          <c:showSerName val="0"/>
          <c:showPercent val="0"/>
          <c:showBubbleSize val="0"/>
        </c:dLbls>
        <c:gapWidth val="444"/>
        <c:overlap val="-90"/>
        <c:axId val="194313135"/>
        <c:axId val="1226420320"/>
      </c:barChart>
      <c:catAx>
        <c:axId val="194313135"/>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t>time (m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226420320"/>
        <c:crosses val="autoZero"/>
        <c:auto val="1"/>
        <c:lblAlgn val="ctr"/>
        <c:lblOffset val="100"/>
        <c:noMultiLvlLbl val="0"/>
      </c:catAx>
      <c:valAx>
        <c:axId val="1226420320"/>
        <c:scaling>
          <c:orientation val="minMax"/>
          <c:max val="35"/>
          <c:min val="0"/>
        </c:scaling>
        <c:delete val="1"/>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t>Asset percentage</a:t>
                </a:r>
              </a:p>
            </c:rich>
          </c:tx>
          <c:layout>
            <c:manualLayout>
              <c:xMode val="edge"/>
              <c:yMode val="edge"/>
              <c:x val="1.9415437253783818E-2"/>
              <c:y val="0.32256181793065342"/>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crossAx val="19431313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ak082</b:Tag>
    <b:SourceType>DocumentFromInternetSite</b:SourceType>
    <b:Guid>{1471B9B8-CFD9-E146-BB6C-988B58A466B7}</b:Guid>
    <b:Title>Bitcoin: A peer-to-peer electronic cash system</b:Title>
    <b:Year>2008</b:Year>
    <b:InternetSiteTitle>https://assets.pubpub.org/</b:InternetSiteTitle>
    <b:URL>https://assets.pubpub.org/d8wct41f/31611263538139.pdf</b:URL>
    <b:Author>
      <b:Author>
        <b:NameList>
          <b:Person>
            <b:Last>Nakamoto</b:Last>
            <b:First>Satoshi</b:First>
          </b:Person>
        </b:NameList>
      </b:Author>
    </b:Author>
    <b:RefOrder>1</b:RefOrder>
  </b:Source>
  <b:Source>
    <b:Tag>Chr20</b:Tag>
    <b:SourceType>JournalArticle</b:SourceType>
    <b:Guid>{41C57635-D794-744A-8859-71CB534CFA0D}</b:Guid>
    <b:Author>
      <b:Author>
        <b:NameList>
          <b:Person>
            <b:Last>Christodoulou</b:Last>
            <b:First>K.</b:First>
          </b:Person>
          <b:Person>
            <b:Last>Iosif</b:Last>
            <b:First>E.</b:First>
          </b:Person>
          <b:Person>
            <b:Last>Inglezakis</b:Last>
            <b:First>A.</b:First>
          </b:Person>
          <b:Person>
            <b:Last>Themistocleous</b:Last>
            <b:First>M</b:First>
          </b:Person>
        </b:NameList>
      </b:Author>
    </b:Author>
    <b:Title>Consensus Crash Testing: Exploring Ripple’s Decentralization Degree in Adversarial Environments</b:Title>
    <b:Year>2020</b:Year>
    <b:Pages>12-15</b:Pages>
    <b:JournalName>Future Internet</b:JournalName>
    <b:RefOrder>2</b:RefOrder>
  </b:Source>
  <b:Source>
    <b:Tag>Bel191</b:Tag>
    <b:SourceType>JournalArticle</b:SourceType>
    <b:Guid>{D828B808-2EBA-8E41-8F53-F19CD1C31231}</b:Guid>
    <b:Author>
      <b:Author>
        <b:NameList>
          <b:Person>
            <b:Last>Belotti</b:Last>
            <b:First>Marianna</b:First>
          </b:Person>
          <b:Person>
            <b:Last>Božić</b:Last>
            <b:First>Nikola</b:First>
          </b:Person>
          <b:Person>
            <b:Last>Pujolle</b:Last>
            <b:First>Guy</b:First>
          </b:Person>
          <b:Person>
            <b:Last>Secci</b:Last>
            <b:First>Stefano</b:First>
          </b:Person>
        </b:NameList>
      </b:Author>
    </b:Author>
    <b:Title>A Vademecum on Blockchain Technologies: When, Which, and How</b:Title>
    <b:JournalName>IEEE Communications Surveys &amp; Tutorials</b:JournalName>
    <b:Year>2019</b:Year>
    <b:Pages>3796-3838</b:Pages>
    <b:RefOrder>3</b:RefOrder>
  </b:Source>
  <b:Source>
    <b:Tag>Abo19</b:Tag>
    <b:SourceType>JournalArticle</b:SourceType>
    <b:Guid>{5551943C-EE9E-7249-8AAC-D17576BDA189}</b:Guid>
    <b:Author>
      <b:Author>
        <b:NameList>
          <b:Person>
            <b:Last>Houda</b:Last>
            <b:First>Abou</b:First>
            <b:Middle>El</b:Middle>
          </b:Person>
          <b:Person>
            <b:Last>Hafid</b:Last>
            <b:First>Zakaria</b:First>
          </b:Person>
          <b:Person>
            <b:Last>Khoukhi</b:Last>
            <b:First>Abdelhakim</b:First>
            <b:Middle>Senhaji</b:Middle>
          </b:Person>
          <b:Person>
            <b:Last>Lyes</b:Last>
          </b:Person>
        </b:NameList>
      </b:Author>
    </b:Author>
    <b:Title>Cochain-SC: An Intra- and Inter-Domain Ddos Mitigation Scheme Based on Blockchain Using SDN and Smart Contract</b:Title>
    <b:JournalName>IEEE Access</b:JournalName>
    <b:Year>2019</b:Year>
    <b:Pages>98893-98907</b:Pages>
    <b:RefOrder>4</b:RefOrder>
  </b:Source>
  <b:Source>
    <b:Tag>Asa231</b:Tag>
    <b:SourceType>JournalArticle</b:SourceType>
    <b:Guid>{D8D7C837-6097-2348-B85A-AB9C80F33C6D}</b:Guid>
    <b:Title>Distributed Ledger Technologies in Supply Chain Security Management: A Comprehensive Survey</b:Title>
    <b:Year>2023</b:Year>
    <b:Pages>713-739</b:Pages>
    <b:Author>
      <b:Author>
        <b:NameList>
          <b:Person>
            <b:Last>Asante</b:Last>
            <b:First>Mary</b:First>
          </b:Person>
          <b:Person>
            <b:Last>Epiphaniou</b:Last>
            <b:First>Gregory</b:First>
          </b:Person>
          <b:Person>
            <b:Last>Maple</b:Last>
            <b:First>Carsten</b:First>
          </b:Person>
          <b:Person>
            <b:Last>Al-Khateeb</b:Last>
            <b:First>Haider</b:First>
          </b:Person>
          <b:Person>
            <b:Last>Bottarelli</b:Last>
            <b:First>Mirko</b:First>
          </b:Person>
          <b:Person>
            <b:Last>Ghafoor</b:Last>
            <b:First>Kayhan</b:First>
            <b:Middle>Zrar</b:Middle>
          </b:Person>
        </b:NameList>
      </b:Author>
    </b:Author>
    <b:JournalName>IEEE Transactions on Engineering Management</b:JournalName>
    <b:RefOrder>5</b:RefOrder>
  </b:Source>
  <b:Source>
    <b:Tag>Zha201</b:Tag>
    <b:SourceType>ConferenceProceedings</b:SourceType>
    <b:Guid>{55AF30DB-2F29-E340-9323-ECB7771A95E9}</b:Guid>
    <b:Author>
      <b:Author>
        <b:NameList>
          <b:Person>
            <b:Last>Zhang</b:Last>
            <b:First>Mengqian</b:First>
          </b:Person>
          <b:Person>
            <b:Last>Li</b:Last>
            <b:First>Jichen</b:First>
          </b:Person>
          <b:Person>
            <b:Last>Chen</b:Last>
            <b:First>Zhaohua</b:First>
          </b:Person>
          <b:Person>
            <b:Last>Chen</b:Last>
            <b:First>Hongyin</b:First>
          </b:Person>
          <b:Person>
            <b:Last>Deng</b:Last>
            <b:First>Xiaotie</b:First>
          </b:Person>
        </b:NameList>
      </b:Author>
    </b:Author>
    <b:Title>CycLedger: A Scalable and Secure Parallel Protocol for Distributed Ledger via Sharding</b:Title>
    <b:ConferenceName>2020 IEEE International Parallel and Distributed Processing Symposium (IPDPS)</b:ConferenceName>
    <b:Publisher>IEEE</b:Publisher>
    <b:City>New Orleans, LA, USA</b:City>
    <b:Year>2020</b:Year>
    <b:Pages>358-367</b:Pages>
    <b:RefOrder>6</b:RefOrder>
  </b:Source>
  <b:Source>
    <b:Tag>LiC20</b:Tag>
    <b:SourceType>ConferenceProceedings</b:SourceType>
    <b:Guid>{D02E9C90-ED0D-A84B-B4D9-B921951AE3D1}</b:Guid>
    <b:Title>Android-based Cryptocurrency Wallets: Attacks and Countermeasures</b:Title>
    <b:Year>2020</b:Year>
    <b:Pages>9-16</b:Pages>
    <b:Author>
      <b:Author>
        <b:NameList>
          <b:Person>
            <b:Last>Li</b:Last>
            <b:First>Cong</b:First>
          </b:Person>
          <b:Person>
            <b:Last>He</b:Last>
            <b:First>Daojing</b:First>
          </b:Person>
          <b:Person>
            <b:Last>Li</b:Last>
            <b:First>Shihao</b:First>
          </b:Person>
          <b:Person>
            <b:Last>Zhu</b:Last>
            <b:First>Sencun</b:First>
          </b:Person>
          <b:Person>
            <b:Last>Chan</b:Last>
            <b:First>Sammy</b:First>
          </b:Person>
          <b:Person>
            <b:Last>Cheng</b:Last>
            <b:First>Yao</b:First>
          </b:Person>
        </b:NameList>
      </b:Author>
    </b:Author>
    <b:ConferenceName>2020 IEEE International Conference on Blockchain (Blockchain)</b:ConferenceName>
    <b:Publisher>IEEE</b:Publisher>
    <b:City>Rhodes, Greece</b:City>
    <b:RefOrder>7</b:RefOrder>
  </b:Source>
  <b:Source>
    <b:Tag>Cha221</b:Tag>
    <b:SourceType>JournalArticle</b:SourceType>
    <b:Guid>{D52E65EE-3FCD-EC49-BE9A-D42263CF3D76}</b:Guid>
    <b:Author>
      <b:Author>
        <b:NameList>
          <b:Person>
            <b:Last>Chaganti</b:Last>
            <b:First>Rajasekhar</b:First>
          </b:Person>
          <b:Person>
            <b:Last>Boppana</b:Last>
            <b:First>Rajendra</b:First>
            <b:Middle>V.</b:Middle>
          </b:Person>
          <b:Person>
            <b:Last>Ravi</b:Last>
            <b:First>Vinayakumar</b:First>
          </b:Person>
          <b:Person>
            <b:Last>Munir</b:Last>
            <b:First>Kashif</b:First>
          </b:Person>
          <b:Person>
            <b:Last>Almutairi</b:Last>
            <b:First>Mubarak</b:First>
          </b:Person>
          <b:Person>
            <b:Last>Rustam</b:Last>
            <b:First>Furqan</b:First>
          </b:Person>
          <b:Person>
            <b:Last>Lee</b:Last>
            <b:First>Ernesto</b:First>
          </b:Person>
          <b:Person>
            <b:Last>Ashraf</b:Last>
            <b:First>Imran</b:First>
          </b:Person>
        </b:NameList>
      </b:Author>
    </b:Author>
    <b:Title>A Comprehensive Review of Denial of Service Attacks in Blockchain Ecosystem and Open Challenges</b:Title>
    <b:Year>2022</b:Year>
    <b:JournalName>IEEE Access</b:JournalName>
    <b:Pages>96538-96555</b:Pages>
    <b:RefOrder>8</b:RefOrder>
  </b:Source>
  <b:Source>
    <b:Tag>Kim22</b:Tag>
    <b:SourceType>ConferenceProceedings</b:SourceType>
    <b:Guid>{71088C91-218B-5044-9A2B-7989D25D0782}</b:Guid>
    <b:Author>
      <b:Author>
        <b:NameList>
          <b:Person>
            <b:Last>Kim</b:Last>
            <b:First>Jaehyeon</b:First>
          </b:Person>
          <b:Person>
            <b:Last>Lee</b:Last>
            <b:First>Sejong</b:First>
          </b:Person>
          <b:Person>
            <b:Last>Kim</b:Last>
            <b:First>Yushin</b:First>
          </b:Person>
          <b:Person>
            <b:Last>Cho</b:Last>
            <b:First>Sunghyun</b:First>
          </b:Person>
        </b:NameList>
      </b:Author>
    </b:Author>
    <b:Title>A Graph Embedding-based Identity Inference Attack on Blockchain Systems</b:Title>
    <b:Year>2022</b:Year>
    <b:Pages>1-3</b:Pages>
    <b:ConferenceName>2022 International Conference on Electronics, Information, and Communication (ICEIC)</b:ConferenceName>
    <b:Publisher>IEEE</b:Publisher>
    <b:City>Jeju, Korea, Republic of</b:City>
    <b:RefOrder>9</b:RefOrder>
  </b:Source>
  <b:Source>
    <b:Tag>ELu23</b:Tag>
    <b:SourceType>ConferenceProceedings</b:SourceType>
    <b:Guid>{13B619EC-CC0E-3547-B526-F3E0124E659D}</b:Guid>
    <b:Author>
      <b:Author>
        <b:NameList>
          <b:Person>
            <b:Last>Lubes</b:Last>
            <b:First>Emma</b:First>
          </b:Person>
          <b:Person>
            <b:Last>Pelletier</b:Last>
            <b:First>Justin</b:First>
            <b:Middle>M.</b:Middle>
          </b:Person>
        </b:NameList>
      </b:Author>
    </b:Author>
    <b:Title>A Tree-Mapped Taxonomy of Blockchain Attacks</b:Title>
    <b:ConferenceName>2023 7th Cyber Security in Networking Conference (CSNet)</b:ConferenceName>
    <b:Publisher>IEEE</b:Publisher>
    <b:City>Montreal, QC, Canada</b:City>
    <b:Year>2023</b:Year>
    <b:Pages>233-237</b:Pages>
    <b:RefOrder>10</b:RefOrder>
  </b:Source>
  <b:Source>
    <b:Tag>Rot191</b:Tag>
    <b:SourceType>ConferenceProceedings</b:SourceType>
    <b:Guid>{1FCE125A-069E-604B-8198-ACC0FAA59653}</b:Guid>
    <b:Author>
      <b:Author>
        <b:NameList>
          <b:Person>
            <b:Last>Rot</b:Last>
            <b:First>Artur</b:First>
          </b:Person>
          <b:Person>
            <b:Last>Blaicke</b:Last>
            <b:First>Bartosz</b:First>
          </b:Person>
        </b:NameList>
      </b:Author>
    </b:Author>
    <b:Title>Blockchain’s Future Role in Cybersecurity. Analysis of Defensive and Offensive Potential Leveraging Blockchain-Based Platforms</b:Title>
    <b:ConferenceName>2019 9th International Conference on Advanced Computer Information Technologies (ACIT)</b:ConferenceName>
    <b:Publisher>IEEE</b:Publisher>
    <b:City>Ceske Budejovice, Czech Republic</b:City>
    <b:Year>2019</b:Year>
    <b:Pages>447-451</b:Pages>
    <b:RefOrder>11</b:RefOrder>
  </b:Source>
  <b:Source>
    <b:Tag>Alh201</b:Tag>
    <b:SourceType>JournalArticle</b:SourceType>
    <b:Guid>{31DE4415-BB8F-1941-9E3D-010AA2E7C1BF}</b:Guid>
    <b:Author>
      <b:Author>
        <b:NameList>
          <b:Person>
            <b:Last>Alharbi</b:Last>
            <b:First>Talal</b:First>
          </b:Person>
        </b:NameList>
      </b:Author>
    </b:Author>
    <b:Title>Deployment of Blockchain Technology in Software Defined Networks: A Survey</b:Title>
    <b:JournalName>IEEE Access</b:JournalName>
    <b:Year>2020</b:Year>
    <b:Pages>9146-9156</b:Pages>
    <b:RefOrder>12</b:RefOrder>
  </b:Source>
  <b:Source>
    <b:Tag>Hal221</b:Tag>
    <b:SourceType>JournalArticle</b:SourceType>
    <b:Guid>{7304D3BF-5ECB-6345-86F5-84796D7F559E}</b:Guid>
    <b:Author>
      <b:Author>
        <b:NameList>
          <b:Person>
            <b:Last>Halgamuge</b:Last>
            <b:First>Malka</b:First>
            <b:Middle>N.</b:Middle>
          </b:Person>
        </b:NameList>
      </b:Author>
    </b:Author>
    <b:Title>Estimation of the success probability of a malicious attacker on blockchain-based edge network</b:Title>
    <b:JournalName>Computer Networks</b:JournalName>
    <b:Year>2022</b:Year>
    <b:Pages>Volume 219</b:Pages>
    <b:RefOrder>13</b:RefOrder>
  </b:Source>
  <b:Source>
    <b:Tag>Mia221</b:Tag>
    <b:SourceType>JournalArticle</b:SourceType>
    <b:Guid>{CC2BED11-A567-1848-B658-2C7B0F7EB5B6}</b:Guid>
    <b:Author>
      <b:Author>
        <b:NameList>
          <b:Person>
            <b:Last>Miao</b:Last>
            <b:First>Yinbin</b:First>
          </b:Person>
          <b:Person>
            <b:Last>Liu</b:Last>
            <b:First>Ziteng</b:First>
          </b:Person>
          <b:Person>
            <b:Last>Li</b:Last>
            <b:First>Hongwei</b:First>
          </b:Person>
          <b:Person>
            <b:Last>Choo</b:Last>
            <b:First>Kim-Kwang</b:First>
            <b:Middle>Raymond</b:Middle>
          </b:Person>
          <b:Person>
            <b:Last>Deng</b:Last>
            <b:First>Robert</b:First>
            <b:Middle>H.</b:Middle>
          </b:Person>
        </b:NameList>
      </b:Author>
    </b:Author>
    <b:Title>Privacy-Preserving Byzantine-Robust Federated Learning via Blockchain Systems</b:Title>
    <b:JournalName>IEEE Transactions on Information Forensics and Security</b:JournalName>
    <b:Year>2022</b:Year>
    <b:Pages>2848-2861</b:Pages>
    <b:RefOrder>14</b:RefOrder>
  </b:Source>
  <b:Source>
    <b:Tag>LiG20</b:Tag>
    <b:SourceType>JournalArticle</b:SourceType>
    <b:Guid>{A30E7B7F-5E09-CD45-B520-A955A9364029}</b:Guid>
    <b:Author>
      <b:Author>
        <b:NameList>
          <b:Person>
            <b:Last>Li</b:Last>
            <b:First>Gaolei</b:First>
          </b:Person>
          <b:Person>
            <b:Last>Dong</b:Last>
            <b:First>Mianxiong</b:First>
          </b:Person>
          <b:Person>
            <b:Last>Yang</b:Last>
            <b:First>Laurence</b:First>
            <b:Middle>T.</b:Middle>
          </b:Person>
          <b:Person>
            <b:Last>Ota</b:Last>
            <b:First>Kaoru</b:First>
          </b:Person>
          <b:Person>
            <b:Last>Wu</b:Last>
            <b:First>Jun</b:First>
          </b:Person>
          <b:Person>
            <b:Last>Li</b:Last>
            <b:First>Jianhua</b:First>
          </b:Person>
        </b:NameList>
      </b:Author>
    </b:Author>
    <b:Title>Preserving Edge Knowledge Sharing Among IoT Services: A Blockchain-Based Approach</b:Title>
    <b:JournalName>IEEE Transactions on Emerging Topics in Computational Intelligence</b:JournalName>
    <b:Year>2020</b:Year>
    <b:Pages>653-665</b:Pages>
    <b:RefOrder>15</b:RefOrder>
  </b:Source>
  <b:Source>
    <b:Tag>Liu20</b:Tag>
    <b:SourceType>ConferenceProceedings</b:SourceType>
    <b:Guid>{FD98455A-257F-D448-B9C5-A918FF9C3A06}</b:Guid>
    <b:Author>
      <b:Author>
        <b:NameList>
          <b:Person>
            <b:Last>Liu</b:Last>
            <b:First>Si</b:First>
          </b:Person>
          <b:Person>
            <b:Last>Liu</b:Last>
            <b:First>Yunxia</b:First>
          </b:Person>
          <b:Person>
            <b:Last>Feng</b:Last>
            <b:First>Cong</b:First>
          </b:Person>
          <b:Person>
            <b:Last>Zhao</b:Last>
            <b:First>Hongguo</b:First>
          </b:Person>
          <b:Person>
            <b:Last>Huang</b:Last>
            <b:First>Yu</b:First>
          </b:Person>
        </b:NameList>
      </b:Author>
    </b:Author>
    <b:Title>Blockchain Privacy Data Protection Method Based on HEVC Video Steganography</b:Title>
    <b:Year>2020</b:Year>
    <b:Pages>1-6</b:Pages>
    <b:ConferenceName>2020 3rd International Conference on Smart BlockChain (SmartBlock)</b:ConferenceName>
    <b:Publisher>IEEE</b:Publisher>
    <b:City>Zhengzhou, China</b:City>
    <b:RefOrder>16</b:RefOrder>
  </b:Source>
  <b:Source>
    <b:Tag>Jal19</b:Tag>
    <b:SourceType>ConferenceProceedings</b:SourceType>
    <b:Guid>{93FA83A9-8765-464D-8631-DC5503A238BB}</b:Guid>
    <b:Author>
      <b:Author>
        <b:NameList>
          <b:Person>
            <b:Last>Jalalzai</b:Last>
            <b:First>Mohammad</b:First>
            <b:Middle>M.</b:Middle>
          </b:Person>
          <b:Person>
            <b:Last>Busch</b:Last>
            <b:First>Costas</b:First>
          </b:Person>
          <b:Person>
            <b:Last>Richard</b:Last>
            <b:First>Golden</b:First>
            <b:Middle>G.</b:Middle>
          </b:Person>
        </b:NameList>
      </b:Author>
    </b:Author>
    <b:Title>Proteus: A Scalable BFT Consensus Protocol for Blockchains</b:Title>
    <b:ConferenceName>2019 IEEE International Conference on Blockchain (Blockchain)</b:ConferenceName>
    <b:Publisher>IEEE</b:Publisher>
    <b:City>Atlanta, GA, USA</b:City>
    <b:Year>2019</b:Year>
    <b:Pages>308-313</b:Pages>
    <b:RefOrder>17</b:RefOrder>
  </b:Source>
</b:Sources>
</file>

<file path=customXml/itemProps1.xml><?xml version="1.0" encoding="utf-8"?>
<ds:datastoreItem xmlns:ds="http://schemas.openxmlformats.org/officeDocument/2006/customXml" ds:itemID="{A96FCBAF-3563-9048-96F7-5A82E14C38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43</Pages>
  <Words>18135</Words>
  <Characters>103375</Characters>
  <Application>Microsoft Office Word</Application>
  <DocSecurity>0</DocSecurity>
  <Lines>861</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oholeguydeveloper@gmail.com</dc:creator>
  <cp:keywords/>
  <dc:description/>
  <cp:lastModifiedBy>benjaoholeguydeveloper@gmail.com</cp:lastModifiedBy>
  <cp:revision>8</cp:revision>
  <dcterms:created xsi:type="dcterms:W3CDTF">2024-10-13T06:33:00Z</dcterms:created>
  <dcterms:modified xsi:type="dcterms:W3CDTF">2024-10-13T07:31:00Z</dcterms:modified>
</cp:coreProperties>
</file>